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DE9D9" w:themeColor="accent6" w:themeTint="33"/>
  <w:body>
    <w:p w:rsidR="00020AE3" w:rsidRPr="00AA12E2" w:rsidRDefault="00020AE3" w:rsidP="00D03BD4">
      <w:pPr>
        <w:pStyle w:val="ListeParagraf"/>
        <w:spacing w:after="120" w:line="240" w:lineRule="auto"/>
        <w:jc w:val="both"/>
        <w:rPr>
          <w:rFonts w:asciiTheme="majorBidi" w:eastAsiaTheme="majorEastAsia" w:hAnsiTheme="majorBidi" w:cstheme="majorBidi"/>
          <w:b/>
          <w:bCs/>
          <w:sz w:val="28"/>
          <w:szCs w:val="28"/>
        </w:rPr>
      </w:pPr>
      <w:r w:rsidRPr="00AA12E2">
        <w:rPr>
          <w:rFonts w:asciiTheme="majorBidi" w:eastAsiaTheme="majorEastAsia" w:hAnsiTheme="majorBidi" w:cstheme="majorBidi"/>
          <w:b/>
          <w:bCs/>
          <w:sz w:val="28"/>
          <w:szCs w:val="28"/>
        </w:rPr>
        <w:t xml:space="preserve">İMAN AHLAK </w:t>
      </w:r>
    </w:p>
    <w:p w:rsidR="00FC3600" w:rsidRPr="00AA12E2" w:rsidRDefault="00FC3600" w:rsidP="00D03BD4">
      <w:pPr>
        <w:pStyle w:val="Balk1"/>
        <w:jc w:val="both"/>
      </w:pPr>
      <w:r w:rsidRPr="00AA12E2">
        <w:t>İmandandır</w:t>
      </w:r>
    </w:p>
    <w:p w:rsidR="00ED5B3B" w:rsidRPr="00AA12E2" w:rsidRDefault="00ED5B3B"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ذَكَرَ أَصْحَابُ رَسُولِ اللَّهِ صَلَّى اللهُ عَلَيْهِ وَسَلَّمَ يَوْمًا عِنْدَهُ الدُّنْيَا، فَقَالَ رَسُولُ اللَّهِ صَلَّى اللهُ عَلَيْهِ وَسَلَّمَ: «أَلَا تَسْمَعُونَ، أَلَا تَسْمَعُونَ، إِنَّ الْبَذَاذَةَ مِنَ الْإِيمَانِ، إِنَّ الْبَذَاذَةَ مِنَ الْإِيمَانِ»</w:t>
      </w:r>
      <w:r w:rsidR="00573E76" w:rsidRPr="00AA12E2">
        <w:rPr>
          <w:rFonts w:ascii="Traditional Arabic" w:hAnsi="Traditional Arabic" w:cs="Traditional Arabic"/>
          <w:sz w:val="28"/>
          <w:szCs w:val="28"/>
          <w:lang w:bidi="ar-EG"/>
        </w:rPr>
        <w:t xml:space="preserve"> </w:t>
      </w:r>
    </w:p>
    <w:p w:rsidR="009D5E37" w:rsidRPr="00AA12E2" w:rsidRDefault="009D5E3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t xml:space="preserve">Sade giyinmek </w:t>
      </w:r>
      <w:r w:rsidRPr="00AA12E2">
        <w:rPr>
          <w:rFonts w:asciiTheme="majorBidi" w:hAnsiTheme="majorBidi" w:cstheme="majorBidi"/>
          <w:b/>
          <w:bCs/>
          <w:sz w:val="28"/>
          <w:szCs w:val="28"/>
        </w:rPr>
        <w:t>imandandır.</w:t>
      </w:r>
      <w:r w:rsidRPr="00AA12E2">
        <w:rPr>
          <w:rStyle w:val="DipnotBavurusu"/>
          <w:rFonts w:asciiTheme="majorBidi" w:hAnsiTheme="majorBidi" w:cstheme="majorBidi"/>
          <w:sz w:val="28"/>
          <w:szCs w:val="28"/>
        </w:rPr>
        <w:footnoteReference w:id="1"/>
      </w:r>
    </w:p>
    <w:p w:rsidR="006F7A6F" w:rsidRPr="00AA12E2" w:rsidRDefault="006F7A6F" w:rsidP="00D03BD4">
      <w:pPr>
        <w:pStyle w:val="ListeParagraf"/>
        <w:numPr>
          <w:ilvl w:val="0"/>
          <w:numId w:val="1"/>
        </w:numPr>
        <w:autoSpaceDE w:val="0"/>
        <w:autoSpaceDN w:val="0"/>
        <w:bidi/>
        <w:adjustRightInd w:val="0"/>
        <w:spacing w:after="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رَسُولَ اللَّهِ صَلَّى اللهُ عَلَيْهِ وَسَلَّمَ مَرَّ عَلَى رَجُلٍ مِنَ الأَنْصَارِ، وَهُوَ يَعِظُ أَخَاهُ فِي الحَيَاءِ، فَقَالَ رَسُولُ اللَّهِ صَلَّى اللهُ عَلَيْهِ وَسَلَّمَ: «دَعْهُ فَإِنَّ الحَيَاءَ مِنَ الإِيمَانِ»</w:t>
      </w:r>
      <w:r w:rsidR="008016AF"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الحَيَاءُ مِنَ الإِيمَانِ، وَالإِيمَانُ فِي الجَنَّةِ، وَالبَذَاءُ مِنَ الجَفَاءِ، وَالجَفَاءُ فِي النَّارِ</w:t>
      </w:r>
      <w:r w:rsidR="008535F7" w:rsidRPr="00AA12E2">
        <w:rPr>
          <w:rFonts w:ascii="Traditional Arabic" w:hAnsi="Traditional Arabic" w:cs="Traditional Arabic"/>
          <w:sz w:val="28"/>
          <w:szCs w:val="28"/>
          <w:lang w:bidi="ar-EG"/>
        </w:rPr>
        <w:t xml:space="preserve"> </w:t>
      </w:r>
      <w:r w:rsidR="008535F7" w:rsidRPr="00AA12E2">
        <w:rPr>
          <w:rFonts w:ascii="Traditional Arabic" w:hAnsi="Traditional Arabic" w:cs="Traditional Arabic"/>
          <w:sz w:val="28"/>
          <w:szCs w:val="28"/>
          <w:rtl/>
          <w:lang w:bidi="ar-EG"/>
        </w:rPr>
        <w:t>هَذَا حَدِيثٌ حَسَنٌ صَحِيحٌ</w:t>
      </w:r>
      <w:r w:rsidR="00AE7A15" w:rsidRPr="00AA12E2">
        <w:rPr>
          <w:rFonts w:ascii="Traditional Arabic" w:hAnsi="Traditional Arabic" w:cs="Traditional Arabic"/>
          <w:sz w:val="28"/>
          <w:szCs w:val="28"/>
          <w:lang w:bidi="ar-EG"/>
        </w:rPr>
        <w:t xml:space="preserve"> </w:t>
      </w:r>
    </w:p>
    <w:p w:rsidR="00497592" w:rsidRPr="00AA12E2" w:rsidRDefault="008016AF" w:rsidP="00D03BD4">
      <w:pPr>
        <w:autoSpaceDE w:val="0"/>
        <w:autoSpaceDN w:val="0"/>
        <w:adjustRightInd w:val="0"/>
        <w:spacing w:after="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Rasulullah (sav) </w:t>
      </w:r>
      <w:r w:rsidR="00497592" w:rsidRPr="00AA12E2">
        <w:rPr>
          <w:rFonts w:ascii="Times New Roman" w:hAnsi="Times New Roman" w:cs="Times New Roman"/>
          <w:color w:val="000000"/>
          <w:sz w:val="28"/>
          <w:szCs w:val="28"/>
          <w:lang w:bidi="ar-EG"/>
        </w:rPr>
        <w:t xml:space="preserve">fazla utangaç olduğu </w:t>
      </w:r>
      <w:r w:rsidRPr="00AA12E2">
        <w:rPr>
          <w:rFonts w:ascii="Times New Roman" w:hAnsi="Times New Roman" w:cs="Times New Roman"/>
          <w:color w:val="000000"/>
          <w:sz w:val="28"/>
          <w:szCs w:val="28"/>
          <w:lang w:bidi="ar-EG"/>
        </w:rPr>
        <w:t>sebebiyle</w:t>
      </w:r>
      <w:r w:rsidR="00497592" w:rsidRPr="00AA12E2">
        <w:rPr>
          <w:rFonts w:ascii="Times New Roman" w:hAnsi="Times New Roman" w:cs="Times New Roman"/>
          <w:color w:val="000000"/>
          <w:sz w:val="28"/>
          <w:szCs w:val="28"/>
          <w:lang w:bidi="ar-EG"/>
        </w:rPr>
        <w:t xml:space="preserve"> din kardeşini azarlayan birini görünce, “Onu (kendi hâline) bırak. Çünkü hayâ, imandandır.” demiştir.</w:t>
      </w:r>
      <w:r w:rsidRPr="00AA12E2">
        <w:rPr>
          <w:rStyle w:val="DipnotBavurusu"/>
          <w:rFonts w:ascii="Times New Roman" w:hAnsi="Times New Roman" w:cs="Times New Roman"/>
          <w:color w:val="000000"/>
          <w:sz w:val="28"/>
          <w:szCs w:val="28"/>
          <w:lang w:bidi="ar-EG"/>
        </w:rPr>
        <w:footnoteReference w:id="2"/>
      </w:r>
    </w:p>
    <w:p w:rsidR="00194C0A" w:rsidRPr="00AA12E2" w:rsidRDefault="00194C0A" w:rsidP="00D03BD4">
      <w:pPr>
        <w:autoSpaceDE w:val="0"/>
        <w:autoSpaceDN w:val="0"/>
        <w:adjustRightInd w:val="0"/>
        <w:spacing w:after="0" w:line="240" w:lineRule="auto"/>
        <w:jc w:val="both"/>
        <w:rPr>
          <w:rFonts w:ascii="Times New Roman" w:hAnsi="Times New Roman" w:cs="Times New Roman"/>
          <w:color w:val="000000"/>
          <w:sz w:val="28"/>
          <w:szCs w:val="28"/>
          <w:rtl/>
          <w:lang w:bidi="ar-EG"/>
        </w:rPr>
      </w:pPr>
      <w:r w:rsidRPr="00AA12E2">
        <w:rPr>
          <w:rFonts w:ascii="Times New Roman" w:hAnsi="Times New Roman" w:cs="Times New Roman"/>
          <w:color w:val="000000"/>
          <w:sz w:val="28"/>
          <w:szCs w:val="28"/>
          <w:lang w:bidi="ar-EG"/>
        </w:rPr>
        <w:t xml:space="preserve">Hayâ imandan </w:t>
      </w:r>
      <w:r w:rsidR="008016AF" w:rsidRPr="00AA12E2">
        <w:rPr>
          <w:rFonts w:ascii="Times New Roman" w:hAnsi="Times New Roman" w:cs="Times New Roman"/>
          <w:color w:val="000000"/>
          <w:sz w:val="28"/>
          <w:szCs w:val="28"/>
          <w:lang w:bidi="ar-EG"/>
        </w:rPr>
        <w:t>doğar</w:t>
      </w:r>
      <w:r w:rsidRPr="00AA12E2">
        <w:rPr>
          <w:rFonts w:ascii="Times New Roman" w:hAnsi="Times New Roman" w:cs="Times New Roman"/>
          <w:color w:val="000000"/>
          <w:sz w:val="28"/>
          <w:szCs w:val="28"/>
          <w:lang w:bidi="ar-EG"/>
        </w:rPr>
        <w:t>, (ehl-i) iman da cenne</w:t>
      </w:r>
      <w:r w:rsidR="006E27FE" w:rsidRPr="00AA12E2">
        <w:rPr>
          <w:rFonts w:ascii="Times New Roman" w:hAnsi="Times New Roman" w:cs="Times New Roman"/>
          <w:color w:val="000000"/>
          <w:sz w:val="28"/>
          <w:szCs w:val="28"/>
          <w:lang w:bidi="ar-EG"/>
        </w:rPr>
        <w:t xml:space="preserve">te </w:t>
      </w:r>
      <w:bookmarkStart w:id="0" w:name="_GoBack"/>
      <w:bookmarkEnd w:id="0"/>
      <w:r w:rsidR="006E27FE" w:rsidRPr="00AA12E2">
        <w:rPr>
          <w:rFonts w:ascii="Times New Roman" w:hAnsi="Times New Roman" w:cs="Times New Roman"/>
          <w:color w:val="000000"/>
          <w:sz w:val="28"/>
          <w:szCs w:val="28"/>
          <w:lang w:bidi="ar-EG"/>
        </w:rPr>
        <w:t>gider.</w:t>
      </w:r>
      <w:r w:rsidR="000621BF" w:rsidRPr="00AA12E2">
        <w:rPr>
          <w:rFonts w:ascii="Times New Roman" w:hAnsi="Times New Roman" w:cs="Times New Roman"/>
          <w:color w:val="000000"/>
          <w:sz w:val="28"/>
          <w:szCs w:val="28"/>
          <w:lang w:bidi="ar-EG"/>
        </w:rPr>
        <w:t xml:space="preserve"> </w:t>
      </w:r>
      <w:r w:rsidR="006E27FE" w:rsidRPr="00AA12E2">
        <w:rPr>
          <w:rFonts w:ascii="Times New Roman" w:hAnsi="Times New Roman" w:cs="Times New Roman"/>
          <w:color w:val="000000"/>
          <w:sz w:val="28"/>
          <w:szCs w:val="28"/>
          <w:lang w:bidi="ar-EG"/>
        </w:rPr>
        <w:t>Ağzı bozuk ve yüzsüz olmak</w:t>
      </w:r>
      <w:r w:rsidRPr="00AA12E2">
        <w:rPr>
          <w:rFonts w:ascii="Times New Roman" w:hAnsi="Times New Roman" w:cs="Times New Roman"/>
          <w:color w:val="000000"/>
          <w:sz w:val="28"/>
          <w:szCs w:val="28"/>
          <w:lang w:bidi="ar-EG"/>
        </w:rPr>
        <w:t xml:space="preserve"> ise kabalıktan</w:t>
      </w:r>
      <w:r w:rsidR="008016AF" w:rsidRPr="00AA12E2">
        <w:rPr>
          <w:rFonts w:ascii="Times New Roman" w:hAnsi="Times New Roman" w:cs="Times New Roman"/>
          <w:color w:val="000000"/>
          <w:sz w:val="28"/>
          <w:szCs w:val="28"/>
          <w:lang w:bidi="ar-EG"/>
        </w:rPr>
        <w:t xml:space="preserve"> kaynaklanır</w:t>
      </w:r>
      <w:r w:rsidR="006E27FE" w:rsidRPr="00AA12E2">
        <w:rPr>
          <w:rFonts w:ascii="Times New Roman" w:hAnsi="Times New Roman" w:cs="Times New Roman"/>
          <w:color w:val="000000"/>
          <w:sz w:val="28"/>
          <w:szCs w:val="28"/>
          <w:lang w:bidi="ar-EG"/>
        </w:rPr>
        <w:t>. Kabalık</w:t>
      </w:r>
      <w:r w:rsidRPr="00AA12E2">
        <w:rPr>
          <w:rFonts w:ascii="Times New Roman" w:hAnsi="Times New Roman" w:cs="Times New Roman"/>
          <w:color w:val="000000"/>
          <w:sz w:val="28"/>
          <w:szCs w:val="28"/>
          <w:lang w:bidi="ar-EG"/>
        </w:rPr>
        <w:t xml:space="preserve"> (sahibi olanlar) da cehenneme gider.</w:t>
      </w:r>
      <w:r w:rsidR="008016AF" w:rsidRPr="00AA12E2">
        <w:rPr>
          <w:rStyle w:val="DipnotBavurusu"/>
          <w:rFonts w:ascii="Times New Roman" w:hAnsi="Times New Roman" w:cs="Times New Roman"/>
          <w:color w:val="000000"/>
          <w:sz w:val="28"/>
          <w:szCs w:val="28"/>
          <w:lang w:bidi="ar-EG"/>
        </w:rPr>
        <w:footnoteReference w:id="3"/>
      </w:r>
    </w:p>
    <w:p w:rsidR="006F7A6F" w:rsidRPr="00AA12E2" w:rsidRDefault="00133317"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حَيَاءُ وَالعِيُّ شُعْبَتَانِ مِنَ الإِيمَانِ، وَالبَذَاءُ وَالبَيَانُ شُعْبَتَانِ مِنَ النِّفَاقِ»: هَذَا حَدِيثٌ حَسَنٌ غَرِيبٌ. وَالعِيُّ قِلَّةُ الكَلَامِ، وَالبَذَاءُ: هُوَ الفُحْشُ فِي الكَلَامِ، وَالبَيَانُ: هُوَ كَثْرَةُ الكَلَامِ مِثْلُ هَؤُلَاءِ الخُطَبَاءِ الَّذِينَ</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يَخْطُبُونَ فَيُوَسِّعُونَ فِي الكَلَامِ وَيَتَفَصَّحُونَ فِيهِ مِنْ مَدْحِ النَّاسِ فِيمَا لَا يُرْضِي اللَّهَ</w:t>
      </w:r>
      <w:r w:rsidR="00AE7A15" w:rsidRPr="00AA12E2">
        <w:rPr>
          <w:rFonts w:ascii="Traditional Arabic" w:hAnsi="Traditional Arabic" w:cs="Traditional Arabic"/>
          <w:sz w:val="28"/>
          <w:szCs w:val="28"/>
          <w:lang w:bidi="ar-EG"/>
        </w:rPr>
        <w:t xml:space="preserve">  </w:t>
      </w:r>
    </w:p>
    <w:p w:rsidR="00497592" w:rsidRPr="00AA12E2" w:rsidRDefault="00005BD0"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Hayâ ve (günahtan çekinerek) dikkatli ve az konuşmak imandan, çirkin sözlerle konuşmak ve lafı uzatarak ve günaha girecek şekilde çok konuşmak nifaktandır</w:t>
      </w:r>
      <w:r w:rsidR="00497592" w:rsidRPr="00AA12E2">
        <w:rPr>
          <w:rFonts w:ascii="Times New Roman" w:hAnsi="Times New Roman" w:cs="Times New Roman"/>
          <w:color w:val="000000"/>
          <w:sz w:val="28"/>
          <w:szCs w:val="28"/>
          <w:lang w:bidi="ar-EG"/>
        </w:rPr>
        <w:t>.</w:t>
      </w:r>
      <w:r w:rsidRPr="00AA12E2">
        <w:rPr>
          <w:rStyle w:val="DipnotBavurusu"/>
          <w:rFonts w:ascii="Times New Roman" w:hAnsi="Times New Roman" w:cs="Times New Roman"/>
          <w:color w:val="000000"/>
          <w:sz w:val="28"/>
          <w:szCs w:val="28"/>
          <w:lang w:bidi="ar-EG"/>
        </w:rPr>
        <w:footnoteReference w:id="4"/>
      </w:r>
    </w:p>
    <w:p w:rsidR="00373215" w:rsidRPr="00AA12E2" w:rsidRDefault="00373215"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الْحَيَاءَ، وَالْعَفَافَ، وَالْعِيَّ، عِيَّ اللِّسَانِ، لَا عِيَّ الْقَلْبِ، وَالْفِقْهَ مِنَ الْإِيمَانِ، وَهُنَّ مِمَّا يَزِدْنَ فِي الْآخِرَةِ، وَيُنْقِصْنَ مِنَ الدُّنْيَا، وَمَا يَزِدْنَ فِي الْآخِرَةِ أَكْثَرُ، وَإِنَّ الْبَذَاءَ، وَالْجَفَاءَ، وَالشُّحَّ، مِنَ النِّفَاقِ، وَهُنَّ مِمَّا يَزِدْنَ فِي الدُّنْيَا، وَيُنْقِصْنَ فِي الْآخِرَةِ، وَمَا يُنْقِصْنَ فِي الْآخِرَةِ أَكْثَرُ»</w:t>
      </w:r>
      <w:r w:rsidR="00AE7A15" w:rsidRPr="00AA12E2">
        <w:rPr>
          <w:rFonts w:ascii="Traditional Arabic" w:hAnsi="Traditional Arabic" w:cs="Traditional Arabic"/>
          <w:sz w:val="28"/>
          <w:szCs w:val="28"/>
          <w:lang w:bidi="ar-EG"/>
        </w:rPr>
        <w:t xml:space="preserve"> </w:t>
      </w:r>
    </w:p>
    <w:p w:rsidR="007F266A" w:rsidRPr="00AA12E2" w:rsidRDefault="007F266A"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Hay</w:t>
      </w:r>
      <w:r w:rsidR="00167966" w:rsidRPr="00AA12E2">
        <w:rPr>
          <w:rFonts w:ascii="Times New Roman" w:hAnsi="Times New Roman" w:cs="Times New Roman"/>
          <w:color w:val="000000"/>
          <w:sz w:val="28"/>
          <w:szCs w:val="28"/>
          <w:lang w:bidi="ar-EG"/>
        </w:rPr>
        <w:t>â</w:t>
      </w:r>
      <w:r w:rsidRPr="00AA12E2">
        <w:rPr>
          <w:rFonts w:ascii="Times New Roman" w:hAnsi="Times New Roman" w:cs="Times New Roman"/>
          <w:color w:val="000000"/>
          <w:sz w:val="28"/>
          <w:szCs w:val="28"/>
          <w:lang w:bidi="ar-EG"/>
        </w:rPr>
        <w:t>, iffet,</w:t>
      </w:r>
      <w:r w:rsidR="00167966" w:rsidRPr="00AA12E2">
        <w:rPr>
          <w:rFonts w:ascii="Times New Roman" w:hAnsi="Times New Roman" w:cs="Times New Roman"/>
          <w:color w:val="000000"/>
          <w:sz w:val="28"/>
          <w:szCs w:val="28"/>
          <w:lang w:bidi="ar-EG"/>
        </w:rPr>
        <w:t xml:space="preserve"> kalbin değil</w:t>
      </w:r>
      <w:r w:rsidRPr="00AA12E2">
        <w:rPr>
          <w:rFonts w:ascii="Times New Roman" w:hAnsi="Times New Roman" w:cs="Times New Roman"/>
          <w:color w:val="000000"/>
          <w:sz w:val="28"/>
          <w:szCs w:val="28"/>
          <w:lang w:bidi="ar-EG"/>
        </w:rPr>
        <w:t xml:space="preserve"> </w:t>
      </w:r>
      <w:r w:rsidR="00167966" w:rsidRPr="00AA12E2">
        <w:rPr>
          <w:rFonts w:ascii="Times New Roman" w:hAnsi="Times New Roman" w:cs="Times New Roman"/>
          <w:color w:val="000000"/>
          <w:sz w:val="28"/>
          <w:szCs w:val="28"/>
          <w:lang w:bidi="ar-EG"/>
        </w:rPr>
        <w:t>dilin acizliği (günahtan çekinerek</w:t>
      </w:r>
      <w:r w:rsidRPr="00AA12E2">
        <w:rPr>
          <w:rFonts w:ascii="Times New Roman" w:hAnsi="Times New Roman" w:cs="Times New Roman"/>
          <w:color w:val="000000"/>
          <w:sz w:val="28"/>
          <w:szCs w:val="28"/>
          <w:lang w:bidi="ar-EG"/>
        </w:rPr>
        <w:t xml:space="preserve"> dikkatli ve az konuşmak</w:t>
      </w:r>
      <w:r w:rsidR="00167966" w:rsidRPr="00AA12E2">
        <w:rPr>
          <w:rFonts w:ascii="Times New Roman" w:hAnsi="Times New Roman" w:cs="Times New Roman"/>
          <w:color w:val="000000"/>
          <w:sz w:val="28"/>
          <w:szCs w:val="28"/>
          <w:lang w:bidi="ar-EG"/>
        </w:rPr>
        <w:t>) ve anlayışlı olmak imandandır. Bunlar ahiretlik kazancı artıran, dünyalık kazancı azaltan şeylerdir. Ancak uhrevî kazançtaki artış daha fazladır. Çirkin sözlerle konuşmak, kabalık, hırs nifaktandır. Bunlar ise dünyevî kazancı artıran, uhrevî kazancı azaltan şeylerdir. Uhrevî kazançtaki eksiltmeleri ise daha fazladır.</w:t>
      </w:r>
      <w:r w:rsidR="00167966" w:rsidRPr="00AA12E2">
        <w:rPr>
          <w:rStyle w:val="DipnotBavurusu"/>
          <w:rFonts w:ascii="Times New Roman" w:hAnsi="Times New Roman" w:cs="Times New Roman"/>
          <w:color w:val="000000"/>
          <w:sz w:val="28"/>
          <w:szCs w:val="28"/>
          <w:lang w:bidi="ar-EG"/>
        </w:rPr>
        <w:footnoteReference w:id="5"/>
      </w:r>
    </w:p>
    <w:p w:rsidR="00D80C3F" w:rsidRPr="00AA12E2" w:rsidRDefault="00D80C3F"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الْغَيْرَةَ مِنَ الْإِيمَانِ، وَالْمِذَاءُ مِنَ النِّفَا</w:t>
      </w:r>
      <w:r w:rsidR="00817853" w:rsidRPr="00AA12E2">
        <w:rPr>
          <w:rFonts w:ascii="Traditional Arabic" w:hAnsi="Traditional Arabic" w:cs="Traditional Arabic"/>
          <w:sz w:val="28"/>
          <w:szCs w:val="28"/>
          <w:rtl/>
          <w:lang w:bidi="ar-EG"/>
        </w:rPr>
        <w:t>قِ، وَالْمِذَاءُ الدَّيُّوثُ</w:t>
      </w:r>
      <w:r w:rsidR="00AE7A15" w:rsidRPr="00AA12E2">
        <w:rPr>
          <w:rFonts w:ascii="Traditional Arabic" w:hAnsi="Traditional Arabic" w:cs="Traditional Arabic"/>
          <w:sz w:val="28"/>
          <w:szCs w:val="28"/>
          <w:lang w:bidi="ar-EG"/>
        </w:rPr>
        <w:t xml:space="preserve"> </w:t>
      </w:r>
    </w:p>
    <w:p w:rsidR="00573E76" w:rsidRPr="00AA12E2" w:rsidRDefault="00573E76"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Kıskançlık imandandır, ailesini kıskanmamak ise nifaktandır.</w:t>
      </w:r>
      <w:r w:rsidRPr="00AA12E2">
        <w:rPr>
          <w:rStyle w:val="DipnotBavurusu"/>
          <w:rFonts w:ascii="Times New Roman" w:hAnsi="Times New Roman" w:cs="Times New Roman"/>
          <w:color w:val="000000"/>
          <w:sz w:val="28"/>
          <w:szCs w:val="28"/>
          <w:lang w:bidi="ar-EG"/>
        </w:rPr>
        <w:footnoteReference w:id="6"/>
      </w:r>
    </w:p>
    <w:p w:rsidR="00D80C3F" w:rsidRPr="00AA12E2" w:rsidRDefault="00D80C3F"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عَنْ عَائِشَةَ، قَالَتْ: جَاءَتْ عَجُوزٌ إِلَى النَّبِيِّ صَلَّى اللَّهُ عَلَيْهِ وَسَلَّمَ فَقَالَ لَهَا: " مَنْ أَنْتِ؟ " قَالَتْ: جَثَّامَةُ الْمُزَنِيَّةُ قَالَ: " بَلْ أَنْتِ حَنَّانَةُ الْمُزَنِيَّةُ، كَيْفَ أَنْتُمْ؟ كَيْفَ حَالِكُمْ؟ كَيْفَ كُنْتُمْ بَعْدَنَا؟ " قَالَتْ: بِخَيْرٍ بِأَبِي أَنْتَ، وَأُمِّي يَا رَسُولَ اللهِ، قَالَتْ: فَلَمَّا خَرَجَتْ قُلْتُ: يَا رَسُولَ اللهِ، تُقْبِلُ عَلَى هَذِهِ الْعَجُوزِ هَذَا الْإِقْبَالَ؟ فَقَالَ: " يَا عَائِشَةُ إِنَّهَا كَانَتْ تَأْتِينَا زَمَانَ خَدِيجَةَ، وَإِنَّ حُسْنَ الْعَهْدِ مِنَ الْإِيمَانِ "</w:t>
      </w:r>
      <w:r w:rsidR="00F939BD" w:rsidRPr="00AA12E2">
        <w:rPr>
          <w:rFonts w:ascii="Traditional Arabic" w:hAnsi="Traditional Arabic" w:cs="Traditional Arabic"/>
          <w:sz w:val="28"/>
          <w:szCs w:val="28"/>
          <w:lang w:bidi="ar-EG"/>
        </w:rPr>
        <w:t xml:space="preserve"> </w:t>
      </w:r>
    </w:p>
    <w:p w:rsidR="00C12D40" w:rsidRPr="00AA12E2" w:rsidRDefault="007616BF"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Bir gün Allah Rasulü Hz. Âişe ile beraberken ihtiyar bir hanım geldi... </w:t>
      </w:r>
      <w:r w:rsidR="00050D10" w:rsidRPr="00AA12E2">
        <w:rPr>
          <w:rFonts w:ascii="Times New Roman" w:hAnsi="Times New Roman" w:cs="Times New Roman"/>
          <w:color w:val="000000"/>
          <w:sz w:val="28"/>
          <w:szCs w:val="28"/>
          <w:lang w:bidi="ar-EG"/>
        </w:rPr>
        <w:t>Peygamber Efendimiz i</w:t>
      </w:r>
      <w:r w:rsidRPr="00AA12E2">
        <w:rPr>
          <w:rFonts w:ascii="Times New Roman" w:hAnsi="Times New Roman" w:cs="Times New Roman"/>
          <w:color w:val="000000"/>
          <w:sz w:val="28"/>
          <w:szCs w:val="28"/>
          <w:lang w:bidi="ar-EG"/>
        </w:rPr>
        <w:t>htiyar kadına hâlini hatırını sordu, ona iltifatlarda bulundu. Yaşlı hanım gittikten sonra Hz. Âişe merak ederek, “Bu yaşlı hanım kimdi ya Resûlal</w:t>
      </w:r>
      <w:r w:rsidR="00401C12" w:rsidRPr="00AA12E2">
        <w:rPr>
          <w:rFonts w:ascii="Times New Roman" w:hAnsi="Times New Roman" w:cs="Times New Roman"/>
          <w:color w:val="000000"/>
          <w:sz w:val="28"/>
          <w:szCs w:val="28"/>
          <w:lang w:bidi="ar-EG"/>
        </w:rPr>
        <w:t>lah?” diye sordu. O da, “Hatice’</w:t>
      </w:r>
      <w:r w:rsidRPr="00AA12E2">
        <w:rPr>
          <w:rFonts w:ascii="Times New Roman" w:hAnsi="Times New Roman" w:cs="Times New Roman"/>
          <w:color w:val="000000"/>
          <w:sz w:val="28"/>
          <w:szCs w:val="28"/>
          <w:lang w:bidi="ar-EG"/>
        </w:rPr>
        <w:t xml:space="preserve">nin arkadaşı olup onun sağlığında bize gelip giderdi. Kuşkusuz eski dostlukları korumak (gözetmek) </w:t>
      </w:r>
      <w:r w:rsidRPr="00AA12E2">
        <w:rPr>
          <w:rFonts w:ascii="Times New Roman" w:hAnsi="Times New Roman" w:cs="Times New Roman"/>
          <w:b/>
          <w:bCs/>
          <w:color w:val="000000"/>
          <w:sz w:val="28"/>
          <w:szCs w:val="28"/>
          <w:lang w:bidi="ar-EG"/>
        </w:rPr>
        <w:t>imandandır</w:t>
      </w:r>
      <w:r w:rsidR="00573E76" w:rsidRPr="00AA12E2">
        <w:rPr>
          <w:rFonts w:ascii="Times New Roman" w:hAnsi="Times New Roman" w:cs="Times New Roman"/>
          <w:color w:val="000000"/>
          <w:sz w:val="28"/>
          <w:szCs w:val="28"/>
          <w:lang w:bidi="ar-EG"/>
        </w:rPr>
        <w:t>.”</w:t>
      </w:r>
      <w:r w:rsidRPr="00AA12E2">
        <w:rPr>
          <w:rFonts w:ascii="Times New Roman" w:hAnsi="Times New Roman" w:cs="Times New Roman"/>
          <w:color w:val="000000"/>
          <w:sz w:val="28"/>
          <w:szCs w:val="28"/>
          <w:lang w:bidi="ar-EG"/>
        </w:rPr>
        <w:t xml:space="preserve"> buyurdu.</w:t>
      </w:r>
      <w:r w:rsidR="00C12D40" w:rsidRPr="00AA12E2">
        <w:rPr>
          <w:rStyle w:val="DipnotBavurusu"/>
          <w:rFonts w:ascii="Times New Roman" w:hAnsi="Times New Roman" w:cs="Times New Roman"/>
          <w:color w:val="000000"/>
          <w:sz w:val="28"/>
          <w:szCs w:val="28"/>
          <w:lang w:bidi="ar-EG"/>
        </w:rPr>
        <w:footnoteReference w:id="7"/>
      </w:r>
    </w:p>
    <w:p w:rsidR="00817853" w:rsidRPr="00AA12E2" w:rsidRDefault="00817853"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عَلِيٌّ: " الصَّبْرُ مِنَ الْإِيمَانِ بِمَنْزِلَةِ الرَّأْسِ مِنَ الْجَسَدِ، وَإِذَا ذَهَبَ الصَّبْرُ ذَهَبَ الْإِيمَانُ "</w:t>
      </w:r>
      <w:r w:rsidRPr="00AA12E2">
        <w:rPr>
          <w:rFonts w:ascii="Traditional Arabic" w:hAnsi="Traditional Arabic" w:cs="Traditional Arabic"/>
          <w:sz w:val="28"/>
          <w:szCs w:val="28"/>
          <w:lang w:bidi="ar-EG"/>
        </w:rPr>
        <w:t xml:space="preserve"> </w:t>
      </w:r>
    </w:p>
    <w:p w:rsidR="00B02792" w:rsidRPr="00AA12E2" w:rsidRDefault="00B02792"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Hz. Ali: Sabrın imanın yanındaki konumu, vücutta baş gibidir. Sabır gidince iman da gider.</w:t>
      </w:r>
      <w:r w:rsidRPr="00AA12E2">
        <w:rPr>
          <w:rStyle w:val="DipnotBavurusu"/>
          <w:rFonts w:ascii="Times New Roman" w:hAnsi="Times New Roman" w:cs="Times New Roman"/>
          <w:color w:val="000000"/>
          <w:sz w:val="28"/>
          <w:szCs w:val="28"/>
          <w:lang w:bidi="ar-EG"/>
        </w:rPr>
        <w:footnoteReference w:id="8"/>
      </w:r>
    </w:p>
    <w:p w:rsidR="00817853" w:rsidRPr="00AA12E2" w:rsidRDefault="00015045" w:rsidP="00D03BD4">
      <w:pPr>
        <w:pStyle w:val="ListeParagraf"/>
        <w:numPr>
          <w:ilvl w:val="0"/>
          <w:numId w:val="1"/>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قَالَ عَمَّارٌ: "ثَلاَثٌ مَنْ جَمَعَهُنَّ فَقَدْ جَمَعَ الإِيمَانَ: الإِنْصَافُ مِنْ نَفْسِكَ، وَبَذْلُ السَّلاَمِ لِلْعَالَمِ، وَالإِنْفَاقُ مِنَ الإِقْتَارِ"</w:t>
      </w:r>
      <w:r w:rsidRPr="00AA12E2">
        <w:rPr>
          <w:rFonts w:ascii="Traditional Arabic" w:hAnsi="Traditional Arabic" w:cs="Traditional Arabic"/>
          <w:sz w:val="28"/>
          <w:szCs w:val="28"/>
          <w:lang w:bidi="ar-EG"/>
        </w:rPr>
        <w:t xml:space="preserve">/ </w:t>
      </w:r>
      <w:r w:rsidR="00817853" w:rsidRPr="00AA12E2">
        <w:rPr>
          <w:rFonts w:ascii="Traditional Arabic" w:hAnsi="Traditional Arabic" w:cs="Traditional Arabic"/>
          <w:sz w:val="28"/>
          <w:szCs w:val="28"/>
          <w:rtl/>
          <w:lang w:bidi="ar-EG"/>
        </w:rPr>
        <w:t>ثَنَا عَمَّارُ بْنُ يَاسِرٍ، قَالَ: " ثَلَاثٌ مَنْ جَمَعَهُنَّ جَمَعَ الْإِيمَانَ: الْإِنْفَاقُ مِنَ الْإِقْتَارِ؛ يُنْفِقُ وَأَنْ يَعْلَمَ أَنَّ اللهَ عَزَّ وَجَلَّ سَيُخْلِفُ لَكُمْ، وَبِإِنْصَافِ النَّاسِ مِنْ نَفْسِكَ لَا تُلْجِئُ أَحَدًا إِلَى سُلْطَانٍ لِيَذْهَبَ بِحَقِّهِ، وَبَذْلُ السَّلَامِ لِلْعَالِمِ "</w:t>
      </w:r>
    </w:p>
    <w:p w:rsidR="00817853" w:rsidRPr="00AA12E2" w:rsidRDefault="00015045" w:rsidP="00326D01">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Ammar</w:t>
      </w:r>
      <w:r w:rsidR="00817853" w:rsidRPr="00AA12E2">
        <w:rPr>
          <w:rFonts w:ascii="Times New Roman" w:hAnsi="Times New Roman" w:cs="Times New Roman"/>
          <w:color w:val="000000"/>
          <w:sz w:val="28"/>
          <w:szCs w:val="28"/>
          <w:lang w:bidi="ar-EG"/>
        </w:rPr>
        <w:t>: “</w:t>
      </w:r>
      <w:r w:rsidR="00817853" w:rsidRPr="00AA12E2">
        <w:rPr>
          <w:rFonts w:ascii="Times New Roman" w:hAnsi="Times New Roman" w:cs="Times New Roman"/>
          <w:b/>
          <w:bCs/>
          <w:color w:val="000000"/>
          <w:sz w:val="28"/>
          <w:szCs w:val="28"/>
          <w:lang w:bidi="ar-EG"/>
        </w:rPr>
        <w:t>Üç özelliği toplayan imanı</w:t>
      </w:r>
      <w:r w:rsidR="00817853" w:rsidRPr="00AA12E2">
        <w:rPr>
          <w:rFonts w:ascii="Times New Roman" w:hAnsi="Times New Roman" w:cs="Times New Roman"/>
          <w:color w:val="000000"/>
          <w:sz w:val="28"/>
          <w:szCs w:val="28"/>
          <w:lang w:bidi="ar-EG"/>
        </w:rPr>
        <w:t xml:space="preserve"> toplamış olur: Kendi aleyhine dahi olsa </w:t>
      </w:r>
      <w:r w:rsidR="00326D01" w:rsidRPr="00AA12E2">
        <w:rPr>
          <w:rFonts w:ascii="Times New Roman" w:hAnsi="Times New Roman" w:cs="Times New Roman"/>
          <w:color w:val="000000"/>
          <w:sz w:val="28"/>
          <w:szCs w:val="28"/>
          <w:lang w:bidi="ar-EG"/>
        </w:rPr>
        <w:t>hakkaniyetli</w:t>
      </w:r>
      <w:r w:rsidR="00817853" w:rsidRPr="00AA12E2">
        <w:rPr>
          <w:rFonts w:ascii="Times New Roman" w:hAnsi="Times New Roman" w:cs="Times New Roman"/>
          <w:color w:val="000000"/>
          <w:sz w:val="28"/>
          <w:szCs w:val="28"/>
          <w:lang w:bidi="ar-EG"/>
        </w:rPr>
        <w:t xml:space="preserve"> olman, herkese selam vermen, darlıkta bile infakta bulunmak</w:t>
      </w:r>
      <w:r w:rsidRPr="00AA12E2">
        <w:rPr>
          <w:rFonts w:ascii="Times New Roman" w:hAnsi="Times New Roman" w:cs="Times New Roman"/>
          <w:color w:val="000000"/>
          <w:sz w:val="28"/>
          <w:szCs w:val="28"/>
          <w:lang w:bidi="ar-EG"/>
        </w:rPr>
        <w:t>.</w:t>
      </w:r>
      <w:r w:rsidR="00817853" w:rsidRPr="00AA12E2">
        <w:rPr>
          <w:rFonts w:ascii="Times New Roman" w:hAnsi="Times New Roman" w:cs="Times New Roman"/>
          <w:color w:val="000000"/>
          <w:sz w:val="28"/>
          <w:szCs w:val="28"/>
          <w:lang w:bidi="ar-EG"/>
        </w:rPr>
        <w:t xml:space="preserve">” </w:t>
      </w:r>
      <w:r w:rsidRPr="00AA12E2">
        <w:rPr>
          <w:rFonts w:ascii="Times New Roman" w:hAnsi="Times New Roman" w:cs="Times New Roman"/>
          <w:color w:val="000000"/>
          <w:sz w:val="28"/>
          <w:szCs w:val="28"/>
          <w:lang w:bidi="ar-EG"/>
        </w:rPr>
        <w:t>Diğer rivayette: Hakkını alması için bir yöneticiye gitmeye gerek bırakmayacak şekilde insanlara karşı, kendi aleyhine de olsa, hakkaniyetli olmak, Yüce Allah’ın yerini dolduracağını bilerek, darlıkta da olsa, infak etmek, herkese selam vermek.</w:t>
      </w:r>
      <w:r w:rsidRPr="00AA12E2">
        <w:rPr>
          <w:rStyle w:val="DipnotBavurusu"/>
          <w:rFonts w:ascii="Times New Roman" w:hAnsi="Times New Roman" w:cs="Times New Roman"/>
          <w:color w:val="000000"/>
          <w:sz w:val="28"/>
          <w:szCs w:val="28"/>
          <w:lang w:bidi="ar-EG"/>
        </w:rPr>
        <w:footnoteReference w:id="9"/>
      </w:r>
    </w:p>
    <w:p w:rsidR="002C2347" w:rsidRPr="00AA12E2" w:rsidRDefault="002C2347" w:rsidP="00D03BD4">
      <w:pPr>
        <w:pStyle w:val="Balk1"/>
        <w:jc w:val="both"/>
      </w:pPr>
      <w:r w:rsidRPr="00AA12E2">
        <w:t>Küfür, Nifak ve Cahiliye Hasletleri</w:t>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ثْنَتَانِ فِي النَّاسِ هُمَا بِهِمْ كُفْرٌ: الطَّعْنُ فِي النَّسَبِ وَالنِّيَاحَةُ عَلَى الْمَيِّتِ</w:t>
      </w:r>
      <w:r w:rsidRPr="00AA12E2">
        <w:rPr>
          <w:rFonts w:ascii="Traditional Arabic" w:hAnsi="Traditional Arabic" w:cs="Traditional Arabic"/>
          <w:sz w:val="28"/>
          <w:szCs w:val="28"/>
          <w:lang w:bidi="ar-EG"/>
        </w:rPr>
        <w:t xml:space="preserve"> </w:t>
      </w:r>
    </w:p>
    <w:p w:rsidR="002C2347" w:rsidRPr="00AA12E2" w:rsidRDefault="002C234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İnsanlarda bulunan iki şey vardır ki onlar için </w:t>
      </w:r>
      <w:r w:rsidRPr="00AA12E2">
        <w:rPr>
          <w:rFonts w:asciiTheme="majorBidi" w:hAnsiTheme="majorBidi" w:cstheme="majorBidi"/>
          <w:b/>
          <w:bCs/>
          <w:sz w:val="28"/>
          <w:szCs w:val="28"/>
          <w:lang w:bidi="ar-EG"/>
        </w:rPr>
        <w:t>küfürdür</w:t>
      </w:r>
      <w:r w:rsidRPr="00AA12E2">
        <w:rPr>
          <w:rFonts w:asciiTheme="majorBidi" w:hAnsiTheme="majorBidi" w:cstheme="majorBidi"/>
          <w:sz w:val="28"/>
          <w:szCs w:val="28"/>
          <w:lang w:bidi="ar-EG"/>
        </w:rPr>
        <w:t>: insanların nesebine dil uzatmak ve ölünün ardından feryat ederek ağlamak.”</w:t>
      </w:r>
      <w:r w:rsidRPr="00AA12E2">
        <w:rPr>
          <w:rStyle w:val="DipnotBavurusu"/>
          <w:rFonts w:asciiTheme="majorBidi" w:hAnsiTheme="majorBidi" w:cstheme="majorBidi"/>
          <w:sz w:val="28"/>
          <w:szCs w:val="28"/>
          <w:lang w:bidi="ar-EG"/>
        </w:rPr>
        <w:footnoteReference w:id="10"/>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سِبَابُ المُسْلِمِ فُسُوقٌ، وَقِتَالُهُ كُفْرٌ</w:t>
      </w:r>
      <w:r w:rsidRPr="00AA12E2">
        <w:rPr>
          <w:rFonts w:ascii="Traditional Arabic" w:hAnsi="Traditional Arabic" w:cs="Traditional Arabic"/>
          <w:sz w:val="28"/>
          <w:szCs w:val="28"/>
          <w:lang w:bidi="ar-EG"/>
        </w:rPr>
        <w:t xml:space="preserve"> </w:t>
      </w:r>
    </w:p>
    <w:p w:rsidR="002C2347" w:rsidRPr="00AA12E2" w:rsidRDefault="002C2347"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Müslümana sövmek fasıklık (işareti), bir Müslümanla savaşmak ise </w:t>
      </w:r>
      <w:r w:rsidRPr="00AA12E2">
        <w:rPr>
          <w:rFonts w:asciiTheme="majorBidi" w:hAnsiTheme="majorBidi" w:cstheme="majorBidi"/>
          <w:b/>
          <w:bCs/>
          <w:sz w:val="28"/>
          <w:szCs w:val="28"/>
        </w:rPr>
        <w:t>küfürdür (küfür işaretidir)</w:t>
      </w:r>
      <w:r w:rsidRPr="00AA12E2">
        <w:rPr>
          <w:rFonts w:asciiTheme="majorBidi" w:hAnsiTheme="majorBidi" w:cstheme="majorBidi"/>
          <w:sz w:val="28"/>
          <w:szCs w:val="28"/>
        </w:rPr>
        <w:t>.</w:t>
      </w:r>
      <w:r w:rsidRPr="00AA12E2">
        <w:rPr>
          <w:sz w:val="28"/>
          <w:szCs w:val="28"/>
          <w:vertAlign w:val="superscript"/>
        </w:rPr>
        <w:footnoteReference w:id="11"/>
      </w:r>
      <w:r w:rsidRPr="00AA12E2">
        <w:rPr>
          <w:rFonts w:asciiTheme="majorBidi" w:hAnsiTheme="majorBidi" w:cstheme="majorBidi"/>
          <w:sz w:val="28"/>
          <w:szCs w:val="28"/>
        </w:rPr>
        <w:t xml:space="preserve"> </w:t>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آ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نَا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لاَ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دَّ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ذَ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ؤْتُ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لَفَ</w:t>
      </w:r>
    </w:p>
    <w:p w:rsidR="002C2347" w:rsidRPr="00AA12E2" w:rsidRDefault="002C2347" w:rsidP="009F0B4B">
      <w:pPr>
        <w:spacing w:after="120" w:line="240" w:lineRule="auto"/>
        <w:jc w:val="both"/>
        <w:rPr>
          <w:rFonts w:asciiTheme="majorBidi" w:hAnsiTheme="majorBidi" w:cstheme="majorBidi"/>
          <w:sz w:val="28"/>
          <w:szCs w:val="28"/>
          <w:lang w:bidi="ar-EG"/>
        </w:rPr>
      </w:pPr>
      <w:r w:rsidRPr="00AA12E2">
        <w:rPr>
          <w:rFonts w:asciiTheme="majorBidi" w:hAnsiTheme="majorBidi" w:cstheme="majorBidi"/>
          <w:b/>
          <w:bCs/>
          <w:sz w:val="28"/>
          <w:szCs w:val="28"/>
          <w:lang w:bidi="ar-EG"/>
        </w:rPr>
        <w:t>Münafığın</w:t>
      </w:r>
      <w:r w:rsidRPr="00AA12E2">
        <w:rPr>
          <w:rFonts w:asciiTheme="majorBidi" w:hAnsiTheme="majorBidi" w:cstheme="majorBidi"/>
          <w:sz w:val="28"/>
          <w:szCs w:val="28"/>
          <w:lang w:bidi="ar-EG"/>
        </w:rPr>
        <w:t xml:space="preserve"> alâmeti üçtür: Konuştuğunda yalan söyler, emanet</w:t>
      </w:r>
      <w:r w:rsidR="009F0B4B" w:rsidRPr="00AA12E2">
        <w:rPr>
          <w:rFonts w:asciiTheme="majorBidi" w:hAnsiTheme="majorBidi" w:cstheme="majorBidi"/>
          <w:sz w:val="28"/>
          <w:szCs w:val="28"/>
          <w:lang w:bidi="ar-EG"/>
        </w:rPr>
        <w:t>e</w:t>
      </w:r>
      <w:r w:rsidRPr="00AA12E2">
        <w:rPr>
          <w:rFonts w:asciiTheme="majorBidi" w:hAnsiTheme="majorBidi" w:cstheme="majorBidi"/>
          <w:sz w:val="28"/>
          <w:szCs w:val="28"/>
          <w:lang w:bidi="ar-EG"/>
        </w:rPr>
        <w:t xml:space="preserve"> </w:t>
      </w:r>
      <w:r w:rsidR="00112A94" w:rsidRPr="00AA12E2">
        <w:rPr>
          <w:rFonts w:asciiTheme="majorBidi" w:hAnsiTheme="majorBidi" w:cstheme="majorBidi"/>
          <w:sz w:val="28"/>
          <w:szCs w:val="28"/>
          <w:lang w:bidi="ar-EG"/>
        </w:rPr>
        <w:t>hıyânet</w:t>
      </w:r>
      <w:r w:rsidRPr="00AA12E2">
        <w:rPr>
          <w:rFonts w:asciiTheme="majorBidi" w:hAnsiTheme="majorBidi" w:cstheme="majorBidi"/>
          <w:sz w:val="28"/>
          <w:szCs w:val="28"/>
          <w:lang w:bidi="ar-EG"/>
        </w:rPr>
        <w:t xml:space="preserve"> eder, söz verdiği zaman sözünde durmaz. </w:t>
      </w:r>
      <w:r w:rsidRPr="00AA12E2">
        <w:rPr>
          <w:rStyle w:val="DipnotBavurusu"/>
          <w:rFonts w:asciiTheme="majorBidi" w:hAnsiTheme="majorBidi" w:cstheme="majorBidi"/>
          <w:sz w:val="28"/>
          <w:szCs w:val="28"/>
          <w:lang w:bidi="ar-EG"/>
        </w:rPr>
        <w:footnoteReference w:id="12"/>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أَرْبَ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افِقً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الِصً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صْ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صْ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فَا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عَ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ؤْتُ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دَّ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ذَ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دَ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اصَ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جَرَ</w:t>
      </w:r>
    </w:p>
    <w:p w:rsidR="002C2347" w:rsidRPr="00AA12E2" w:rsidRDefault="002C2347" w:rsidP="00112A9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Dört özellik kimde bulunursa halis </w:t>
      </w:r>
      <w:r w:rsidRPr="00AA12E2">
        <w:rPr>
          <w:rFonts w:asciiTheme="majorBidi" w:hAnsiTheme="majorBidi" w:cstheme="majorBidi"/>
          <w:b/>
          <w:bCs/>
          <w:sz w:val="28"/>
          <w:szCs w:val="28"/>
        </w:rPr>
        <w:t>münafıktır</w:t>
      </w:r>
      <w:r w:rsidRPr="00AA12E2">
        <w:rPr>
          <w:rFonts w:asciiTheme="majorBidi" w:hAnsiTheme="majorBidi" w:cstheme="majorBidi"/>
          <w:sz w:val="28"/>
          <w:szCs w:val="28"/>
        </w:rPr>
        <w:t>. Kimde de bunlardan biri bulunursa, o özelliği bırakana kadar bir nifak ö</w:t>
      </w:r>
      <w:r w:rsidR="009F0B4B" w:rsidRPr="00AA12E2">
        <w:rPr>
          <w:rFonts w:asciiTheme="majorBidi" w:hAnsiTheme="majorBidi" w:cstheme="majorBidi"/>
          <w:sz w:val="28"/>
          <w:szCs w:val="28"/>
        </w:rPr>
        <w:t>zelliği taşıyordur. Emanete hıyâ</w:t>
      </w:r>
      <w:r w:rsidRPr="00AA12E2">
        <w:rPr>
          <w:rFonts w:asciiTheme="majorBidi" w:hAnsiTheme="majorBidi" w:cstheme="majorBidi"/>
          <w:sz w:val="28"/>
          <w:szCs w:val="28"/>
        </w:rPr>
        <w:t xml:space="preserve">net, konuştuğunda yalan söyleme, </w:t>
      </w:r>
      <w:r w:rsidR="00112A94" w:rsidRPr="00AA12E2">
        <w:rPr>
          <w:rFonts w:asciiTheme="majorBidi" w:hAnsiTheme="majorBidi" w:cstheme="majorBidi"/>
          <w:sz w:val="28"/>
          <w:szCs w:val="28"/>
        </w:rPr>
        <w:t>anlaşma yaptığında anlaşmayı bozma</w:t>
      </w:r>
      <w:r w:rsidRPr="00AA12E2">
        <w:rPr>
          <w:rFonts w:asciiTheme="majorBidi" w:hAnsiTheme="majorBidi" w:cstheme="majorBidi"/>
          <w:sz w:val="28"/>
          <w:szCs w:val="28"/>
        </w:rPr>
        <w:t>, düşmanlık ettiğinde aşırıya kaçma.</w:t>
      </w:r>
      <w:r w:rsidRPr="00AA12E2">
        <w:rPr>
          <w:rStyle w:val="DipnotBavurusu"/>
          <w:rFonts w:asciiTheme="majorBidi" w:hAnsiTheme="majorBidi"/>
          <w:sz w:val="28"/>
          <w:szCs w:val="28"/>
        </w:rPr>
        <w:footnoteReference w:id="13"/>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غْ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دِّ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عْبَ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اقٍ</w:t>
      </w:r>
    </w:p>
    <w:p w:rsidR="002C2347" w:rsidRPr="00AA12E2" w:rsidRDefault="002C2347"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Allah yolunda savaşmadan yahut da bunu (en azından) gönlünden geçirmeden ölen kimse bir çeşit </w:t>
      </w:r>
      <w:r w:rsidRPr="00AA12E2">
        <w:rPr>
          <w:rFonts w:asciiTheme="majorBidi" w:hAnsiTheme="majorBidi" w:cstheme="majorBidi"/>
          <w:b/>
          <w:bCs/>
          <w:sz w:val="28"/>
          <w:szCs w:val="28"/>
        </w:rPr>
        <w:t>münafıklık</w:t>
      </w:r>
      <w:r w:rsidRPr="00AA12E2">
        <w:rPr>
          <w:rFonts w:asciiTheme="majorBidi" w:hAnsiTheme="majorBidi" w:cstheme="majorBidi"/>
          <w:sz w:val="28"/>
          <w:szCs w:val="28"/>
        </w:rPr>
        <w:t xml:space="preserve"> üzere ölür.</w:t>
      </w:r>
      <w:r w:rsidRPr="00AA12E2">
        <w:rPr>
          <w:rStyle w:val="DipnotBavurusu"/>
          <w:rFonts w:asciiTheme="majorBidi" w:hAnsiTheme="majorBidi" w:cstheme="majorBidi"/>
          <w:sz w:val="28"/>
          <w:szCs w:val="28"/>
        </w:rPr>
        <w:footnoteReference w:id="14"/>
      </w:r>
      <w:r w:rsidRPr="00AA12E2">
        <w:rPr>
          <w:rFonts w:asciiTheme="majorBidi" w:hAnsiTheme="majorBidi" w:cstheme="majorBidi"/>
          <w:sz w:val="28"/>
          <w:szCs w:val="28"/>
        </w:rPr>
        <w:t xml:space="preserve"> </w:t>
      </w:r>
    </w:p>
    <w:p w:rsidR="002C2347" w:rsidRPr="00AA12E2" w:rsidRDefault="002C2347" w:rsidP="00D03BD4">
      <w:pPr>
        <w:pStyle w:val="ListeParagraf"/>
        <w:numPr>
          <w:ilvl w:val="0"/>
          <w:numId w:val="2"/>
        </w:numPr>
        <w:bidi/>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أَرْبَعٌ فِي أُمَّتِي مِنْ أَمْرِ الْجَاهِلِيَّةِ، لَا يَتْرُكُونَهُنَّ: الْفَخْرُ فِي الْأَحْسَابِ، وَالطَّعْنُ فِي الْأَنْسَابِ، وَالْاسْتِسْقَاءُ بِالنُّجُومِ، وَالنِّيَاحَةُ </w:t>
      </w:r>
    </w:p>
    <w:p w:rsidR="002C2347" w:rsidRPr="00AA12E2" w:rsidRDefault="002C234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Ümmetimde </w:t>
      </w:r>
      <w:r w:rsidRPr="00AA12E2">
        <w:rPr>
          <w:rFonts w:asciiTheme="majorBidi" w:hAnsiTheme="majorBidi" w:cstheme="majorBidi"/>
          <w:b/>
          <w:bCs/>
          <w:sz w:val="28"/>
          <w:szCs w:val="28"/>
          <w:lang w:bidi="ar-EG"/>
        </w:rPr>
        <w:t>câhiliye âdetlerinden</w:t>
      </w:r>
      <w:r w:rsidRPr="00AA12E2">
        <w:rPr>
          <w:rFonts w:asciiTheme="majorBidi" w:hAnsiTheme="majorBidi" w:cstheme="majorBidi"/>
          <w:sz w:val="28"/>
          <w:szCs w:val="28"/>
          <w:lang w:bidi="ar-EG"/>
        </w:rPr>
        <w:t xml:space="preserve"> kalma dört şey vardır ki onları terk edemezler. Bunlar hasebi ile övünme, insanların neseplerine dil uzatma, yıldızlarla yağmur isteme ve ölünün adından feryat etme”</w:t>
      </w:r>
      <w:r w:rsidRPr="00AA12E2">
        <w:rPr>
          <w:rStyle w:val="DipnotBavurusu"/>
          <w:rFonts w:asciiTheme="majorBidi" w:hAnsiTheme="majorBidi" w:cstheme="majorBidi"/>
          <w:sz w:val="28"/>
          <w:szCs w:val="28"/>
          <w:lang w:bidi="ar-EG"/>
        </w:rPr>
        <w:footnoteReference w:id="15"/>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المَعْرُورِ بْنِ سُوَيْدٍ، قَالَ: لَقِيتُ أَبَا ذَرٍّ بِالرَّبَذَةِ، وَعَلَيْهِ حُلَّةٌ، وَعَلَى غُلاَمِهِ حُلَّةٌ، فَسَأَلْتُهُ عَنْ ذَلِكَ، فَقَالَ: إِنِّي سَابَبْتُ رَجُلًا فَعَيَّرْتُهُ بِأُمِّهِ، فَقَالَ لِي النَّبِيُّ صَلَّى اللهُ عَلَيْهِ وَسَلَّمَ: «يَا أَبَا ذَرٍّ أَعَيَّرْتَهُ بِأُمِّهِ؟ إِنَّكَ امْرُؤٌ فِيكَ جَاهِلِيَّةٌ، إِخْوَانُكُمْ خَوَلُكُمْ، جَعَلَهُمُ اللَّهُ تَحْتَ أَيْدِيكُمْ</w:t>
      </w:r>
      <w:r w:rsidRPr="00AA12E2">
        <w:rPr>
          <w:rFonts w:ascii="Traditional Arabic" w:hAnsi="Traditional Arabic" w:cs="Traditional Arabic"/>
          <w:sz w:val="28"/>
          <w:szCs w:val="28"/>
          <w:lang w:bidi="ar-EG"/>
        </w:rPr>
        <w:t xml:space="preserve"> </w:t>
      </w:r>
    </w:p>
    <w:p w:rsidR="002C2347" w:rsidRPr="00AA12E2" w:rsidRDefault="002C234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Hz. Ebu Zer bir gün bir sahâbî ile tartışması sırasında ona annesinin siyah olması sebebiyle dil uzatmış, bunun üzerine Rasulullah (sav) ona “Ey Ebu Zer, onu annesi yüzünden mi ayıpladın? Muhakkak sen içinde </w:t>
      </w:r>
      <w:r w:rsidRPr="00AA12E2">
        <w:rPr>
          <w:rFonts w:asciiTheme="majorBidi" w:hAnsiTheme="majorBidi" w:cstheme="majorBidi"/>
          <w:b/>
          <w:bCs/>
          <w:sz w:val="28"/>
          <w:szCs w:val="28"/>
          <w:lang w:bidi="ar-EG"/>
        </w:rPr>
        <w:t>câhiliye ahlakı</w:t>
      </w:r>
      <w:r w:rsidRPr="00AA12E2">
        <w:rPr>
          <w:rFonts w:asciiTheme="majorBidi" w:hAnsiTheme="majorBidi" w:cstheme="majorBidi"/>
          <w:sz w:val="28"/>
          <w:szCs w:val="28"/>
          <w:lang w:bidi="ar-EG"/>
        </w:rPr>
        <w:t xml:space="preserve"> kalmış bir insansın.” diyerek ikaz etmiştir.</w:t>
      </w:r>
      <w:r w:rsidRPr="00AA12E2">
        <w:rPr>
          <w:rStyle w:val="DipnotBavurusu"/>
          <w:rFonts w:asciiTheme="majorBidi" w:hAnsiTheme="majorBidi" w:cstheme="majorBidi"/>
          <w:sz w:val="28"/>
          <w:szCs w:val="28"/>
          <w:lang w:bidi="ar-EG"/>
        </w:rPr>
        <w:footnoteReference w:id="16"/>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 مَا بَالُ دَعْوَى أَهْلِ الجَاهِلِيَّةِ؟ ثُمَّ قَالَ: مَا شَأْنُهُمْ " فَأُخْبِرَ بِكَسْعَةِ المُهَاجِرِيِّ الأَنْصَارِيَّ، قَالَ: فَقَالَ النَّبِيُّ صَلَّى اللهُ عَلَيْهِ وَسَلَّمَ: «دَعُوهَا فَإِنَّهَا خَبِيثَةٌ» </w:t>
      </w:r>
    </w:p>
    <w:p w:rsidR="002C2347" w:rsidRPr="00AA12E2" w:rsidRDefault="002C2347"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Biri ensara diğeri muhacirlere mensup iki kişi bir gün kavga etmiş ve biri, “Yetişin ensar!” diye bağırırken diğeri, “Yetişin muhacirler!” diye kendi kabilesini yardıma çağırmıştı. Sesleri işiten Hz. Peygamber olay yerine gelerek, “Bu </w:t>
      </w:r>
      <w:r w:rsidRPr="00AA12E2">
        <w:rPr>
          <w:rFonts w:asciiTheme="majorBidi" w:hAnsiTheme="majorBidi" w:cstheme="majorBidi"/>
          <w:b/>
          <w:bCs/>
          <w:sz w:val="28"/>
          <w:szCs w:val="28"/>
        </w:rPr>
        <w:t>câhiliye çağrısı</w:t>
      </w:r>
      <w:r w:rsidRPr="00AA12E2">
        <w:rPr>
          <w:rFonts w:asciiTheme="majorBidi" w:hAnsiTheme="majorBidi" w:cstheme="majorBidi"/>
          <w:sz w:val="28"/>
          <w:szCs w:val="28"/>
        </w:rPr>
        <w:t xml:space="preserve"> da nerden çıktı!” demiştir.</w:t>
      </w:r>
      <w:r w:rsidRPr="00AA12E2">
        <w:rPr>
          <w:rStyle w:val="DipnotBavurusu"/>
          <w:rFonts w:asciiTheme="majorBidi" w:hAnsiTheme="majorBidi" w:cstheme="majorBidi"/>
          <w:sz w:val="28"/>
          <w:szCs w:val="28"/>
        </w:rPr>
        <w:footnoteReference w:id="17"/>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لَيْسَ مِنَّا مَنْ لَطَمَ الخُدُودَ، وَشَقَّ الجُيُوبَ، وَدَعَا بِدَعْوَى الجَاهِلِيَّةِ</w:t>
      </w:r>
      <w:r w:rsidRPr="00AA12E2">
        <w:rPr>
          <w:rFonts w:ascii="Traditional Arabic" w:hAnsi="Traditional Arabic" w:cs="Traditional Arabic"/>
          <w:sz w:val="28"/>
          <w:szCs w:val="28"/>
          <w:lang w:bidi="ar-EG"/>
        </w:rPr>
        <w:t xml:space="preserve"> </w:t>
      </w:r>
    </w:p>
    <w:p w:rsidR="002C2347" w:rsidRPr="00AA12E2" w:rsidRDefault="002C2347"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Ölenlerin ardından) avuçlarıyla yanaklarını döven, yakalarını yırtan ve </w:t>
      </w:r>
      <w:r w:rsidRPr="00AA12E2">
        <w:rPr>
          <w:rFonts w:asciiTheme="majorBidi" w:hAnsiTheme="majorBidi" w:cstheme="majorBidi"/>
          <w:b/>
          <w:bCs/>
          <w:sz w:val="28"/>
          <w:szCs w:val="28"/>
        </w:rPr>
        <w:t>câhiliye âdeti</w:t>
      </w:r>
      <w:r w:rsidRPr="00AA12E2">
        <w:rPr>
          <w:rFonts w:asciiTheme="majorBidi" w:hAnsiTheme="majorBidi" w:cstheme="majorBidi"/>
          <w:sz w:val="28"/>
          <w:szCs w:val="28"/>
        </w:rPr>
        <w:t xml:space="preserve"> olarak bağırıp feryat eden kimse bizden değildir.</w:t>
      </w:r>
      <w:r w:rsidRPr="00AA12E2">
        <w:rPr>
          <w:rStyle w:val="DipnotBavurusu"/>
          <w:rFonts w:asciiTheme="majorBidi" w:hAnsiTheme="majorBidi" w:cstheme="majorBidi"/>
          <w:sz w:val="28"/>
          <w:szCs w:val="28"/>
        </w:rPr>
        <w:footnoteReference w:id="18"/>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رَسُولَ اللَّهِ صَلَّى اللَّهُ عَلَيْهِ وَسَلَّمَ خَطَبَ النَّاسَ يَوْمَ فَتْحِ مَكَّةَ، فَقَالَ: " يَا أَيُّهَا النَّاسُ، إِنَّ اللَّهَ قَدْ أَذْهَبَ عَنْكُمْ عُبِّيَّةَ الجَاهِلِيَّةِ وَتَعَاظُمَهَا بِآبَائِهَا، فَالنَّاسُ رَجُلَانِ: بَرٌّ تَقِيٌّ كَرِيمٌ عَلَى اللَّهِ، وَفَاجِرٌ شَقِيٌّ هَيِّنٌ عَلَى اللَّهِ، وَالنَّاسُ بَنُو آدَمَ، وَخَلَقَ اللَّهُ آدَمَ مِنْ تُرَابٍ</w:t>
      </w:r>
      <w:r w:rsidRPr="00AA12E2">
        <w:rPr>
          <w:rFonts w:ascii="Traditional Arabic" w:hAnsi="Traditional Arabic" w:cs="Traditional Arabic"/>
          <w:sz w:val="28"/>
          <w:szCs w:val="28"/>
          <w:lang w:bidi="ar-EG"/>
        </w:rPr>
        <w:t xml:space="preserve"> </w:t>
      </w:r>
    </w:p>
    <w:p w:rsidR="002C2347" w:rsidRPr="00AA12E2" w:rsidRDefault="002C234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Rasulullah (sav) Mekke’nin fethinde insanlara şöyle seslenmiştir: “Ey İnsanlar! Allah sizden </w:t>
      </w:r>
      <w:r w:rsidRPr="00AA12E2">
        <w:rPr>
          <w:rFonts w:asciiTheme="majorBidi" w:hAnsiTheme="majorBidi" w:cstheme="majorBidi"/>
          <w:b/>
          <w:bCs/>
          <w:sz w:val="28"/>
          <w:szCs w:val="28"/>
          <w:lang w:bidi="ar-EG"/>
        </w:rPr>
        <w:t>câhiliye gururunu</w:t>
      </w:r>
      <w:r w:rsidRPr="00AA12E2">
        <w:rPr>
          <w:rFonts w:asciiTheme="majorBidi" w:hAnsiTheme="majorBidi" w:cstheme="majorBidi"/>
          <w:sz w:val="28"/>
          <w:szCs w:val="28"/>
          <w:lang w:bidi="ar-EG"/>
        </w:rPr>
        <w:t xml:space="preserve"> ve atalarla övünme âdetini gidermiştir... İnsanlar, Âdem’in çocuklarıdır ve Allah, Âdem’i topraktan yaratmıştır.” Daha sonra Hucûrât sûresinin 13. ayetini okumuştur: “Ey insanlar! Şüphesiz sizi bir erkek ile bir dişiden yarattık, tanışasınız diye sizi kavim ve kabilelere ayırdık, Allah katında en değerli olanınız O’na itaatsizlikten en fazla sakınanınızdır. Allah her şeyi hakkıyla bilmektedir, her şeyden haberdardır.”</w:t>
      </w:r>
      <w:r w:rsidRPr="00AA12E2">
        <w:rPr>
          <w:rStyle w:val="DipnotBavurusu"/>
          <w:rFonts w:asciiTheme="majorBidi" w:hAnsiTheme="majorBidi" w:cstheme="majorBidi"/>
          <w:sz w:val="28"/>
          <w:szCs w:val="28"/>
          <w:lang w:bidi="ar-EG"/>
        </w:rPr>
        <w:footnoteReference w:id="19"/>
      </w:r>
    </w:p>
    <w:p w:rsidR="002C2347" w:rsidRPr="00AA12E2" w:rsidRDefault="002C23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تِ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حْ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ا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مِّ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عُ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صَبِ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نْصُ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صَبِ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تْ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هِلِيَّةٌ</w:t>
      </w:r>
    </w:p>
    <w:p w:rsidR="002C2347" w:rsidRPr="00AA12E2" w:rsidRDefault="002C234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 kabilecilik/ırkçılık propagandası yaparak veya kabileciliğe/ırkçılığa destek vererek yolunu şaşırmış bir topluluğun bayrağı altında öldürülürse, onun ölümü </w:t>
      </w:r>
      <w:r w:rsidRPr="00AA12E2">
        <w:rPr>
          <w:rFonts w:asciiTheme="majorBidi" w:hAnsiTheme="majorBidi" w:cstheme="majorBidi"/>
          <w:b/>
          <w:bCs/>
          <w:sz w:val="28"/>
          <w:szCs w:val="28"/>
          <w:lang w:bidi="ar-EG"/>
        </w:rPr>
        <w:t>câhiliye ölümüdü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20"/>
      </w:r>
      <w:r w:rsidRPr="00AA12E2">
        <w:rPr>
          <w:rFonts w:asciiTheme="majorBidi" w:hAnsiTheme="majorBidi" w:cstheme="majorBidi"/>
          <w:sz w:val="28"/>
          <w:szCs w:val="28"/>
          <w:lang w:bidi="ar-EG"/>
        </w:rPr>
        <w:t xml:space="preserve"> </w:t>
      </w:r>
    </w:p>
    <w:p w:rsidR="00AB0CE9" w:rsidRPr="00AA12E2" w:rsidRDefault="00916CB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خَرَجَ مِنَ الطَّاعَةِ، وَفَارَقَ الْجَمَاعَةَ فَمَاتَ، مَاتَ مِيتَةً جَاهِلِيَّةً، وَمَنْ قَاتَلَ تَحْتَ رَايَةٍ عِمِّيَّةٍ يَغْضَبُ لِعَصَبَةٍ، أَوْ يَدْعُو إِلَى عَصَبَةٍ، أَوْ يَنْصُرُ عَصَبَةً، فَقُتِلَ، فَقِتْلَةٌ جَاهِلِيَّةٌ، وَمَنْ خَرَجَ عَلَى أُمَّتِي، يَضْرِبُ بَرَّهَا وَفَاجِرَهَا، وَلَا يَتَحَاشَى مِنْ مُؤْمِنِهَا، وَلَا يَفِي لِذِي عَهْدٍ عَهْدَهُ، فَلَيْسَ مِنِّي وَلَسْتُ مِنْهُ</w:t>
      </w:r>
    </w:p>
    <w:p w:rsidR="00916CBF" w:rsidRPr="00AA12E2" w:rsidRDefault="00AB0CE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itaat etmeyip cemaatten ayrılır ve ölürse cahiliye ölümü üzere ölmüş olur.</w:t>
      </w:r>
      <w:r w:rsidR="00916CBF" w:rsidRPr="00AA12E2">
        <w:rPr>
          <w:rFonts w:asciiTheme="majorBidi" w:hAnsiTheme="majorBidi" w:cstheme="majorBidi"/>
          <w:sz w:val="28"/>
          <w:szCs w:val="28"/>
          <w:lang w:bidi="ar-EG"/>
        </w:rPr>
        <w:t xml:space="preserve"> </w:t>
      </w:r>
      <w:r w:rsidR="00A405C1" w:rsidRPr="00AA12E2">
        <w:rPr>
          <w:rFonts w:asciiTheme="majorBidi" w:hAnsiTheme="majorBidi" w:cstheme="majorBidi"/>
          <w:sz w:val="28"/>
          <w:szCs w:val="28"/>
          <w:lang w:bidi="ar-EG"/>
        </w:rPr>
        <w:t>Kim ırkçılık için öfkelenir, ırkçılığa çağırır veya ırkçılığa yardımcı olursa ve ırkçılık bayrağı altında mücadele eder ve öldürülürse cahiliye ölümü üzere ölmüş olur. Kim de ümmetime karşı savaşır, iyi kötü demeden vurursa, müminden sakınmazsa, eman verilmiş olanın güvencesini ihlal ederse, benden değildir, ben de ondan değilim.</w:t>
      </w:r>
      <w:r w:rsidR="00A405C1" w:rsidRPr="00AA12E2">
        <w:rPr>
          <w:rStyle w:val="DipnotBavurusu"/>
          <w:rFonts w:asciiTheme="majorBidi" w:hAnsiTheme="majorBidi" w:cstheme="majorBidi"/>
          <w:sz w:val="28"/>
          <w:szCs w:val="28"/>
          <w:lang w:bidi="ar-EG"/>
        </w:rPr>
        <w:footnoteReference w:id="21"/>
      </w:r>
    </w:p>
    <w:p w:rsidR="00FC3600" w:rsidRPr="00AA12E2" w:rsidRDefault="00FC3600" w:rsidP="00D03BD4">
      <w:pPr>
        <w:pStyle w:val="Balk1"/>
        <w:jc w:val="both"/>
        <w:rPr>
          <w:lang w:bidi="ar-EG"/>
        </w:rPr>
      </w:pPr>
      <w:r w:rsidRPr="00AA12E2">
        <w:rPr>
          <w:rFonts w:cs="Times New Roman"/>
          <w:lang w:bidi="ar-EG"/>
        </w:rPr>
        <w:t>İ</w:t>
      </w:r>
      <w:r w:rsidRPr="00AA12E2">
        <w:rPr>
          <w:lang w:bidi="ar-EG"/>
        </w:rPr>
        <w:t>man</w:t>
      </w:r>
      <w:r w:rsidR="005761AF" w:rsidRPr="00AA12E2">
        <w:rPr>
          <w:lang w:bidi="ar-EG"/>
        </w:rPr>
        <w:t>/ islam</w:t>
      </w:r>
      <w:r w:rsidRPr="00AA12E2">
        <w:rPr>
          <w:lang w:bidi="ar-EG"/>
        </w:rPr>
        <w:t xml:space="preserve"> </w:t>
      </w:r>
      <w:r w:rsidRPr="00AA12E2">
        <w:t>nedir</w:t>
      </w:r>
      <w:r w:rsidRPr="00AA12E2">
        <w:rPr>
          <w:lang w:bidi="ar-EG"/>
        </w:rPr>
        <w:t>?</w:t>
      </w:r>
      <w:r w:rsidR="00E3666E" w:rsidRPr="00AA12E2">
        <w:rPr>
          <w:lang w:bidi="ar-EG"/>
        </w:rPr>
        <w:t xml:space="preserve"> </w:t>
      </w:r>
    </w:p>
    <w:p w:rsidR="0099611F" w:rsidRPr="00AA12E2" w:rsidRDefault="0099611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عَمْرِو بْنِ عَبَسَةَ قَالَ: أَتَيْتُ رَسُولَ اللهِ صَلَّى اللهُ عَلَيْهِ وَسَلَّمَ فَقُلْتُ: يَا رَسُولَ اللهِ، مَنْ مَعَكَ عَلَى هَذَا الْأَمْرِ؟ قَالَ: " حُرٌّ وَعَبْدٌ " قُلْتُ: مَا الْإِسْلَامُ؟ قَالَ: " طِيبُ الْكَلَامِ، وَإِطْعَامُ الطَّعَامِ ". قُلْتُ: مَا الْإِيمَانُ؟ قَالَ: " الصَّبْرُ وَالسَّمَاحَةُ ". قَالَ: قُلْتُ: أَيُّ الْإِسْلَامِ أَفْضَلُ؟ قَالَ: " مَنْ سَلِمَ الْمُسْلِمُونَ مِنْ لِسَانِهِ وَيَدِهِ ". قَالَ: قُلْتُ:</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أَيُّ الْإِيمَانِ أَفْضَلُ؟ قَالَ: " خُلُقٌ حَسَنٌ "</w:t>
      </w:r>
      <w:r w:rsidR="003D6B55" w:rsidRPr="00AA12E2">
        <w:rPr>
          <w:rFonts w:ascii="Traditional Arabic" w:hAnsi="Traditional Arabic" w:cs="Traditional Arabic"/>
          <w:sz w:val="28"/>
          <w:szCs w:val="28"/>
          <w:lang w:bidi="ar-EG"/>
        </w:rPr>
        <w:t xml:space="preserve"> </w:t>
      </w:r>
    </w:p>
    <w:p w:rsidR="00836AD4" w:rsidRPr="00AA12E2" w:rsidRDefault="00836AD4" w:rsidP="00D03BD4">
      <w:pPr>
        <w:jc w:val="both"/>
        <w:rPr>
          <w:rFonts w:asciiTheme="majorBidi" w:hAnsiTheme="majorBidi" w:cstheme="majorBidi"/>
          <w:sz w:val="28"/>
          <w:szCs w:val="28"/>
        </w:rPr>
      </w:pPr>
      <w:r w:rsidRPr="00AA12E2">
        <w:rPr>
          <w:rStyle w:val="DipnotBavurusu"/>
          <w:rFonts w:asciiTheme="majorBidi" w:hAnsiTheme="majorBidi" w:cstheme="majorBidi"/>
          <w:color w:val="000000"/>
          <w:sz w:val="28"/>
          <w:szCs w:val="28"/>
          <w:vertAlign w:val="baseline"/>
          <w:lang w:bidi="ar-EG"/>
        </w:rPr>
        <w:lastRenderedPageBreak/>
        <w:t>Amr b.</w:t>
      </w:r>
      <w:r w:rsidRPr="00AA12E2">
        <w:rPr>
          <w:rStyle w:val="DipnotBavurusu"/>
          <w:rFonts w:asciiTheme="majorBidi" w:hAnsiTheme="majorBidi" w:cstheme="majorBidi"/>
          <w:color w:val="000000"/>
          <w:sz w:val="28"/>
          <w:szCs w:val="28"/>
          <w:lang w:bidi="ar-EG"/>
        </w:rPr>
        <w:t xml:space="preserve"> </w:t>
      </w:r>
      <w:r w:rsidRPr="00AA12E2">
        <w:rPr>
          <w:rFonts w:asciiTheme="majorBidi" w:hAnsiTheme="majorBidi" w:cstheme="majorBidi"/>
          <w:color w:val="000000"/>
          <w:sz w:val="28"/>
          <w:szCs w:val="28"/>
          <w:lang w:bidi="ar-EG"/>
        </w:rPr>
        <w:t>Abese Mekke dönem</w:t>
      </w:r>
      <w:r w:rsidR="00180DE7" w:rsidRPr="00AA12E2">
        <w:rPr>
          <w:rFonts w:asciiTheme="majorBidi" w:hAnsiTheme="majorBidi" w:cstheme="majorBidi"/>
          <w:color w:val="000000"/>
          <w:sz w:val="28"/>
          <w:szCs w:val="28"/>
          <w:lang w:bidi="ar-EG"/>
        </w:rPr>
        <w:t>inde risâletin ilk yıllarında Ra</w:t>
      </w:r>
      <w:r w:rsidRPr="00AA12E2">
        <w:rPr>
          <w:rFonts w:asciiTheme="majorBidi" w:hAnsiTheme="majorBidi" w:cstheme="majorBidi"/>
          <w:color w:val="000000"/>
          <w:sz w:val="28"/>
          <w:szCs w:val="28"/>
          <w:lang w:bidi="ar-EG"/>
        </w:rPr>
        <w:t xml:space="preserve">sulullah’ı ziyaret etmiş, aralarında şu </w:t>
      </w:r>
      <w:r w:rsidR="00180DE7" w:rsidRPr="00AA12E2">
        <w:rPr>
          <w:rFonts w:asciiTheme="majorBidi" w:hAnsiTheme="majorBidi" w:cstheme="majorBidi"/>
          <w:color w:val="000000"/>
          <w:sz w:val="28"/>
          <w:szCs w:val="28"/>
          <w:lang w:bidi="ar-EG"/>
        </w:rPr>
        <w:t>konuşma</w:t>
      </w:r>
      <w:r w:rsidRPr="00AA12E2">
        <w:rPr>
          <w:rFonts w:asciiTheme="majorBidi" w:hAnsiTheme="majorBidi" w:cstheme="majorBidi"/>
          <w:color w:val="000000"/>
          <w:sz w:val="28"/>
          <w:szCs w:val="28"/>
          <w:lang w:bidi="ar-EG"/>
        </w:rPr>
        <w:t xml:space="preserve"> geçmiştir: “</w:t>
      </w:r>
      <w:r w:rsidRPr="00AA12E2">
        <w:rPr>
          <w:rFonts w:asciiTheme="majorBidi" w:hAnsiTheme="majorBidi" w:cstheme="majorBidi"/>
          <w:b/>
          <w:bCs/>
          <w:color w:val="000000"/>
          <w:sz w:val="28"/>
          <w:szCs w:val="28"/>
          <w:lang w:bidi="ar-EG"/>
        </w:rPr>
        <w:t>İslam nedir</w:t>
      </w:r>
      <w:r w:rsidRPr="00AA12E2">
        <w:rPr>
          <w:rFonts w:asciiTheme="majorBidi" w:hAnsiTheme="majorBidi" w:cstheme="majorBidi"/>
          <w:color w:val="000000"/>
          <w:sz w:val="28"/>
          <w:szCs w:val="28"/>
          <w:lang w:bidi="ar-EG"/>
        </w:rPr>
        <w:t xml:space="preserve">?” “İslam </w:t>
      </w:r>
      <w:r w:rsidR="00180DE7" w:rsidRPr="00AA12E2">
        <w:rPr>
          <w:rFonts w:asciiTheme="majorBidi" w:hAnsiTheme="majorBidi" w:cstheme="majorBidi"/>
          <w:color w:val="000000"/>
          <w:sz w:val="28"/>
          <w:szCs w:val="28"/>
          <w:lang w:bidi="ar-EG"/>
        </w:rPr>
        <w:t>tatlı</w:t>
      </w:r>
      <w:r w:rsidRPr="00AA12E2">
        <w:rPr>
          <w:rFonts w:asciiTheme="majorBidi" w:hAnsiTheme="majorBidi" w:cstheme="majorBidi"/>
          <w:color w:val="000000"/>
          <w:sz w:val="28"/>
          <w:szCs w:val="28"/>
          <w:lang w:bidi="ar-EG"/>
        </w:rPr>
        <w:t xml:space="preserve"> konuşmak ve yemek yedirmektir.” “</w:t>
      </w:r>
      <w:r w:rsidRPr="00AA12E2">
        <w:rPr>
          <w:rFonts w:asciiTheme="majorBidi" w:hAnsiTheme="majorBidi" w:cstheme="majorBidi"/>
          <w:b/>
          <w:bCs/>
          <w:color w:val="000000"/>
          <w:sz w:val="28"/>
          <w:szCs w:val="28"/>
          <w:lang w:bidi="ar-EG"/>
        </w:rPr>
        <w:t>İman nedir</w:t>
      </w:r>
      <w:r w:rsidR="00811DEC" w:rsidRPr="00AA12E2">
        <w:rPr>
          <w:rFonts w:asciiTheme="majorBidi" w:hAnsiTheme="majorBidi" w:cstheme="majorBidi"/>
          <w:color w:val="000000"/>
          <w:sz w:val="28"/>
          <w:szCs w:val="28"/>
          <w:lang w:bidi="ar-EG"/>
        </w:rPr>
        <w:t>?” “İman sabır ve semâ</w:t>
      </w:r>
      <w:r w:rsidRPr="00AA12E2">
        <w:rPr>
          <w:rFonts w:asciiTheme="majorBidi" w:hAnsiTheme="majorBidi" w:cstheme="majorBidi"/>
          <w:color w:val="000000"/>
          <w:sz w:val="28"/>
          <w:szCs w:val="28"/>
          <w:lang w:bidi="ar-EG"/>
        </w:rPr>
        <w:t>hadır</w:t>
      </w:r>
      <w:r w:rsidR="00811DEC" w:rsidRPr="00AA12E2">
        <w:rPr>
          <w:rFonts w:asciiTheme="majorBidi" w:hAnsiTheme="majorBidi" w:cstheme="majorBidi"/>
          <w:color w:val="000000"/>
          <w:sz w:val="28"/>
          <w:szCs w:val="28"/>
          <w:lang w:bidi="ar-EG"/>
        </w:rPr>
        <w:t xml:space="preserve"> (cömertlik)</w:t>
      </w:r>
      <w:r w:rsidRPr="00AA12E2">
        <w:rPr>
          <w:rFonts w:asciiTheme="majorBidi" w:hAnsiTheme="majorBidi" w:cstheme="majorBidi"/>
          <w:color w:val="000000"/>
          <w:sz w:val="28"/>
          <w:szCs w:val="28"/>
          <w:lang w:bidi="ar-EG"/>
        </w:rPr>
        <w:t>” “İslam’ın hangi özelliği daha üstündür?” “Müslümanların elinden ve dilinden selamette olması” “İman’ın hangi özelliği daha üstündür?” “Güzel ahlak</w:t>
      </w:r>
      <w:r w:rsidR="00180DE7" w:rsidRPr="00AA12E2">
        <w:rPr>
          <w:rFonts w:asciiTheme="majorBidi" w:hAnsiTheme="majorBidi" w:cstheme="majorBidi"/>
          <w:color w:val="000000"/>
          <w:sz w:val="28"/>
          <w:szCs w:val="28"/>
          <w:lang w:bidi="ar-EG"/>
        </w:rPr>
        <w:t>.</w:t>
      </w:r>
      <w:r w:rsidRPr="00AA12E2">
        <w:rPr>
          <w:rFonts w:asciiTheme="majorBidi" w:hAnsiTheme="majorBidi" w:cstheme="majorBidi"/>
          <w:color w:val="000000"/>
          <w:sz w:val="28"/>
          <w:szCs w:val="28"/>
          <w:lang w:bidi="ar-EG"/>
        </w:rPr>
        <w:t>”</w:t>
      </w:r>
      <w:r w:rsidRPr="00AA12E2">
        <w:rPr>
          <w:rStyle w:val="DipnotBavurusu"/>
          <w:rFonts w:asciiTheme="majorBidi" w:hAnsiTheme="majorBidi" w:cstheme="majorBidi"/>
          <w:color w:val="000000"/>
          <w:sz w:val="28"/>
          <w:szCs w:val="28"/>
          <w:lang w:bidi="ar-EG"/>
        </w:rPr>
        <w:t xml:space="preserve"> </w:t>
      </w:r>
      <w:r w:rsidRPr="00AA12E2">
        <w:rPr>
          <w:rStyle w:val="DipnotBavurusu"/>
          <w:rFonts w:asciiTheme="majorBidi" w:hAnsiTheme="majorBidi" w:cstheme="majorBidi"/>
          <w:color w:val="000000"/>
          <w:sz w:val="28"/>
          <w:szCs w:val="28"/>
          <w:lang w:bidi="ar-EG"/>
        </w:rPr>
        <w:footnoteReference w:id="22"/>
      </w:r>
    </w:p>
    <w:p w:rsidR="005761AF" w:rsidRPr="00AA12E2" w:rsidRDefault="005761A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رَجُلٌ: يَا رَسُولَ اللهِ، مَا الْإِسْلَامُ؟ قَالَ: " أَنْ يُسْلِمَ قَلْبُكَ لِلَّهِ عَزَّ وَجَلَّ، وَأَنْ يَسْلَمَ الْمُسْلِمُونَ مِنْ لِسَانِكَ وَيَدِكَ</w:t>
      </w:r>
      <w:r w:rsidR="00F570D3" w:rsidRPr="00AA12E2">
        <w:rPr>
          <w:rFonts w:ascii="Traditional Arabic" w:hAnsi="Traditional Arabic" w:cs="Traditional Arabic"/>
          <w:sz w:val="28"/>
          <w:szCs w:val="28"/>
          <w:lang w:bidi="ar-EG"/>
        </w:rPr>
        <w:t xml:space="preserve"> </w:t>
      </w:r>
    </w:p>
    <w:p w:rsidR="00D326F5" w:rsidRPr="00AA12E2" w:rsidRDefault="00D326F5" w:rsidP="00D03BD4">
      <w:pPr>
        <w:spacing w:after="120" w:line="240" w:lineRule="auto"/>
        <w:jc w:val="both"/>
        <w:rPr>
          <w:rFonts w:ascii="Times New Roman" w:hAnsi="Times New Roman" w:cs="Times New Roman"/>
          <w:sz w:val="28"/>
          <w:szCs w:val="28"/>
          <w:lang w:bidi="ar-EG"/>
        </w:rPr>
      </w:pPr>
      <w:r w:rsidRPr="00AA12E2">
        <w:rPr>
          <w:rFonts w:asciiTheme="majorBidi" w:hAnsiTheme="majorBidi" w:cstheme="majorBidi"/>
          <w:color w:val="000000"/>
          <w:sz w:val="28"/>
          <w:szCs w:val="28"/>
          <w:lang w:bidi="ar-EG"/>
        </w:rPr>
        <w:t>İslam kalbini yüce Allah’a teslim etmen ve Müslümanların elinden ve dilinden selamette olmasıdır.</w:t>
      </w:r>
      <w:r w:rsidRPr="00AA12E2">
        <w:rPr>
          <w:rStyle w:val="DipnotBavurusu"/>
          <w:rFonts w:asciiTheme="majorBidi" w:hAnsiTheme="majorBidi" w:cstheme="majorBidi"/>
          <w:color w:val="000000"/>
          <w:sz w:val="28"/>
          <w:szCs w:val="28"/>
          <w:lang w:bidi="ar-EG"/>
        </w:rPr>
        <w:footnoteReference w:id="23"/>
      </w:r>
    </w:p>
    <w:p w:rsidR="00B45711" w:rsidRPr="00AA12E2" w:rsidRDefault="005761A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وَمَا الْإِسْلَامُ؟ قَالَ: " أَنْ يُسْلِمَ قَلْبُكَ لِلَّهِ، وَأَنْ تُوَجِّهَ وَجْهَكَ إِلَى</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اللهِ وَتُصَلِّيَ الصَّلَاةَ الْمَكْتُوبَةَ، وَتُؤَدِّيَ الزَّكَاةَ الْمَفْرُوضَةَ، أَخَوَانِ نَصِيرَانِ</w:t>
      </w:r>
      <w:r w:rsidR="0027480F" w:rsidRPr="00AA12E2">
        <w:rPr>
          <w:rFonts w:ascii="Traditional Arabic" w:hAnsi="Traditional Arabic" w:cs="Traditional Arabic"/>
          <w:sz w:val="28"/>
          <w:szCs w:val="28"/>
          <w:lang w:bidi="ar-EG"/>
        </w:rPr>
        <w:t>/</w:t>
      </w:r>
      <w:r w:rsidR="00B45711" w:rsidRPr="00AA12E2">
        <w:rPr>
          <w:rFonts w:ascii="Traditional Arabic" w:hAnsi="Traditional Arabic" w:cs="Traditional Arabic"/>
          <w:sz w:val="28"/>
          <w:szCs w:val="28"/>
          <w:lang w:bidi="ar-EG"/>
        </w:rPr>
        <w:t xml:space="preserve"> </w:t>
      </w:r>
      <w:r w:rsidR="00B45711" w:rsidRPr="00AA12E2">
        <w:rPr>
          <w:rFonts w:ascii="Traditional Arabic" w:hAnsi="Traditional Arabic" w:cs="Traditional Arabic"/>
          <w:sz w:val="28"/>
          <w:szCs w:val="28"/>
          <w:rtl/>
          <w:lang w:bidi="ar-EG"/>
        </w:rPr>
        <w:t xml:space="preserve">بِمَا بَعَثَكَ رَبُّكَ إِلَيْنَا؟ قَالَ: «بِالْإِسْلَامِ» قَالَ: قُلْتُ وَمَا آيَاتُ الْإِسْلَامِ؟ قَالَ: " أَنْ تَقُولَ: أَسْلَمْتُ وَجْهِي إِلَى اللَّهِ عَزَّ وَجَلَّ، وَتَخَلَّيْتُ، وَتُقِيمَ الصَّلَاةَ، وَتُؤْتِيَ الزَّكَاةَ، </w:t>
      </w:r>
      <w:r w:rsidR="00B45711" w:rsidRPr="00AA12E2">
        <w:rPr>
          <w:rFonts w:ascii="Traditional Arabic" w:hAnsi="Traditional Arabic" w:cs="Traditional Arabic"/>
          <w:sz w:val="28"/>
          <w:szCs w:val="28"/>
          <w:u w:val="single"/>
          <w:rtl/>
          <w:lang w:bidi="ar-EG"/>
        </w:rPr>
        <w:t>كُلُّ مُسْلِمٍ عَلَى مُسْلِمٍ مُحَرَّمٌ أَخَوَانِ نَصِيرَانِ</w:t>
      </w:r>
      <w:r w:rsidR="00754382" w:rsidRPr="00AA12E2">
        <w:rPr>
          <w:rFonts w:ascii="Traditional Arabic" w:hAnsi="Traditional Arabic" w:cs="Traditional Arabic"/>
          <w:sz w:val="28"/>
          <w:szCs w:val="28"/>
          <w:lang w:bidi="ar-EG"/>
        </w:rPr>
        <w:t xml:space="preserve"> </w:t>
      </w:r>
    </w:p>
    <w:p w:rsidR="00A649D6" w:rsidRPr="00AA12E2" w:rsidRDefault="00A649D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İslam, kalbinin yüce Allah’a teslim olması ve yüzünü Allah’a çevirmen, farz namazları kılman, </w:t>
      </w:r>
      <w:proofErr w:type="gramStart"/>
      <w:r w:rsidRPr="00AA12E2">
        <w:rPr>
          <w:rFonts w:asciiTheme="majorBidi" w:hAnsiTheme="majorBidi" w:cstheme="majorBidi"/>
          <w:sz w:val="28"/>
          <w:szCs w:val="28"/>
          <w:lang w:bidi="ar-EG"/>
        </w:rPr>
        <w:t>zekatı</w:t>
      </w:r>
      <w:proofErr w:type="gramEnd"/>
      <w:r w:rsidRPr="00AA12E2">
        <w:rPr>
          <w:rFonts w:asciiTheme="majorBidi" w:hAnsiTheme="majorBidi" w:cstheme="majorBidi"/>
          <w:sz w:val="28"/>
          <w:szCs w:val="28"/>
          <w:lang w:bidi="ar-EG"/>
        </w:rPr>
        <w:t xml:space="preserve"> vermendir. İki Müslüman </w:t>
      </w:r>
      <w:r w:rsidR="0027480F" w:rsidRPr="00AA12E2">
        <w:rPr>
          <w:rFonts w:asciiTheme="majorBidi" w:hAnsiTheme="majorBidi" w:cstheme="majorBidi"/>
          <w:sz w:val="28"/>
          <w:szCs w:val="28"/>
          <w:lang w:bidi="ar-EG"/>
        </w:rPr>
        <w:t xml:space="preserve">yardımlaşan iki </w:t>
      </w:r>
      <w:r w:rsidRPr="00AA12E2">
        <w:rPr>
          <w:rFonts w:asciiTheme="majorBidi" w:hAnsiTheme="majorBidi" w:cstheme="majorBidi"/>
          <w:sz w:val="28"/>
          <w:szCs w:val="28"/>
          <w:lang w:bidi="ar-EG"/>
        </w:rPr>
        <w:t>kardeştir (bu kardeşliğin</w:t>
      </w:r>
      <w:r w:rsidR="0027480F" w:rsidRPr="00AA12E2">
        <w:rPr>
          <w:rFonts w:asciiTheme="majorBidi" w:hAnsiTheme="majorBidi" w:cstheme="majorBidi"/>
          <w:sz w:val="28"/>
          <w:szCs w:val="28"/>
          <w:lang w:bidi="ar-EG"/>
        </w:rPr>
        <w:t xml:space="preserve"> gereklerine uyman gerekir</w:t>
      </w:r>
      <w:r w:rsidRPr="00AA12E2">
        <w:rPr>
          <w:rFonts w:asciiTheme="majorBidi" w:hAnsiTheme="majorBidi" w:cstheme="majorBidi"/>
          <w:sz w:val="28"/>
          <w:szCs w:val="28"/>
          <w:lang w:bidi="ar-EG"/>
        </w:rPr>
        <w:t>).</w:t>
      </w:r>
      <w:r w:rsidR="0027480F" w:rsidRPr="00AA12E2">
        <w:rPr>
          <w:rStyle w:val="DipnotBavurusu"/>
          <w:rFonts w:asciiTheme="majorBidi" w:hAnsiTheme="majorBidi" w:cstheme="majorBidi"/>
          <w:sz w:val="28"/>
          <w:szCs w:val="28"/>
          <w:lang w:bidi="ar-EG"/>
        </w:rPr>
        <w:footnoteReference w:id="24"/>
      </w:r>
    </w:p>
    <w:p w:rsidR="0027480F" w:rsidRPr="00AA12E2" w:rsidRDefault="00A649D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İslamın alametleri, yüzümü yüce Allah’a döndüm ve diğer şeyleri bıraktım demen, namazı kılman, </w:t>
      </w:r>
      <w:proofErr w:type="gramStart"/>
      <w:r w:rsidRPr="00AA12E2">
        <w:rPr>
          <w:rFonts w:asciiTheme="majorBidi" w:hAnsiTheme="majorBidi" w:cstheme="majorBidi"/>
          <w:sz w:val="28"/>
          <w:szCs w:val="28"/>
          <w:lang w:bidi="ar-EG"/>
        </w:rPr>
        <w:t>zekatı</w:t>
      </w:r>
      <w:proofErr w:type="gramEnd"/>
      <w:r w:rsidRPr="00AA12E2">
        <w:rPr>
          <w:rFonts w:asciiTheme="majorBidi" w:hAnsiTheme="majorBidi" w:cstheme="majorBidi"/>
          <w:sz w:val="28"/>
          <w:szCs w:val="28"/>
          <w:lang w:bidi="ar-EG"/>
        </w:rPr>
        <w:t xml:space="preserve"> vermendir. Her Müslüman diğer bir Müslümana karşı (can, mal ve onur bakımından) dokunulmazdır, </w:t>
      </w:r>
      <w:r w:rsidR="0027480F" w:rsidRPr="00AA12E2">
        <w:rPr>
          <w:rFonts w:asciiTheme="majorBidi" w:hAnsiTheme="majorBidi" w:cstheme="majorBidi"/>
          <w:sz w:val="28"/>
          <w:szCs w:val="28"/>
          <w:lang w:bidi="ar-EG"/>
        </w:rPr>
        <w:t>iki Müslüman yardımlaşan iki kardeştir (bu kardeşliğin gereklerine uyman gerekir).</w:t>
      </w:r>
      <w:r w:rsidR="0027480F" w:rsidRPr="00AA12E2">
        <w:rPr>
          <w:rStyle w:val="DipnotBavurusu"/>
          <w:rFonts w:asciiTheme="majorBidi" w:hAnsiTheme="majorBidi" w:cstheme="majorBidi"/>
          <w:sz w:val="28"/>
          <w:szCs w:val="28"/>
          <w:lang w:bidi="ar-EG"/>
        </w:rPr>
        <w:footnoteReference w:id="25"/>
      </w:r>
    </w:p>
    <w:p w:rsidR="00A649D6" w:rsidRPr="00AA12E2" w:rsidRDefault="00A649D6" w:rsidP="00D03BD4">
      <w:pPr>
        <w:spacing w:after="120" w:line="240" w:lineRule="auto"/>
        <w:jc w:val="both"/>
        <w:rPr>
          <w:rFonts w:asciiTheme="majorBidi" w:hAnsiTheme="majorBidi" w:cstheme="majorBidi"/>
          <w:sz w:val="28"/>
          <w:szCs w:val="28"/>
          <w:lang w:bidi="ar-EG"/>
        </w:rPr>
      </w:pPr>
    </w:p>
    <w:p w:rsidR="00C76082" w:rsidRPr="00AA12E2" w:rsidRDefault="00C7608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فَقَالَ: يَا أَمِيرَ الْمُؤْمِنِينَ، مَا الْإِيمَانُ؟ فَقَالَ: " الْإِيمَانُ عَلَى أَرْبَعِ دَعَائِمَ: عَلَى الصَّبْرِ، وَالْعَدْلِ، وَالْيَقِينِ، وَالْجِهَادِ " " ثُمَّ ذَكَرَ تَقْسِيمَ كُلِّ وَاحِدَةٍ مِنْ هَذِهِ الدَّعَائِمِ</w:t>
      </w:r>
      <w:r w:rsidRPr="00AA12E2">
        <w:rPr>
          <w:rFonts w:ascii="Traditional Arabic" w:hAnsi="Traditional Arabic" w:cs="Traditional Arabic"/>
          <w:sz w:val="28"/>
          <w:szCs w:val="28"/>
          <w:lang w:bidi="ar-EG"/>
        </w:rPr>
        <w:t xml:space="preserve"> </w:t>
      </w:r>
    </w:p>
    <w:p w:rsidR="000973C5" w:rsidRPr="00AA12E2" w:rsidRDefault="000973C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z. Ali: İman dört temele dayanır. Bunlar: sabır, adalet, yakîn ve cihattır.</w:t>
      </w:r>
      <w:r w:rsidRPr="00AA12E2">
        <w:rPr>
          <w:rFonts w:asciiTheme="majorBidi" w:hAnsiTheme="majorBidi" w:cstheme="majorBidi"/>
          <w:sz w:val="28"/>
          <w:szCs w:val="28"/>
          <w:vertAlign w:val="superscript"/>
        </w:rPr>
        <w:footnoteReference w:id="26"/>
      </w:r>
    </w:p>
    <w:p w:rsidR="0044672B" w:rsidRPr="00AA12E2" w:rsidRDefault="0044672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تَا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فْئِدَ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لْ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وبً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حِكْ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مَانِيَةٌ</w:t>
      </w:r>
    </w:p>
    <w:p w:rsidR="0044672B" w:rsidRPr="00AA12E2" w:rsidRDefault="0044672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ize Yemen halkı geldi. Onların kalpleri çok şefkatli ve yumuşaktır. İman ve hikmet Yemenlidir.</w:t>
      </w:r>
      <w:r w:rsidRPr="00AA12E2">
        <w:rPr>
          <w:rStyle w:val="DipnotBavurusu"/>
          <w:rFonts w:asciiTheme="majorBidi" w:hAnsiTheme="majorBidi" w:cstheme="majorBidi"/>
          <w:sz w:val="28"/>
          <w:szCs w:val="28"/>
          <w:lang w:bidi="ar-EG"/>
        </w:rPr>
        <w:footnoteReference w:id="27"/>
      </w:r>
    </w:p>
    <w:p w:rsidR="00EA59D8" w:rsidRPr="00AA12E2" w:rsidRDefault="00EA59D8" w:rsidP="00D03BD4">
      <w:pPr>
        <w:pStyle w:val="Balk1"/>
        <w:jc w:val="both"/>
        <w:rPr>
          <w:lang w:bidi="ar-EG"/>
        </w:rPr>
      </w:pPr>
      <w:r w:rsidRPr="00AA12E2">
        <w:rPr>
          <w:rFonts w:cs="Times New Roman"/>
          <w:lang w:bidi="ar-EG"/>
        </w:rPr>
        <w:t>İ</w:t>
      </w:r>
      <w:r w:rsidRPr="00AA12E2">
        <w:rPr>
          <w:lang w:bidi="ar-EG"/>
        </w:rPr>
        <w:t>manın</w:t>
      </w:r>
      <w:r w:rsidR="00D7553F" w:rsidRPr="00AA12E2">
        <w:rPr>
          <w:lang w:bidi="ar-EG"/>
        </w:rPr>
        <w:t>/</w:t>
      </w:r>
      <w:r w:rsidR="00D7553F" w:rsidRPr="00AA12E2">
        <w:t>islamın</w:t>
      </w:r>
      <w:r w:rsidRPr="00AA12E2">
        <w:rPr>
          <w:lang w:bidi="ar-EG"/>
        </w:rPr>
        <w:t xml:space="preserve"> en üstünü</w:t>
      </w:r>
      <w:r w:rsidR="0099764F" w:rsidRPr="00AA12E2">
        <w:rPr>
          <w:lang w:bidi="ar-EG"/>
        </w:rPr>
        <w:t>/hayırlısı</w:t>
      </w:r>
      <w:r w:rsidRPr="00AA12E2">
        <w:rPr>
          <w:lang w:bidi="ar-EG"/>
        </w:rPr>
        <w:t xml:space="preserve"> </w:t>
      </w:r>
      <w:r w:rsidR="00D7553F" w:rsidRPr="00AA12E2">
        <w:t xml:space="preserve"> </w:t>
      </w:r>
    </w:p>
    <w:p w:rsidR="00C76082" w:rsidRPr="00AA12E2" w:rsidRDefault="00C7608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وا يَا رَسُولَ اللَّهِ، أَيُّ الإِسْلاَمِ أَفْضَلُ؟ قَالَ: «مَنْ سَلِمَ المُسْلِمُونَ مِنْ لِسَانِهِ، وَيَدِهِ»</w:t>
      </w:r>
      <w:r w:rsidRPr="00AA12E2">
        <w:rPr>
          <w:rFonts w:ascii="Traditional Arabic" w:hAnsi="Traditional Arabic" w:cs="Traditional Arabic"/>
          <w:sz w:val="28"/>
          <w:szCs w:val="28"/>
          <w:lang w:bidi="ar-EG"/>
        </w:rPr>
        <w:t xml:space="preserve"> </w:t>
      </w:r>
    </w:p>
    <w:p w:rsidR="00C76082" w:rsidRPr="00AA12E2" w:rsidRDefault="00C7608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lastRenderedPageBreak/>
        <w:t xml:space="preserve">Rasulullah’a hangi (kişinin) İslam’ı daha üstündür? </w:t>
      </w:r>
      <w:proofErr w:type="gramStart"/>
      <w:r w:rsidRPr="00AA12E2">
        <w:rPr>
          <w:rFonts w:asciiTheme="majorBidi" w:hAnsiTheme="majorBidi" w:cstheme="majorBidi"/>
          <w:sz w:val="28"/>
          <w:szCs w:val="28"/>
        </w:rPr>
        <w:t>diye</w:t>
      </w:r>
      <w:proofErr w:type="gramEnd"/>
      <w:r w:rsidRPr="00AA12E2">
        <w:rPr>
          <w:rFonts w:asciiTheme="majorBidi" w:hAnsiTheme="majorBidi" w:cstheme="majorBidi"/>
          <w:sz w:val="28"/>
          <w:szCs w:val="28"/>
        </w:rPr>
        <w:t xml:space="preserve"> sorulunca “Elinden ve dilinden Müslümanların selamette oldukları kişinin” cevabını vermiştir.</w:t>
      </w:r>
      <w:r w:rsidR="00070557" w:rsidRPr="00AA12E2">
        <w:rPr>
          <w:rStyle w:val="DipnotBavurusu"/>
          <w:rFonts w:asciiTheme="majorBidi" w:hAnsiTheme="majorBidi" w:cstheme="majorBidi"/>
          <w:sz w:val="28"/>
          <w:szCs w:val="28"/>
        </w:rPr>
        <w:footnoteReference w:id="28"/>
      </w:r>
    </w:p>
    <w:p w:rsidR="00C76082" w:rsidRPr="00AA12E2" w:rsidRDefault="00C7608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رَجُلًا سَأَلَ النَّبِيَّ صَلَّى اللهُ عَلَيْهِ وَسَلَّمَ: أَيُّ الإِسْلاَمِ خَيْرٌ؟ قَالَ: «تُطْعِمُ الطَّعَامَ، وَتَقْرَأُ السَّلاَمَ عَلَى مَنْ عَرَفْتَ وَمَنْ لَمْ تَعْرِفْ»</w:t>
      </w:r>
      <w:r w:rsidRPr="00AA12E2">
        <w:rPr>
          <w:rFonts w:ascii="Traditional Arabic" w:hAnsi="Traditional Arabic" w:cs="Traditional Arabic"/>
          <w:sz w:val="28"/>
          <w:szCs w:val="28"/>
          <w:lang w:bidi="ar-EG"/>
        </w:rPr>
        <w:t xml:space="preserve"> </w:t>
      </w:r>
    </w:p>
    <w:p w:rsidR="00C76082" w:rsidRPr="00AA12E2" w:rsidRDefault="00C76082"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Bir adam Resulullah’a hangi </w:t>
      </w:r>
      <w:r w:rsidRPr="00AA12E2">
        <w:rPr>
          <w:rFonts w:ascii="Times New Roman" w:hAnsi="Times New Roman" w:cs="Times New Roman"/>
          <w:b/>
          <w:bCs/>
          <w:color w:val="000000"/>
          <w:sz w:val="28"/>
          <w:szCs w:val="28"/>
          <w:lang w:bidi="ar-EG"/>
        </w:rPr>
        <w:t>İslam’ın daha hayırlı</w:t>
      </w:r>
      <w:r w:rsidRPr="00AA12E2">
        <w:rPr>
          <w:rFonts w:ascii="Times New Roman" w:hAnsi="Times New Roman" w:cs="Times New Roman"/>
          <w:color w:val="000000"/>
          <w:sz w:val="28"/>
          <w:szCs w:val="28"/>
          <w:lang w:bidi="ar-EG"/>
        </w:rPr>
        <w:t xml:space="preserve"> olduğunu sormuş, Resulullah “Yemek yedirmen ve tanıdığın, tanımadığın herkese selam vermen.” demiştir.</w:t>
      </w:r>
      <w:r w:rsidRPr="00AA12E2">
        <w:rPr>
          <w:rStyle w:val="DipnotBavurusu"/>
          <w:rFonts w:ascii="Times New Roman" w:hAnsi="Times New Roman" w:cs="Times New Roman"/>
          <w:color w:val="000000"/>
          <w:sz w:val="28"/>
          <w:szCs w:val="28"/>
          <w:lang w:bidi="ar-EG"/>
        </w:rPr>
        <w:footnoteReference w:id="29"/>
      </w:r>
    </w:p>
    <w:p w:rsidR="0011111D" w:rsidRPr="00AA12E2" w:rsidRDefault="00EA59D8"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مُعَاذٍ، أَنَّهُ سَأَلَ رَسُولَ اللهِ صَلَّى اللهُ عَلَيْهِ وَسَلَّمَ عَنْ أَفْضَلِ الْإِيمَانِ قَالَ: " أَفْضَلُ الْإِيمَانِ أَنْ تُحِبَّ لِلَّهِ، وَتُبْغِضَ فِي اللهِ، وَتُعْمِلَ لِسَانَكَ فِي ذِكْرِ ". قَالَ: وَمَاذَا يَا رَسُولَ اللهِ؟ قَالَ: " وَأَنْ تُحِبَّ لِلنَّاسِ مَا تُحِبُّ لِنَفْسِكَ، وَتَكْرَهَ لَهُمْ مَا تَكْرَهُ لِنَفْسِكَ، وَأَنْ تَقُولَ خَيْرًا أَوْ تَصْمُتَ</w:t>
      </w:r>
      <w:r w:rsidR="002235F1" w:rsidRPr="00AA12E2">
        <w:rPr>
          <w:rFonts w:ascii="Traditional Arabic" w:hAnsi="Traditional Arabic" w:cs="Traditional Arabic"/>
          <w:sz w:val="28"/>
          <w:szCs w:val="28"/>
          <w:lang w:bidi="ar-EG"/>
        </w:rPr>
        <w:t>/</w:t>
      </w:r>
      <w:r w:rsidR="00F62AE3" w:rsidRPr="00AA12E2">
        <w:rPr>
          <w:rFonts w:ascii="Traditional Arabic" w:hAnsi="Traditional Arabic" w:cs="Traditional Arabic"/>
          <w:sz w:val="28"/>
          <w:szCs w:val="28"/>
          <w:lang w:bidi="ar-EG"/>
        </w:rPr>
        <w:t xml:space="preserve"> </w:t>
      </w:r>
      <w:r w:rsidR="00F62AE3" w:rsidRPr="00AA12E2">
        <w:rPr>
          <w:rFonts w:ascii="Traditional Arabic" w:hAnsi="Traditional Arabic" w:cs="Traditional Arabic"/>
          <w:sz w:val="28"/>
          <w:szCs w:val="28"/>
          <w:rtl/>
          <w:lang w:bidi="ar-EG"/>
        </w:rPr>
        <w:t>فَإِنَّمَا يُكَبُّ فِي نَارِ جَهَنَّمَ مَنْ يُكَبُّ فِيهَا بِلِسَانِهِ</w:t>
      </w:r>
      <w:r w:rsidR="00754382" w:rsidRPr="00AA12E2">
        <w:rPr>
          <w:rFonts w:ascii="Traditional Arabic" w:hAnsi="Traditional Arabic" w:cs="Traditional Arabic"/>
          <w:sz w:val="28"/>
          <w:szCs w:val="28"/>
          <w:lang w:bidi="ar-EG"/>
        </w:rPr>
        <w:t xml:space="preserve"> </w:t>
      </w:r>
    </w:p>
    <w:p w:rsidR="005A7E54" w:rsidRPr="00AA12E2" w:rsidRDefault="009C5EBC"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Rasu</w:t>
      </w:r>
      <w:r w:rsidR="005A7E54" w:rsidRPr="00AA12E2">
        <w:rPr>
          <w:rFonts w:ascii="Times New Roman" w:hAnsi="Times New Roman" w:cs="Times New Roman"/>
          <w:color w:val="000000"/>
          <w:sz w:val="28"/>
          <w:szCs w:val="28"/>
          <w:lang w:bidi="ar-EG"/>
        </w:rPr>
        <w:t xml:space="preserve">lullah, </w:t>
      </w:r>
      <w:r w:rsidR="005A7E54" w:rsidRPr="00AA12E2">
        <w:rPr>
          <w:rFonts w:ascii="Times New Roman" w:hAnsi="Times New Roman" w:cs="Times New Roman"/>
          <w:b/>
          <w:bCs/>
          <w:color w:val="000000"/>
          <w:sz w:val="28"/>
          <w:szCs w:val="28"/>
          <w:lang w:bidi="ar-EG"/>
        </w:rPr>
        <w:t>imanın en üstün hâlini</w:t>
      </w:r>
      <w:r w:rsidR="005A7E54" w:rsidRPr="00AA12E2">
        <w:rPr>
          <w:rFonts w:ascii="Times New Roman" w:hAnsi="Times New Roman" w:cs="Times New Roman"/>
          <w:color w:val="000000"/>
          <w:sz w:val="28"/>
          <w:szCs w:val="28"/>
          <w:lang w:bidi="ar-EG"/>
        </w:rPr>
        <w:t xml:space="preserve"> soran Muâz b. Ceb</w:t>
      </w:r>
      <w:r w:rsidR="00481F9F" w:rsidRPr="00AA12E2">
        <w:rPr>
          <w:rFonts w:ascii="Times New Roman" w:hAnsi="Times New Roman" w:cs="Times New Roman"/>
          <w:color w:val="000000"/>
          <w:sz w:val="28"/>
          <w:szCs w:val="28"/>
          <w:lang w:bidi="ar-EG"/>
        </w:rPr>
        <w:t>el’e “İnsanları Allah için sevmek</w:t>
      </w:r>
      <w:r w:rsidR="005A7E54" w:rsidRPr="00AA12E2">
        <w:rPr>
          <w:rFonts w:ascii="Times New Roman" w:hAnsi="Times New Roman" w:cs="Times New Roman"/>
          <w:color w:val="000000"/>
          <w:sz w:val="28"/>
          <w:szCs w:val="28"/>
          <w:lang w:bidi="ar-EG"/>
        </w:rPr>
        <w:t>,</w:t>
      </w:r>
      <w:r w:rsidR="00481F9F" w:rsidRPr="00AA12E2">
        <w:rPr>
          <w:rFonts w:ascii="Times New Roman" w:hAnsi="Times New Roman" w:cs="Times New Roman"/>
          <w:color w:val="000000"/>
          <w:sz w:val="28"/>
          <w:szCs w:val="28"/>
          <w:lang w:bidi="ar-EG"/>
        </w:rPr>
        <w:t xml:space="preserve"> onlara Allah için buğzetmek</w:t>
      </w:r>
      <w:r w:rsidR="005A7E54" w:rsidRPr="00AA12E2">
        <w:rPr>
          <w:rFonts w:ascii="Times New Roman" w:hAnsi="Times New Roman" w:cs="Times New Roman"/>
          <w:color w:val="000000"/>
          <w:sz w:val="28"/>
          <w:szCs w:val="28"/>
          <w:lang w:bidi="ar-EG"/>
        </w:rPr>
        <w:t>, dili</w:t>
      </w:r>
      <w:r w:rsidR="00481F9F" w:rsidRPr="00AA12E2">
        <w:rPr>
          <w:rFonts w:ascii="Times New Roman" w:hAnsi="Times New Roman" w:cs="Times New Roman"/>
          <w:color w:val="000000"/>
          <w:sz w:val="28"/>
          <w:szCs w:val="28"/>
          <w:lang w:bidi="ar-EG"/>
        </w:rPr>
        <w:t>ni Allah’ı zikirde kullanmak</w:t>
      </w:r>
      <w:r w:rsidR="005A7E54" w:rsidRPr="00AA12E2">
        <w:rPr>
          <w:rFonts w:ascii="Times New Roman" w:hAnsi="Times New Roman" w:cs="Times New Roman"/>
          <w:color w:val="000000"/>
          <w:sz w:val="28"/>
          <w:szCs w:val="28"/>
          <w:lang w:bidi="ar-EG"/>
        </w:rPr>
        <w:t>, kendin için istediğini insanlar için</w:t>
      </w:r>
      <w:r w:rsidR="00481F9F" w:rsidRPr="00AA12E2">
        <w:rPr>
          <w:rFonts w:ascii="Times New Roman" w:hAnsi="Times New Roman" w:cs="Times New Roman"/>
          <w:color w:val="000000"/>
          <w:sz w:val="28"/>
          <w:szCs w:val="28"/>
          <w:lang w:bidi="ar-EG"/>
        </w:rPr>
        <w:t xml:space="preserve"> de istemek</w:t>
      </w:r>
      <w:r w:rsidR="005A7E54" w:rsidRPr="00AA12E2">
        <w:rPr>
          <w:rFonts w:ascii="Times New Roman" w:hAnsi="Times New Roman" w:cs="Times New Roman"/>
          <w:color w:val="000000"/>
          <w:sz w:val="28"/>
          <w:szCs w:val="28"/>
          <w:lang w:bidi="ar-EG"/>
        </w:rPr>
        <w:t>, kendin için isteme</w:t>
      </w:r>
      <w:r w:rsidR="00481F9F" w:rsidRPr="00AA12E2">
        <w:rPr>
          <w:rFonts w:ascii="Times New Roman" w:hAnsi="Times New Roman" w:cs="Times New Roman"/>
          <w:color w:val="000000"/>
          <w:sz w:val="28"/>
          <w:szCs w:val="28"/>
          <w:lang w:bidi="ar-EG"/>
        </w:rPr>
        <w:t>diğini onlar için de istememek</w:t>
      </w:r>
      <w:r w:rsidR="005A7E54" w:rsidRPr="00AA12E2">
        <w:rPr>
          <w:rFonts w:ascii="Times New Roman" w:hAnsi="Times New Roman" w:cs="Times New Roman"/>
          <w:color w:val="000000"/>
          <w:sz w:val="28"/>
          <w:szCs w:val="28"/>
          <w:lang w:bidi="ar-EG"/>
        </w:rPr>
        <w:t>, ya hay</w:t>
      </w:r>
      <w:r w:rsidR="00481F9F" w:rsidRPr="00AA12E2">
        <w:rPr>
          <w:rFonts w:ascii="Times New Roman" w:hAnsi="Times New Roman" w:cs="Times New Roman"/>
          <w:color w:val="000000"/>
          <w:sz w:val="28"/>
          <w:szCs w:val="28"/>
          <w:lang w:bidi="ar-EG"/>
        </w:rPr>
        <w:t>ır konuşup ya da susmak</w:t>
      </w:r>
      <w:r w:rsidR="005A7E54" w:rsidRPr="00AA12E2">
        <w:rPr>
          <w:rFonts w:ascii="Times New Roman" w:hAnsi="Times New Roman" w:cs="Times New Roman"/>
          <w:color w:val="000000"/>
          <w:sz w:val="28"/>
          <w:szCs w:val="28"/>
          <w:lang w:bidi="ar-EG"/>
        </w:rPr>
        <w:t xml:space="preserve">” buyurmuştur. </w:t>
      </w:r>
      <w:r w:rsidR="005A7E54" w:rsidRPr="00AA12E2">
        <w:rPr>
          <w:rStyle w:val="DipnotBavurusu"/>
          <w:rFonts w:ascii="Times New Roman" w:hAnsi="Times New Roman" w:cs="Times New Roman"/>
          <w:color w:val="000000"/>
          <w:sz w:val="28"/>
          <w:szCs w:val="28"/>
          <w:lang w:bidi="ar-EG"/>
        </w:rPr>
        <w:footnoteReference w:id="30"/>
      </w:r>
      <w:r w:rsidR="005A7E54" w:rsidRPr="00AA12E2">
        <w:rPr>
          <w:rFonts w:ascii="Times New Roman" w:hAnsi="Times New Roman" w:cs="Times New Roman"/>
          <w:color w:val="000000"/>
          <w:sz w:val="28"/>
          <w:szCs w:val="28"/>
          <w:lang w:bidi="ar-EG"/>
        </w:rPr>
        <w:t xml:space="preserve"> </w:t>
      </w:r>
      <w:r w:rsidR="002235F1" w:rsidRPr="00AA12E2">
        <w:rPr>
          <w:rFonts w:ascii="Times New Roman" w:hAnsi="Times New Roman" w:cs="Times New Roman"/>
          <w:color w:val="000000"/>
          <w:sz w:val="28"/>
          <w:szCs w:val="28"/>
          <w:lang w:bidi="ar-EG"/>
        </w:rPr>
        <w:t>Diğer rivayette şu ilave vardır: Cehenneme atılanlar ancak dilleri sebebiyle cehenneme atılırlar.</w:t>
      </w:r>
      <w:r w:rsidR="002235F1" w:rsidRPr="00AA12E2">
        <w:rPr>
          <w:rStyle w:val="DipnotBavurusu"/>
          <w:rFonts w:ascii="Times New Roman" w:hAnsi="Times New Roman" w:cs="Times New Roman"/>
          <w:color w:val="000000"/>
          <w:sz w:val="28"/>
          <w:szCs w:val="28"/>
          <w:lang w:bidi="ar-EG"/>
        </w:rPr>
        <w:footnoteReference w:id="31"/>
      </w:r>
    </w:p>
    <w:p w:rsidR="00C22759" w:rsidRPr="00AA12E2" w:rsidRDefault="00BE018E" w:rsidP="00D03BD4">
      <w:pPr>
        <w:pStyle w:val="Balk1"/>
        <w:jc w:val="both"/>
        <w:rPr>
          <w:lang w:bidi="ar-EG"/>
        </w:rPr>
      </w:pPr>
      <w:r w:rsidRPr="00AA12E2">
        <w:rPr>
          <w:rFonts w:cs="Times New Roman"/>
          <w:lang w:bidi="ar-EG"/>
        </w:rPr>
        <w:t>İ</w:t>
      </w:r>
      <w:r w:rsidR="00C22759" w:rsidRPr="00AA12E2">
        <w:rPr>
          <w:lang w:bidi="ar-EG"/>
        </w:rPr>
        <w:t>manın tadı</w:t>
      </w:r>
      <w:r w:rsidR="00C40A78" w:rsidRPr="00AA12E2">
        <w:rPr>
          <w:lang w:bidi="ar-EG"/>
        </w:rPr>
        <w:t>/</w:t>
      </w:r>
      <w:r w:rsidR="00C40A78" w:rsidRPr="00AA12E2">
        <w:t>hakikati</w:t>
      </w:r>
      <w:r w:rsidR="00230DB7" w:rsidRPr="00AA12E2">
        <w:rPr>
          <w:lang w:bidi="ar-EG"/>
        </w:rPr>
        <w:t>/istikameti</w:t>
      </w:r>
      <w:r w:rsidR="00590FC7" w:rsidRPr="00AA12E2">
        <w:rPr>
          <w:lang w:bidi="ar-EG"/>
        </w:rPr>
        <w:t xml:space="preserve">/kemali </w:t>
      </w:r>
      <w:r w:rsidR="00C22759" w:rsidRPr="00AA12E2">
        <w:rPr>
          <w:lang w:bidi="ar-EG"/>
        </w:rPr>
        <w:t xml:space="preserve"> </w:t>
      </w:r>
    </w:p>
    <w:p w:rsidR="00C22759" w:rsidRPr="00AA12E2" w:rsidRDefault="00C22759"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أَحَبَّ - وَقَالَ هَاشِمٌ: مَنْ سَرَّهُ - أَنْ يَجِدَ طَعْمَ الْإِيمَانِ، فَلْيُحِبَّ الْمَرْءَ لَا يُحِبُّهُ إِلَّا لِلَّهِ عَزَّ وَجَلَّ</w:t>
      </w:r>
      <w:r w:rsidR="009032AA" w:rsidRPr="00AA12E2">
        <w:rPr>
          <w:rFonts w:ascii="Traditional Arabic" w:hAnsi="Traditional Arabic" w:cs="Traditional Arabic"/>
          <w:sz w:val="28"/>
          <w:szCs w:val="28"/>
          <w:lang w:bidi="ar-EG"/>
        </w:rPr>
        <w:t xml:space="preserve"> </w:t>
      </w:r>
    </w:p>
    <w:p w:rsidR="002235F1" w:rsidRPr="00AA12E2" w:rsidRDefault="002235F1"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color w:val="000000"/>
          <w:sz w:val="28"/>
          <w:szCs w:val="28"/>
          <w:lang w:bidi="ar-EG"/>
        </w:rPr>
        <w:t>Kim imanın tadını almak isterse, sevdiğini Allah için sevsin.</w:t>
      </w:r>
      <w:r w:rsidRPr="00AA12E2">
        <w:rPr>
          <w:rStyle w:val="DipnotBavurusu"/>
          <w:rFonts w:ascii="Times New Roman" w:hAnsi="Times New Roman" w:cs="Times New Roman"/>
          <w:color w:val="000000"/>
          <w:sz w:val="28"/>
          <w:szCs w:val="28"/>
          <w:lang w:bidi="ar-EG"/>
        </w:rPr>
        <w:footnoteReference w:id="32"/>
      </w:r>
    </w:p>
    <w:p w:rsidR="00D04926" w:rsidRPr="00AA12E2" w:rsidRDefault="00C46E19"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ثَلاَثٌ مَنْ كُنَّ فِيهِ وَجَدَ حَلاَوَةَ الإِيمَانِ: أَنْ يَكُونَ اللَّهُ وَرَسُولُهُ أَحَبَّ إِلَيْهِ مِمَّا سِوَاهُمَا، وَأَنْ يُحِبَّ المَرْءَ لاَ يُحِبُّهُ إِلَّا لِلَّهِ، وَأَنْ يَكْرَهَ أَنْ يَعُودَ فِي الكُفْرِ كَمَا يَكْرَهُ أَنْ يُقْذَفَ فِي النَّارِ "</w:t>
      </w:r>
      <w:r w:rsidR="009032AA" w:rsidRPr="00AA12E2">
        <w:rPr>
          <w:rFonts w:ascii="Traditional Arabic" w:hAnsi="Traditional Arabic" w:cs="Traditional Arabic"/>
          <w:sz w:val="28"/>
          <w:szCs w:val="28"/>
          <w:lang w:bidi="ar-EG"/>
        </w:rPr>
        <w:t xml:space="preserve"> </w:t>
      </w:r>
    </w:p>
    <w:p w:rsidR="005A7E54" w:rsidRPr="00AA12E2" w:rsidRDefault="005A7E54"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Şu üç özellik kimde bulunursa o kimse </w:t>
      </w:r>
      <w:r w:rsidRPr="00AA12E2">
        <w:rPr>
          <w:rFonts w:ascii="Times New Roman" w:hAnsi="Times New Roman" w:cs="Times New Roman"/>
          <w:b/>
          <w:bCs/>
          <w:color w:val="000000"/>
          <w:sz w:val="28"/>
          <w:szCs w:val="28"/>
          <w:lang w:bidi="ar-EG"/>
        </w:rPr>
        <w:t>imanın tadını alır</w:t>
      </w:r>
      <w:r w:rsidRPr="00AA12E2">
        <w:rPr>
          <w:rFonts w:ascii="Times New Roman" w:hAnsi="Times New Roman" w:cs="Times New Roman"/>
          <w:color w:val="000000"/>
          <w:sz w:val="28"/>
          <w:szCs w:val="28"/>
          <w:lang w:bidi="ar-EG"/>
        </w:rPr>
        <w:t>: Allah ve Resûlü’nü her şeyden çok sevmek, bir kimseyi yalnızca Allah rızası için sevmek, Allah kendisini kurtardıktan sonra tekrar inkârcılığa dönmekten ateşe atılmaktan kaçındığı gibi kaçınmak.</w:t>
      </w:r>
      <w:r w:rsidRPr="00AA12E2">
        <w:rPr>
          <w:rStyle w:val="DipnotBavurusu"/>
          <w:rFonts w:ascii="Times New Roman" w:hAnsi="Times New Roman" w:cs="Times New Roman"/>
          <w:color w:val="000000"/>
          <w:sz w:val="28"/>
          <w:szCs w:val="28"/>
          <w:lang w:bidi="ar-EG"/>
        </w:rPr>
        <w:footnoteReference w:id="33"/>
      </w:r>
    </w:p>
    <w:p w:rsidR="005A6437" w:rsidRPr="00AA12E2" w:rsidRDefault="005A643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أَحَبَّ لِلَّهِ، وَأَبْغَضَ لِلَّهِ، وَأَعْطَى لِلَّهِ، وَمَنَعَ لِلَّهِ فَقَدِ اسْتَكْمَلَ الْإِيمَانَ</w:t>
      </w:r>
      <w:r w:rsidRPr="00AA12E2">
        <w:rPr>
          <w:rFonts w:ascii="Traditional Arabic" w:hAnsi="Traditional Arabic" w:cs="Traditional Arabic"/>
          <w:sz w:val="28"/>
          <w:szCs w:val="28"/>
          <w:lang w:bidi="ar-EG"/>
        </w:rPr>
        <w:t xml:space="preserve"> </w:t>
      </w:r>
    </w:p>
    <w:p w:rsidR="005A6437" w:rsidRPr="00AA12E2" w:rsidRDefault="005A6437"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lastRenderedPageBreak/>
        <w:t xml:space="preserve">Kişi Allah için sever, Allah için buğz eder, Allah için verir, Allah için vermezse </w:t>
      </w:r>
      <w:r w:rsidRPr="00AA12E2">
        <w:rPr>
          <w:rFonts w:ascii="Times New Roman" w:hAnsi="Times New Roman" w:cs="Times New Roman"/>
          <w:b/>
          <w:bCs/>
          <w:color w:val="000000"/>
          <w:sz w:val="28"/>
          <w:szCs w:val="28"/>
          <w:lang w:bidi="ar-EG"/>
        </w:rPr>
        <w:t>imanını olgunlaştırmış</w:t>
      </w:r>
      <w:r w:rsidRPr="00AA12E2">
        <w:rPr>
          <w:rFonts w:ascii="Times New Roman" w:hAnsi="Times New Roman" w:cs="Times New Roman"/>
          <w:color w:val="000000"/>
          <w:sz w:val="28"/>
          <w:szCs w:val="28"/>
          <w:lang w:bidi="ar-EG"/>
        </w:rPr>
        <w:t>, kemale erdirmiştir.</w:t>
      </w:r>
      <w:r w:rsidRPr="00AA12E2">
        <w:rPr>
          <w:rStyle w:val="DipnotBavurusu"/>
          <w:rFonts w:ascii="Times New Roman" w:hAnsi="Times New Roman" w:cs="Times New Roman"/>
          <w:color w:val="000000"/>
          <w:sz w:val="28"/>
          <w:szCs w:val="28"/>
          <w:lang w:bidi="ar-EG"/>
        </w:rPr>
        <w:footnoteReference w:id="34"/>
      </w:r>
      <w:r w:rsidRPr="00AA12E2">
        <w:rPr>
          <w:sz w:val="28"/>
          <w:szCs w:val="28"/>
        </w:rPr>
        <w:t xml:space="preserve"> </w:t>
      </w:r>
    </w:p>
    <w:p w:rsidR="005A6437" w:rsidRPr="00AA12E2" w:rsidRDefault="005A643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 مَنْ كُنَّ فِيهِ اسْتَوْجَبَ الثَّوَابَ وَاسْتَكْمَلَ الإِيمَانَ: خُلُقٌ يَعِيشُ بِهِ فِي النَّاسِ وَوَرَعٌ يَحْجِزُهُ عَنْ مَحَارِمِ اللَّهِ وَحِلْمٌ يَرُدُّ بِهِ جَهْلَ الْجَاهِلِ</w:t>
      </w:r>
      <w:r w:rsidR="003A7040"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مَنْ لَمْ تَكُنْ فِيهِ وَاحِدَةٌ مِنْ ثَلَاثٍ فَلَا يَحْسِبَنَّ بِشَيْءٍ مِنْ عَمَلِهِ: تَقْوَى تَحْجُزُهُ عَنْ مَحَارِمِ اللهِ، أَوْ حِلْمٌ يَكُفُّ سَفِيهًا، أَوْ خُلُقٌ يَعِيشُ بِهِ فِي النَّاسِ</w:t>
      </w:r>
      <w:r w:rsidRPr="00AA12E2">
        <w:rPr>
          <w:rFonts w:ascii="Traditional Arabic" w:hAnsi="Traditional Arabic" w:cs="Traditional Arabic"/>
          <w:sz w:val="28"/>
          <w:szCs w:val="28"/>
          <w:lang w:bidi="ar-EG"/>
        </w:rPr>
        <w:t xml:space="preserve"> </w:t>
      </w:r>
    </w:p>
    <w:p w:rsidR="003A7040" w:rsidRPr="00AA12E2" w:rsidRDefault="003A7040"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Üç şey vardır ki kimde bulunursa </w:t>
      </w:r>
      <w:proofErr w:type="gramStart"/>
      <w:r w:rsidRPr="00AA12E2">
        <w:rPr>
          <w:rFonts w:ascii="Times New Roman" w:hAnsi="Times New Roman" w:cs="Times New Roman"/>
          <w:color w:val="000000"/>
          <w:sz w:val="28"/>
          <w:szCs w:val="28"/>
          <w:lang w:bidi="ar-EG"/>
        </w:rPr>
        <w:t>mükafatı</w:t>
      </w:r>
      <w:proofErr w:type="gramEnd"/>
      <w:r w:rsidRPr="00AA12E2">
        <w:rPr>
          <w:rFonts w:ascii="Times New Roman" w:hAnsi="Times New Roman" w:cs="Times New Roman"/>
          <w:color w:val="000000"/>
          <w:sz w:val="28"/>
          <w:szCs w:val="28"/>
          <w:lang w:bidi="ar-EG"/>
        </w:rPr>
        <w:t xml:space="preserve"> hak etmiş ve imanı kemale ermiştir. Bunlar: insanların arasında (uyumlu biçimde) yaşamasına yarayacak bir ahlak, yüce Allah’ın yasaklarından kendisini alıkoyacak bir takva, kendini bilmezin ve sataşanın sataşmasını geri çevirecek bir hilim.</w:t>
      </w:r>
      <w:r w:rsidRPr="00AA12E2">
        <w:rPr>
          <w:rStyle w:val="DipnotBavurusu"/>
          <w:rFonts w:ascii="Times New Roman" w:hAnsi="Times New Roman" w:cs="Times New Roman"/>
          <w:color w:val="000000"/>
          <w:sz w:val="28"/>
          <w:szCs w:val="28"/>
          <w:lang w:bidi="ar-EG"/>
        </w:rPr>
        <w:footnoteReference w:id="35"/>
      </w:r>
    </w:p>
    <w:p w:rsidR="00E557EA" w:rsidRPr="00AA12E2" w:rsidRDefault="00E557E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بْلُغُ عَبْدٌ حَقِيقَةَ الْإِيمَانِ حَتَّى يُحِبَّ لِلنَّاسِ مَا يُحِبُّ لِنَفْسِهِ مِنَ الْخَيْرِ</w:t>
      </w:r>
      <w:r w:rsidR="009032AA" w:rsidRPr="00AA12E2">
        <w:rPr>
          <w:rFonts w:ascii="Traditional Arabic" w:hAnsi="Traditional Arabic" w:cs="Traditional Arabic"/>
          <w:sz w:val="28"/>
          <w:szCs w:val="28"/>
          <w:lang w:bidi="ar-EG"/>
        </w:rPr>
        <w:t xml:space="preserve"> </w:t>
      </w:r>
    </w:p>
    <w:p w:rsidR="009045AB" w:rsidRPr="00AA12E2" w:rsidRDefault="009045AB"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t>Sizden biriniz kendisi için</w:t>
      </w:r>
      <w:r w:rsidR="00684F94" w:rsidRPr="00AA12E2">
        <w:rPr>
          <w:rFonts w:asciiTheme="majorBidi" w:hAnsiTheme="majorBidi" w:cstheme="majorBidi"/>
          <w:sz w:val="28"/>
          <w:szCs w:val="28"/>
        </w:rPr>
        <w:t xml:space="preserve"> hayır namına</w:t>
      </w:r>
      <w:r w:rsidRPr="00AA12E2">
        <w:rPr>
          <w:rFonts w:asciiTheme="majorBidi" w:hAnsiTheme="majorBidi" w:cstheme="majorBidi"/>
          <w:sz w:val="28"/>
          <w:szCs w:val="28"/>
        </w:rPr>
        <w:t xml:space="preserve"> arzu ettiği şeyi </w:t>
      </w:r>
      <w:r w:rsidR="00684F94" w:rsidRPr="00AA12E2">
        <w:rPr>
          <w:rFonts w:asciiTheme="majorBidi" w:hAnsiTheme="majorBidi" w:cstheme="majorBidi"/>
          <w:sz w:val="28"/>
          <w:szCs w:val="28"/>
        </w:rPr>
        <w:t>insanlar</w:t>
      </w:r>
      <w:r w:rsidRPr="00AA12E2">
        <w:rPr>
          <w:rFonts w:asciiTheme="majorBidi" w:hAnsiTheme="majorBidi" w:cstheme="majorBidi"/>
          <w:sz w:val="28"/>
          <w:szCs w:val="28"/>
        </w:rPr>
        <w:t xml:space="preserve"> için de sevip arzu etmedikçe </w:t>
      </w:r>
      <w:r w:rsidRPr="00AA12E2">
        <w:rPr>
          <w:rFonts w:asciiTheme="majorBidi" w:hAnsiTheme="majorBidi" w:cstheme="majorBidi"/>
          <w:b/>
          <w:bCs/>
          <w:sz w:val="28"/>
          <w:szCs w:val="28"/>
        </w:rPr>
        <w:t>iman</w:t>
      </w:r>
      <w:r w:rsidR="00684F94" w:rsidRPr="00AA12E2">
        <w:rPr>
          <w:rFonts w:asciiTheme="majorBidi" w:hAnsiTheme="majorBidi" w:cstheme="majorBidi"/>
          <w:b/>
          <w:bCs/>
          <w:sz w:val="28"/>
          <w:szCs w:val="28"/>
        </w:rPr>
        <w:t>ın hakikatine ulaşa</w:t>
      </w:r>
      <w:r w:rsidRPr="00AA12E2">
        <w:rPr>
          <w:rFonts w:asciiTheme="majorBidi" w:hAnsiTheme="majorBidi" w:cstheme="majorBidi"/>
          <w:b/>
          <w:bCs/>
          <w:sz w:val="28"/>
          <w:szCs w:val="28"/>
        </w:rPr>
        <w:t>maz</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36"/>
      </w:r>
    </w:p>
    <w:p w:rsidR="0092797D" w:rsidRPr="00AA12E2" w:rsidRDefault="0092797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صِيبُ أَحَدُكُمْ حَقِيقَةَ الْإِيمَانِ حَتَّى يَخْزِنَ لِسَانَهُ</w:t>
      </w:r>
      <w:r w:rsidR="009032AA" w:rsidRPr="00AA12E2">
        <w:rPr>
          <w:rFonts w:ascii="Traditional Arabic" w:hAnsi="Traditional Arabic" w:cs="Traditional Arabic"/>
          <w:sz w:val="28"/>
          <w:szCs w:val="28"/>
          <w:lang w:bidi="ar-EG"/>
        </w:rPr>
        <w:t xml:space="preserve"> </w:t>
      </w:r>
    </w:p>
    <w:p w:rsidR="00E25D6B" w:rsidRPr="00AA12E2" w:rsidRDefault="00E25D6B"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Sizden biriniz diline </w:t>
      </w:r>
      <w:proofErr w:type="gramStart"/>
      <w:r w:rsidRPr="00AA12E2">
        <w:rPr>
          <w:rFonts w:asciiTheme="majorBidi" w:hAnsiTheme="majorBidi" w:cstheme="majorBidi"/>
          <w:sz w:val="28"/>
          <w:szCs w:val="28"/>
        </w:rPr>
        <w:t>hakim</w:t>
      </w:r>
      <w:proofErr w:type="gramEnd"/>
      <w:r w:rsidRPr="00AA12E2">
        <w:rPr>
          <w:rFonts w:asciiTheme="majorBidi" w:hAnsiTheme="majorBidi" w:cstheme="majorBidi"/>
          <w:sz w:val="28"/>
          <w:szCs w:val="28"/>
        </w:rPr>
        <w:t xml:space="preserve"> olmadıkça imanın hakikatine ulaşamaz.</w:t>
      </w:r>
      <w:r w:rsidRPr="00AA12E2">
        <w:rPr>
          <w:rStyle w:val="DipnotBavurusu"/>
          <w:rFonts w:asciiTheme="majorBidi" w:hAnsiTheme="majorBidi" w:cstheme="majorBidi"/>
          <w:sz w:val="28"/>
          <w:szCs w:val="28"/>
        </w:rPr>
        <w:footnoteReference w:id="37"/>
      </w:r>
    </w:p>
    <w:p w:rsidR="00291C8B" w:rsidRPr="00AA12E2" w:rsidRDefault="00291C8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عُمَرَ، قَالَ: «لَا تَبْلُغُ حَقِيقَةَ الْإِيمَانِ حَتَّى تَدَعَ الْكَذِبَ فِي الْمُزَاحِ»</w:t>
      </w:r>
      <w:r w:rsidR="00CD7FBC" w:rsidRPr="00AA12E2">
        <w:rPr>
          <w:rFonts w:ascii="Traditional Arabic" w:hAnsi="Traditional Arabic" w:cs="Traditional Arabic"/>
          <w:sz w:val="28"/>
          <w:szCs w:val="28"/>
          <w:lang w:bidi="ar-EG"/>
        </w:rPr>
        <w:t>/</w:t>
      </w:r>
      <w:r w:rsidR="0049478D" w:rsidRPr="00AA12E2">
        <w:rPr>
          <w:rFonts w:ascii="Traditional Arabic" w:hAnsi="Traditional Arabic" w:cs="Traditional Arabic"/>
          <w:sz w:val="28"/>
          <w:szCs w:val="28"/>
          <w:lang w:bidi="ar-EG"/>
        </w:rPr>
        <w:t xml:space="preserve"> </w:t>
      </w:r>
      <w:r w:rsidR="0049478D" w:rsidRPr="00AA12E2">
        <w:rPr>
          <w:rFonts w:ascii="Traditional Arabic" w:hAnsi="Traditional Arabic" w:cs="Traditional Arabic"/>
          <w:sz w:val="28"/>
          <w:szCs w:val="28"/>
          <w:rtl/>
          <w:lang w:bidi="ar-EG"/>
        </w:rPr>
        <w:t>لَا يُؤْمِنُ الْعَبْدُ الْإِيمَانَ كُلَّهُ حَتَّى يَتْرُكَ الْكَذِبَ فِي الْمُزَاحِ، وَالْمِرَاءَ وَإِنْ كَانَ صَادِقًا</w:t>
      </w:r>
      <w:r w:rsidR="009032AA" w:rsidRPr="00AA12E2">
        <w:rPr>
          <w:rFonts w:ascii="Traditional Arabic" w:hAnsi="Traditional Arabic" w:cs="Traditional Arabic"/>
          <w:sz w:val="28"/>
          <w:szCs w:val="28"/>
          <w:lang w:bidi="ar-EG"/>
        </w:rPr>
        <w:t xml:space="preserve"> </w:t>
      </w:r>
    </w:p>
    <w:p w:rsidR="00CB64B5" w:rsidRPr="00AA12E2" w:rsidRDefault="00CD7FB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Hz. Ömer: </w:t>
      </w:r>
      <w:r w:rsidR="00CB64B5" w:rsidRPr="00AA12E2">
        <w:rPr>
          <w:rFonts w:asciiTheme="majorBidi" w:hAnsiTheme="majorBidi" w:cstheme="majorBidi"/>
          <w:sz w:val="28"/>
          <w:szCs w:val="28"/>
        </w:rPr>
        <w:t>Kul, şaka yaparak da olsa yalanı terk etmediği sürece tam anlamıyla mümin olmuş olmaz.</w:t>
      </w:r>
      <w:r w:rsidRPr="00AA12E2">
        <w:rPr>
          <w:rStyle w:val="DipnotBavurusu"/>
          <w:rFonts w:asciiTheme="majorBidi" w:hAnsiTheme="majorBidi" w:cstheme="majorBidi"/>
          <w:sz w:val="28"/>
          <w:szCs w:val="28"/>
        </w:rPr>
        <w:footnoteReference w:id="38"/>
      </w:r>
    </w:p>
    <w:p w:rsidR="00CD7FBC" w:rsidRPr="00AA12E2" w:rsidRDefault="00CD7FB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Kul, şaka yaparak da olsa yalanı terk etmediği ve haklı olsa da tartışmayı bırakmadığı sürece tam anlamıyla mümin olmuş olmaz.</w:t>
      </w:r>
      <w:r w:rsidRPr="00AA12E2">
        <w:rPr>
          <w:rStyle w:val="DipnotBavurusu"/>
          <w:rFonts w:asciiTheme="majorBidi" w:hAnsiTheme="majorBidi" w:cstheme="majorBidi"/>
          <w:sz w:val="28"/>
          <w:szCs w:val="28"/>
        </w:rPr>
        <w:footnoteReference w:id="39"/>
      </w:r>
    </w:p>
    <w:p w:rsidR="0092797D" w:rsidRPr="00AA12E2" w:rsidRDefault="0092797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رَوَى عَلِيٌّ، وَعَبْدُ اللهِ بْنُ مَسْعُودٍ، قَالَ أَحَدُهُمَا: " لَا يَبْلُغُ عَبْدٌ حَقِيقَةَ الْإِيمَانِ حَتَّى يَدَعَ الْمِرَاءَ وَهُوَ مُحِقٌّ، وَحَتَّى يَدَعَ الْكَذِبَ فِي الْمُمَازَحَةِ وَلَوْ شَاءَ لَغَلَبَ " وَقَالَ الْآخَرُ: " لَا يَذُوقُ عَبْدٌ حَقِيقَةَ الْإِيمَانِ حَتَّى يَدَعَ الْكَذِبَ فِي الْمِزَاحِ، وَحَتَّى يَدَعَ الْمِرَاءَ وَهُوَ مُحِقٌّ يَعْلَمُ أَنَّهُ فِيهِ صَادِقٌ، وَذَكَرَ مَعَهُمَا غَيْرَهُمَا "</w:t>
      </w:r>
      <w:r w:rsidR="00997F95" w:rsidRPr="00AA12E2">
        <w:rPr>
          <w:rFonts w:ascii="Traditional Arabic" w:hAnsi="Traditional Arabic" w:cs="Traditional Arabic"/>
          <w:sz w:val="28"/>
          <w:szCs w:val="28"/>
          <w:lang w:bidi="ar-EG"/>
        </w:rPr>
        <w:t xml:space="preserve"> </w:t>
      </w:r>
    </w:p>
    <w:p w:rsidR="0052778A" w:rsidRPr="00AA12E2" w:rsidRDefault="0052778A"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Hz. Ali ve Abdullah b. Mesud: “Kişi </w:t>
      </w:r>
      <w:r w:rsidR="00CD7FBC" w:rsidRPr="00AA12E2">
        <w:rPr>
          <w:rFonts w:asciiTheme="majorBidi" w:hAnsiTheme="majorBidi" w:cstheme="majorBidi"/>
          <w:sz w:val="28"/>
          <w:szCs w:val="28"/>
        </w:rPr>
        <w:t xml:space="preserve">haklı da olsa tartışmayı ve </w:t>
      </w:r>
      <w:r w:rsidRPr="00AA12E2">
        <w:rPr>
          <w:rFonts w:asciiTheme="majorBidi" w:hAnsiTheme="majorBidi" w:cstheme="majorBidi"/>
          <w:sz w:val="28"/>
          <w:szCs w:val="28"/>
        </w:rPr>
        <w:t xml:space="preserve">şaka da olsa yalanı terk etmedikçe </w:t>
      </w:r>
      <w:r w:rsidRPr="00AA12E2">
        <w:rPr>
          <w:rFonts w:asciiTheme="majorBidi" w:hAnsiTheme="majorBidi" w:cstheme="majorBidi"/>
          <w:b/>
          <w:bCs/>
          <w:sz w:val="28"/>
          <w:szCs w:val="28"/>
        </w:rPr>
        <w:t>imanın hakikatine ulaşamaz</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40"/>
      </w:r>
    </w:p>
    <w:p w:rsidR="0092797D" w:rsidRPr="00AA12E2" w:rsidRDefault="0092797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قَالَ الْحَسَنُ: " ابْنَ آدَمَ كَيْفَ تَكُونُ مُؤْمِنًا وَلَا يَأْمَنُكَ جَارُكَ؟ ابْنَ آدَمَ كَيْفَ تَكُونُ مُسْلِمًا وَلَا يَسْلَمُ النَّاسُ مِنْكَ؟ ابْنَ آدَمَ لَنْ تُصِيبَ حَقِيقَةَ الْإِيمَانِ فِي قَلْبِكَ حَتَّى لَا تَعِيبَ النَّاسَ بِعَيْبٍ هُوَ فِيكَ، حَتَّى تَبْدَأَ بِإِصْلَاحِ ذَلِكَ الْعَيْبِ، فَإِذَا فَعَلْتَ ذَلِكَ لَمْ تُصْلِحْ عَيْبًا إِلَّا وَجَدْتَ آخَرَ، فَإِذَا فَعَلْتَ ذَلِكَ كَانَ شُغُلُكَ فِي خَاصَّةِ بَدَنِكَ، وَخَيْرُ عِبَادِ اللهِ مَنْ كَانَ كَذَلِكَ "</w:t>
      </w:r>
      <w:r w:rsidR="00997F95" w:rsidRPr="00AA12E2">
        <w:rPr>
          <w:rFonts w:ascii="Traditional Arabic" w:hAnsi="Traditional Arabic" w:cs="Traditional Arabic"/>
          <w:sz w:val="28"/>
          <w:szCs w:val="28"/>
          <w:lang w:bidi="ar-EG"/>
        </w:rPr>
        <w:t xml:space="preserve"> </w:t>
      </w:r>
    </w:p>
    <w:p w:rsidR="00B004C5" w:rsidRPr="00AA12E2" w:rsidRDefault="00B004C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Hasan: Ey </w:t>
      </w:r>
      <w:proofErr w:type="gramStart"/>
      <w:r w:rsidRPr="00AA12E2">
        <w:rPr>
          <w:rFonts w:asciiTheme="majorBidi" w:hAnsiTheme="majorBidi" w:cstheme="majorBidi"/>
          <w:sz w:val="28"/>
          <w:szCs w:val="28"/>
          <w:lang w:bidi="ar-EG"/>
        </w:rPr>
        <w:t>Ademoğlu</w:t>
      </w:r>
      <w:proofErr w:type="gramEnd"/>
      <w:r w:rsidRPr="00AA12E2">
        <w:rPr>
          <w:rFonts w:asciiTheme="majorBidi" w:hAnsiTheme="majorBidi" w:cstheme="majorBidi"/>
          <w:sz w:val="28"/>
          <w:szCs w:val="28"/>
          <w:lang w:bidi="ar-EG"/>
        </w:rPr>
        <w:t xml:space="preserve">, komşun senden yana güvende olmadan nasıl mümin olabilirsin? İnsanlar senden yana selamette olmadan nasıl Müslüman olabilirsin? Sende olan bir ayıptan dolayı insanları ayıplamadan, o aybı ıslaha çalışmadan kalbinde imanın hakikatine ulaşamazsın. Böyle yaparsan, bir aybı düzeltince başka birini bulursun. Böyle yaparsan, meşguliyetin bu olur ve </w:t>
      </w:r>
      <w:r w:rsidR="00697C5D" w:rsidRPr="00AA12E2">
        <w:rPr>
          <w:rFonts w:asciiTheme="majorBidi" w:hAnsiTheme="majorBidi" w:cstheme="majorBidi"/>
          <w:sz w:val="28"/>
          <w:szCs w:val="28"/>
          <w:lang w:bidi="ar-EG"/>
        </w:rPr>
        <w:t>Allah’ın en hayırlı kulları böyle olanlardır.</w:t>
      </w:r>
      <w:r w:rsidR="00697C5D" w:rsidRPr="00AA12E2">
        <w:rPr>
          <w:rStyle w:val="DipnotBavurusu"/>
          <w:rFonts w:asciiTheme="majorBidi" w:hAnsiTheme="majorBidi" w:cstheme="majorBidi"/>
          <w:sz w:val="28"/>
          <w:szCs w:val="28"/>
          <w:lang w:bidi="ar-EG"/>
        </w:rPr>
        <w:footnoteReference w:id="41"/>
      </w:r>
    </w:p>
    <w:p w:rsidR="0092797D" w:rsidRPr="00AA12E2" w:rsidRDefault="0092797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سَهْلِ بْنِ عَبْدِ اللهِ، قَالَ: " لَا يَبْلُغُ عَبْدٌ حَقِيقَةَ الْإِيمَانِ حَتَّى يَكُونَ لَعِبَادِ اللهِ كَالْأَرْضِ، إِذَا هُمْ عَل</w:t>
      </w:r>
      <w:r w:rsidR="001C5EE2" w:rsidRPr="00AA12E2">
        <w:rPr>
          <w:rFonts w:ascii="Traditional Arabic" w:hAnsi="Traditional Arabic" w:cs="Traditional Arabic"/>
          <w:sz w:val="28"/>
          <w:szCs w:val="28"/>
          <w:rtl/>
          <w:lang w:bidi="ar-EG"/>
        </w:rPr>
        <w:t xml:space="preserve">َيْهَا وَمَنَافِعُهُمْ مِنْهَا </w:t>
      </w:r>
      <w:r w:rsidR="00997F95" w:rsidRPr="00AA12E2">
        <w:rPr>
          <w:rFonts w:ascii="Traditional Arabic" w:hAnsi="Traditional Arabic" w:cs="Traditional Arabic"/>
          <w:sz w:val="28"/>
          <w:szCs w:val="28"/>
          <w:lang w:bidi="ar-EG"/>
        </w:rPr>
        <w:t xml:space="preserve"> </w:t>
      </w:r>
    </w:p>
    <w:p w:rsidR="008058E3" w:rsidRPr="00AA12E2" w:rsidRDefault="008058E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ehl b. Abdullah: Bir kul Allah’ın kulları için toprak gibi olup da kendisinden fayda sağlanmadıkça imanın hakikatine ulaşamaz.</w:t>
      </w:r>
      <w:r w:rsidRPr="00AA12E2">
        <w:rPr>
          <w:rStyle w:val="DipnotBavurusu"/>
          <w:rFonts w:asciiTheme="majorBidi" w:hAnsiTheme="majorBidi" w:cstheme="majorBidi"/>
          <w:sz w:val="28"/>
          <w:szCs w:val="28"/>
          <w:lang w:bidi="ar-EG"/>
        </w:rPr>
        <w:footnoteReference w:id="42"/>
      </w:r>
    </w:p>
    <w:p w:rsidR="00C40A78" w:rsidRPr="00AA12E2" w:rsidRDefault="00D21EC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سْتَقِيمُ إِيمَانُ عَبْدٍ حَتَّى يَسْتَقِيمَ قَلْبُهُ، وَلَا يَسْتَقِيمُ قَلْبُهُ حَتَّى يَسْتَقِيمَ لِسَانُهُ، وَلَا يَدْخُلُ الْجَنَّةَ رَجُلٌ لَا يَأْمَنُ جَارُهُ بَوَائِقَهُ</w:t>
      </w:r>
      <w:r w:rsidR="007B17EA" w:rsidRPr="00AA12E2">
        <w:rPr>
          <w:rFonts w:ascii="Traditional Arabic" w:hAnsi="Traditional Arabic" w:cs="Traditional Arabic"/>
          <w:sz w:val="28"/>
          <w:szCs w:val="28"/>
          <w:lang w:bidi="ar-EG"/>
        </w:rPr>
        <w:t xml:space="preserve">  </w:t>
      </w:r>
    </w:p>
    <w:p w:rsidR="0051220E" w:rsidRPr="00AA12E2" w:rsidRDefault="0051220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ulun kalbi doğru oluncaya kadar imanı dosdoğru olmaz. Dili doğru oluncaya kadar da kalbi dosdoğru olmaz. Komşusunun kendisinden bir kötülük gelmeyeceğine emin olmadığı kimse de cennete giremez.</w:t>
      </w:r>
      <w:r w:rsidR="004D415E" w:rsidRPr="00AA12E2">
        <w:rPr>
          <w:rStyle w:val="DipnotBavurusu"/>
          <w:rFonts w:asciiTheme="majorBidi" w:hAnsiTheme="majorBidi" w:cstheme="majorBidi"/>
          <w:sz w:val="28"/>
          <w:szCs w:val="28"/>
          <w:lang w:bidi="ar-EG"/>
        </w:rPr>
        <w:footnoteReference w:id="43"/>
      </w:r>
    </w:p>
    <w:p w:rsidR="00F15FBD" w:rsidRPr="00AA12E2" w:rsidRDefault="005E74EC" w:rsidP="00D03BD4">
      <w:pPr>
        <w:pStyle w:val="Balk1"/>
        <w:jc w:val="both"/>
        <w:rPr>
          <w:lang w:bidi="ar-EG"/>
        </w:rPr>
      </w:pPr>
      <w:r w:rsidRPr="00AA12E2">
        <w:rPr>
          <w:rFonts w:cs="Times New Roman"/>
          <w:lang w:bidi="ar-EG"/>
        </w:rPr>
        <w:t>İ</w:t>
      </w:r>
      <w:r w:rsidRPr="00AA12E2">
        <w:rPr>
          <w:lang w:bidi="ar-EG"/>
        </w:rPr>
        <w:t>manın</w:t>
      </w:r>
      <w:r w:rsidR="00C94137" w:rsidRPr="00AA12E2">
        <w:rPr>
          <w:lang w:bidi="ar-EG"/>
        </w:rPr>
        <w:t>/ islamın</w:t>
      </w:r>
      <w:r w:rsidRPr="00AA12E2">
        <w:rPr>
          <w:lang w:bidi="ar-EG"/>
        </w:rPr>
        <w:t xml:space="preserve"> </w:t>
      </w:r>
      <w:r w:rsidRPr="00AA12E2">
        <w:t>kulpları</w:t>
      </w:r>
      <w:r w:rsidRPr="00AA12E2">
        <w:rPr>
          <w:lang w:bidi="ar-EG"/>
        </w:rPr>
        <w:t xml:space="preserve"> </w:t>
      </w:r>
    </w:p>
    <w:p w:rsidR="005E74EC" w:rsidRPr="00AA12E2" w:rsidRDefault="005E74EC"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كُنَّا جُلُوسًا عِنْدَ النَّبِيِّ صَلَّى اللهُ عَلَيْهِ وَسَلَّمَ، فَقَالَ: " أَيُّ عُرَى الْإِسْلَامِ أَوْثَقُ؟ "، قَالُوا: الصَّلَاةُ، قَالَ: " حَسَنَةٌ، وَمَا هِيَ بِهَا؟ " قَالُوا: الزَّكَاةُ، قَالَ: " حَسَنَةٌ، وَمَا هِيَ بِهَا؟ " قَالُوا: صِيَامُ رَمَضَانَ. قَالَ: " حَسَنٌ، وَمَا هُوَ بِهِ؟ " قَالُوا: الْحَجُّ، قَالَ: " حَسَنٌ، وَمَا هُوَ بِهِ؟ " قَالُوا: الْجِهَادُ، قَالَ: " حَسَنٌ، وَمَا هُوَ بِهِ؟ " قَالَ: " إِنَّ أَوْثَقَ عُرَى الْإِيمَانِ أَنْ تُحِبَّ فِي اللهِ، وَتُبْغِضَ فِي اللهِ</w:t>
      </w:r>
      <w:r w:rsidRPr="00AA12E2">
        <w:rPr>
          <w:rFonts w:ascii="Traditional Arabic" w:hAnsi="Traditional Arabic" w:cs="Traditional Arabic"/>
          <w:sz w:val="28"/>
          <w:szCs w:val="28"/>
          <w:lang w:bidi="ar-EG"/>
        </w:rPr>
        <w:t xml:space="preserve"> "</w:t>
      </w:r>
      <w:r w:rsidR="001F436B" w:rsidRPr="00AA12E2">
        <w:rPr>
          <w:rFonts w:ascii="Traditional Arabic" w:hAnsi="Traditional Arabic" w:cs="Traditional Arabic"/>
          <w:sz w:val="28"/>
          <w:szCs w:val="28"/>
          <w:lang w:bidi="ar-EG"/>
        </w:rPr>
        <w:t xml:space="preserve"> </w:t>
      </w:r>
    </w:p>
    <w:p w:rsidR="009045AB" w:rsidRPr="00AA12E2" w:rsidRDefault="00575622" w:rsidP="00D03BD4">
      <w:pPr>
        <w:jc w:val="both"/>
        <w:rPr>
          <w:rFonts w:asciiTheme="majorBidi" w:hAnsiTheme="majorBidi" w:cstheme="majorBidi"/>
          <w:sz w:val="28"/>
          <w:szCs w:val="28"/>
        </w:rPr>
      </w:pPr>
      <w:r w:rsidRPr="00AA12E2">
        <w:rPr>
          <w:rFonts w:asciiTheme="majorBidi" w:hAnsiTheme="majorBidi" w:cstheme="majorBidi"/>
          <w:sz w:val="28"/>
          <w:szCs w:val="28"/>
        </w:rPr>
        <w:t>Ra</w:t>
      </w:r>
      <w:r w:rsidR="004652AB" w:rsidRPr="00AA12E2">
        <w:rPr>
          <w:rFonts w:asciiTheme="majorBidi" w:hAnsiTheme="majorBidi" w:cstheme="majorBidi"/>
          <w:sz w:val="28"/>
          <w:szCs w:val="28"/>
        </w:rPr>
        <w:t>sulullah sahabeye</w:t>
      </w:r>
      <w:r w:rsidR="009045AB" w:rsidRPr="00AA12E2">
        <w:rPr>
          <w:rFonts w:asciiTheme="majorBidi" w:hAnsiTheme="majorBidi" w:cstheme="majorBidi"/>
          <w:sz w:val="28"/>
          <w:szCs w:val="28"/>
        </w:rPr>
        <w:t xml:space="preserve"> </w:t>
      </w:r>
      <w:r w:rsidR="009045AB" w:rsidRPr="00AA12E2">
        <w:rPr>
          <w:rFonts w:asciiTheme="majorBidi" w:hAnsiTheme="majorBidi" w:cstheme="majorBidi"/>
          <w:b/>
          <w:bCs/>
          <w:sz w:val="28"/>
          <w:szCs w:val="28"/>
        </w:rPr>
        <w:t>imanın en güçlü bağı</w:t>
      </w:r>
      <w:r w:rsidR="004652AB" w:rsidRPr="00AA12E2">
        <w:rPr>
          <w:rFonts w:asciiTheme="majorBidi" w:hAnsiTheme="majorBidi" w:cstheme="majorBidi"/>
          <w:b/>
          <w:bCs/>
          <w:sz w:val="28"/>
          <w:szCs w:val="28"/>
        </w:rPr>
        <w:t xml:space="preserve">nın </w:t>
      </w:r>
      <w:r w:rsidR="004652AB" w:rsidRPr="00AA12E2">
        <w:rPr>
          <w:rFonts w:asciiTheme="majorBidi" w:hAnsiTheme="majorBidi" w:cstheme="majorBidi"/>
          <w:sz w:val="28"/>
          <w:szCs w:val="28"/>
        </w:rPr>
        <w:t>ne olduğunu sormuş, sonra bu bağın</w:t>
      </w:r>
      <w:r w:rsidR="009045AB" w:rsidRPr="00AA12E2">
        <w:rPr>
          <w:rFonts w:asciiTheme="majorBidi" w:hAnsiTheme="majorBidi" w:cstheme="majorBidi"/>
          <w:sz w:val="28"/>
          <w:szCs w:val="28"/>
        </w:rPr>
        <w:t xml:space="preserve"> “Allah için sevmek ve Allah için buğz etmek”</w:t>
      </w:r>
      <w:r w:rsidR="004652AB" w:rsidRPr="00AA12E2">
        <w:rPr>
          <w:rFonts w:asciiTheme="majorBidi" w:hAnsiTheme="majorBidi" w:cstheme="majorBidi"/>
          <w:sz w:val="28"/>
          <w:szCs w:val="28"/>
        </w:rPr>
        <w:t xml:space="preserve"> olduğunu belirtmiştir</w:t>
      </w:r>
      <w:r w:rsidR="009045AB" w:rsidRPr="00AA12E2">
        <w:rPr>
          <w:rFonts w:asciiTheme="majorBidi" w:hAnsiTheme="majorBidi" w:cstheme="majorBidi"/>
          <w:sz w:val="28"/>
          <w:szCs w:val="28"/>
        </w:rPr>
        <w:t>.</w:t>
      </w:r>
      <w:r w:rsidR="009045AB" w:rsidRPr="00AA12E2">
        <w:rPr>
          <w:rStyle w:val="DipnotBavurusu"/>
          <w:rFonts w:asciiTheme="majorBidi" w:hAnsiTheme="majorBidi" w:cstheme="majorBidi"/>
          <w:sz w:val="28"/>
          <w:szCs w:val="28"/>
        </w:rPr>
        <w:footnoteReference w:id="44"/>
      </w:r>
    </w:p>
    <w:p w:rsidR="00EF58D3" w:rsidRPr="00AA12E2" w:rsidRDefault="00EF58D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رَسُولُ اللهِ صَلَّى اللهُ عَلَيْهِ وَسَلَّمَ لِأَبِي ذَرٍّ: " أَيُّ عُرَى الْإِيمَانِ - أَظُنُّهُ قَالَ: - أَوْثَقُ؟ " قَالَ: اللهُ وَرَسُولُهُ أَعْلَمُ، قَالَ: «الْمُوَالَاةُ فِي اللهِ، وَالْمُعَادَاةُ فِي اللهِ، وَالْحُبُّ فِي اللهِ، وَالْبُغْضُ فِي اللهِ»</w:t>
      </w:r>
      <w:r w:rsidR="001F436B" w:rsidRPr="00AA12E2">
        <w:rPr>
          <w:rFonts w:ascii="Traditional Arabic" w:hAnsi="Traditional Arabic" w:cs="Traditional Arabic"/>
          <w:sz w:val="28"/>
          <w:szCs w:val="28"/>
          <w:lang w:bidi="ar-EG"/>
        </w:rPr>
        <w:t xml:space="preserve"> </w:t>
      </w:r>
    </w:p>
    <w:p w:rsidR="006767DB" w:rsidRPr="00AA12E2" w:rsidRDefault="00575622"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Rasulullah Ebu Zer’e (ra) imanın en güçlü bağını sorar, sonra bu bağın </w:t>
      </w:r>
      <w:r w:rsidR="006767DB" w:rsidRPr="00AA12E2">
        <w:rPr>
          <w:rFonts w:asciiTheme="majorBidi" w:hAnsiTheme="majorBidi" w:cstheme="majorBidi"/>
          <w:sz w:val="28"/>
          <w:szCs w:val="28"/>
        </w:rPr>
        <w:t>Allah için olan dostluk ve düşmanlık, sevgi ve nefret</w:t>
      </w:r>
      <w:r w:rsidRPr="00AA12E2">
        <w:rPr>
          <w:rFonts w:asciiTheme="majorBidi" w:hAnsiTheme="majorBidi" w:cstheme="majorBidi"/>
          <w:sz w:val="28"/>
          <w:szCs w:val="28"/>
        </w:rPr>
        <w:t xml:space="preserve"> olduğunu bildirir.</w:t>
      </w:r>
      <w:r w:rsidRPr="00AA12E2">
        <w:rPr>
          <w:rStyle w:val="DipnotBavurusu"/>
          <w:rFonts w:asciiTheme="majorBidi" w:hAnsiTheme="majorBidi" w:cstheme="majorBidi"/>
          <w:sz w:val="28"/>
          <w:szCs w:val="28"/>
        </w:rPr>
        <w:footnoteReference w:id="45"/>
      </w:r>
    </w:p>
    <w:p w:rsidR="002E4055" w:rsidRPr="00AA12E2" w:rsidRDefault="002E4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لَتُنْقَضَنَّ عُرَى الْإِسْلَامِ عُرْوَةً عُرْوَةً، فَكُلَّمَا انْتَقَضَتْ عُرْوَةٌ تَشَبَّثَ النَّاسُ بِالَّتِي تَلِيهَا، وَأَوَّلُهُنَّ نَقْضًا الْحُكْمُ وَآخِرُهُنَّ الصَّلَاةُ</w:t>
      </w:r>
    </w:p>
    <w:p w:rsidR="000870D9" w:rsidRPr="00AA12E2" w:rsidRDefault="000870D9"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İslamın bağları tek tek kopacaktır. Her bağ koptuğunda insanlar bir sonr</w:t>
      </w:r>
      <w:r w:rsidR="00B43CE4" w:rsidRPr="00AA12E2">
        <w:rPr>
          <w:rFonts w:asciiTheme="majorBidi" w:hAnsiTheme="majorBidi" w:cstheme="majorBidi"/>
          <w:sz w:val="28"/>
          <w:szCs w:val="28"/>
        </w:rPr>
        <w:t>akine</w:t>
      </w:r>
      <w:r w:rsidRPr="00AA12E2">
        <w:rPr>
          <w:rFonts w:asciiTheme="majorBidi" w:hAnsiTheme="majorBidi" w:cstheme="majorBidi"/>
          <w:sz w:val="28"/>
          <w:szCs w:val="28"/>
        </w:rPr>
        <w:t xml:space="preserve"> tutunacaklar. İlk kopacak bağ hüküm, sonuncusu ise namazdır.</w:t>
      </w:r>
      <w:r w:rsidR="00B43CE4" w:rsidRPr="00AA12E2">
        <w:rPr>
          <w:rStyle w:val="DipnotBavurusu"/>
          <w:rFonts w:asciiTheme="majorBidi" w:hAnsiTheme="majorBidi" w:cstheme="majorBidi"/>
          <w:sz w:val="28"/>
          <w:szCs w:val="28"/>
        </w:rPr>
        <w:footnoteReference w:id="46"/>
      </w:r>
    </w:p>
    <w:p w:rsidR="0017079F" w:rsidRPr="00AA12E2" w:rsidRDefault="0017079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عُمَرُ: " عُرَى الْإِيمَانِ أَرْبَعٌ: الصَّلَاةُ، وَالزَّكَاةُ، وَالْجِهَادُ، وَالْأَمَانَةُ "</w:t>
      </w:r>
      <w:r w:rsidR="001F436B" w:rsidRPr="00AA12E2">
        <w:rPr>
          <w:rFonts w:ascii="Traditional Arabic" w:hAnsi="Traditional Arabic" w:cs="Traditional Arabic"/>
          <w:sz w:val="28"/>
          <w:szCs w:val="28"/>
          <w:lang w:bidi="ar-EG"/>
        </w:rPr>
        <w:t xml:space="preserve"> </w:t>
      </w:r>
    </w:p>
    <w:p w:rsidR="0039659B" w:rsidRPr="00AA12E2" w:rsidRDefault="0039659B"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Hz. Ömer: </w:t>
      </w:r>
      <w:r w:rsidRPr="00AA12E2">
        <w:rPr>
          <w:rFonts w:asciiTheme="majorBidi" w:hAnsiTheme="majorBidi" w:cstheme="majorBidi"/>
          <w:b/>
          <w:bCs/>
          <w:sz w:val="28"/>
          <w:szCs w:val="28"/>
        </w:rPr>
        <w:t>İmanın bağları</w:t>
      </w:r>
      <w:r w:rsidRPr="00AA12E2">
        <w:rPr>
          <w:rFonts w:asciiTheme="majorBidi" w:hAnsiTheme="majorBidi" w:cstheme="majorBidi"/>
          <w:sz w:val="28"/>
          <w:szCs w:val="28"/>
        </w:rPr>
        <w:t xml:space="preserve"> dört tanedir: Namaz, </w:t>
      </w:r>
      <w:proofErr w:type="gramStart"/>
      <w:r w:rsidRPr="00AA12E2">
        <w:rPr>
          <w:rFonts w:asciiTheme="majorBidi" w:hAnsiTheme="majorBidi" w:cstheme="majorBidi"/>
          <w:sz w:val="28"/>
          <w:szCs w:val="28"/>
        </w:rPr>
        <w:t>zekat</w:t>
      </w:r>
      <w:proofErr w:type="gramEnd"/>
      <w:r w:rsidRPr="00AA12E2">
        <w:rPr>
          <w:rFonts w:asciiTheme="majorBidi" w:hAnsiTheme="majorBidi" w:cstheme="majorBidi"/>
          <w:sz w:val="28"/>
          <w:szCs w:val="28"/>
        </w:rPr>
        <w:t>, cihad, emanet</w:t>
      </w:r>
      <w:r w:rsidRPr="00AA12E2">
        <w:rPr>
          <w:rStyle w:val="DipnotBavurusu"/>
          <w:rFonts w:asciiTheme="majorBidi" w:hAnsiTheme="majorBidi" w:cstheme="majorBidi"/>
          <w:sz w:val="28"/>
          <w:szCs w:val="28"/>
        </w:rPr>
        <w:footnoteReference w:id="47"/>
      </w:r>
    </w:p>
    <w:p w:rsidR="00007AA8" w:rsidRPr="00AA12E2" w:rsidRDefault="001C5EE2" w:rsidP="00D03BD4">
      <w:pPr>
        <w:pStyle w:val="Balk1"/>
        <w:jc w:val="both"/>
        <w:rPr>
          <w:lang w:bidi="ar-EG"/>
        </w:rPr>
      </w:pPr>
      <w:r w:rsidRPr="00AA12E2">
        <w:rPr>
          <w:lang w:bidi="ar-EG"/>
        </w:rPr>
        <w:t>İ</w:t>
      </w:r>
      <w:r w:rsidR="00007AA8" w:rsidRPr="00AA12E2">
        <w:rPr>
          <w:lang w:bidi="ar-EG"/>
        </w:rPr>
        <w:t xml:space="preserve">manın </w:t>
      </w:r>
      <w:r w:rsidR="00007AA8" w:rsidRPr="00AA12E2">
        <w:t>yarısı</w:t>
      </w:r>
      <w:r w:rsidR="00007AA8" w:rsidRPr="00AA12E2">
        <w:rPr>
          <w:lang w:bidi="ar-EG"/>
        </w:rPr>
        <w:t xml:space="preserve"> </w:t>
      </w:r>
    </w:p>
    <w:p w:rsidR="00C94137" w:rsidRPr="00AA12E2" w:rsidRDefault="00C9413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الطُّهُورُ نِصْفُ الإِيمَانِ</w:t>
      </w:r>
      <w:r w:rsidR="00D55E5E" w:rsidRPr="00AA12E2">
        <w:rPr>
          <w:rFonts w:ascii="Traditional Arabic" w:hAnsi="Traditional Arabic" w:cs="Traditional Arabic"/>
          <w:sz w:val="28"/>
          <w:szCs w:val="28"/>
          <w:lang w:bidi="ar-EG"/>
        </w:rPr>
        <w:t xml:space="preserve"> </w:t>
      </w:r>
    </w:p>
    <w:p w:rsidR="0052778A" w:rsidRPr="00AA12E2" w:rsidRDefault="0052778A"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Temizlik </w:t>
      </w:r>
      <w:r w:rsidRPr="00AA12E2">
        <w:rPr>
          <w:rFonts w:ascii="Times New Roman" w:hAnsi="Times New Roman" w:cs="Times New Roman"/>
          <w:b/>
          <w:bCs/>
          <w:color w:val="000000"/>
          <w:sz w:val="28"/>
          <w:szCs w:val="28"/>
          <w:lang w:bidi="ar-EG"/>
        </w:rPr>
        <w:t>imanın yarısıdır</w:t>
      </w:r>
      <w:r w:rsidRPr="00AA12E2">
        <w:rPr>
          <w:rFonts w:ascii="Times New Roman" w:hAnsi="Times New Roman" w:cs="Times New Roman"/>
          <w:color w:val="000000"/>
          <w:sz w:val="28"/>
          <w:szCs w:val="28"/>
          <w:lang w:bidi="ar-EG"/>
        </w:rPr>
        <w:t>.</w:t>
      </w:r>
      <w:r w:rsidRPr="00AA12E2">
        <w:rPr>
          <w:rStyle w:val="DipnotBavurusu"/>
          <w:rFonts w:ascii="Times New Roman" w:hAnsi="Times New Roman" w:cs="Times New Roman"/>
          <w:color w:val="000000"/>
          <w:sz w:val="28"/>
          <w:szCs w:val="28"/>
          <w:lang w:bidi="ar-EG"/>
        </w:rPr>
        <w:footnoteReference w:id="48"/>
      </w:r>
    </w:p>
    <w:p w:rsidR="00EA1450" w:rsidRPr="00AA12E2" w:rsidRDefault="00EA145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عَبْدُ اللهِ بْنُ مَسْعُودٍ: " الصَّبْرُ نِصْفُ الْإِيمَانِ، وَالْيَقِينُ الْإِيمَانُ كُلُّهُ "</w:t>
      </w:r>
      <w:r w:rsidR="00D55E5E" w:rsidRPr="00AA12E2">
        <w:rPr>
          <w:rFonts w:ascii="Traditional Arabic" w:hAnsi="Traditional Arabic" w:cs="Traditional Arabic"/>
          <w:sz w:val="28"/>
          <w:szCs w:val="28"/>
          <w:lang w:bidi="ar-EG"/>
        </w:rPr>
        <w:t xml:space="preserve"> </w:t>
      </w:r>
    </w:p>
    <w:p w:rsidR="0052778A" w:rsidRPr="00AA12E2" w:rsidRDefault="0052778A"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Abdullah b. Mesud: Sabır </w:t>
      </w:r>
      <w:r w:rsidRPr="00AA12E2">
        <w:rPr>
          <w:rFonts w:ascii="Times New Roman" w:hAnsi="Times New Roman" w:cs="Times New Roman"/>
          <w:b/>
          <w:bCs/>
          <w:color w:val="000000"/>
          <w:sz w:val="28"/>
          <w:szCs w:val="28"/>
          <w:lang w:bidi="ar-EG"/>
        </w:rPr>
        <w:t>imanın yarısıdır</w:t>
      </w:r>
      <w:r w:rsidRPr="00AA12E2">
        <w:rPr>
          <w:rFonts w:ascii="Times New Roman" w:hAnsi="Times New Roman" w:cs="Times New Roman"/>
          <w:color w:val="000000"/>
          <w:sz w:val="28"/>
          <w:szCs w:val="28"/>
          <w:lang w:bidi="ar-EG"/>
        </w:rPr>
        <w:t>.</w:t>
      </w:r>
      <w:r w:rsidRPr="00AA12E2">
        <w:rPr>
          <w:rStyle w:val="DipnotBavurusu"/>
          <w:rFonts w:ascii="Times New Roman" w:hAnsi="Times New Roman" w:cs="Times New Roman"/>
          <w:color w:val="000000"/>
          <w:sz w:val="28"/>
          <w:szCs w:val="28"/>
          <w:lang w:bidi="ar-EG"/>
        </w:rPr>
        <w:footnoteReference w:id="49"/>
      </w:r>
    </w:p>
    <w:p w:rsidR="003A504D" w:rsidRPr="00AA12E2" w:rsidRDefault="003A504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تَزَوَّجَ فَقَدِ اسْتَكْمَلَ نِصْفَ الْإِيمَانِ، فَلْيَتَّقِ اللَّهَ فِي النِّصْفِ الْبَاقِي</w:t>
      </w:r>
      <w:r w:rsidR="00D55E5E" w:rsidRPr="00AA12E2">
        <w:rPr>
          <w:rFonts w:ascii="Traditional Arabic" w:hAnsi="Traditional Arabic" w:cs="Traditional Arabic"/>
          <w:sz w:val="28"/>
          <w:szCs w:val="28"/>
          <w:lang w:bidi="ar-EG"/>
        </w:rPr>
        <w:t xml:space="preserve"> </w:t>
      </w:r>
    </w:p>
    <w:p w:rsidR="002E4055" w:rsidRPr="00AA12E2" w:rsidRDefault="002E4055"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Kişi evlendiğinde imanının yarısını tamamlamış olur, öbür yarısında da takva (Allah’a karşı sorumluluk bilinci) sahibi olsun.</w:t>
      </w:r>
      <w:r w:rsidRPr="00AA12E2">
        <w:rPr>
          <w:rStyle w:val="DipnotBavurusu"/>
          <w:rFonts w:asciiTheme="majorBidi" w:hAnsiTheme="majorBidi" w:cstheme="majorBidi"/>
          <w:sz w:val="28"/>
          <w:szCs w:val="28"/>
          <w:lang w:bidi="ar-EG"/>
        </w:rPr>
        <w:footnoteReference w:id="50"/>
      </w:r>
      <w:r w:rsidRPr="00AA12E2">
        <w:rPr>
          <w:rFonts w:asciiTheme="majorBidi" w:hAnsiTheme="majorBidi" w:cstheme="majorBidi"/>
          <w:sz w:val="28"/>
          <w:szCs w:val="28"/>
          <w:lang w:bidi="ar-EG"/>
        </w:rPr>
        <w:t xml:space="preserve"> </w:t>
      </w:r>
    </w:p>
    <w:p w:rsidR="006D1127" w:rsidRPr="00AA12E2" w:rsidRDefault="006D1127" w:rsidP="00D03BD4">
      <w:pPr>
        <w:pStyle w:val="Balk1"/>
        <w:jc w:val="both"/>
        <w:rPr>
          <w:lang w:bidi="ar-EG"/>
        </w:rPr>
      </w:pPr>
      <w:r w:rsidRPr="00AA12E2">
        <w:rPr>
          <w:rFonts w:cs="Times New Roman"/>
          <w:lang w:bidi="ar-EG"/>
        </w:rPr>
        <w:t>İ</w:t>
      </w:r>
      <w:r w:rsidRPr="00AA12E2">
        <w:rPr>
          <w:lang w:bidi="ar-EG"/>
        </w:rPr>
        <w:t xml:space="preserve">man ve </w:t>
      </w:r>
      <w:r w:rsidRPr="00AA12E2">
        <w:t>İslam</w:t>
      </w:r>
      <w:r w:rsidRPr="00AA12E2">
        <w:rPr>
          <w:lang w:bidi="ar-EG"/>
        </w:rPr>
        <w:t xml:space="preserve"> </w:t>
      </w:r>
      <w:r w:rsidRPr="00AA12E2">
        <w:t xml:space="preserve"> </w:t>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إِيمَانُ بِضْعٌ وَسَبْعُونَ - أَوْ بِضْعٌ وَسِتُّونَ - شُعْبَةً، فَأَفْضَلُهَا قَوْلُ لَا إِلَهَ إِلَّا اللهُ، وَأَدْنَاهَا إِمَاطَةُ الْأَذَى عَنِ الطَّرِيقِ، وَالْحَيَاءُ شُعْبَةٌ مِنَ الْإِيمَانِ»</w:t>
      </w:r>
      <w:r w:rsidRPr="00AA12E2">
        <w:rPr>
          <w:rFonts w:ascii="Traditional Arabic" w:hAnsi="Traditional Arabic" w:cs="Traditional Arabic"/>
          <w:sz w:val="28"/>
          <w:szCs w:val="28"/>
          <w:lang w:bidi="ar-EG"/>
        </w:rPr>
        <w:t xml:space="preserve"> </w:t>
      </w:r>
    </w:p>
    <w:p w:rsidR="00080055" w:rsidRPr="00AA12E2" w:rsidRDefault="00080055"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İmanın yetmiş küsur şubesi vardır. Bunların en üstünü “Lâ</w:t>
      </w:r>
      <w:r w:rsidR="00386B9E" w:rsidRPr="00AA12E2">
        <w:rPr>
          <w:rFonts w:ascii="Times New Roman" w:hAnsi="Times New Roman" w:cs="Times New Roman"/>
          <w:color w:val="000000"/>
          <w:sz w:val="28"/>
          <w:szCs w:val="28"/>
          <w:lang w:bidi="ar-EG"/>
        </w:rPr>
        <w:t xml:space="preserve"> ilâhe illâllâh” (Allah’</w:t>
      </w:r>
      <w:r w:rsidRPr="00AA12E2">
        <w:rPr>
          <w:rFonts w:ascii="Times New Roman" w:hAnsi="Times New Roman" w:cs="Times New Roman"/>
          <w:color w:val="000000"/>
          <w:sz w:val="28"/>
          <w:szCs w:val="28"/>
          <w:lang w:bidi="ar-EG"/>
        </w:rPr>
        <w:t>tan başka ilâh yoktur.) sözüdür. En alt derecesi ise yoldaki eziyet veren şeyleri kaldırmaktır. Hayâ da imanın bir şubesidir.</w:t>
      </w:r>
      <w:r w:rsidRPr="00AA12E2">
        <w:rPr>
          <w:rStyle w:val="DipnotBavurusu"/>
          <w:rFonts w:ascii="Times New Roman" w:hAnsi="Times New Roman" w:cs="Times New Roman"/>
          <w:color w:val="000000"/>
          <w:sz w:val="28"/>
          <w:szCs w:val="28"/>
          <w:lang w:bidi="ar-EG"/>
        </w:rPr>
        <w:footnoteReference w:id="51"/>
      </w:r>
      <w:r w:rsidRPr="00AA12E2">
        <w:rPr>
          <w:rFonts w:ascii="Times New Roman" w:hAnsi="Times New Roman" w:cs="Times New Roman"/>
          <w:color w:val="000000"/>
          <w:sz w:val="28"/>
          <w:szCs w:val="28"/>
          <w:lang w:bidi="ar-EG"/>
        </w:rPr>
        <w:t xml:space="preserve"> </w:t>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عَنْ أَنَسِ بْنِ مَالِكٍ قَالَ: </w:t>
      </w:r>
      <w:r w:rsidRPr="00AA12E2">
        <w:rPr>
          <w:rFonts w:ascii="Traditional Arabic" w:hAnsi="Traditional Arabic" w:cs="Traditional Arabic"/>
          <w:sz w:val="28"/>
          <w:szCs w:val="28"/>
          <w:u w:val="single"/>
          <w:rtl/>
          <w:lang w:bidi="ar-EG"/>
        </w:rPr>
        <w:t>مَا خَطَبَنَا نَبِيُّ اللهِ صَلَّى اللهُ عَلَيْهِ وَسَلَّمَ إِلَّا قَالَ</w:t>
      </w:r>
      <w:r w:rsidRPr="00AA12E2">
        <w:rPr>
          <w:rFonts w:ascii="Traditional Arabic" w:hAnsi="Traditional Arabic" w:cs="Traditional Arabic"/>
          <w:sz w:val="28"/>
          <w:szCs w:val="28"/>
          <w:rtl/>
          <w:lang w:bidi="ar-EG"/>
        </w:rPr>
        <w:t>: " لَا إِيمَانَ لِمَنْ لَا أَمَانَةَ لَهُ، وَلَا دِينَ لِمَنْ لَا عَهْدَ لَهُ "</w:t>
      </w:r>
      <w:r w:rsidRPr="00AA12E2">
        <w:rPr>
          <w:rFonts w:ascii="Traditional Arabic" w:hAnsi="Traditional Arabic" w:cs="Traditional Arabic"/>
          <w:sz w:val="28"/>
          <w:szCs w:val="28"/>
          <w:lang w:bidi="ar-EG"/>
        </w:rPr>
        <w:t xml:space="preserve"> </w:t>
      </w:r>
    </w:p>
    <w:p w:rsidR="00080055" w:rsidRPr="00AA12E2" w:rsidRDefault="00080055" w:rsidP="00D03BD4">
      <w:pPr>
        <w:spacing w:after="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Hz. Enes: Nebi (sav) bize </w:t>
      </w:r>
      <w:r w:rsidRPr="00AA12E2">
        <w:rPr>
          <w:rFonts w:asciiTheme="majorBidi" w:hAnsiTheme="majorBidi" w:cstheme="majorBidi"/>
          <w:sz w:val="28"/>
          <w:szCs w:val="28"/>
          <w:u w:val="single"/>
        </w:rPr>
        <w:t>ne zaman konuşma yapsa</w:t>
      </w:r>
      <w:r w:rsidRPr="00AA12E2">
        <w:rPr>
          <w:rFonts w:asciiTheme="majorBidi" w:hAnsiTheme="majorBidi" w:cstheme="majorBidi"/>
          <w:sz w:val="28"/>
          <w:szCs w:val="28"/>
        </w:rPr>
        <w:t xml:space="preserve"> şöyle derdi: Emanete riayet etmeyenin imanı yoktur; ahde vefa göstermeyenin ise dini yoktur.</w:t>
      </w:r>
      <w:r w:rsidRPr="00AA12E2">
        <w:rPr>
          <w:rStyle w:val="DipnotBavurusu"/>
          <w:rFonts w:asciiTheme="majorBidi" w:hAnsiTheme="majorBidi"/>
          <w:sz w:val="28"/>
          <w:szCs w:val="28"/>
        </w:rPr>
        <w:footnoteReference w:id="52"/>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مَنْ رَأَى مِنْكُمْ مُنْكَرًا فَلْيُغَيِّرْهُ بِيَدِهِ، فَإِنْ لَمْ يَسْتَطِعْ فَبِلِسَانِهِ، فَإِنْ لَمْ يَسْتَطِعْ فَبِقَلْبِهِ، وَذَلِكَ أَضْعَفُ الْإِيمَانِ</w:t>
      </w:r>
      <w:r w:rsidRPr="00AA12E2">
        <w:rPr>
          <w:rFonts w:ascii="Traditional Arabic" w:hAnsi="Traditional Arabic" w:cs="Traditional Arabic"/>
          <w:sz w:val="28"/>
          <w:szCs w:val="28"/>
          <w:lang w:bidi="ar-EG"/>
        </w:rPr>
        <w:t xml:space="preserve"> </w:t>
      </w:r>
    </w:p>
    <w:p w:rsidR="00080055" w:rsidRPr="00AA12E2" w:rsidRDefault="00080055"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Sizden kim bir kötülük görürse eliyle değiştirsin. Buna gücü yetmezse diliyle değiştirsin. Buna da güce yetmezse kalbiyle bu kötülüğe buğz etsin. Bu da </w:t>
      </w:r>
      <w:r w:rsidRPr="00AA12E2">
        <w:rPr>
          <w:rFonts w:asciiTheme="majorBidi" w:hAnsiTheme="majorBidi" w:cstheme="majorBidi"/>
          <w:b/>
          <w:bCs/>
          <w:sz w:val="28"/>
          <w:szCs w:val="28"/>
        </w:rPr>
        <w:t>imanın asgarîsidir</w:t>
      </w:r>
      <w:r w:rsidRPr="00AA12E2">
        <w:rPr>
          <w:rFonts w:asciiTheme="majorBidi" w:hAnsiTheme="majorBidi" w:cstheme="majorBidi"/>
          <w:sz w:val="28"/>
          <w:szCs w:val="28"/>
        </w:rPr>
        <w:t>.</w:t>
      </w:r>
      <w:r w:rsidRPr="00AA12E2">
        <w:rPr>
          <w:rStyle w:val="DipnotBavurusu"/>
          <w:rFonts w:asciiTheme="majorBidi" w:hAnsiTheme="majorBidi" w:cstheme="majorBidi"/>
          <w:sz w:val="28"/>
          <w:szCs w:val="28"/>
        </w:rPr>
        <w:footnoteReference w:id="53"/>
      </w:r>
      <w:r w:rsidRPr="00AA12E2">
        <w:rPr>
          <w:rFonts w:asciiTheme="majorBidi" w:hAnsiTheme="majorBidi" w:cstheme="majorBidi"/>
          <w:sz w:val="28"/>
          <w:szCs w:val="28"/>
        </w:rPr>
        <w:t xml:space="preserve"> </w:t>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آيَةُ الإِيمَانِ حُبُّ الأَنْصَارِ، وَآيَةُ النِّفَاقِ بُغْضُ الأَنْصَارِ»</w:t>
      </w:r>
      <w:r w:rsidRPr="00AA12E2">
        <w:rPr>
          <w:rFonts w:ascii="Traditional Arabic" w:hAnsi="Traditional Arabic" w:cs="Traditional Arabic"/>
          <w:sz w:val="28"/>
          <w:szCs w:val="28"/>
          <w:lang w:bidi="ar-EG"/>
        </w:rPr>
        <w:t xml:space="preserve"> </w:t>
      </w:r>
    </w:p>
    <w:p w:rsidR="001B5164" w:rsidRPr="00AA12E2" w:rsidRDefault="001B5164"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İmanın göstergesi Ensar’ı sevmek, nifakın göstergesi ise Ensardan nefret etmektir.</w:t>
      </w:r>
      <w:r w:rsidRPr="00AA12E2">
        <w:rPr>
          <w:rStyle w:val="DipnotBavurusu"/>
          <w:rFonts w:asciiTheme="majorBidi" w:hAnsiTheme="majorBidi" w:cstheme="majorBidi"/>
          <w:sz w:val="28"/>
          <w:szCs w:val="28"/>
        </w:rPr>
        <w:footnoteReference w:id="54"/>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عَفُّ النَّاسِ قِتْلَةً أَهْلُ الْإِيمَانِ»</w:t>
      </w:r>
      <w:r w:rsidRPr="00AA12E2">
        <w:rPr>
          <w:rFonts w:ascii="Traditional Arabic" w:hAnsi="Traditional Arabic" w:cs="Traditional Arabic"/>
          <w:sz w:val="28"/>
          <w:szCs w:val="28"/>
          <w:lang w:bidi="ar-EG"/>
        </w:rPr>
        <w:t xml:space="preserve"> </w:t>
      </w:r>
    </w:p>
    <w:p w:rsidR="00F24BB8" w:rsidRPr="00AA12E2" w:rsidRDefault="00F24BB8"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İnsanların (savaşlarda) öldürme konusunda en iffetli olanları müminlerdir (ölenlere saygı gösterip zarar vermezler).</w:t>
      </w:r>
      <w:r w:rsidRPr="00AA12E2">
        <w:rPr>
          <w:rStyle w:val="DipnotBavurusu"/>
          <w:rFonts w:asciiTheme="majorBidi" w:hAnsiTheme="majorBidi" w:cstheme="majorBidi"/>
          <w:sz w:val="28"/>
          <w:szCs w:val="28"/>
        </w:rPr>
        <w:footnoteReference w:id="55"/>
      </w:r>
      <w:r w:rsidRPr="00AA12E2">
        <w:rPr>
          <w:rFonts w:asciiTheme="majorBidi" w:hAnsiTheme="majorBidi" w:cstheme="majorBidi"/>
          <w:sz w:val="28"/>
          <w:szCs w:val="28"/>
        </w:rPr>
        <w:t xml:space="preserve"> </w:t>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فَلاَ يَكَادُ أَحَدٌ يُؤَدِّي الأَمَانَةَ، فَيُقَالُ: إِنَّ فِي بَنِي فُلاَنٍ رَجُلًا أَمِينًا، وَيُقَالُ لِلرَّجُلِ: مَا أَعْقَلَهُ وَمَا أَظْرَفَهُ وَمَا أَجْلَدَهُ، وَمَا فِي قَلْبِهِ مِثْقَالُ حَبَّةِ خَرْدَلٍ مِنْ إِيمَانٍ</w:t>
      </w:r>
      <w:r w:rsidRPr="00AA12E2">
        <w:rPr>
          <w:rFonts w:ascii="Traditional Arabic" w:hAnsi="Traditional Arabic" w:cs="Traditional Arabic"/>
          <w:sz w:val="28"/>
          <w:szCs w:val="28"/>
          <w:lang w:bidi="ar-EG"/>
        </w:rPr>
        <w:t xml:space="preserve"> </w:t>
      </w:r>
    </w:p>
    <w:p w:rsidR="00AD3A76" w:rsidRPr="00AA12E2" w:rsidRDefault="00505B63"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Böylece kimsede güvenilirlik kalmaz. </w:t>
      </w:r>
      <w:r w:rsidR="00AD08A6" w:rsidRPr="00AA12E2">
        <w:rPr>
          <w:rFonts w:asciiTheme="majorBidi" w:hAnsiTheme="majorBidi" w:cstheme="majorBidi"/>
          <w:sz w:val="28"/>
          <w:szCs w:val="28"/>
        </w:rPr>
        <w:t>(Güvenilirlik) O kadar (nadirleşir) ki, şurada güvenilir birisi varmış denir. (Başka) Bir kişiye ne kadar akıllı, ne kadar zarif, ne kadar güçlü denir ama o kişinin kalbinde hardal tanesi kadar bile iman olmaz.</w:t>
      </w:r>
      <w:r w:rsidR="00AD08A6" w:rsidRPr="00AA12E2">
        <w:rPr>
          <w:rStyle w:val="DipnotBavurusu"/>
          <w:rFonts w:asciiTheme="majorBidi" w:hAnsiTheme="majorBidi" w:cstheme="majorBidi"/>
          <w:sz w:val="28"/>
          <w:szCs w:val="28"/>
        </w:rPr>
        <w:footnoteReference w:id="56"/>
      </w:r>
    </w:p>
    <w:p w:rsidR="005C1EC1" w:rsidRPr="00AA12E2" w:rsidRDefault="005C1EC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إِ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سْوَ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غِلَظَ</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لُو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دَّادِ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صُ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ذْنَ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بِلِ</w:t>
      </w:r>
    </w:p>
    <w:p w:rsidR="005C1EC1" w:rsidRPr="00AA12E2" w:rsidRDefault="005C1EC1"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İman Yemen tarafındadır. Kalp katılığı ve acımasızlık ise develerinin peşinde dolaşan (ve dünyayla çok meşgul olduğu için dinlerini ihmal eden) yüksek sesli çobanlardadır.</w:t>
      </w:r>
      <w:r w:rsidRPr="00AA12E2">
        <w:rPr>
          <w:rStyle w:val="DipnotBavurusu"/>
          <w:rFonts w:asciiTheme="majorBidi" w:hAnsiTheme="majorBidi" w:cstheme="majorBidi"/>
          <w:sz w:val="28"/>
          <w:szCs w:val="28"/>
        </w:rPr>
        <w:footnoteReference w:id="57"/>
      </w:r>
    </w:p>
    <w:p w:rsidR="00883146" w:rsidRPr="00AA12E2" w:rsidRDefault="00883146"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ذَا زَنَى الرَّجُلُ خَرَجَ مِنْهُ الْإِيمَانُ كَانَ عَلَيْهِ كَالظُّلَّةِ، فَإِذَا انْقَطَعَ رَجَعَ إِلَيْهِ الْإِيمَانُ»</w:t>
      </w:r>
      <w:r w:rsidRPr="00AA12E2">
        <w:rPr>
          <w:rFonts w:ascii="Traditional Arabic" w:hAnsi="Traditional Arabic" w:cs="Traditional Arabic"/>
          <w:sz w:val="28"/>
          <w:szCs w:val="28"/>
          <w:lang w:bidi="ar-EG"/>
        </w:rPr>
        <w:t xml:space="preserve"> </w:t>
      </w:r>
    </w:p>
    <w:p w:rsidR="00F24BB8" w:rsidRPr="00AA12E2" w:rsidRDefault="00F24BB8"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Kişi zina ettiğinde iman kendisinden ayrılır ve gölgelik gibi üzerinde durur. O işi bıraktığında iman kendisine döner.</w:t>
      </w:r>
      <w:r w:rsidRPr="00AA12E2">
        <w:rPr>
          <w:rStyle w:val="DipnotBavurusu"/>
          <w:rFonts w:asciiTheme="majorBidi" w:hAnsiTheme="majorBidi" w:cstheme="majorBidi"/>
          <w:sz w:val="28"/>
          <w:szCs w:val="28"/>
        </w:rPr>
        <w:footnoteReference w:id="58"/>
      </w:r>
    </w:p>
    <w:p w:rsidR="00883146" w:rsidRPr="00AA12E2" w:rsidRDefault="00883146"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أَبُو بَكْرٍ: «إِيَّاكُمْ وَالْكَذِبَ , فَإِنَّهُ مُجَانِبٌ الْإِيمَانَ»</w:t>
      </w:r>
      <w:r w:rsidRPr="00AA12E2">
        <w:rPr>
          <w:rFonts w:ascii="Traditional Arabic" w:hAnsi="Traditional Arabic" w:cs="Traditional Arabic"/>
          <w:sz w:val="28"/>
          <w:szCs w:val="28"/>
          <w:lang w:bidi="ar-EG"/>
        </w:rPr>
        <w:t xml:space="preserve"> </w:t>
      </w:r>
    </w:p>
    <w:p w:rsidR="00883146" w:rsidRPr="00AA12E2" w:rsidRDefault="00883146"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Hz. Ebu Bekir: “Ey insanlar, yalandan uzak durun. Çünkü yalan </w:t>
      </w:r>
      <w:r w:rsidRPr="00AA12E2">
        <w:rPr>
          <w:rFonts w:asciiTheme="majorBidi" w:hAnsiTheme="majorBidi" w:cstheme="majorBidi"/>
          <w:b/>
          <w:bCs/>
          <w:sz w:val="28"/>
          <w:szCs w:val="28"/>
        </w:rPr>
        <w:t>imânı uzaklaştırır</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59"/>
      </w:r>
    </w:p>
    <w:p w:rsidR="00D3255E" w:rsidRPr="00AA12E2" w:rsidRDefault="00CB5E0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سُفْيَانَ، قَالَ: قَالَ هِشَامٌ، عَنْ أَبِيهِ: «مَا نَقَصَتْ أَمَانَةُ عَبْدٍ قَطُّ إِلَّا بِنَقْصِ إِيمَانِهِ»</w:t>
      </w:r>
      <w:r w:rsidR="004D60F6" w:rsidRPr="00AA12E2">
        <w:rPr>
          <w:rFonts w:ascii="Traditional Arabic" w:hAnsi="Traditional Arabic" w:cs="Traditional Arabic"/>
          <w:sz w:val="28"/>
          <w:szCs w:val="28"/>
          <w:lang w:bidi="ar-EG"/>
        </w:rPr>
        <w:t xml:space="preserve"> </w:t>
      </w:r>
    </w:p>
    <w:p w:rsidR="004D415E" w:rsidRPr="00AA12E2" w:rsidRDefault="004D415E" w:rsidP="00D03BD4">
      <w:pPr>
        <w:spacing w:after="120" w:line="240" w:lineRule="auto"/>
        <w:jc w:val="both"/>
        <w:rPr>
          <w:rFonts w:cs="Traditional Arabic"/>
          <w:sz w:val="28"/>
          <w:szCs w:val="28"/>
          <w:lang w:bidi="ar-EG"/>
        </w:rPr>
      </w:pPr>
      <w:r w:rsidRPr="00AA12E2">
        <w:rPr>
          <w:rFonts w:asciiTheme="majorBidi" w:hAnsiTheme="majorBidi" w:cstheme="majorBidi"/>
          <w:sz w:val="28"/>
          <w:szCs w:val="28"/>
        </w:rPr>
        <w:lastRenderedPageBreak/>
        <w:t>Hişam babasından: Bir kulun emaneti eksildikçe mutlaka imanı da eksilir.</w:t>
      </w:r>
      <w:r w:rsidRPr="00AA12E2">
        <w:rPr>
          <w:rStyle w:val="DipnotBavurusu"/>
          <w:rFonts w:asciiTheme="majorBidi" w:hAnsiTheme="majorBidi" w:cstheme="majorBidi"/>
          <w:sz w:val="28"/>
          <w:szCs w:val="28"/>
        </w:rPr>
        <w:footnoteReference w:id="60"/>
      </w:r>
      <w:r w:rsidRPr="00AA12E2">
        <w:rPr>
          <w:rFonts w:asciiTheme="majorBidi" w:hAnsiTheme="majorBidi" w:cstheme="majorBidi"/>
          <w:sz w:val="28"/>
          <w:szCs w:val="28"/>
        </w:rPr>
        <w:t xml:space="preserve"> </w:t>
      </w:r>
    </w:p>
    <w:p w:rsidR="00CB5E0A" w:rsidRPr="00AA12E2" w:rsidRDefault="00CB5E0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ابْنِ عُمَرَ قَالَ: إِنَّ الْحَيَاءَ وَالْإِيمَانَ قُرِنَا جَمِيعًا، فَإِذَا رُفِعَ أَحَدُهُمَا رُفِعَ الْآخَرُ</w:t>
      </w:r>
      <w:r w:rsidR="00E121D2" w:rsidRPr="00AA12E2">
        <w:rPr>
          <w:rFonts w:ascii="Traditional Arabic" w:hAnsi="Traditional Arabic" w:cs="Traditional Arabic"/>
          <w:sz w:val="28"/>
          <w:szCs w:val="28"/>
          <w:lang w:bidi="ar-EG"/>
        </w:rPr>
        <w:t xml:space="preserve"> </w:t>
      </w:r>
    </w:p>
    <w:p w:rsidR="00497592" w:rsidRPr="00AA12E2" w:rsidRDefault="00167966"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Abdullah İbn Ömer: Hayâ ile iman birbirine bağlıdır. B</w:t>
      </w:r>
      <w:r w:rsidR="00497592" w:rsidRPr="00AA12E2">
        <w:rPr>
          <w:rFonts w:ascii="Times New Roman" w:hAnsi="Times New Roman" w:cs="Times New Roman"/>
          <w:color w:val="000000"/>
          <w:sz w:val="28"/>
          <w:szCs w:val="28"/>
          <w:lang w:bidi="ar-EG"/>
        </w:rPr>
        <w:t xml:space="preserve">iri </w:t>
      </w:r>
      <w:r w:rsidRPr="00AA12E2">
        <w:rPr>
          <w:rFonts w:ascii="Times New Roman" w:hAnsi="Times New Roman" w:cs="Times New Roman"/>
          <w:color w:val="000000"/>
          <w:sz w:val="28"/>
          <w:szCs w:val="28"/>
          <w:lang w:bidi="ar-EG"/>
        </w:rPr>
        <w:t xml:space="preserve">kalkınca </w:t>
      </w:r>
      <w:r w:rsidR="00497592" w:rsidRPr="00AA12E2">
        <w:rPr>
          <w:rFonts w:ascii="Times New Roman" w:hAnsi="Times New Roman" w:cs="Times New Roman"/>
          <w:color w:val="000000"/>
          <w:sz w:val="28"/>
          <w:szCs w:val="28"/>
          <w:lang w:bidi="ar-EG"/>
        </w:rPr>
        <w:t>diğeri de</w:t>
      </w:r>
      <w:r w:rsidRPr="00AA12E2">
        <w:rPr>
          <w:rFonts w:ascii="Times New Roman" w:hAnsi="Times New Roman" w:cs="Times New Roman"/>
          <w:color w:val="000000"/>
          <w:sz w:val="28"/>
          <w:szCs w:val="28"/>
          <w:lang w:bidi="ar-EG"/>
        </w:rPr>
        <w:t xml:space="preserve"> kalkar</w:t>
      </w:r>
      <w:r w:rsidR="00497592" w:rsidRPr="00AA12E2">
        <w:rPr>
          <w:rFonts w:ascii="Times New Roman" w:hAnsi="Times New Roman" w:cs="Times New Roman"/>
          <w:color w:val="000000"/>
          <w:sz w:val="28"/>
          <w:szCs w:val="28"/>
          <w:rtl/>
          <w:lang w:bidi="ar-EG"/>
        </w:rPr>
        <w:t>.</w:t>
      </w:r>
      <w:r w:rsidRPr="00AA12E2">
        <w:rPr>
          <w:rStyle w:val="DipnotBavurusu"/>
          <w:rFonts w:ascii="Times New Roman" w:hAnsi="Times New Roman" w:cs="Times New Roman"/>
          <w:color w:val="000000"/>
          <w:sz w:val="28"/>
          <w:szCs w:val="28"/>
          <w:rtl/>
          <w:lang w:bidi="ar-EG"/>
        </w:rPr>
        <w:footnoteReference w:id="61"/>
      </w:r>
    </w:p>
    <w:p w:rsidR="004C05FA" w:rsidRPr="00AA12E2" w:rsidRDefault="004C05F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فْشُوا السَّلَامَ تَسْلَمُوا»</w:t>
      </w:r>
      <w:r w:rsidR="00E121D2" w:rsidRPr="00AA12E2">
        <w:rPr>
          <w:rFonts w:ascii="Traditional Arabic" w:hAnsi="Traditional Arabic" w:cs="Traditional Arabic"/>
          <w:sz w:val="28"/>
          <w:szCs w:val="28"/>
          <w:lang w:bidi="ar-EG"/>
        </w:rPr>
        <w:t xml:space="preserve"> </w:t>
      </w:r>
    </w:p>
    <w:p w:rsidR="001B5164" w:rsidRPr="00AA12E2" w:rsidRDefault="001B5164"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Selamı yayın ki Müslüman olasınız.</w:t>
      </w:r>
      <w:r w:rsidRPr="00AA12E2">
        <w:rPr>
          <w:rStyle w:val="DipnotBavurusu"/>
          <w:rFonts w:ascii="Times New Roman" w:hAnsi="Times New Roman" w:cs="Times New Roman"/>
          <w:color w:val="000000"/>
          <w:sz w:val="28"/>
          <w:szCs w:val="28"/>
          <w:lang w:bidi="ar-EG"/>
        </w:rPr>
        <w:footnoteReference w:id="62"/>
      </w:r>
    </w:p>
    <w:p w:rsidR="00B74BBB" w:rsidRPr="00AA12E2" w:rsidRDefault="00E20F8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فَارَقَ الْجَمَاعَةَ شِبْرًا فَقَدْ خَلَعَ رِبْقَةَ الْإِسْلَامِ مِنْ عُنُقِهِ»</w:t>
      </w:r>
    </w:p>
    <w:p w:rsidR="0027480F" w:rsidRPr="00AA12E2" w:rsidRDefault="0027480F"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Bir karış da olsa cemaatten ayrılan İslam’ın ipini boynundan çıkarmış olur.</w:t>
      </w:r>
      <w:r w:rsidRPr="00AA12E2">
        <w:rPr>
          <w:rStyle w:val="DipnotBavurusu"/>
          <w:rFonts w:asciiTheme="majorBidi" w:hAnsiTheme="majorBidi" w:cstheme="majorBidi"/>
          <w:sz w:val="28"/>
          <w:szCs w:val="28"/>
          <w:lang w:bidi="ar-EG"/>
        </w:rPr>
        <w:footnoteReference w:id="63"/>
      </w:r>
    </w:p>
    <w:p w:rsidR="00066C96" w:rsidRPr="00AA12E2" w:rsidRDefault="00066C96"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لِكُلِّ دِينٍ خُلُقًا، وَإِنَّ خُلُقَ الْإِسْلَامِ الْحَيَاءُ»</w:t>
      </w:r>
      <w:r w:rsidR="00A33AAF" w:rsidRPr="00AA12E2">
        <w:rPr>
          <w:rFonts w:ascii="Traditional Arabic" w:hAnsi="Traditional Arabic" w:cs="Traditional Arabic"/>
          <w:sz w:val="28"/>
          <w:szCs w:val="28"/>
          <w:lang w:bidi="ar-EG"/>
        </w:rPr>
        <w:t xml:space="preserve"> </w:t>
      </w:r>
    </w:p>
    <w:p w:rsidR="00462768" w:rsidRPr="00AA12E2" w:rsidRDefault="00462768"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Her dinin (kendine özgü) bir ahlâkı vardır; İslâm ahlâkı(nın özü) hayâdır.</w:t>
      </w:r>
      <w:r w:rsidRPr="00AA12E2">
        <w:rPr>
          <w:rStyle w:val="DipnotBavurusu"/>
          <w:rFonts w:ascii="Times New Roman" w:hAnsi="Times New Roman" w:cs="Times New Roman"/>
          <w:color w:val="000000"/>
          <w:sz w:val="28"/>
          <w:szCs w:val="28"/>
          <w:lang w:bidi="ar-EG"/>
        </w:rPr>
        <w:footnoteReference w:id="64"/>
      </w:r>
    </w:p>
    <w:p w:rsidR="00146835" w:rsidRPr="00AA12E2" w:rsidRDefault="0014683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مَشَى مَعَ ظَالِمٍ يُقَوِّيهِ وَهُوَ يَعْلَمُ أَنَّهُ ظَالِمٌ ف</w:t>
      </w:r>
      <w:r w:rsidR="00883146" w:rsidRPr="00AA12E2">
        <w:rPr>
          <w:rFonts w:ascii="Traditional Arabic" w:hAnsi="Traditional Arabic" w:cs="Traditional Arabic"/>
          <w:sz w:val="28"/>
          <w:szCs w:val="28"/>
          <w:rtl/>
          <w:lang w:bidi="ar-EG"/>
        </w:rPr>
        <w:t xml:space="preserve">َقَدْ خَرَجَ مِنَ الْإِسْلَامِ </w:t>
      </w:r>
      <w:r w:rsidR="00697C5D" w:rsidRPr="00AA12E2">
        <w:rPr>
          <w:rFonts w:ascii="Traditional Arabic" w:hAnsi="Traditional Arabic" w:cs="Traditional Arabic"/>
          <w:sz w:val="28"/>
          <w:szCs w:val="28"/>
          <w:lang w:bidi="ar-EG"/>
        </w:rPr>
        <w:t>/</w:t>
      </w:r>
      <w:r w:rsidR="004C1557" w:rsidRPr="00AA12E2">
        <w:rPr>
          <w:rFonts w:ascii="Traditional Arabic" w:hAnsi="Traditional Arabic" w:cs="Traditional Arabic"/>
          <w:sz w:val="28"/>
          <w:szCs w:val="28"/>
          <w:lang w:bidi="ar-EG"/>
        </w:rPr>
        <w:t xml:space="preserve"> </w:t>
      </w:r>
      <w:r w:rsidR="004C1557" w:rsidRPr="00AA12E2">
        <w:rPr>
          <w:rFonts w:ascii="Traditional Arabic" w:hAnsi="Traditional Arabic" w:cs="Traditional Arabic"/>
          <w:sz w:val="28"/>
          <w:szCs w:val="28"/>
          <w:rtl/>
          <w:lang w:bidi="ar-EG"/>
        </w:rPr>
        <w:t>مَنْ أَعَانَ بَاطِلًا لِيُدْحِضَ بِبَاطِلِهِ حَقًّا فَقَدْ بَرِئَتْ مِنْهُ ذِمَّةُ اللَّهِ وَذِمَّةُ رَسُولِ اللَّهِ صَلَّى اللهُ عَلَيْهِ وَسَلَّمَ</w:t>
      </w:r>
      <w:r w:rsidR="00A33AAF" w:rsidRPr="00AA12E2">
        <w:rPr>
          <w:rFonts w:ascii="Traditional Arabic" w:hAnsi="Traditional Arabic" w:cs="Traditional Arabic"/>
          <w:sz w:val="28"/>
          <w:szCs w:val="28"/>
          <w:lang w:bidi="ar-EG"/>
        </w:rPr>
        <w:t xml:space="preserve"> </w:t>
      </w:r>
    </w:p>
    <w:p w:rsidR="00697C5D" w:rsidRPr="00AA12E2" w:rsidRDefault="00697C5D" w:rsidP="00D03BD4">
      <w:pPr>
        <w:spacing w:after="120" w:line="240" w:lineRule="auto"/>
        <w:jc w:val="both"/>
        <w:rPr>
          <w:rFonts w:cs="Traditional Arabic"/>
          <w:sz w:val="28"/>
          <w:szCs w:val="28"/>
          <w:lang w:bidi="ar-EG"/>
        </w:rPr>
      </w:pPr>
      <w:r w:rsidRPr="00AA12E2">
        <w:rPr>
          <w:rFonts w:ascii="Times New Roman" w:hAnsi="Times New Roman" w:cs="Times New Roman"/>
          <w:color w:val="000000"/>
          <w:sz w:val="28"/>
          <w:szCs w:val="28"/>
          <w:lang w:bidi="ar-EG"/>
        </w:rPr>
        <w:t>Kim bir zalime, zalim olduğunu bildiği halde, destek vermek için onla beraber yürürse İslam’dan çıkar.</w:t>
      </w:r>
      <w:r w:rsidRPr="00AA12E2">
        <w:rPr>
          <w:rStyle w:val="DipnotBavurusu"/>
          <w:rFonts w:ascii="Times New Roman" w:hAnsi="Times New Roman" w:cs="Times New Roman"/>
          <w:color w:val="000000"/>
          <w:sz w:val="28"/>
          <w:szCs w:val="28"/>
          <w:lang w:bidi="ar-EG"/>
        </w:rPr>
        <w:footnoteReference w:id="65"/>
      </w:r>
      <w:r w:rsidRPr="00AA12E2">
        <w:rPr>
          <w:rFonts w:ascii="Times New Roman" w:hAnsi="Times New Roman" w:cs="Times New Roman"/>
          <w:color w:val="000000"/>
          <w:sz w:val="28"/>
          <w:szCs w:val="28"/>
          <w:lang w:bidi="ar-EG"/>
        </w:rPr>
        <w:t xml:space="preserve"> Kim bir hakkı izale etmek için bir batıla yardım ederse, o kişi yüce Allah’ın ve Resulü’nün zimmetinden (güvencesinden) uzaklaşır.</w:t>
      </w:r>
      <w:r w:rsidRPr="00AA12E2">
        <w:rPr>
          <w:rStyle w:val="DipnotBavurusu"/>
          <w:rFonts w:ascii="Times New Roman" w:hAnsi="Times New Roman" w:cs="Times New Roman"/>
          <w:color w:val="000000"/>
          <w:sz w:val="28"/>
          <w:szCs w:val="28"/>
          <w:lang w:bidi="ar-EG"/>
        </w:rPr>
        <w:footnoteReference w:id="66"/>
      </w:r>
      <w:r w:rsidRPr="00AA12E2">
        <w:rPr>
          <w:rFonts w:ascii="Times New Roman" w:hAnsi="Times New Roman" w:cs="Times New Roman"/>
          <w:color w:val="000000"/>
          <w:sz w:val="28"/>
          <w:szCs w:val="28"/>
          <w:lang w:bidi="ar-EG"/>
        </w:rPr>
        <w:t xml:space="preserve"> </w:t>
      </w:r>
    </w:p>
    <w:p w:rsidR="00F124CE" w:rsidRPr="00AA12E2" w:rsidRDefault="00F124CE"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الْفُحْشَ، وَالتَّفَحُّشَ لَيْسَا مِنَ الْإِسْلَامِ، وَإِنَّ أَحْسَنَ النَّاسِ إِسْلَامًا، أَحْسَنُهُمْ خُلُقًا</w:t>
      </w:r>
      <w:r w:rsidR="00096629" w:rsidRPr="00AA12E2">
        <w:rPr>
          <w:rFonts w:ascii="Traditional Arabic" w:hAnsi="Traditional Arabic" w:cs="Traditional Arabic"/>
          <w:sz w:val="28"/>
          <w:szCs w:val="28"/>
          <w:lang w:bidi="ar-EG"/>
        </w:rPr>
        <w:t xml:space="preserve"> </w:t>
      </w:r>
    </w:p>
    <w:p w:rsidR="00462768" w:rsidRPr="00AA12E2" w:rsidRDefault="00462768" w:rsidP="00D03BD4">
      <w:pPr>
        <w:jc w:val="both"/>
        <w:rPr>
          <w:rFonts w:asciiTheme="majorBidi" w:hAnsiTheme="majorBidi" w:cstheme="majorBidi"/>
          <w:sz w:val="28"/>
          <w:szCs w:val="28"/>
        </w:rPr>
      </w:pPr>
      <w:r w:rsidRPr="00AA12E2">
        <w:rPr>
          <w:rFonts w:asciiTheme="majorBidi" w:hAnsiTheme="majorBidi" w:cstheme="majorBidi"/>
          <w:sz w:val="28"/>
          <w:szCs w:val="28"/>
        </w:rPr>
        <w:t>Çirkin söz ve davranışların</w:t>
      </w:r>
      <w:r w:rsidR="00E456AC" w:rsidRPr="00AA12E2">
        <w:rPr>
          <w:rFonts w:asciiTheme="majorBidi" w:hAnsiTheme="majorBidi" w:cstheme="majorBidi"/>
          <w:sz w:val="28"/>
          <w:szCs w:val="28"/>
        </w:rPr>
        <w:t xml:space="preserve"> (hayâsızlığın ve ahlaksızlığın)</w:t>
      </w:r>
      <w:r w:rsidRPr="00AA12E2">
        <w:rPr>
          <w:rFonts w:asciiTheme="majorBidi" w:hAnsiTheme="majorBidi" w:cstheme="majorBidi"/>
          <w:sz w:val="28"/>
          <w:szCs w:val="28"/>
        </w:rPr>
        <w:t xml:space="preserve"> İslâm’da hiç yeri yoktur. Müslümanlığı en iyi olan insanlar, ahlâkı en güzel olanlardır.</w:t>
      </w:r>
      <w:r w:rsidRPr="00AA12E2">
        <w:rPr>
          <w:rStyle w:val="DipnotBavurusu"/>
          <w:rFonts w:asciiTheme="majorBidi" w:hAnsiTheme="majorBidi" w:cstheme="majorBidi"/>
          <w:sz w:val="28"/>
          <w:szCs w:val="28"/>
          <w:rtl/>
        </w:rPr>
        <w:t xml:space="preserve"> </w:t>
      </w:r>
      <w:r w:rsidRPr="00AA12E2">
        <w:rPr>
          <w:rStyle w:val="DipnotBavurusu"/>
          <w:rFonts w:asciiTheme="majorBidi" w:hAnsiTheme="majorBidi" w:cstheme="majorBidi"/>
          <w:sz w:val="28"/>
          <w:szCs w:val="28"/>
          <w:rtl/>
        </w:rPr>
        <w:footnoteReference w:id="67"/>
      </w:r>
    </w:p>
    <w:p w:rsidR="00706212" w:rsidRPr="00AA12E2" w:rsidRDefault="0070621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مِنْ حُسْنِ إِسْلَامِ المَرْءِ </w:t>
      </w:r>
      <w:r w:rsidR="00883146" w:rsidRPr="00AA12E2">
        <w:rPr>
          <w:rFonts w:ascii="Traditional Arabic" w:hAnsi="Traditional Arabic" w:cs="Traditional Arabic"/>
          <w:sz w:val="28"/>
          <w:szCs w:val="28"/>
          <w:rtl/>
          <w:lang w:bidi="ar-EG"/>
        </w:rPr>
        <w:t>تَرْكُهُ مَا لَا يَعْنِيهِ</w:t>
      </w:r>
      <w:r w:rsidR="00096629" w:rsidRPr="00AA12E2">
        <w:rPr>
          <w:rFonts w:ascii="Traditional Arabic" w:hAnsi="Traditional Arabic" w:cs="Traditional Arabic"/>
          <w:sz w:val="28"/>
          <w:szCs w:val="28"/>
          <w:lang w:bidi="ar-EG"/>
        </w:rPr>
        <w:t xml:space="preserve"> </w:t>
      </w:r>
    </w:p>
    <w:p w:rsidR="00462768" w:rsidRPr="00AA12E2" w:rsidRDefault="00462768"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Kendisini ilgilendirmeyen boş işleri terk etmesi, kişinin </w:t>
      </w:r>
      <w:r w:rsidRPr="00AA12E2">
        <w:rPr>
          <w:rFonts w:asciiTheme="majorBidi" w:hAnsiTheme="majorBidi" w:cstheme="majorBidi"/>
          <w:b/>
          <w:bCs/>
          <w:sz w:val="28"/>
          <w:szCs w:val="28"/>
        </w:rPr>
        <w:t>İslam’ının güzelliğindendir</w:t>
      </w:r>
      <w:r w:rsidRPr="00AA12E2">
        <w:rPr>
          <w:rFonts w:asciiTheme="majorBidi" w:hAnsiTheme="majorBidi" w:cstheme="majorBidi"/>
          <w:sz w:val="28"/>
          <w:szCs w:val="28"/>
        </w:rPr>
        <w:t>.</w:t>
      </w:r>
      <w:r w:rsidRPr="00AA12E2">
        <w:rPr>
          <w:rStyle w:val="DipnotBavurusu"/>
          <w:rFonts w:asciiTheme="majorBidi" w:hAnsiTheme="majorBidi" w:cstheme="majorBidi"/>
          <w:sz w:val="28"/>
          <w:szCs w:val="28"/>
        </w:rPr>
        <w:footnoteReference w:id="68"/>
      </w:r>
    </w:p>
    <w:p w:rsidR="00706212" w:rsidRPr="00AA12E2" w:rsidRDefault="0070621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وْ أَنَّ رَجُلَيْنِ دَخَلَا فِي الْإِسْلَامِ فَاهْتَجَرَا لَكَانَ أَحَدُهُمَا خَارِجًا عَنِ الْإِسْلَامِ حَتَّى يَرْجِعَ» ، يَعْنِي: الظَّالِمَ مِنْهُمَا</w:t>
      </w:r>
      <w:r w:rsidR="00096629" w:rsidRPr="00AA12E2">
        <w:rPr>
          <w:rFonts w:ascii="Traditional Arabic" w:hAnsi="Traditional Arabic" w:cs="Traditional Arabic"/>
          <w:sz w:val="28"/>
          <w:szCs w:val="28"/>
          <w:lang w:bidi="ar-EG"/>
        </w:rPr>
        <w:t xml:space="preserve"> </w:t>
      </w:r>
    </w:p>
    <w:p w:rsidR="0027480F" w:rsidRPr="00AA12E2" w:rsidRDefault="0027480F"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Eğer iki kişi İslam’a girip de sonra küsseler, onlardan zalim olan bu yaptığından dönene kadar İslam’dan çıkmış olur.</w:t>
      </w:r>
      <w:r w:rsidRPr="00AA12E2">
        <w:rPr>
          <w:rStyle w:val="DipnotBavurusu"/>
          <w:rFonts w:asciiTheme="majorBidi" w:hAnsiTheme="majorBidi" w:cstheme="majorBidi"/>
          <w:sz w:val="28"/>
          <w:szCs w:val="28"/>
        </w:rPr>
        <w:footnoteReference w:id="69"/>
      </w:r>
    </w:p>
    <w:p w:rsidR="00857087" w:rsidRPr="00AA12E2" w:rsidRDefault="0085708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أَنَّ رَجُلًا مِنْ بَنِي سَلِمَةَ كَانَ يُحَدِّثُهُ، أَنَّهُ سَأَلَ رَسُولَ اللهِ صَلَّى اللَّهُ عَلَيْهِ وَسَلَّمَ عَنِ الْإِسْلَامِ، فَقَالَ رَسُولُ اللهِ صَلَّى اللَّهُ عَلَيْهِ وَسَلَّمَ: " حُسْنُ الْخُلُقِ "، ثُمَّ رَاجَعَهُ الرَّجُلُ، فَلَمْ يَزَلْ رَسُولُ اللهِ صَلَّى اللَّهُ عَلَيْهِ وَسَلَّمَ يَقُولُ: " حُسْنُ الْخُلُقِ " حَتَّى بَلَغَ خَمْسَ مَرَّاتٍ</w:t>
      </w:r>
      <w:r w:rsidRPr="00AA12E2">
        <w:rPr>
          <w:rFonts w:ascii="Traditional Arabic" w:hAnsi="Traditional Arabic" w:cs="Traditional Arabic"/>
          <w:sz w:val="28"/>
          <w:szCs w:val="28"/>
          <w:lang w:bidi="ar-EG"/>
        </w:rPr>
        <w:t xml:space="preserve"> </w:t>
      </w:r>
    </w:p>
    <w:p w:rsidR="003D320C" w:rsidRPr="00AA12E2" w:rsidRDefault="003D320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adam Rasulullah’a (sav) İslam’ın ne olduğunu sorar. Peygamber Efendimiz “güzel ahlaktır” cevabını verir. Adam beş defa aynı soruyu tekrar eder, Rasulullah yine aynı cevabı yineler.</w:t>
      </w:r>
      <w:r w:rsidRPr="00AA12E2">
        <w:rPr>
          <w:rStyle w:val="DipnotBavurusu"/>
          <w:rFonts w:asciiTheme="majorBidi" w:hAnsiTheme="majorBidi" w:cstheme="majorBidi"/>
          <w:sz w:val="28"/>
          <w:szCs w:val="28"/>
          <w:lang w:bidi="ar-EG"/>
        </w:rPr>
        <w:footnoteReference w:id="70"/>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حُذَيْفَةُ: الْإِسْلَامُ ثَمَانِيَةُ أَسْهُمٍ: الصَّلَاةُ سَهْمٌ وَالزَّكَاةُ سَهْمٌ وَالْجِهَادُ سَهْمٌ وَالْحَجُّ سَهْمٌ وَصَوْمُ رَمَضَانَ سَهْمٌ وَالْأَمْرُ بِالْمَعْرُوفِ سَهْمٌ وَالنَّهْيُ عَنِ الْمُنْكَرِ سَهْمٌ , وَقَدْ خَابَ مَنْ لَا سَهْمَ لَهُ</w:t>
      </w:r>
      <w:r w:rsidRPr="00AA12E2">
        <w:rPr>
          <w:rStyle w:val="DipnotBavurusu"/>
          <w:rFonts w:ascii="Traditional Arabic" w:hAnsi="Traditional Arabic" w:cs="Traditional Arabic"/>
          <w:sz w:val="28"/>
          <w:szCs w:val="28"/>
          <w:vertAlign w:val="baseline"/>
          <w:rtl/>
          <w:lang w:bidi="ar-EG"/>
        </w:rPr>
        <w:t xml:space="preserve"> </w:t>
      </w:r>
    </w:p>
    <w:p w:rsidR="00957619" w:rsidRPr="00AA12E2" w:rsidRDefault="0095761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Huzeyfe (ra): İslam sekiz hisseden ibarettir. Bunlar: namaz, </w:t>
      </w:r>
      <w:proofErr w:type="gramStart"/>
      <w:r w:rsidRPr="00AA12E2">
        <w:rPr>
          <w:rFonts w:asciiTheme="majorBidi" w:hAnsiTheme="majorBidi" w:cstheme="majorBidi"/>
          <w:sz w:val="28"/>
          <w:szCs w:val="28"/>
          <w:lang w:bidi="ar-EG"/>
        </w:rPr>
        <w:t>zekat</w:t>
      </w:r>
      <w:proofErr w:type="gramEnd"/>
      <w:r w:rsidRPr="00AA12E2">
        <w:rPr>
          <w:rFonts w:asciiTheme="majorBidi" w:hAnsiTheme="majorBidi" w:cstheme="majorBidi"/>
          <w:sz w:val="28"/>
          <w:szCs w:val="28"/>
          <w:lang w:bidi="ar-EG"/>
        </w:rPr>
        <w:t>, cihad, hac, Ramazan orucu, iyiliği emretmek, kötülükten sakındırmak. Bu hisselere sahip olmayan kaybetmiştir.</w:t>
      </w:r>
      <w:r w:rsidRPr="00AA12E2">
        <w:rPr>
          <w:rStyle w:val="DipnotBavurusu"/>
          <w:rFonts w:asciiTheme="majorBidi" w:hAnsiTheme="majorBidi" w:cstheme="majorBidi"/>
          <w:sz w:val="28"/>
          <w:szCs w:val="28"/>
          <w:lang w:bidi="ar-EG"/>
        </w:rPr>
        <w:footnoteReference w:id="71"/>
      </w:r>
    </w:p>
    <w:p w:rsidR="00080055" w:rsidRPr="00AA12E2" w:rsidRDefault="000800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عَلِيٍّ قَالَ: " إِنَّ الْإِسْلَامَ ثَلَاثُ أَثَافِيَ: الْإِيمَانُ وَالصَّلَاةُ وَالْجَمَاعَةُ , فَلَا تُقْبَلُ صَلَاةٌ إِلَّا بِإِيمَانٍ , وَمَنْ آمَنَ صَلَّى وَمَنْ صَلَّى جَامَعَ , وَمَنْ فَارَقَ الْجَمَاعَةَ قَيْدَ شِبْرٍ فَقَدْ خَلَعَ رِبْقَةَ الْإِسْلَامِ مِنْ عُنُقِهِ "</w:t>
      </w:r>
      <w:r w:rsidRPr="00AA12E2">
        <w:rPr>
          <w:rFonts w:ascii="Traditional Arabic" w:hAnsi="Traditional Arabic" w:cs="Traditional Arabic"/>
          <w:sz w:val="28"/>
          <w:szCs w:val="28"/>
          <w:lang w:bidi="ar-EG"/>
        </w:rPr>
        <w:t xml:space="preserve"> </w:t>
      </w:r>
    </w:p>
    <w:p w:rsidR="006D017D" w:rsidRPr="00AA12E2" w:rsidRDefault="00A649D6"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Hz. Ali: İslam </w:t>
      </w:r>
      <w:proofErr w:type="gramStart"/>
      <w:r w:rsidRPr="00AA12E2">
        <w:rPr>
          <w:rFonts w:asciiTheme="majorBidi" w:hAnsiTheme="majorBidi" w:cstheme="majorBidi"/>
          <w:sz w:val="28"/>
          <w:szCs w:val="28"/>
          <w:lang w:bidi="ar-EG"/>
        </w:rPr>
        <w:t>üç ayaktan</w:t>
      </w:r>
      <w:proofErr w:type="gramEnd"/>
      <w:r w:rsidRPr="00AA12E2">
        <w:rPr>
          <w:rFonts w:asciiTheme="majorBidi" w:hAnsiTheme="majorBidi" w:cstheme="majorBidi"/>
          <w:sz w:val="28"/>
          <w:szCs w:val="28"/>
          <w:lang w:bidi="ar-EG"/>
        </w:rPr>
        <w:t xml:space="preserve"> oluşur. Bunlar iman, namaz ve cemaattir. İman olmadan namaz kabul olmaz, iman eden namaz kılar, namaz kılan bir araya gelir. Bir karış da olsa cemaatten ayrılan İslam’ın ipini boynundan çıkarmış olur.</w:t>
      </w:r>
      <w:r w:rsidRPr="00AA12E2">
        <w:rPr>
          <w:rStyle w:val="DipnotBavurusu"/>
          <w:rFonts w:asciiTheme="majorBidi" w:hAnsiTheme="majorBidi" w:cstheme="majorBidi"/>
          <w:sz w:val="28"/>
          <w:szCs w:val="28"/>
          <w:lang w:bidi="ar-EG"/>
        </w:rPr>
        <w:footnoteReference w:id="72"/>
      </w:r>
    </w:p>
    <w:p w:rsidR="0042779E" w:rsidRPr="00AA12E2" w:rsidRDefault="0042779E" w:rsidP="00D03BD4">
      <w:pPr>
        <w:pStyle w:val="Balk1"/>
        <w:jc w:val="both"/>
        <w:rPr>
          <w:lang w:bidi="ar-EG"/>
        </w:rPr>
      </w:pPr>
      <w:r w:rsidRPr="00AA12E2">
        <w:rPr>
          <w:lang w:bidi="ar-EG"/>
        </w:rPr>
        <w:t xml:space="preserve">Kim </w:t>
      </w:r>
      <w:r w:rsidR="00A649D6" w:rsidRPr="00AA12E2">
        <w:rPr>
          <w:lang w:bidi="ar-EG"/>
        </w:rPr>
        <w:t xml:space="preserve">yüce </w:t>
      </w:r>
      <w:r w:rsidRPr="00AA12E2">
        <w:rPr>
          <w:lang w:bidi="ar-EG"/>
        </w:rPr>
        <w:t xml:space="preserve">Allah’a </w:t>
      </w:r>
      <w:r w:rsidRPr="00AA12E2">
        <w:t>inanıyorsa</w:t>
      </w:r>
      <w:r w:rsidRPr="00AA12E2">
        <w:rPr>
          <w:lang w:bidi="ar-EG"/>
        </w:rPr>
        <w:t xml:space="preserve"> </w:t>
      </w:r>
      <w:r w:rsidR="00F62B11" w:rsidRPr="00AA12E2">
        <w:rPr>
          <w:lang w:bidi="ar-EG"/>
        </w:rPr>
        <w:t>böyle yapsın</w:t>
      </w:r>
    </w:p>
    <w:p w:rsidR="00857087" w:rsidRPr="00AA12E2" w:rsidRDefault="0085708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انَ يُؤْمِنُ بِاللَّهِ وَاليَوْمِ الآخِرِ فَلاَ يُؤْذِ جَارَهُ، وَمَنْ كَانَ يُؤْمِنُ بِاللَّهِ وَاليَوْمِ الآخِرِ فَلْيُكْرِمْ ضَيْفَهُ، وَمَنْ كَانَ يُؤْمِنُ بِاللَّهِ وَاليَوْمِ الآخِرِ فَل</w:t>
      </w:r>
      <w:r w:rsidR="00923100" w:rsidRPr="00AA12E2">
        <w:rPr>
          <w:rFonts w:ascii="Traditional Arabic" w:hAnsi="Traditional Arabic" w:cs="Traditional Arabic"/>
          <w:sz w:val="28"/>
          <w:szCs w:val="28"/>
          <w:rtl/>
          <w:lang w:bidi="ar-EG"/>
        </w:rPr>
        <w:t>ْيَقُلْ خَيْرًا أَوْ لِيَصْمُتْ</w:t>
      </w:r>
    </w:p>
    <w:p w:rsidR="00857087" w:rsidRPr="00AA12E2" w:rsidRDefault="00857087"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Her kim </w:t>
      </w:r>
      <w:r w:rsidRPr="00AA12E2">
        <w:rPr>
          <w:rFonts w:ascii="Times New Roman" w:hAnsi="Times New Roman" w:cs="Times New Roman"/>
          <w:b/>
          <w:bCs/>
          <w:color w:val="000000"/>
          <w:sz w:val="28"/>
          <w:szCs w:val="28"/>
          <w:lang w:bidi="ar-EG"/>
        </w:rPr>
        <w:t>Allah’a ve âhiret gününe iman ediyorsa</w:t>
      </w:r>
      <w:r w:rsidRPr="00AA12E2">
        <w:rPr>
          <w:rFonts w:ascii="Times New Roman" w:hAnsi="Times New Roman" w:cs="Times New Roman"/>
          <w:color w:val="000000"/>
          <w:sz w:val="28"/>
          <w:szCs w:val="28"/>
          <w:lang w:bidi="ar-EG"/>
        </w:rPr>
        <w:t xml:space="preserve"> komşusuna eziyet etmesin. Her kim Allah’a ve âhiret gününe iman ediyorsa misafirine ikramda bulunsun. Her kim Allah’a ve âhiret gününe iman ediyorsa ya hayır söylesin ya da sussun!</w:t>
      </w:r>
      <w:r w:rsidRPr="00AA12E2">
        <w:rPr>
          <w:rStyle w:val="DipnotBavurusu"/>
          <w:rFonts w:ascii="Times New Roman" w:hAnsi="Times New Roman" w:cs="Times New Roman"/>
          <w:color w:val="000000"/>
          <w:sz w:val="28"/>
          <w:szCs w:val="28"/>
          <w:lang w:bidi="ar-EG"/>
        </w:rPr>
        <w:footnoteReference w:id="73"/>
      </w:r>
      <w:r w:rsidRPr="00AA12E2">
        <w:rPr>
          <w:rFonts w:ascii="Times New Roman" w:hAnsi="Times New Roman" w:cs="Times New Roman"/>
          <w:color w:val="000000"/>
          <w:sz w:val="28"/>
          <w:szCs w:val="28"/>
          <w:lang w:bidi="ar-EG"/>
        </w:rPr>
        <w:t xml:space="preserve"> Hadisin Sahîh-i Buhârî’de geçen bir rivayetinde</w:t>
      </w:r>
      <w:r w:rsidRPr="00AA12E2">
        <w:rPr>
          <w:rStyle w:val="DipnotBavurusu"/>
          <w:rFonts w:ascii="Times New Roman" w:hAnsi="Times New Roman" w:cs="Times New Roman"/>
          <w:color w:val="000000"/>
          <w:sz w:val="28"/>
          <w:szCs w:val="28"/>
          <w:lang w:bidi="ar-EG"/>
        </w:rPr>
        <w:footnoteReference w:id="74"/>
      </w:r>
      <w:r w:rsidRPr="00AA12E2">
        <w:rPr>
          <w:rFonts w:ascii="Times New Roman" w:hAnsi="Times New Roman" w:cs="Times New Roman"/>
          <w:color w:val="000000"/>
          <w:sz w:val="28"/>
          <w:szCs w:val="28"/>
          <w:lang w:bidi="ar-EG"/>
        </w:rPr>
        <w:t xml:space="preserve"> “akrabalarını gözetsin” ifadesi bulunmaktadır. </w:t>
      </w:r>
    </w:p>
    <w:p w:rsidR="00B214C1" w:rsidRPr="00AA12E2" w:rsidRDefault="0042779E"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انَ يُؤْمِنُ بِاللهِ وَالْيَوْمِ الْآخِرِ، فَلَا يَأْ</w:t>
      </w:r>
      <w:r w:rsidR="00697C5D" w:rsidRPr="00AA12E2">
        <w:rPr>
          <w:rFonts w:ascii="Traditional Arabic" w:hAnsi="Traditional Arabic" w:cs="Traditional Arabic"/>
          <w:sz w:val="28"/>
          <w:szCs w:val="28"/>
          <w:rtl/>
          <w:lang w:bidi="ar-EG"/>
        </w:rPr>
        <w:t>خُذَنَّ إِلَّا مِثْلًا بِمِثْلٍ</w:t>
      </w:r>
      <w:r w:rsidR="00096629" w:rsidRPr="00AA12E2">
        <w:rPr>
          <w:rFonts w:ascii="Traditional Arabic" w:hAnsi="Traditional Arabic" w:cs="Traditional Arabic"/>
          <w:sz w:val="28"/>
          <w:szCs w:val="28"/>
          <w:lang w:bidi="ar-EG"/>
        </w:rPr>
        <w:t xml:space="preserve"> </w:t>
      </w:r>
    </w:p>
    <w:p w:rsidR="00462768" w:rsidRPr="00AA12E2" w:rsidRDefault="00462768"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lastRenderedPageBreak/>
        <w:t xml:space="preserve">Her kim </w:t>
      </w:r>
      <w:r w:rsidRPr="00AA12E2">
        <w:rPr>
          <w:rFonts w:ascii="Times New Roman" w:hAnsi="Times New Roman" w:cs="Times New Roman"/>
          <w:b/>
          <w:bCs/>
          <w:color w:val="000000"/>
          <w:sz w:val="28"/>
          <w:szCs w:val="28"/>
          <w:lang w:bidi="ar-EG"/>
        </w:rPr>
        <w:t>Allah'a ve âhiret gününe îmân ediyorsa</w:t>
      </w:r>
      <w:r w:rsidRPr="00AA12E2">
        <w:rPr>
          <w:rFonts w:ascii="Times New Roman" w:hAnsi="Times New Roman" w:cs="Times New Roman"/>
          <w:color w:val="000000"/>
          <w:sz w:val="28"/>
          <w:szCs w:val="28"/>
          <w:lang w:bidi="ar-EG"/>
        </w:rPr>
        <w:t xml:space="preserve"> sakın misli mislinden fazla bir şey almasın.</w:t>
      </w:r>
      <w:r w:rsidRPr="00AA12E2">
        <w:rPr>
          <w:rStyle w:val="DipnotBavurusu"/>
          <w:rFonts w:ascii="Times New Roman" w:hAnsi="Times New Roman" w:cs="Times New Roman"/>
          <w:color w:val="000000"/>
          <w:sz w:val="28"/>
          <w:szCs w:val="28"/>
          <w:lang w:bidi="ar-EG"/>
        </w:rPr>
        <w:footnoteReference w:id="75"/>
      </w:r>
      <w:r w:rsidRPr="00AA12E2">
        <w:rPr>
          <w:rFonts w:ascii="Times New Roman" w:hAnsi="Times New Roman" w:cs="Times New Roman"/>
          <w:color w:val="000000"/>
          <w:sz w:val="28"/>
          <w:szCs w:val="28"/>
          <w:lang w:bidi="ar-EG"/>
        </w:rPr>
        <w:t xml:space="preserve"> Hadiste, altın alışverişinden bahsedilmekte, haksız kazançtan sakındırılmaktadır.</w:t>
      </w:r>
    </w:p>
    <w:p w:rsidR="00697C5D" w:rsidRPr="00AA12E2" w:rsidRDefault="00005CC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مَنْ كَانَ يُؤْمِنُ بِاللهِ وَالْيَوْمِ الْآخِرِ فَلَا يَبْتَاعَنَّ ذَهَبًا بِذَهَبٍ إِلَّا وَزْنًا </w:t>
      </w:r>
      <w:r w:rsidR="00697C5D" w:rsidRPr="00AA12E2">
        <w:rPr>
          <w:rFonts w:ascii="Traditional Arabic" w:hAnsi="Traditional Arabic" w:cs="Traditional Arabic"/>
          <w:sz w:val="28"/>
          <w:szCs w:val="28"/>
          <w:rtl/>
          <w:lang w:bidi="ar-EG"/>
        </w:rPr>
        <w:t>بِوَزْنٍ</w:t>
      </w:r>
    </w:p>
    <w:p w:rsidR="00005CC1" w:rsidRPr="00AA12E2" w:rsidRDefault="00697C5D"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color w:val="000000"/>
          <w:sz w:val="28"/>
          <w:szCs w:val="28"/>
          <w:lang w:bidi="ar-EG"/>
        </w:rPr>
        <w:t xml:space="preserve">Her kim </w:t>
      </w:r>
      <w:r w:rsidRPr="00AA12E2">
        <w:rPr>
          <w:rFonts w:ascii="Times New Roman" w:hAnsi="Times New Roman" w:cs="Times New Roman"/>
          <w:b/>
          <w:bCs/>
          <w:color w:val="000000"/>
          <w:sz w:val="28"/>
          <w:szCs w:val="28"/>
          <w:lang w:bidi="ar-EG"/>
        </w:rPr>
        <w:t xml:space="preserve">Allah'a ve âhiret gününe îmân ediyorsa </w:t>
      </w:r>
      <w:r w:rsidRPr="00AA12E2">
        <w:rPr>
          <w:rFonts w:ascii="Times New Roman" w:hAnsi="Times New Roman" w:cs="Times New Roman"/>
          <w:color w:val="000000"/>
          <w:sz w:val="28"/>
          <w:szCs w:val="28"/>
          <w:lang w:bidi="ar-EG"/>
        </w:rPr>
        <w:t>aynı ağırlıkta olmadıkça altını altınla değiştirmesin.</w:t>
      </w:r>
      <w:r w:rsidRPr="00AA12E2">
        <w:rPr>
          <w:rStyle w:val="DipnotBavurusu"/>
          <w:rFonts w:ascii="Times New Roman" w:hAnsi="Times New Roman" w:cs="Times New Roman"/>
          <w:color w:val="000000"/>
          <w:sz w:val="28"/>
          <w:szCs w:val="28"/>
          <w:lang w:bidi="ar-EG"/>
        </w:rPr>
        <w:footnoteReference w:id="76"/>
      </w:r>
    </w:p>
    <w:p w:rsidR="00005CC1" w:rsidRPr="00AA12E2" w:rsidRDefault="00201C4E"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lang w:bidi="ar-EG"/>
        </w:rPr>
        <w:t>…</w:t>
      </w:r>
      <w:r w:rsidR="00005CC1" w:rsidRPr="00AA12E2">
        <w:rPr>
          <w:rFonts w:ascii="Traditional Arabic" w:hAnsi="Traditional Arabic" w:cs="Traditional Arabic"/>
          <w:sz w:val="28"/>
          <w:szCs w:val="28"/>
          <w:rtl/>
          <w:lang w:bidi="ar-EG"/>
        </w:rPr>
        <w:t>، وَمَنْ كَانَ يُؤْمِنُ بِاللَّهِ وَالْيَوْمِ الْآخِرِ فَلَا يَأْخُذَنَّ دَابَّةً مِنَ الْمَغَانِمِ فَيَرْكَبَهَا حَتَّى إِذَا أَعْجَفَهَا رَدَّهَا فِي الْمَغَانِمِ، وَمَنْ كَانَ يُؤْمِنُ بِاللَّهِ وَالْيَوْمِ الْآخِرِ فَلَا يَلْبَسْ ثَوْبًا مِنَ الْمَغَانِمِ حَتَّى إِذَا أَخْ</w:t>
      </w:r>
      <w:r w:rsidR="00CB1FBD" w:rsidRPr="00AA12E2">
        <w:rPr>
          <w:rFonts w:ascii="Traditional Arabic" w:hAnsi="Traditional Arabic" w:cs="Traditional Arabic"/>
          <w:sz w:val="28"/>
          <w:szCs w:val="28"/>
          <w:rtl/>
          <w:lang w:bidi="ar-EG"/>
        </w:rPr>
        <w:t>لَقَهُ رَدَّهُ فِي الْمَغَانِمِ</w:t>
      </w:r>
      <w:r w:rsidR="00096629" w:rsidRPr="00AA12E2">
        <w:rPr>
          <w:rFonts w:ascii="Traditional Arabic" w:hAnsi="Traditional Arabic" w:cs="Traditional Arabic"/>
          <w:sz w:val="28"/>
          <w:szCs w:val="28"/>
          <w:lang w:bidi="ar-EG"/>
        </w:rPr>
        <w:t xml:space="preserve"> </w:t>
      </w:r>
    </w:p>
    <w:p w:rsidR="00462768" w:rsidRPr="00AA12E2" w:rsidRDefault="00462768" w:rsidP="00D03BD4">
      <w:pPr>
        <w:jc w:val="both"/>
        <w:rPr>
          <w:rFonts w:ascii="Times New Roman" w:hAnsi="Times New Roman" w:cs="Times New Roman"/>
          <w:color w:val="000000"/>
          <w:sz w:val="28"/>
          <w:szCs w:val="28"/>
          <w:lang w:bidi="ar-EG"/>
        </w:rPr>
      </w:pPr>
      <w:r w:rsidRPr="00AA12E2">
        <w:rPr>
          <w:rFonts w:ascii="Times New Roman" w:hAnsi="Times New Roman" w:cs="Times New Roman"/>
          <w:b/>
          <w:bCs/>
          <w:color w:val="000000"/>
          <w:sz w:val="28"/>
          <w:szCs w:val="28"/>
          <w:lang w:bidi="ar-EG"/>
        </w:rPr>
        <w:t>Allah'a ve ahiret gününe iman eden bir kişi</w:t>
      </w:r>
      <w:r w:rsidRPr="00AA12E2">
        <w:rPr>
          <w:rFonts w:ascii="Times New Roman" w:hAnsi="Times New Roman" w:cs="Times New Roman"/>
          <w:color w:val="000000"/>
          <w:sz w:val="28"/>
          <w:szCs w:val="28"/>
          <w:lang w:bidi="ar-EG"/>
        </w:rPr>
        <w:t>, Müslümanların ganimet mallarından olan bir hayvana, zayıflatıncaya kadar binip de sonra onu geri ganimet malları arasına bırakmasın. Yine Allah’a ve ahiret gününe inanan bir kişi Müslümanların ganimet mallarından olan bir elbiseyi eskitinceye kadar giyip de onu bu haliyle geri ganimet malları arasına bırakmasın.</w:t>
      </w:r>
      <w:r w:rsidRPr="00AA12E2">
        <w:rPr>
          <w:rStyle w:val="DipnotBavurusu"/>
          <w:rFonts w:ascii="Times New Roman" w:hAnsi="Times New Roman" w:cs="Times New Roman"/>
          <w:color w:val="000000"/>
          <w:sz w:val="28"/>
          <w:szCs w:val="28"/>
          <w:lang w:bidi="ar-EG"/>
        </w:rPr>
        <w:footnoteReference w:id="77"/>
      </w:r>
      <w:r w:rsidRPr="00AA12E2">
        <w:rPr>
          <w:rFonts w:ascii="Times New Roman" w:hAnsi="Times New Roman" w:cs="Times New Roman"/>
          <w:color w:val="000000"/>
          <w:sz w:val="28"/>
          <w:szCs w:val="28"/>
          <w:lang w:bidi="ar-EG"/>
        </w:rPr>
        <w:t xml:space="preserve"> </w:t>
      </w:r>
    </w:p>
    <w:p w:rsidR="00005CC1" w:rsidRPr="00AA12E2" w:rsidRDefault="00005CC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انَ يُؤْمِنُ بِاللهِ وَالْيَوْمِ الْآخِرِ فَلَا يَلْبَسْ حَرِيرًا وَلَا ذَهَبًا</w:t>
      </w:r>
      <w:r w:rsidR="00096629" w:rsidRPr="00AA12E2">
        <w:rPr>
          <w:rFonts w:ascii="Traditional Arabic" w:hAnsi="Traditional Arabic" w:cs="Traditional Arabic"/>
          <w:sz w:val="28"/>
          <w:szCs w:val="28"/>
          <w:lang w:bidi="ar-EG"/>
        </w:rPr>
        <w:t xml:space="preserve"> </w:t>
      </w:r>
    </w:p>
    <w:p w:rsidR="001829EB" w:rsidRPr="00AA12E2" w:rsidRDefault="001829EB"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Allah’a ve ahiret gününe inanan i</w:t>
      </w:r>
      <w:r w:rsidR="00431345" w:rsidRPr="00AA12E2">
        <w:rPr>
          <w:rFonts w:asciiTheme="majorBidi" w:hAnsiTheme="majorBidi" w:cstheme="majorBidi"/>
          <w:sz w:val="28"/>
          <w:szCs w:val="28"/>
          <w:lang w:bidi="ar-EG"/>
        </w:rPr>
        <w:t>pek giymesin ve altın takmasın.</w:t>
      </w:r>
      <w:r w:rsidRPr="00AA12E2">
        <w:rPr>
          <w:rStyle w:val="DipnotBavurusu"/>
          <w:rFonts w:asciiTheme="majorBidi" w:hAnsiTheme="majorBidi" w:cstheme="majorBidi"/>
          <w:sz w:val="28"/>
          <w:szCs w:val="28"/>
          <w:lang w:bidi="ar-EG"/>
        </w:rPr>
        <w:footnoteReference w:id="78"/>
      </w:r>
    </w:p>
    <w:p w:rsidR="00BA0F2A" w:rsidRPr="00AA12E2" w:rsidRDefault="00BA0F2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دَخَلَ جَرِيرُ بْنُ عَبْدِ اللَّهِ رَضِيَ اللَّهُ عَنْهُ عَلَى رَسُولِ اللَّهِ صَلَّى اللهُ عَلَيْهِ وَسَلَّمَ وَعِنْدَهُ أَصْحَابُهُ وَضَنَّ كُلُّ رَجُلٍ بِمَجْلِسِهِ فَأَخَذَ رَسُولُ اللَّهِ صَلَّى اللهُ عَلَيْهِ وَسَلَّمَ رِدَاءَهُ فَأَلْقَاهُ إِلَيْهِ فَتَلَقَّاهُ بِنَحْرِهِ وَوَجْهِهِ فَقَبَّلَهُ وَوَضَعَهُ عَلَى عَيْنَيْهِ وَقَالَ: أَكْرَمَكَ اللَّهُ كَمَا أَكْرَمْتَنِي، ثُمَّ وَضَعَهُ عَلَى ظَهْرِ رَسُولِ اللَّهِ صَلَّى اللهُ عَلَيْهِ وَسَلَّمَ، فَقَالَ رَسُولُ اللَّهِ صَلَّى اللهُ عَلَيْهِ وَسَلَّمَ: «مَنْ كَانَ يُؤْمِنُ بِاللَّهِ وَالْيَوْمِ الْآخِرِ فَإِذَا أَتَاهُ كَرِيمُ قَوْمٍ فَلْيُكْرِمْهُ»</w:t>
      </w:r>
      <w:r w:rsidR="00084EAF" w:rsidRPr="00AA12E2">
        <w:rPr>
          <w:rFonts w:ascii="Traditional Arabic" w:hAnsi="Traditional Arabic" w:cs="Traditional Arabic"/>
          <w:sz w:val="28"/>
          <w:szCs w:val="28"/>
          <w:lang w:bidi="ar-EG"/>
        </w:rPr>
        <w:t xml:space="preserve">  </w:t>
      </w:r>
    </w:p>
    <w:p w:rsidR="00431345" w:rsidRPr="00AA12E2" w:rsidRDefault="00431345"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b/>
          <w:bCs/>
          <w:color w:val="000000"/>
          <w:sz w:val="28"/>
          <w:szCs w:val="28"/>
          <w:lang w:bidi="ar-EG"/>
        </w:rPr>
        <w:t>Allah’a ve ahiret gününe inanan kişi</w:t>
      </w:r>
      <w:r w:rsidRPr="00AA12E2">
        <w:rPr>
          <w:rFonts w:ascii="Times New Roman" w:hAnsi="Times New Roman" w:cs="Times New Roman"/>
          <w:color w:val="000000"/>
          <w:sz w:val="28"/>
          <w:szCs w:val="28"/>
          <w:lang w:bidi="ar-EG"/>
        </w:rPr>
        <w:t>, bir topluluğun ileri geleni geldiğinde ona ikramda bulunsun.</w:t>
      </w:r>
      <w:r w:rsidRPr="00AA12E2">
        <w:rPr>
          <w:rStyle w:val="DipnotBavurusu"/>
          <w:rFonts w:ascii="Times New Roman" w:hAnsi="Times New Roman" w:cs="Times New Roman"/>
          <w:color w:val="000000"/>
          <w:sz w:val="28"/>
          <w:szCs w:val="28"/>
          <w:lang w:bidi="ar-EG"/>
        </w:rPr>
        <w:footnoteReference w:id="79"/>
      </w:r>
    </w:p>
    <w:p w:rsidR="00FA057F" w:rsidRPr="00AA12E2" w:rsidRDefault="00CC768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انَ يُؤْمِنُ بِاللهِ وَالْيَوْمِ الْآخِرِ، فَلَا يَدْخُلِ الْحَمَّامَ إِلَّا بِمِئْزَرٍ، وَمَنْ كَانَ يُؤْمِنُ بِاللهِ وَالْيَوْمِ الْآخِرِ، فَلَا يُدْخِلْ حَلِيلَتَهُ الْحَمَّامَ، وَمَنْ كَانَ يُؤْمِنُ بِاللهِ وَالْيَوْمِ الْآخِرِ، فَلَا يَقْعُدْ عَلَى مَائِدَةٍ يُشْرَبُ عَلَيْهَا الْخَمْرُ، وَمَنْ كَانَ يُؤْمِنُ بِاللهِ وَالْيَوْمِ الْآخِرِ، فَلَا يَخْلُوَنَّ بِامْرَأَةٍ لَيْسَ مَعَهَا ذُو مَحْرَمٍ مِنْهَا، فَإِنَّ ثَالِثَهُمَا الشَّيْطَانُ</w:t>
      </w:r>
      <w:r w:rsidR="00084EAF" w:rsidRPr="00AA12E2">
        <w:rPr>
          <w:rFonts w:ascii="Traditional Arabic" w:hAnsi="Traditional Arabic" w:cs="Traditional Arabic"/>
          <w:sz w:val="28"/>
          <w:szCs w:val="28"/>
          <w:lang w:bidi="ar-EG"/>
        </w:rPr>
        <w:t xml:space="preserve"> </w:t>
      </w:r>
    </w:p>
    <w:p w:rsidR="00DF514A" w:rsidRPr="00AA12E2" w:rsidRDefault="00F24BB8" w:rsidP="00D03BD4">
      <w:pPr>
        <w:jc w:val="both"/>
        <w:rPr>
          <w:rFonts w:ascii="Times New Roman" w:hAnsi="Times New Roman" w:cs="Times New Roman"/>
          <w:color w:val="000000"/>
          <w:sz w:val="28"/>
          <w:szCs w:val="28"/>
          <w:lang w:bidi="ar-EG"/>
        </w:rPr>
      </w:pPr>
      <w:r w:rsidRPr="00AA12E2">
        <w:rPr>
          <w:rFonts w:ascii="Times New Roman" w:hAnsi="Times New Roman" w:cs="Times New Roman"/>
          <w:b/>
          <w:bCs/>
          <w:color w:val="000000"/>
          <w:sz w:val="28"/>
          <w:szCs w:val="28"/>
          <w:lang w:bidi="ar-EG"/>
        </w:rPr>
        <w:t>Allah’a ve ahiret gününe inanan kişi</w:t>
      </w:r>
      <w:r w:rsidRPr="00AA12E2">
        <w:rPr>
          <w:rFonts w:ascii="Times New Roman" w:hAnsi="Times New Roman" w:cs="Times New Roman"/>
          <w:color w:val="000000"/>
          <w:sz w:val="28"/>
          <w:szCs w:val="28"/>
          <w:lang w:bidi="ar-EG"/>
        </w:rPr>
        <w:t xml:space="preserve">, hamama elbisesiz girmesin. Allah’a ve ahiret gününe inanan kişi, hanımını hamama sokmasın. </w:t>
      </w:r>
      <w:r w:rsidR="00DF514A" w:rsidRPr="00AA12E2">
        <w:rPr>
          <w:rFonts w:ascii="Times New Roman" w:hAnsi="Times New Roman" w:cs="Times New Roman"/>
          <w:color w:val="000000"/>
          <w:sz w:val="28"/>
          <w:szCs w:val="28"/>
          <w:lang w:bidi="ar-EG"/>
        </w:rPr>
        <w:t xml:space="preserve">Allah’a ve ahiret gününe inanan kişi, içki servisi yapılan sofraya oturmasın. Allah’a ve ahiret gününe </w:t>
      </w:r>
      <w:r w:rsidR="00DF514A" w:rsidRPr="00AA12E2">
        <w:rPr>
          <w:rFonts w:ascii="Times New Roman" w:hAnsi="Times New Roman" w:cs="Times New Roman"/>
          <w:color w:val="000000"/>
          <w:sz w:val="28"/>
          <w:szCs w:val="28"/>
          <w:lang w:bidi="ar-EG"/>
        </w:rPr>
        <w:lastRenderedPageBreak/>
        <w:t>inanan kişi,</w:t>
      </w:r>
      <w:r w:rsidR="00DF514A" w:rsidRPr="00AA12E2">
        <w:rPr>
          <w:sz w:val="28"/>
          <w:szCs w:val="28"/>
        </w:rPr>
        <w:t xml:space="preserve"> </w:t>
      </w:r>
      <w:r w:rsidR="00DF514A" w:rsidRPr="00AA12E2">
        <w:rPr>
          <w:rFonts w:ascii="Times New Roman" w:hAnsi="Times New Roman" w:cs="Times New Roman"/>
          <w:color w:val="000000"/>
          <w:sz w:val="28"/>
          <w:szCs w:val="28"/>
          <w:lang w:bidi="ar-EG"/>
        </w:rPr>
        <w:t>namahremi</w:t>
      </w:r>
      <w:r w:rsidRPr="00AA12E2">
        <w:rPr>
          <w:rFonts w:ascii="Times New Roman" w:hAnsi="Times New Roman" w:cs="Times New Roman"/>
          <w:color w:val="000000"/>
          <w:sz w:val="28"/>
          <w:szCs w:val="28"/>
          <w:lang w:bidi="ar-EG"/>
        </w:rPr>
        <w:t xml:space="preserve"> olan kadınla baş başa kalmasın, zira üçüncüleri şeytan olur.</w:t>
      </w:r>
      <w:r w:rsidR="00DF514A" w:rsidRPr="00AA12E2">
        <w:rPr>
          <w:rStyle w:val="DipnotBavurusu"/>
          <w:rFonts w:ascii="Times New Roman" w:hAnsi="Times New Roman" w:cs="Times New Roman"/>
          <w:color w:val="000000"/>
          <w:sz w:val="28"/>
          <w:szCs w:val="28"/>
          <w:lang w:bidi="ar-EG"/>
        </w:rPr>
        <w:footnoteReference w:id="80"/>
      </w:r>
      <w:r w:rsidR="00DF514A" w:rsidRPr="00AA12E2">
        <w:rPr>
          <w:rFonts w:ascii="Times New Roman" w:hAnsi="Times New Roman" w:cs="Times New Roman"/>
          <w:color w:val="000000"/>
          <w:sz w:val="28"/>
          <w:szCs w:val="28"/>
          <w:lang w:bidi="ar-EG"/>
        </w:rPr>
        <w:t xml:space="preserve"> </w:t>
      </w:r>
    </w:p>
    <w:p w:rsidR="00FB462A" w:rsidRPr="00AA12E2" w:rsidRDefault="00FB462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مِنْ إِجْلَالِ اللَّهِ إِكْرَامَ ذِي الشَّيْبَةِ الْمُسْلِمِ، وَحَامِلِ الْقُرْآنِ غَيْرِ الْغَالِي فِيهِ وَالْجَافِي عَنْهُ، وَإِكْرَامَ ذِي السُّلْطَانِ الْمُقْسِطِ</w:t>
      </w:r>
      <w:r w:rsidR="004E23F7" w:rsidRPr="00AA12E2">
        <w:rPr>
          <w:rFonts w:ascii="Traditional Arabic" w:hAnsi="Traditional Arabic" w:cs="Traditional Arabic"/>
          <w:sz w:val="28"/>
          <w:szCs w:val="28"/>
          <w:lang w:bidi="ar-EG"/>
        </w:rPr>
        <w:t xml:space="preserve"> </w:t>
      </w:r>
    </w:p>
    <w:p w:rsidR="00A13ED9" w:rsidRPr="00AA12E2" w:rsidRDefault="00A13ED9"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color w:val="000000"/>
          <w:sz w:val="28"/>
          <w:szCs w:val="28"/>
          <w:lang w:bidi="ar-EG"/>
        </w:rPr>
        <w:t>Yaşlı bir Müslümana, Kur’an’dan uzaklaşmayan ve aşırıya gitmeyen hafıza, adaletli yöneticiye hürmet etmek, yüce Allah’a saygıdan ileri gelir.</w:t>
      </w:r>
      <w:r w:rsidRPr="00AA12E2">
        <w:rPr>
          <w:rStyle w:val="DipnotBavurusu"/>
          <w:rFonts w:ascii="Times New Roman" w:hAnsi="Times New Roman" w:cs="Times New Roman"/>
          <w:color w:val="000000"/>
          <w:sz w:val="28"/>
          <w:szCs w:val="28"/>
          <w:lang w:bidi="ar-EG"/>
        </w:rPr>
        <w:footnoteReference w:id="81"/>
      </w:r>
      <w:r w:rsidRPr="00AA12E2">
        <w:rPr>
          <w:rFonts w:ascii="Times New Roman" w:hAnsi="Times New Roman" w:cs="Times New Roman"/>
          <w:color w:val="000000"/>
          <w:sz w:val="28"/>
          <w:szCs w:val="28"/>
          <w:lang w:bidi="ar-EG"/>
        </w:rPr>
        <w:t xml:space="preserve"> </w:t>
      </w:r>
    </w:p>
    <w:p w:rsidR="00B63AAD" w:rsidRPr="00AA12E2" w:rsidRDefault="00B63AA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اسْتَحْيُ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يَاءِ</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نَسْتَحْيِ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حَمْ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هِ</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لَيْ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ا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اِسْتِحْ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حْفَظَ</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أْ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حْفَظَ</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طْ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وَ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تَذَ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وْ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بِ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آخِ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زِي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عَ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حْ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يَاءِ</w:t>
      </w:r>
    </w:p>
    <w:p w:rsidR="00B63AAD" w:rsidRPr="00AA12E2" w:rsidRDefault="00386B9E"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Peygamber Efendimiz b</w:t>
      </w:r>
      <w:r w:rsidR="00B63AAD" w:rsidRPr="00AA12E2">
        <w:rPr>
          <w:rFonts w:ascii="Times New Roman" w:hAnsi="Times New Roman" w:cs="Times New Roman"/>
          <w:color w:val="000000"/>
          <w:sz w:val="28"/>
          <w:szCs w:val="28"/>
          <w:lang w:bidi="ar-EG"/>
        </w:rPr>
        <w:t>ir</w:t>
      </w:r>
      <w:r w:rsidRPr="00AA12E2">
        <w:rPr>
          <w:rFonts w:ascii="Times New Roman" w:hAnsi="Times New Roman" w:cs="Times New Roman"/>
          <w:color w:val="000000"/>
          <w:sz w:val="28"/>
          <w:szCs w:val="28"/>
          <w:lang w:bidi="ar-EG"/>
        </w:rPr>
        <w:t xml:space="preserve"> gün ashâbına, “Allah’tan gereği gibi </w:t>
      </w:r>
      <w:r w:rsidR="00B63AAD" w:rsidRPr="00AA12E2">
        <w:rPr>
          <w:rFonts w:ascii="Times New Roman" w:hAnsi="Times New Roman" w:cs="Times New Roman"/>
          <w:color w:val="000000"/>
          <w:sz w:val="28"/>
          <w:szCs w:val="28"/>
          <w:lang w:bidi="ar-EG"/>
        </w:rPr>
        <w:t>hayâ ed</w:t>
      </w:r>
      <w:r w:rsidRPr="00AA12E2">
        <w:rPr>
          <w:rFonts w:ascii="Times New Roman" w:hAnsi="Times New Roman" w:cs="Times New Roman"/>
          <w:color w:val="000000"/>
          <w:sz w:val="28"/>
          <w:szCs w:val="28"/>
          <w:lang w:bidi="ar-EG"/>
        </w:rPr>
        <w:t>in!” buyurunca onlar, “Ey Allah’</w:t>
      </w:r>
      <w:r w:rsidR="00B63AAD" w:rsidRPr="00AA12E2">
        <w:rPr>
          <w:rFonts w:ascii="Times New Roman" w:hAnsi="Times New Roman" w:cs="Times New Roman"/>
          <w:color w:val="000000"/>
          <w:sz w:val="28"/>
          <w:szCs w:val="28"/>
          <w:lang w:bidi="ar-EG"/>
        </w:rPr>
        <w:t xml:space="preserve">ın </w:t>
      </w:r>
      <w:r w:rsidRPr="00AA12E2">
        <w:rPr>
          <w:rFonts w:ascii="Times New Roman" w:hAnsi="Times New Roman" w:cs="Times New Roman"/>
          <w:color w:val="000000"/>
          <w:sz w:val="28"/>
          <w:szCs w:val="28"/>
          <w:lang w:bidi="ar-EG"/>
        </w:rPr>
        <w:t>Resûlü! Elhamdülillâh biz Allah’</w:t>
      </w:r>
      <w:r w:rsidR="00B63AAD" w:rsidRPr="00AA12E2">
        <w:rPr>
          <w:rFonts w:ascii="Times New Roman" w:hAnsi="Times New Roman" w:cs="Times New Roman"/>
          <w:color w:val="000000"/>
          <w:sz w:val="28"/>
          <w:szCs w:val="28"/>
          <w:lang w:bidi="ar-EG"/>
        </w:rPr>
        <w:t>tan hayâ ediyoruz.” demişlerdi</w:t>
      </w:r>
      <w:r w:rsidRPr="00AA12E2">
        <w:rPr>
          <w:rFonts w:ascii="Times New Roman" w:hAnsi="Times New Roman" w:cs="Times New Roman"/>
          <w:color w:val="000000"/>
          <w:sz w:val="28"/>
          <w:szCs w:val="28"/>
          <w:lang w:bidi="ar-EG"/>
        </w:rPr>
        <w:t>r</w:t>
      </w:r>
      <w:r w:rsidR="00B63AAD" w:rsidRPr="00AA12E2">
        <w:rPr>
          <w:rFonts w:ascii="Times New Roman" w:hAnsi="Times New Roman" w:cs="Times New Roman"/>
          <w:color w:val="000000"/>
          <w:sz w:val="28"/>
          <w:szCs w:val="28"/>
          <w:lang w:bidi="ar-EG"/>
        </w:rPr>
        <w:t xml:space="preserve">. Bunun üzerine Resûl-i Ekrem </w:t>
      </w:r>
      <w:r w:rsidRPr="00AA12E2">
        <w:rPr>
          <w:rFonts w:ascii="Times New Roman" w:hAnsi="Times New Roman" w:cs="Times New Roman"/>
          <w:color w:val="000000"/>
          <w:sz w:val="28"/>
          <w:szCs w:val="28"/>
          <w:lang w:bidi="ar-EG"/>
        </w:rPr>
        <w:t xml:space="preserve">bu sözünü </w:t>
      </w:r>
      <w:r w:rsidR="00B63AAD" w:rsidRPr="00AA12E2">
        <w:rPr>
          <w:rFonts w:ascii="Times New Roman" w:hAnsi="Times New Roman" w:cs="Times New Roman"/>
          <w:color w:val="000000"/>
          <w:sz w:val="28"/>
          <w:szCs w:val="28"/>
          <w:lang w:bidi="ar-EG"/>
        </w:rPr>
        <w:t xml:space="preserve">şöyle </w:t>
      </w:r>
      <w:r w:rsidRPr="00AA12E2">
        <w:rPr>
          <w:rFonts w:ascii="Times New Roman" w:hAnsi="Times New Roman" w:cs="Times New Roman"/>
          <w:color w:val="000000"/>
          <w:sz w:val="28"/>
          <w:szCs w:val="28"/>
          <w:lang w:bidi="ar-EG"/>
        </w:rPr>
        <w:t>izah etmiştir</w:t>
      </w:r>
      <w:r w:rsidR="00B63AAD" w:rsidRPr="00AA12E2">
        <w:rPr>
          <w:rFonts w:ascii="Times New Roman" w:hAnsi="Times New Roman" w:cs="Times New Roman"/>
          <w:color w:val="000000"/>
          <w:sz w:val="28"/>
          <w:szCs w:val="28"/>
          <w:lang w:bidi="ar-EG"/>
        </w:rPr>
        <w:t>: “Bu, sizin a</w:t>
      </w:r>
      <w:r w:rsidRPr="00AA12E2">
        <w:rPr>
          <w:rFonts w:ascii="Times New Roman" w:hAnsi="Times New Roman" w:cs="Times New Roman"/>
          <w:color w:val="000000"/>
          <w:sz w:val="28"/>
          <w:szCs w:val="28"/>
          <w:lang w:bidi="ar-EG"/>
        </w:rPr>
        <w:t>nladığınız gibi değildir! Yüce Allah’</w:t>
      </w:r>
      <w:r w:rsidR="00B63AAD" w:rsidRPr="00AA12E2">
        <w:rPr>
          <w:rFonts w:ascii="Times New Roman" w:hAnsi="Times New Roman" w:cs="Times New Roman"/>
          <w:color w:val="000000"/>
          <w:sz w:val="28"/>
          <w:szCs w:val="28"/>
          <w:lang w:bidi="ar-EG"/>
        </w:rPr>
        <w:t>tan hakkıyla hayâ etmek, baş ve başta bulunan organlarla, karın ve karnın içine aldığı organları (her türlü günah ve haramdan) korumak, ölümü ve (toprak altında) çürümeyi hatırlamaktır. Âhireti arzu eden, dünyanın süsünü terk eder. Kim bu şekilde davr</w:t>
      </w:r>
      <w:r w:rsidRPr="00AA12E2">
        <w:rPr>
          <w:rFonts w:ascii="Times New Roman" w:hAnsi="Times New Roman" w:cs="Times New Roman"/>
          <w:color w:val="000000"/>
          <w:sz w:val="28"/>
          <w:szCs w:val="28"/>
          <w:lang w:bidi="ar-EG"/>
        </w:rPr>
        <w:t>anırsa Allah’</w:t>
      </w:r>
      <w:r w:rsidR="00B63AAD" w:rsidRPr="00AA12E2">
        <w:rPr>
          <w:rFonts w:ascii="Times New Roman" w:hAnsi="Times New Roman" w:cs="Times New Roman"/>
          <w:color w:val="000000"/>
          <w:sz w:val="28"/>
          <w:szCs w:val="28"/>
          <w:lang w:bidi="ar-EG"/>
        </w:rPr>
        <w:t>tan gereği gibi hayâ etmiş olur.</w:t>
      </w:r>
      <w:r w:rsidR="00B63AAD" w:rsidRPr="00AA12E2">
        <w:rPr>
          <w:rStyle w:val="DipnotBavurusu"/>
          <w:rFonts w:ascii="Times New Roman" w:hAnsi="Times New Roman" w:cs="Times New Roman"/>
          <w:color w:val="000000"/>
          <w:sz w:val="28"/>
          <w:szCs w:val="28"/>
          <w:lang w:bidi="ar-EG"/>
        </w:rPr>
        <w:footnoteReference w:id="82"/>
      </w:r>
      <w:r w:rsidR="0031521B" w:rsidRPr="00AA12E2">
        <w:rPr>
          <w:rFonts w:ascii="Times New Roman" w:hAnsi="Times New Roman" w:cs="Times New Roman"/>
          <w:color w:val="000000"/>
          <w:sz w:val="28"/>
          <w:szCs w:val="28"/>
          <w:lang w:bidi="ar-EG"/>
        </w:rPr>
        <w:t xml:space="preserve"> </w:t>
      </w:r>
    </w:p>
    <w:p w:rsidR="00327CC9" w:rsidRPr="00AA12E2" w:rsidRDefault="00F62B11" w:rsidP="00D03BD4">
      <w:pPr>
        <w:pStyle w:val="Balk1"/>
        <w:jc w:val="both"/>
        <w:rPr>
          <w:lang w:bidi="ar-EG"/>
        </w:rPr>
      </w:pPr>
      <w:r w:rsidRPr="00AA12E2">
        <w:rPr>
          <w:lang w:bidi="ar-EG"/>
        </w:rPr>
        <w:t xml:space="preserve">Böyle yapmadıkça </w:t>
      </w:r>
      <w:r w:rsidR="00327CC9" w:rsidRPr="00AA12E2">
        <w:t>inanmış</w:t>
      </w:r>
      <w:r w:rsidR="00327CC9" w:rsidRPr="00AA12E2">
        <w:rPr>
          <w:lang w:bidi="ar-EG"/>
        </w:rPr>
        <w:t xml:space="preserve"> olmazsınız </w:t>
      </w:r>
    </w:p>
    <w:p w:rsidR="00C30747" w:rsidRPr="00AA12E2" w:rsidRDefault="00C307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ؤْمِنُ أَحَدُكُمْ، حَتَّى يُحِبَّ لِأَخِيهِ مَا يُحِبُّ لِنَفْسِهِ</w:t>
      </w:r>
      <w:r w:rsidR="001B5164"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لَا يَبْلُغُ عَبْدٌ حَقِيقَةَ الْإِيمَانِ حَتَّى يُحِبَّ لِلنَّاسِ مَا يُحِبُّ لِنَفْسِهِ مِنَ الْخَيْرِ</w:t>
      </w:r>
      <w:r w:rsidRPr="00AA12E2">
        <w:rPr>
          <w:rFonts w:ascii="Traditional Arabic" w:hAnsi="Traditional Arabic" w:cs="Traditional Arabic"/>
          <w:sz w:val="28"/>
          <w:szCs w:val="28"/>
          <w:lang w:bidi="ar-EG"/>
        </w:rPr>
        <w:t xml:space="preserve"> </w:t>
      </w:r>
    </w:p>
    <w:p w:rsidR="00B07B3C" w:rsidRPr="00AA12E2" w:rsidRDefault="00B07B3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t xml:space="preserve">Sizden biriniz kendisi için sevip arzu ettiği şeyi din kardeşi için de sevip arzu etmedikçe </w:t>
      </w:r>
      <w:r w:rsidRPr="00AA12E2">
        <w:rPr>
          <w:rFonts w:asciiTheme="majorBidi" w:hAnsiTheme="majorBidi" w:cstheme="majorBidi"/>
          <w:b/>
          <w:bCs/>
          <w:sz w:val="28"/>
          <w:szCs w:val="28"/>
        </w:rPr>
        <w:t>iman etmiş olmaz</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83"/>
      </w:r>
    </w:p>
    <w:p w:rsidR="00732A35" w:rsidRPr="00AA12E2" w:rsidRDefault="00DB4C5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دَبَّ إِلَيْكُمْ دَاءُ الأُمَمِ قَبْلَكُمْ: الحَسَدُ وَالبَغْضَاءُ، هِيَ الحَالِقَةُ، لَا أَقُولُ تَحْلِقُ الشَّعَرَ وَلَكِنْ تَحْلِقُ الدِّينَ، وَالَّذِي نَفْسِي بِيَدِهِ لَا تَدْخُلُوا الجَنَّةَ حَتَّى تُؤْمِنُوا، وَلَا تُؤْمِنُوا حَتَّى تَحَابُّوا، أَفَلَا أُنَبِّئُكُمْ بِمَا يُثَبِّتُ ذَلِكَ لَكُمْ؟ أَفْشُوا السَّلَامَ بَيْنَكُمْ</w:t>
      </w:r>
      <w:r w:rsidRPr="00AA12E2">
        <w:rPr>
          <w:rStyle w:val="DipnotBavurusu"/>
          <w:rFonts w:ascii="Traditional Arabic" w:hAnsi="Traditional Arabic" w:cs="Traditional Arabic"/>
          <w:sz w:val="28"/>
          <w:szCs w:val="28"/>
          <w:vertAlign w:val="baseline"/>
          <w:rtl/>
          <w:lang w:bidi="ar-EG"/>
        </w:rPr>
        <w:t xml:space="preserve"> </w:t>
      </w:r>
      <w:r w:rsidR="00BC58AC" w:rsidRPr="00AA12E2">
        <w:rPr>
          <w:rFonts w:ascii="Traditional Arabic" w:hAnsi="Traditional Arabic" w:cs="Traditional Arabic"/>
          <w:sz w:val="28"/>
          <w:szCs w:val="28"/>
          <w:lang w:bidi="ar-EG"/>
        </w:rPr>
        <w:t xml:space="preserve"> </w:t>
      </w:r>
    </w:p>
    <w:p w:rsidR="00060111" w:rsidRPr="00AA12E2" w:rsidRDefault="000E53E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Geçmiş toplumların hastalığı size de bulaştı: Haset ve kin beslemek! İşte bunlar, kökten yok edicidir. Saçı tıraş eder demiyorum, aksine dini kökünden kazıyıp yok eder. Bu canı bu tende tutan Allah’a yemin ederim ki iman etmeden cennete giremezsiniz, birbirinizi sevmeden de mümin olamazsınız. Yaptığınızda birbirinizi seveceğiniz bir şey söyleyeyim mi? Aranızda selamı yayınız.</w:t>
      </w:r>
      <w:r w:rsidR="00060111" w:rsidRPr="00AA12E2">
        <w:rPr>
          <w:rStyle w:val="DipnotBavurusu"/>
          <w:rFonts w:ascii="Times New Roman" w:hAnsi="Times New Roman" w:cs="Times New Roman"/>
          <w:color w:val="000000"/>
          <w:sz w:val="28"/>
          <w:szCs w:val="28"/>
          <w:lang w:bidi="ar-EG"/>
        </w:rPr>
        <w:footnoteReference w:id="84"/>
      </w:r>
      <w:r w:rsidR="00060111" w:rsidRPr="00AA12E2">
        <w:rPr>
          <w:rFonts w:ascii="Times New Roman" w:hAnsi="Times New Roman" w:cs="Times New Roman"/>
          <w:color w:val="000000"/>
          <w:sz w:val="28"/>
          <w:szCs w:val="28"/>
          <w:lang w:bidi="ar-EG"/>
        </w:rPr>
        <w:t xml:space="preserve"> </w:t>
      </w:r>
    </w:p>
    <w:p w:rsidR="00F62B11" w:rsidRPr="00AA12E2" w:rsidRDefault="0064298B" w:rsidP="00013210">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w:t>
      </w:r>
      <w:r w:rsidRPr="00AA12E2">
        <w:rPr>
          <w:rFonts w:ascii="Traditional Arabic" w:hAnsi="Traditional Arabic" w:cs="Traditional Arabic"/>
          <w:sz w:val="28"/>
          <w:szCs w:val="28"/>
          <w:u w:val="single"/>
          <w:rtl/>
          <w:lang w:bidi="ar-EG"/>
        </w:rPr>
        <w:t>لَنْ تُؤْمِنُوا</w:t>
      </w:r>
      <w:r w:rsidRPr="00AA12E2">
        <w:rPr>
          <w:rFonts w:ascii="Traditional Arabic" w:hAnsi="Traditional Arabic" w:cs="Traditional Arabic"/>
          <w:sz w:val="28"/>
          <w:szCs w:val="28"/>
          <w:rtl/>
          <w:lang w:bidi="ar-EG"/>
        </w:rPr>
        <w:t xml:space="preserve"> حَتَّى تَرَاحَمُوا ". قَالُوا: يَا رَسُولَ اللَّهِ، كُلُّنَا رَحِيمٌ. قَالَ: " إِنَّهُ لَيْسَ بِرَحْمَةِ</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أَحَدِكُمْ صَاحِبَهُ، وَلَكِنَّهَا رَحْمَةُ ا</w:t>
      </w:r>
      <w:r w:rsidR="00233219" w:rsidRPr="00AA12E2">
        <w:rPr>
          <w:rFonts w:ascii="Traditional Arabic" w:hAnsi="Traditional Arabic" w:cs="Traditional Arabic"/>
          <w:sz w:val="28"/>
          <w:szCs w:val="28"/>
          <w:rtl/>
          <w:lang w:bidi="ar-EG"/>
        </w:rPr>
        <w:t>لنَّاسِ رَحْمَةُ الْعَامَّةِ»</w:t>
      </w:r>
      <w:r w:rsidR="00013210" w:rsidRPr="00AA12E2">
        <w:rPr>
          <w:rFonts w:ascii="Traditional Arabic" w:hAnsi="Traditional Arabic" w:cs="Traditional Arabic"/>
          <w:sz w:val="28"/>
          <w:szCs w:val="28"/>
          <w:lang w:bidi="ar-EG"/>
        </w:rPr>
        <w:t>/</w:t>
      </w:r>
      <w:r w:rsidR="009725EA" w:rsidRPr="00AA12E2">
        <w:rPr>
          <w:rFonts w:ascii="Traditional Arabic" w:hAnsi="Traditional Arabic" w:cs="Traditional Arabic"/>
          <w:sz w:val="28"/>
          <w:szCs w:val="28"/>
          <w:lang w:bidi="ar-EG"/>
        </w:rPr>
        <w:t xml:space="preserve"> </w:t>
      </w:r>
      <w:r w:rsidR="009725EA" w:rsidRPr="00AA12E2">
        <w:rPr>
          <w:rFonts w:ascii="Traditional Arabic" w:hAnsi="Traditional Arabic" w:cs="Traditional Arabic"/>
          <w:sz w:val="28"/>
          <w:szCs w:val="28"/>
          <w:rtl/>
          <w:lang w:bidi="ar-EG"/>
        </w:rPr>
        <w:t xml:space="preserve">وَالَّذِي نَفْسِي بِيَدِهِ </w:t>
      </w:r>
      <w:r w:rsidR="009725EA" w:rsidRPr="00AA12E2">
        <w:rPr>
          <w:rFonts w:ascii="Traditional Arabic" w:hAnsi="Traditional Arabic" w:cs="Traditional Arabic"/>
          <w:sz w:val="28"/>
          <w:szCs w:val="28"/>
          <w:u w:val="single"/>
          <w:rtl/>
          <w:lang w:bidi="ar-EG"/>
        </w:rPr>
        <w:t>لَا تَدْخُلُوا الْجَنَّةَ</w:t>
      </w:r>
      <w:r w:rsidR="009725EA" w:rsidRPr="00AA12E2">
        <w:rPr>
          <w:rFonts w:ascii="Traditional Arabic" w:hAnsi="Traditional Arabic" w:cs="Traditional Arabic"/>
          <w:sz w:val="28"/>
          <w:szCs w:val="28"/>
          <w:rtl/>
          <w:lang w:bidi="ar-EG"/>
        </w:rPr>
        <w:t xml:space="preserve"> حَتَّى تَرَاحَمُوا» قَالُوا: يَا رَسُولَ اللَّهِ كُلُّنَا رَحِيمٌ. قَالَ: «إِنَّهُ لَيْسَ بِرَحْمَةِ أَحَدِكُمْ وَلَكِنْ رَحْمَةُ الْعَامَّةِ رَحْمَةُ الْعَامَّةِ»</w:t>
      </w:r>
      <w:r w:rsidR="000904F8" w:rsidRPr="00AA12E2">
        <w:rPr>
          <w:rFonts w:ascii="Traditional Arabic" w:hAnsi="Traditional Arabic" w:cs="Traditional Arabic"/>
          <w:sz w:val="28"/>
          <w:szCs w:val="28"/>
          <w:lang w:bidi="ar-EG"/>
        </w:rPr>
        <w:t xml:space="preserve"> </w:t>
      </w:r>
    </w:p>
    <w:p w:rsidR="001D75CB" w:rsidRPr="00AA12E2" w:rsidRDefault="001D75C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rbirinize merhamet etmedikçe </w:t>
      </w:r>
      <w:r w:rsidRPr="00AA12E2">
        <w:rPr>
          <w:rFonts w:asciiTheme="majorBidi" w:hAnsiTheme="majorBidi" w:cstheme="majorBidi"/>
          <w:b/>
          <w:bCs/>
          <w:sz w:val="28"/>
          <w:szCs w:val="28"/>
          <w:lang w:bidi="ar-EG"/>
        </w:rPr>
        <w:t>iman etmiş olmazsınız</w:t>
      </w:r>
      <w:r w:rsidRPr="00AA12E2">
        <w:rPr>
          <w:rFonts w:asciiTheme="majorBidi" w:hAnsiTheme="majorBidi" w:cstheme="majorBidi"/>
          <w:sz w:val="28"/>
          <w:szCs w:val="28"/>
          <w:lang w:bidi="ar-EG"/>
        </w:rPr>
        <w:t xml:space="preserve"> (diğer rivayette ise: cennete giremezsiniz).” Sahabe: “Ya Rasulallah, hepimiz merhametliyiz” deyince Peygamber Efendimiz (sav) “Bu sizin (sadece) bir arkadaşınıza olan merhametiniz değildir. Bu (kast ettiğim) bütün insanlara karşı (duyulması gereken daha kapsamlı) merhamettir.</w:t>
      </w:r>
      <w:r w:rsidR="0064761A" w:rsidRPr="00AA12E2">
        <w:rPr>
          <w:rStyle w:val="DipnotBavurusu"/>
          <w:rFonts w:asciiTheme="majorBidi" w:hAnsiTheme="majorBidi" w:cstheme="majorBidi"/>
          <w:sz w:val="28"/>
          <w:szCs w:val="28"/>
          <w:lang w:bidi="ar-EG"/>
        </w:rPr>
        <w:footnoteReference w:id="85"/>
      </w:r>
      <w:r w:rsidRPr="00AA12E2">
        <w:rPr>
          <w:rFonts w:asciiTheme="majorBidi" w:hAnsiTheme="majorBidi" w:cstheme="majorBidi"/>
          <w:sz w:val="28"/>
          <w:szCs w:val="28"/>
          <w:lang w:bidi="ar-EG"/>
        </w:rPr>
        <w:t xml:space="preserve"> </w:t>
      </w:r>
    </w:p>
    <w:p w:rsidR="002D7987" w:rsidRPr="00AA12E2" w:rsidRDefault="00BA5DB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اللَّهِ لاَ يُؤْمِنُ، وَاللَّهِ لاَ يُؤْمِنُ، وَاللَّهِ لاَ يُؤْمِنُ» قِيلَ: وَمَنْ يَا رَسُولَ اللَّهِ؟ قَالَ: «الَّذِي لاَ يَأْمَنُ جَارُهُ بَوَايِقَهُ</w:t>
      </w:r>
      <w:r w:rsidR="000904F8" w:rsidRPr="00AA12E2">
        <w:rPr>
          <w:rFonts w:ascii="Traditional Arabic" w:hAnsi="Traditional Arabic" w:cs="Traditional Arabic"/>
          <w:sz w:val="28"/>
          <w:szCs w:val="28"/>
          <w:lang w:bidi="ar-EG"/>
        </w:rPr>
        <w:t xml:space="preserve"> </w:t>
      </w:r>
    </w:p>
    <w:p w:rsidR="00930954" w:rsidRPr="00AA12E2" w:rsidRDefault="00923100"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color w:val="000000"/>
          <w:sz w:val="28"/>
          <w:szCs w:val="28"/>
          <w:lang w:bidi="ar-EG"/>
        </w:rPr>
        <w:t>Rasulullah (sav)</w:t>
      </w:r>
      <w:r w:rsidR="00930954" w:rsidRPr="00AA12E2">
        <w:rPr>
          <w:rFonts w:ascii="Times New Roman" w:hAnsi="Times New Roman" w:cs="Times New Roman"/>
          <w:color w:val="000000"/>
          <w:sz w:val="28"/>
          <w:szCs w:val="28"/>
          <w:lang w:bidi="ar-EG"/>
        </w:rPr>
        <w:t xml:space="preserve"> art arda üç kez, “Vallahi </w:t>
      </w:r>
      <w:r w:rsidR="00930954" w:rsidRPr="00AA12E2">
        <w:rPr>
          <w:rFonts w:ascii="Times New Roman" w:hAnsi="Times New Roman" w:cs="Times New Roman"/>
          <w:b/>
          <w:bCs/>
          <w:color w:val="000000"/>
          <w:sz w:val="28"/>
          <w:szCs w:val="28"/>
          <w:lang w:bidi="ar-EG"/>
        </w:rPr>
        <w:t>iman etmemiştir</w:t>
      </w:r>
      <w:r w:rsidR="00930954" w:rsidRPr="00AA12E2">
        <w:rPr>
          <w:rFonts w:ascii="Times New Roman" w:hAnsi="Times New Roman" w:cs="Times New Roman"/>
          <w:color w:val="000000"/>
          <w:sz w:val="28"/>
          <w:szCs w:val="28"/>
          <w:lang w:bidi="ar-EG"/>
        </w:rPr>
        <w:t>.” der. Mer</w:t>
      </w:r>
      <w:r w:rsidRPr="00AA12E2">
        <w:rPr>
          <w:rFonts w:ascii="Times New Roman" w:hAnsi="Times New Roman" w:cs="Times New Roman"/>
          <w:color w:val="000000"/>
          <w:sz w:val="28"/>
          <w:szCs w:val="28"/>
          <w:lang w:bidi="ar-EG"/>
        </w:rPr>
        <w:t>aklanan sahâbîler, “Kim, yâ Rasu</w:t>
      </w:r>
      <w:r w:rsidR="00930954" w:rsidRPr="00AA12E2">
        <w:rPr>
          <w:rFonts w:ascii="Times New Roman" w:hAnsi="Times New Roman" w:cs="Times New Roman"/>
          <w:color w:val="000000"/>
          <w:sz w:val="28"/>
          <w:szCs w:val="28"/>
          <w:lang w:bidi="ar-EG"/>
        </w:rPr>
        <w:t xml:space="preserve">lallah?” diye sorduklarında Hz. Peygamber, “Komşusunun, kendisine kötülük yapabileceği kaygısından </w:t>
      </w:r>
      <w:r w:rsidRPr="00AA12E2">
        <w:rPr>
          <w:rFonts w:ascii="Times New Roman" w:hAnsi="Times New Roman" w:cs="Times New Roman"/>
          <w:color w:val="000000"/>
          <w:sz w:val="28"/>
          <w:szCs w:val="28"/>
          <w:lang w:bidi="ar-EG"/>
        </w:rPr>
        <w:t>emin olmayan</w:t>
      </w:r>
      <w:r w:rsidR="00930954" w:rsidRPr="00AA12E2">
        <w:rPr>
          <w:rFonts w:ascii="Times New Roman" w:hAnsi="Times New Roman" w:cs="Times New Roman"/>
          <w:color w:val="000000"/>
          <w:sz w:val="28"/>
          <w:szCs w:val="28"/>
          <w:lang w:bidi="ar-EG"/>
        </w:rPr>
        <w:t xml:space="preserve"> kimse” cevabını verir.</w:t>
      </w:r>
      <w:r w:rsidR="00930954" w:rsidRPr="00AA12E2">
        <w:rPr>
          <w:rStyle w:val="DipnotBavurusu"/>
          <w:rFonts w:ascii="Times New Roman" w:hAnsi="Times New Roman" w:cs="Times New Roman"/>
          <w:color w:val="000000"/>
          <w:sz w:val="28"/>
          <w:szCs w:val="28"/>
          <w:lang w:bidi="ar-EG"/>
        </w:rPr>
        <w:footnoteReference w:id="86"/>
      </w:r>
    </w:p>
    <w:p w:rsidR="00923100" w:rsidRPr="00AA12E2" w:rsidRDefault="00A93029"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وَالَّذِي نَفْسِي بِيَدِهِ، لَا يُسْلِمُ عَبْدٌ حَتَّى </w:t>
      </w:r>
      <w:r w:rsidRPr="00AA12E2">
        <w:rPr>
          <w:rFonts w:ascii="Traditional Arabic" w:hAnsi="Traditional Arabic" w:cs="Traditional Arabic"/>
          <w:sz w:val="28"/>
          <w:szCs w:val="28"/>
          <w:u w:val="single"/>
          <w:rtl/>
          <w:lang w:bidi="ar-EG"/>
        </w:rPr>
        <w:t>يَسْلَمَ قَلْبُهُ وَلِسَانُهُ</w:t>
      </w:r>
      <w:r w:rsidRPr="00AA12E2">
        <w:rPr>
          <w:rFonts w:ascii="Traditional Arabic" w:hAnsi="Traditional Arabic" w:cs="Traditional Arabic"/>
          <w:sz w:val="28"/>
          <w:szCs w:val="28"/>
          <w:rtl/>
          <w:lang w:bidi="ar-EG"/>
        </w:rPr>
        <w:t>، وَلَا يُؤْمِنُ حَتَّى يَأْمَنَ جَارُهُ بَوَائِقَهُ</w:t>
      </w:r>
    </w:p>
    <w:p w:rsidR="00A93029" w:rsidRPr="00AA12E2" w:rsidRDefault="00923100"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Canımı elinde tutana (Allah’a)</w:t>
      </w:r>
      <w:r w:rsidR="000904F8" w:rsidRPr="00AA12E2">
        <w:rPr>
          <w:rFonts w:ascii="Times New Roman" w:hAnsi="Times New Roman" w:cs="Times New Roman"/>
          <w:color w:val="000000"/>
          <w:sz w:val="28"/>
          <w:szCs w:val="28"/>
          <w:lang w:bidi="ar-EG"/>
        </w:rPr>
        <w:t xml:space="preserve"> </w:t>
      </w:r>
      <w:r w:rsidRPr="00AA12E2">
        <w:rPr>
          <w:rFonts w:ascii="Times New Roman" w:hAnsi="Times New Roman" w:cs="Times New Roman"/>
          <w:color w:val="000000"/>
          <w:sz w:val="28"/>
          <w:szCs w:val="28"/>
          <w:lang w:bidi="ar-EG"/>
        </w:rPr>
        <w:t>yemin olsun ki, bir kul kalbi ve dili teslim olmadan Müslüman olmaz ve komşusu kendisinden gelecek kötülüklerden emin olmadan mümin olmaz.</w:t>
      </w:r>
      <w:r w:rsidRPr="00AA12E2">
        <w:rPr>
          <w:rStyle w:val="DipnotBavurusu"/>
          <w:rFonts w:ascii="Times New Roman" w:hAnsi="Times New Roman" w:cs="Times New Roman"/>
          <w:color w:val="000000"/>
          <w:sz w:val="28"/>
          <w:szCs w:val="28"/>
          <w:lang w:bidi="ar-EG"/>
        </w:rPr>
        <w:footnoteReference w:id="87"/>
      </w:r>
    </w:p>
    <w:p w:rsidR="005D14AB" w:rsidRPr="00AA12E2" w:rsidRDefault="005D14A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صَعِدَ رَسُولُ اللَّهِ صَلَّى اللَّهُ عَلَيْهِ وَسَلَّمَ المِنْبَرَ فَنَادَى بِصَوْتٍ رَفِيعٍ، فَقَالَ: «يَا مَعْشَرَ مَنْ أَسْلَمَ بِلِسَانِهِ وَلَمْ يُفْضِ الإِيمَانُ إِلَى قَلْبِهِ، لَا تُؤْذُوا المُسْلِمِينَ وَلَا تُعَيِّرُوهُمْ وَلَا تَتَّبِعُوا عَوْرَاتِهِمْ</w:t>
      </w:r>
      <w:r w:rsidRPr="00AA12E2">
        <w:rPr>
          <w:rFonts w:ascii="Traditional Arabic" w:hAnsi="Traditional Arabic" w:cs="Traditional Arabic"/>
          <w:sz w:val="28"/>
          <w:szCs w:val="28"/>
          <w:lang w:bidi="ar-EG"/>
        </w:rPr>
        <w:t xml:space="preserve">… </w:t>
      </w:r>
    </w:p>
    <w:p w:rsidR="0073433C" w:rsidRPr="00AA12E2" w:rsidRDefault="0073433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Rasulullah minbere çıkıp yükses sesle şöyle buyurmuştur: Ey diliyle Müslüman olduk deyip de imanın kalbine girmediği kişiler, Müslümanlara rahatsızlık vermeyin, onları ayıplamayın ve onların kusurlarını izlemeyin.</w:t>
      </w:r>
      <w:r w:rsidRPr="00AA12E2">
        <w:rPr>
          <w:rStyle w:val="DipnotBavurusu"/>
          <w:rFonts w:asciiTheme="majorBidi" w:hAnsiTheme="majorBidi" w:cstheme="majorBidi"/>
          <w:sz w:val="28"/>
          <w:szCs w:val="28"/>
        </w:rPr>
        <w:footnoteReference w:id="88"/>
      </w:r>
    </w:p>
    <w:p w:rsidR="00F2578A" w:rsidRPr="00AA12E2" w:rsidRDefault="00F2578A" w:rsidP="00D03BD4">
      <w:pPr>
        <w:pStyle w:val="Balk1"/>
        <w:jc w:val="both"/>
        <w:rPr>
          <w:lang w:bidi="ar-EG"/>
        </w:rPr>
      </w:pPr>
      <w:r w:rsidRPr="00AA12E2">
        <w:rPr>
          <w:lang w:bidi="ar-EG"/>
        </w:rPr>
        <w:t>Mümin</w:t>
      </w:r>
      <w:r w:rsidR="00A60F93" w:rsidRPr="00AA12E2">
        <w:rPr>
          <w:lang w:bidi="ar-EG"/>
        </w:rPr>
        <w:t xml:space="preserve"> ve </w:t>
      </w:r>
      <w:r w:rsidR="00A60F93" w:rsidRPr="00AA12E2">
        <w:t>Müslim</w:t>
      </w:r>
      <w:r w:rsidRPr="00AA12E2">
        <w:rPr>
          <w:lang w:bidi="ar-EG"/>
        </w:rPr>
        <w:t xml:space="preserve"> </w:t>
      </w:r>
    </w:p>
    <w:p w:rsidR="00A33867" w:rsidRPr="00AA12E2" w:rsidRDefault="00A338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المُؤْمِنَ لِلْمُؤْمِنِ كَالْبُنْيَانِ يَشُدُّ بَعْضُهُ بَعْضًا» وَشَبَّكَ أَصَابِعَهُ</w:t>
      </w:r>
      <w:r w:rsidRPr="00AA12E2">
        <w:rPr>
          <w:rFonts w:ascii="Traditional Arabic" w:hAnsi="Traditional Arabic" w:cs="Traditional Arabic"/>
          <w:sz w:val="28"/>
          <w:szCs w:val="28"/>
          <w:lang w:bidi="ar-EG"/>
        </w:rPr>
        <w:t xml:space="preserve"> </w:t>
      </w:r>
    </w:p>
    <w:p w:rsidR="00A33867" w:rsidRPr="00AA12E2" w:rsidRDefault="00A33867" w:rsidP="00D03BD4">
      <w:pPr>
        <w:spacing w:after="0" w:line="240" w:lineRule="auto"/>
        <w:jc w:val="both"/>
        <w:rPr>
          <w:rFonts w:asciiTheme="majorBidi" w:hAnsiTheme="majorBidi" w:cstheme="majorBidi"/>
          <w:sz w:val="28"/>
          <w:szCs w:val="28"/>
        </w:rPr>
      </w:pPr>
      <w:r w:rsidRPr="00AA12E2">
        <w:rPr>
          <w:rFonts w:asciiTheme="majorBidi" w:hAnsiTheme="majorBidi" w:cstheme="majorBidi"/>
          <w:sz w:val="28"/>
          <w:szCs w:val="28"/>
        </w:rPr>
        <w:t>“</w:t>
      </w:r>
      <w:r w:rsidR="0073433C" w:rsidRPr="00AA12E2">
        <w:rPr>
          <w:rFonts w:asciiTheme="majorBidi" w:hAnsiTheme="majorBidi" w:cstheme="majorBidi"/>
          <w:b/>
          <w:bCs/>
          <w:sz w:val="28"/>
          <w:szCs w:val="28"/>
        </w:rPr>
        <w:t>Müminin mü</w:t>
      </w:r>
      <w:r w:rsidRPr="00AA12E2">
        <w:rPr>
          <w:rFonts w:asciiTheme="majorBidi" w:hAnsiTheme="majorBidi" w:cstheme="majorBidi"/>
          <w:b/>
          <w:bCs/>
          <w:sz w:val="28"/>
          <w:szCs w:val="28"/>
        </w:rPr>
        <w:t>mine bağlılığı</w:t>
      </w:r>
      <w:r w:rsidRPr="00AA12E2">
        <w:rPr>
          <w:rFonts w:asciiTheme="majorBidi" w:hAnsiTheme="majorBidi" w:cstheme="majorBidi"/>
          <w:sz w:val="28"/>
          <w:szCs w:val="28"/>
        </w:rPr>
        <w:t>, taşları birbirine kenetleyen du</w:t>
      </w:r>
      <w:r w:rsidRPr="00AA12E2">
        <w:rPr>
          <w:rFonts w:asciiTheme="majorBidi" w:hAnsiTheme="majorBidi" w:cstheme="majorBidi"/>
          <w:sz w:val="28"/>
          <w:szCs w:val="28"/>
        </w:rPr>
        <w:softHyphen/>
        <w:t>var gibidir” buyurmuş, sonra iki elinin parmaklarını birbirine geçir</w:t>
      </w:r>
      <w:r w:rsidRPr="00AA12E2">
        <w:rPr>
          <w:rFonts w:asciiTheme="majorBidi" w:hAnsiTheme="majorBidi" w:cstheme="majorBidi"/>
          <w:sz w:val="28"/>
          <w:szCs w:val="28"/>
        </w:rPr>
        <w:softHyphen/>
        <w:t>miştir.</w:t>
      </w:r>
      <w:r w:rsidRPr="00AA12E2">
        <w:rPr>
          <w:rStyle w:val="DipnotBavurusu"/>
          <w:sz w:val="28"/>
          <w:szCs w:val="28"/>
        </w:rPr>
        <w:footnoteReference w:id="89"/>
      </w:r>
    </w:p>
    <w:p w:rsidR="00A33867" w:rsidRPr="00AA12E2" w:rsidRDefault="00A338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سْلِمُ مَنْ سَلِمَ المُسْلِمُونَ مِنْ لِسَانِهِ وَيَدِهِ، وَالمُؤْمِنُ مَنْ أَمِنَهُ النَّاسُ عَلَى دِمَائِهِمْ وَأَمْوَالِهِمْ</w:t>
      </w:r>
      <w:r w:rsidRPr="00AA12E2">
        <w:rPr>
          <w:rFonts w:ascii="Traditional Arabic" w:hAnsi="Traditional Arabic" w:cs="Traditional Arabic"/>
          <w:sz w:val="28"/>
          <w:szCs w:val="28"/>
          <w:lang w:bidi="ar-EG"/>
        </w:rPr>
        <w:t xml:space="preserve">  </w:t>
      </w:r>
    </w:p>
    <w:p w:rsidR="00A33867" w:rsidRPr="00AA12E2" w:rsidRDefault="00A3386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b/>
          <w:bCs/>
          <w:sz w:val="28"/>
          <w:szCs w:val="28"/>
        </w:rPr>
        <w:t>Müslüman</w:t>
      </w:r>
      <w:r w:rsidRPr="00AA12E2">
        <w:rPr>
          <w:rFonts w:asciiTheme="majorBidi" w:hAnsiTheme="majorBidi" w:cstheme="majorBidi"/>
          <w:sz w:val="28"/>
          <w:szCs w:val="28"/>
        </w:rPr>
        <w:t xml:space="preserve"> elinden ve dilinden Müslümanların selamette oldukları kişidir. </w:t>
      </w: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de insanların canları ve malları konusunda emânette oldukları kişidir.</w:t>
      </w:r>
      <w:r w:rsidRPr="00AA12E2">
        <w:rPr>
          <w:rStyle w:val="DipnotBavurusu"/>
          <w:rFonts w:asciiTheme="majorBidi" w:hAnsiTheme="majorBidi"/>
          <w:sz w:val="28"/>
          <w:szCs w:val="28"/>
        </w:rPr>
        <w:footnoteReference w:id="90"/>
      </w:r>
      <w:r w:rsidRPr="00AA12E2">
        <w:rPr>
          <w:rFonts w:asciiTheme="majorBidi" w:hAnsiTheme="majorBidi" w:cstheme="majorBidi"/>
          <w:sz w:val="28"/>
          <w:szCs w:val="28"/>
        </w:rPr>
        <w:t xml:space="preserve"> </w:t>
      </w:r>
    </w:p>
    <w:p w:rsidR="00A33867" w:rsidRPr="00AA12E2" w:rsidRDefault="00A338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أَكْمَلُ المُؤْمِنِينَ إِيمَانًا أَحْسَنُهُمْ خُلُقًا، وَخَيْرُكُمْ خَيْرُكُمْ لِنِسَائِهِمْ</w:t>
      </w:r>
      <w:r w:rsidRPr="00AA12E2">
        <w:rPr>
          <w:rFonts w:ascii="Traditional Arabic" w:hAnsi="Traditional Arabic" w:cs="Traditional Arabic"/>
          <w:sz w:val="28"/>
          <w:szCs w:val="28"/>
          <w:lang w:bidi="ar-EG"/>
        </w:rPr>
        <w:t xml:space="preserve"> </w:t>
      </w:r>
    </w:p>
    <w:p w:rsidR="00927F72" w:rsidRPr="00AA12E2" w:rsidRDefault="00927F72"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color w:val="000000"/>
          <w:sz w:val="28"/>
          <w:szCs w:val="28"/>
          <w:lang w:bidi="ar-EG"/>
        </w:rPr>
        <w:t xml:space="preserve">Müminlerin </w:t>
      </w:r>
      <w:r w:rsidRPr="00AA12E2">
        <w:rPr>
          <w:rFonts w:ascii="Times New Roman" w:hAnsi="Times New Roman" w:cs="Times New Roman"/>
          <w:b/>
          <w:bCs/>
          <w:color w:val="000000"/>
          <w:sz w:val="28"/>
          <w:szCs w:val="28"/>
          <w:lang w:bidi="ar-EG"/>
        </w:rPr>
        <w:t>iman bakımından en mükemmeli</w:t>
      </w:r>
      <w:r w:rsidRPr="00AA12E2">
        <w:rPr>
          <w:rFonts w:ascii="Times New Roman" w:hAnsi="Times New Roman" w:cs="Times New Roman"/>
          <w:color w:val="000000"/>
          <w:sz w:val="28"/>
          <w:szCs w:val="28"/>
          <w:lang w:bidi="ar-EG"/>
        </w:rPr>
        <w:t>, ahlâk bakımından en güzel olanıdır. En hayırlınız hanımlarına karşı en hayırlı olanınızdır.</w:t>
      </w:r>
      <w:r w:rsidRPr="00AA12E2">
        <w:rPr>
          <w:rStyle w:val="DipnotBavurusu"/>
          <w:rFonts w:ascii="Times New Roman" w:hAnsi="Times New Roman" w:cs="Times New Roman"/>
          <w:color w:val="000000"/>
          <w:sz w:val="28"/>
          <w:szCs w:val="28"/>
          <w:lang w:bidi="ar-EG"/>
        </w:rPr>
        <w:footnoteReference w:id="91"/>
      </w:r>
    </w:p>
    <w:p w:rsidR="00A33867" w:rsidRPr="00AA12E2" w:rsidRDefault="00A338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مِنْ أَكْمَلِ المُؤْمِنِينَ إِيمَانًا أَحْسَنُهُمْ خُلُقًا وَأَلْطَفُهُمْ بِأَهْلِهِ</w:t>
      </w:r>
      <w:r w:rsidRPr="00AA12E2">
        <w:rPr>
          <w:rFonts w:ascii="Traditional Arabic" w:hAnsi="Traditional Arabic" w:cs="Traditional Arabic"/>
          <w:sz w:val="28"/>
          <w:szCs w:val="28"/>
          <w:lang w:bidi="ar-EG"/>
        </w:rPr>
        <w:t xml:space="preserve"> </w:t>
      </w:r>
    </w:p>
    <w:p w:rsidR="00A33867" w:rsidRPr="00AA12E2" w:rsidRDefault="00A33867"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Müminlerin </w:t>
      </w:r>
      <w:r w:rsidRPr="00AA12E2">
        <w:rPr>
          <w:rFonts w:ascii="Times New Roman" w:hAnsi="Times New Roman" w:cs="Times New Roman"/>
          <w:b/>
          <w:bCs/>
          <w:color w:val="000000"/>
          <w:sz w:val="28"/>
          <w:szCs w:val="28"/>
          <w:lang w:bidi="ar-EG"/>
        </w:rPr>
        <w:t>iman bakımından en mükemmeli</w:t>
      </w:r>
      <w:r w:rsidRPr="00AA12E2">
        <w:rPr>
          <w:rFonts w:ascii="Times New Roman" w:hAnsi="Times New Roman" w:cs="Times New Roman"/>
          <w:color w:val="000000"/>
          <w:sz w:val="28"/>
          <w:szCs w:val="28"/>
          <w:lang w:bidi="ar-EG"/>
        </w:rPr>
        <w:t>, ahlâk bakımından en güzel olanıdır.</w:t>
      </w:r>
      <w:r w:rsidRPr="00AA12E2">
        <w:rPr>
          <w:rStyle w:val="DipnotBavurusu"/>
          <w:rFonts w:ascii="Times New Roman" w:hAnsi="Times New Roman" w:cs="Times New Roman"/>
          <w:color w:val="000000"/>
          <w:sz w:val="28"/>
          <w:szCs w:val="28"/>
          <w:lang w:bidi="ar-EG"/>
        </w:rPr>
        <w:footnoteReference w:id="92"/>
      </w:r>
      <w:r w:rsidRPr="00AA12E2">
        <w:rPr>
          <w:rFonts w:ascii="Times New Roman" w:hAnsi="Times New Roman" w:cs="Times New Roman"/>
          <w:color w:val="000000"/>
          <w:sz w:val="28"/>
          <w:szCs w:val="28"/>
          <w:lang w:bidi="ar-EG"/>
        </w:rPr>
        <w:t xml:space="preserve"> Müminlerin </w:t>
      </w:r>
      <w:r w:rsidRPr="00AA12E2">
        <w:rPr>
          <w:rFonts w:ascii="Times New Roman" w:hAnsi="Times New Roman" w:cs="Times New Roman"/>
          <w:b/>
          <w:bCs/>
          <w:color w:val="000000"/>
          <w:sz w:val="28"/>
          <w:szCs w:val="28"/>
          <w:lang w:bidi="ar-EG"/>
        </w:rPr>
        <w:t>iman bakımından en mükemmel</w:t>
      </w:r>
      <w:r w:rsidRPr="00AA12E2">
        <w:rPr>
          <w:rFonts w:ascii="Times New Roman" w:hAnsi="Times New Roman" w:cs="Times New Roman"/>
          <w:color w:val="000000"/>
          <w:sz w:val="28"/>
          <w:szCs w:val="28"/>
          <w:lang w:bidi="ar-EG"/>
        </w:rPr>
        <w:t xml:space="preserve"> olanları, ahlâk bakımından en güzel olan ve ailelerine karşı en lütufkâr ve yumuşak olanlarıdır.</w:t>
      </w:r>
      <w:r w:rsidRPr="00AA12E2">
        <w:rPr>
          <w:rStyle w:val="DipnotBavurusu"/>
          <w:rFonts w:ascii="Times New Roman" w:hAnsi="Times New Roman" w:cs="Times New Roman"/>
          <w:color w:val="000000"/>
          <w:sz w:val="28"/>
          <w:szCs w:val="28"/>
          <w:lang w:bidi="ar-EG"/>
        </w:rPr>
        <w:footnoteReference w:id="93"/>
      </w:r>
      <w:r w:rsidRPr="00AA12E2">
        <w:rPr>
          <w:rFonts w:ascii="Times New Roman" w:hAnsi="Times New Roman" w:cs="Times New Roman"/>
          <w:color w:val="000000"/>
          <w:sz w:val="28"/>
          <w:szCs w:val="28"/>
          <w:lang w:bidi="ar-EG"/>
        </w:rPr>
        <w:t xml:space="preserve"> </w:t>
      </w:r>
    </w:p>
    <w:p w:rsidR="00A33867" w:rsidRPr="00AA12E2" w:rsidRDefault="00A338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كْمَلُ الْمُؤْمِنِينَ إِيمَانًا أَحَاسِنُهُمْ أَخْلَاقًا , الْمُوَطَّئُونَ أَكْنَافًا , الَّذِينَ يَأْلَفُونَ وَيُؤْلَفُونَ , وَلَا خَيْرَ فِيمَنْ لَا يَأْلَفُ وَلَا يُؤْلَفُ</w:t>
      </w:r>
      <w:r w:rsidRPr="00AA12E2">
        <w:rPr>
          <w:rFonts w:ascii="Traditional Arabic" w:hAnsi="Traditional Arabic" w:cs="Traditional Arabic"/>
          <w:sz w:val="28"/>
          <w:szCs w:val="28"/>
          <w:lang w:bidi="ar-EG"/>
        </w:rPr>
        <w:t xml:space="preserve"> </w:t>
      </w:r>
    </w:p>
    <w:p w:rsidR="00A33867" w:rsidRPr="00AA12E2" w:rsidRDefault="00A3386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İnsanların iman bakımından en olgunu, ahlakı en güzel olan, tevazu sahibi, insanlarla iyi geçinen ve kendisiyle iyi geçinilen kişidir. İnsanlarla geçin</w:t>
      </w:r>
      <w:r w:rsidR="00E456AC" w:rsidRPr="00AA12E2">
        <w:rPr>
          <w:rFonts w:asciiTheme="majorBidi" w:hAnsiTheme="majorBidi" w:cstheme="majorBidi"/>
          <w:sz w:val="28"/>
          <w:szCs w:val="28"/>
          <w:lang w:bidi="ar-EG"/>
        </w:rPr>
        <w:t>emeyen kişide ise hayır yoktur.</w:t>
      </w:r>
      <w:r w:rsidRPr="00AA12E2">
        <w:rPr>
          <w:rStyle w:val="DipnotBavurusu"/>
          <w:rFonts w:asciiTheme="majorBidi" w:hAnsiTheme="majorBidi" w:cstheme="majorBidi"/>
          <w:sz w:val="28"/>
          <w:szCs w:val="28"/>
          <w:lang w:bidi="ar-EG"/>
        </w:rPr>
        <w:footnoteReference w:id="94"/>
      </w:r>
    </w:p>
    <w:p w:rsidR="00F2578A" w:rsidRPr="00AA12E2" w:rsidRDefault="00F2578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يلَ لِرَسُولِ اللَّهِ صَلَّى اللهُ عَلَيْهِ وَسَلَّمَ: أَيَكُونُ الْمُؤْمِنُ جَبَانًا؟ فَقَالَ: «نَعَمْ»، فَقِيلَ لَهُ: أَيَكُونُ الْمُؤْمِنُ بَخِيلًا؟ فَقَالَ: «نَعَمْ»، فَقِيلَ لَهُ: «أَيَكُونُ الْمُؤْمِنُ كَذَّابًا»؟ فَقَالَ: «لَا»</w:t>
      </w:r>
      <w:r w:rsidR="0062215B" w:rsidRPr="00AA12E2">
        <w:rPr>
          <w:rFonts w:ascii="Traditional Arabic" w:hAnsi="Traditional Arabic" w:cs="Traditional Arabic"/>
          <w:sz w:val="28"/>
          <w:szCs w:val="28"/>
          <w:lang w:bidi="ar-EG"/>
        </w:rPr>
        <w:t xml:space="preserve"> </w:t>
      </w:r>
    </w:p>
    <w:p w:rsidR="00CB64B5" w:rsidRPr="00AA12E2" w:rsidRDefault="00CB64B5"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Allah Rasulü bir müminin korkak ve cimri olabileceğini, ancak yalancı olamayacağını bildirmiştir.</w:t>
      </w:r>
      <w:r w:rsidR="00C26DDF" w:rsidRPr="00AA12E2">
        <w:rPr>
          <w:rStyle w:val="DipnotBavurusu"/>
          <w:rFonts w:asciiTheme="majorBidi" w:hAnsiTheme="majorBidi" w:cstheme="majorBidi"/>
          <w:sz w:val="28"/>
          <w:szCs w:val="28"/>
        </w:rPr>
        <w:footnoteReference w:id="95"/>
      </w:r>
    </w:p>
    <w:p w:rsidR="00042B72" w:rsidRPr="00AA12E2" w:rsidRDefault="00042B7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يَأْكُلُ فِي مِعًى وَاحِدٍ، وَالكَافِرُ يَأْكُلُ فِي سَبْعَةِ أَمْعَاءٍ</w:t>
      </w:r>
      <w:r w:rsidR="0062215B" w:rsidRPr="00AA12E2">
        <w:rPr>
          <w:rFonts w:ascii="Traditional Arabic" w:hAnsi="Traditional Arabic" w:cs="Traditional Arabic"/>
          <w:sz w:val="28"/>
          <w:szCs w:val="28"/>
          <w:lang w:bidi="ar-EG"/>
        </w:rPr>
        <w:t xml:space="preserve"> </w:t>
      </w:r>
    </w:p>
    <w:p w:rsidR="00BB701A" w:rsidRPr="00AA12E2" w:rsidRDefault="00BB701A"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bir bağırsak ile yer, kâfir ise yedi bağırsak ile yer.</w:t>
      </w:r>
      <w:r w:rsidRPr="00AA12E2">
        <w:rPr>
          <w:rStyle w:val="DipnotBavurusu"/>
          <w:rFonts w:asciiTheme="majorBidi" w:hAnsiTheme="majorBidi"/>
          <w:sz w:val="28"/>
          <w:szCs w:val="28"/>
        </w:rPr>
        <w:footnoteReference w:id="96"/>
      </w:r>
      <w:r w:rsidR="00172DD3" w:rsidRPr="00AA12E2">
        <w:rPr>
          <w:rFonts w:asciiTheme="majorBidi" w:hAnsiTheme="majorBidi" w:cstheme="majorBidi"/>
          <w:sz w:val="28"/>
          <w:szCs w:val="28"/>
        </w:rPr>
        <w:t xml:space="preserve"> </w:t>
      </w:r>
    </w:p>
    <w:p w:rsidR="00CF7EA8" w:rsidRPr="00AA12E2" w:rsidRDefault="00CF7EA8"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مِرْآةُ الْمُؤْمِنِ، وَالْمُؤْمِنُ أَخُو الْمُؤْمِنِ، يَكُفُّ عَلَيْهِ ضَيْعَتَهُ، وَيَحُوطُهُ مِنْ وَرَائِهِ</w:t>
      </w:r>
      <w:r w:rsidR="0062215B" w:rsidRPr="00AA12E2">
        <w:rPr>
          <w:rFonts w:ascii="Traditional Arabic" w:hAnsi="Traditional Arabic" w:cs="Traditional Arabic"/>
          <w:sz w:val="28"/>
          <w:szCs w:val="28"/>
          <w:lang w:bidi="ar-EG"/>
        </w:rPr>
        <w:t xml:space="preserve"> </w:t>
      </w:r>
    </w:p>
    <w:p w:rsidR="00BB701A" w:rsidRPr="00AA12E2" w:rsidRDefault="00BB701A" w:rsidP="00D03BD4">
      <w:pPr>
        <w:spacing w:after="0" w:line="240" w:lineRule="auto"/>
        <w:jc w:val="both"/>
        <w:rPr>
          <w:rFonts w:asciiTheme="majorBidi" w:hAnsiTheme="majorBidi" w:cstheme="majorBidi"/>
          <w:sz w:val="28"/>
          <w:szCs w:val="28"/>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müminin aynasıdır ve mümin, müminin karde</w:t>
      </w:r>
      <w:r w:rsidRPr="00AA12E2">
        <w:rPr>
          <w:rFonts w:asciiTheme="majorBidi" w:hAnsiTheme="majorBidi" w:cstheme="majorBidi"/>
          <w:sz w:val="28"/>
          <w:szCs w:val="28"/>
        </w:rPr>
        <w:softHyphen/>
        <w:t>şidir. Onun geçimini muhafaza eder ve onu arkadan da çepeçevre sa</w:t>
      </w:r>
      <w:r w:rsidRPr="00AA12E2">
        <w:rPr>
          <w:rFonts w:asciiTheme="majorBidi" w:hAnsiTheme="majorBidi" w:cstheme="majorBidi"/>
          <w:sz w:val="28"/>
          <w:szCs w:val="28"/>
        </w:rPr>
        <w:softHyphen/>
        <w:t xml:space="preserve">rıp </w:t>
      </w:r>
      <w:r w:rsidR="0004293C" w:rsidRPr="00AA12E2">
        <w:rPr>
          <w:rFonts w:asciiTheme="majorBidi" w:hAnsiTheme="majorBidi" w:cstheme="majorBidi"/>
          <w:sz w:val="28"/>
          <w:szCs w:val="28"/>
        </w:rPr>
        <w:t>(tehlike ve zararlardan) korur.</w:t>
      </w:r>
      <w:r w:rsidRPr="00AA12E2">
        <w:rPr>
          <w:rStyle w:val="DipnotBavurusu"/>
          <w:sz w:val="28"/>
          <w:szCs w:val="28"/>
        </w:rPr>
        <w:footnoteReference w:id="97"/>
      </w:r>
    </w:p>
    <w:p w:rsidR="008339F4" w:rsidRPr="00AA12E2" w:rsidRDefault="008339F4"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مَأْلَفٌ، وَلَا خَيْرَ فِيمَنْ لَا يَأْلَفُ، وَلَا يُؤْلَفُ</w:t>
      </w:r>
      <w:r w:rsidR="0062215B" w:rsidRPr="00AA12E2">
        <w:rPr>
          <w:rFonts w:ascii="Traditional Arabic" w:hAnsi="Traditional Arabic" w:cs="Traditional Arabic"/>
          <w:sz w:val="28"/>
          <w:szCs w:val="28"/>
          <w:lang w:bidi="ar-EG"/>
        </w:rPr>
        <w:t xml:space="preserve"> </w:t>
      </w:r>
    </w:p>
    <w:p w:rsidR="002254C9" w:rsidRPr="00AA12E2" w:rsidRDefault="002254C9" w:rsidP="00D03BD4">
      <w:pPr>
        <w:jc w:val="both"/>
        <w:rPr>
          <w:rFonts w:asciiTheme="majorBidi" w:hAnsiTheme="majorBidi" w:cstheme="majorBidi"/>
          <w:sz w:val="28"/>
          <w:szCs w:val="28"/>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kendisiyle rahat geçinilen kişidir. Kendisiyle rahat geçinilmeyen kimsede hayır yoktur.</w:t>
      </w:r>
      <w:r w:rsidRPr="00AA12E2">
        <w:rPr>
          <w:rStyle w:val="DipnotBavurusu"/>
          <w:rFonts w:asciiTheme="majorBidi" w:hAnsiTheme="majorBidi"/>
          <w:sz w:val="28"/>
          <w:szCs w:val="28"/>
        </w:rPr>
        <w:footnoteReference w:id="98"/>
      </w:r>
    </w:p>
    <w:p w:rsidR="008339F4" w:rsidRPr="00AA12E2" w:rsidRDefault="008339F4"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إِنَّ اللهَ يَغَارُ، وَإِنَّ الْمُؤْمِنَ يَغَارُ، وَغَيْرَةُ اللهِ أَنْ يَأْتِيَ الْمُؤْمِنُ مَا حَرَّمَ عَلَيْهِ</w:t>
      </w:r>
      <w:r w:rsidR="0062215B" w:rsidRPr="00AA12E2">
        <w:rPr>
          <w:rFonts w:ascii="Traditional Arabic" w:hAnsi="Traditional Arabic" w:cs="Traditional Arabic"/>
          <w:sz w:val="28"/>
          <w:szCs w:val="28"/>
          <w:lang w:bidi="ar-EG"/>
        </w:rPr>
        <w:t xml:space="preserve"> </w:t>
      </w:r>
    </w:p>
    <w:p w:rsidR="000173F7" w:rsidRPr="00AA12E2" w:rsidRDefault="000173F7"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Yüce Allah kıskanır, mümin de kıskanır. Allah’ın kıskanması müminin haram kıldığı bir şeyi yapmasından ötürüdür.</w:t>
      </w:r>
      <w:r w:rsidRPr="00AA12E2">
        <w:rPr>
          <w:rStyle w:val="DipnotBavurusu"/>
          <w:rFonts w:asciiTheme="majorBidi" w:hAnsiTheme="majorBidi" w:cstheme="majorBidi"/>
          <w:sz w:val="28"/>
          <w:szCs w:val="28"/>
        </w:rPr>
        <w:footnoteReference w:id="99"/>
      </w:r>
    </w:p>
    <w:p w:rsidR="008339F4" w:rsidRPr="00AA12E2" w:rsidRDefault="008339F4"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غِرٌّ كَرِيمٌ، وَالْفَاجِرُ خِبٌّ لَئِيمٌ</w:t>
      </w:r>
      <w:r w:rsidR="0062215B" w:rsidRPr="00AA12E2">
        <w:rPr>
          <w:rFonts w:ascii="Traditional Arabic" w:hAnsi="Traditional Arabic" w:cs="Traditional Arabic"/>
          <w:sz w:val="28"/>
          <w:szCs w:val="28"/>
          <w:lang w:bidi="ar-EG"/>
        </w:rPr>
        <w:t xml:space="preserve"> </w:t>
      </w:r>
    </w:p>
    <w:p w:rsidR="006E5B0F" w:rsidRPr="00AA12E2" w:rsidRDefault="006E5B0F" w:rsidP="00D03BD4">
      <w:pPr>
        <w:jc w:val="both"/>
        <w:rPr>
          <w:rFonts w:ascii="Times New Roman" w:hAnsi="Times New Roman" w:cs="Times New Roman"/>
          <w:color w:val="000000"/>
          <w:sz w:val="28"/>
          <w:szCs w:val="28"/>
          <w:lang w:bidi="ar-EG"/>
        </w:rPr>
      </w:pPr>
      <w:r w:rsidRPr="00AA12E2">
        <w:rPr>
          <w:rFonts w:ascii="Times New Roman" w:hAnsi="Times New Roman" w:cs="Times New Roman"/>
          <w:b/>
          <w:bCs/>
          <w:color w:val="000000"/>
          <w:sz w:val="28"/>
          <w:szCs w:val="28"/>
          <w:lang w:bidi="ar-EG"/>
        </w:rPr>
        <w:t>Mümin</w:t>
      </w:r>
      <w:r w:rsidRPr="00AA12E2">
        <w:rPr>
          <w:rFonts w:ascii="Times New Roman" w:hAnsi="Times New Roman" w:cs="Times New Roman"/>
          <w:color w:val="000000"/>
          <w:sz w:val="28"/>
          <w:szCs w:val="28"/>
          <w:lang w:bidi="ar-EG"/>
        </w:rPr>
        <w:t xml:space="preserve"> saf ve değerlidir. Fâcir kişi ise hilekâr ve alçaktır.</w:t>
      </w:r>
      <w:r w:rsidRPr="00AA12E2">
        <w:rPr>
          <w:rStyle w:val="DipnotBavurusu"/>
          <w:rFonts w:ascii="Times New Roman" w:hAnsi="Times New Roman" w:cs="Times New Roman"/>
          <w:color w:val="000000"/>
          <w:sz w:val="28"/>
          <w:szCs w:val="28"/>
          <w:lang w:bidi="ar-EG"/>
        </w:rPr>
        <w:footnoteReference w:id="100"/>
      </w:r>
    </w:p>
    <w:p w:rsidR="00125B67" w:rsidRPr="00AA12E2" w:rsidRDefault="00125B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مَنْفَعَةٌ إِنْ مَاشَيْتَهُ نَفَعَكَ وَإِنْ شَاوَرْتَهُ نَفَعَكَ وَإِنْ شَارَكْتَهُ نَفَعَكَ وَكُلُّ شَيْءٍ مِنْ أمره منفعة</w:t>
      </w:r>
      <w:r w:rsidR="0062215B" w:rsidRPr="00AA12E2">
        <w:rPr>
          <w:rFonts w:ascii="Traditional Arabic" w:hAnsi="Traditional Arabic" w:cs="Traditional Arabic"/>
          <w:sz w:val="28"/>
          <w:szCs w:val="28"/>
          <w:lang w:bidi="ar-EG"/>
        </w:rPr>
        <w:t xml:space="preserve"> </w:t>
      </w:r>
    </w:p>
    <w:p w:rsidR="00163EEF" w:rsidRPr="00AA12E2" w:rsidRDefault="00163EEF"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Mümin faydalı insandır. Onunla beraber hareket etsen de, ona danışsan da, onunla ortak olsan da hep faydasını görürsün. Zira onun her işi faydalıdır.</w:t>
      </w:r>
      <w:r w:rsidRPr="00AA12E2">
        <w:rPr>
          <w:rStyle w:val="DipnotBavurusu"/>
          <w:rFonts w:asciiTheme="majorBidi" w:hAnsiTheme="majorBidi" w:cstheme="majorBidi"/>
          <w:sz w:val="28"/>
          <w:szCs w:val="28"/>
        </w:rPr>
        <w:footnoteReference w:id="101"/>
      </w:r>
    </w:p>
    <w:p w:rsidR="00D11EEF" w:rsidRPr="00AA12E2" w:rsidRDefault="00D11EE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ثَلُ الْمُؤْمِنِ كَمَثَلِ الْعَطَّارِ إِنْ جَالَسْتَهُ نَفَعَكَ، وَإِنْ مَاشَيْتَهُ نَفَعَكَ، وَإِنْ شَارَكْتَهُ نَفَعَكَ</w:t>
      </w:r>
      <w:r w:rsidR="0062215B" w:rsidRPr="00AA12E2">
        <w:rPr>
          <w:rFonts w:ascii="Traditional Arabic" w:hAnsi="Traditional Arabic" w:cs="Traditional Arabic"/>
          <w:sz w:val="28"/>
          <w:szCs w:val="28"/>
          <w:lang w:bidi="ar-EG"/>
        </w:rPr>
        <w:t xml:space="preserve"> </w:t>
      </w:r>
    </w:p>
    <w:p w:rsidR="0093701B" w:rsidRPr="00AA12E2" w:rsidRDefault="0093701B"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Mümin güzel koku satan kimseye benzer. Onunla beraber oturursan sana faydası olur, beraber yürürsen sana faydası olur, beraber iş yaparsan yine sana faydası olur.</w:t>
      </w:r>
      <w:r w:rsidR="002F0180" w:rsidRPr="00AA12E2">
        <w:rPr>
          <w:rStyle w:val="DipnotBavurusu"/>
          <w:rFonts w:asciiTheme="majorBidi" w:hAnsiTheme="majorBidi" w:cstheme="majorBidi"/>
          <w:sz w:val="28"/>
          <w:szCs w:val="28"/>
        </w:rPr>
        <w:footnoteReference w:id="102"/>
      </w:r>
    </w:p>
    <w:p w:rsidR="00C71184" w:rsidRPr="00AA12E2" w:rsidRDefault="00C71184"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ثَلُ الْمُؤْمِنِ مَثَلُ النَّخْلَةِ، مَا أَخَذْتَ مِنْهَا مِنْ شَيْءٍ نَفَعَكَ</w:t>
      </w:r>
      <w:r w:rsidR="0062215B" w:rsidRPr="00AA12E2">
        <w:rPr>
          <w:rFonts w:ascii="Traditional Arabic" w:hAnsi="Traditional Arabic" w:cs="Traditional Arabic"/>
          <w:sz w:val="28"/>
          <w:szCs w:val="28"/>
          <w:lang w:bidi="ar-EG"/>
        </w:rPr>
        <w:t xml:space="preserve"> </w:t>
      </w:r>
    </w:p>
    <w:p w:rsidR="006E5B0F" w:rsidRPr="00AA12E2" w:rsidRDefault="006E5B0F" w:rsidP="00D03BD4">
      <w:pPr>
        <w:jc w:val="both"/>
        <w:rPr>
          <w:rFonts w:asciiTheme="majorBidi" w:hAnsiTheme="majorBidi" w:cstheme="majorBidi"/>
          <w:sz w:val="28"/>
          <w:szCs w:val="28"/>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hurma ağacı gibidir. Ondan ne alırsan faydalanırsın.</w:t>
      </w:r>
      <w:r w:rsidRPr="00AA12E2">
        <w:rPr>
          <w:rStyle w:val="DipnotBavurusu"/>
          <w:rFonts w:asciiTheme="majorBidi" w:hAnsiTheme="majorBidi"/>
          <w:sz w:val="28"/>
          <w:szCs w:val="28"/>
        </w:rPr>
        <w:footnoteReference w:id="103"/>
      </w:r>
    </w:p>
    <w:p w:rsidR="00215815" w:rsidRPr="00AA12E2" w:rsidRDefault="002158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إِنَّ مِنَ الشَّجَرِ شَجَرَةً لاَ يَسْقُطُ وَرَقُهَا، وَإِنَّهَا مَثَلُ المُسْلِمِ، فَحَدِّثُونِي مَا هِيَ» </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قَالَ: «هِيَ النَّخْلَةُ»</w:t>
      </w:r>
      <w:r w:rsidRPr="00AA12E2">
        <w:rPr>
          <w:rFonts w:ascii="Traditional Arabic" w:hAnsi="Traditional Arabic" w:cs="Traditional Arabic"/>
          <w:sz w:val="28"/>
          <w:szCs w:val="28"/>
          <w:lang w:bidi="ar-EG"/>
        </w:rPr>
        <w:t xml:space="preserve"> </w:t>
      </w:r>
      <w:r w:rsidR="004E3429" w:rsidRPr="00AA12E2">
        <w:rPr>
          <w:rFonts w:ascii="Traditional Arabic" w:hAnsi="Traditional Arabic" w:cs="Traditional Arabic"/>
          <w:sz w:val="28"/>
          <w:szCs w:val="28"/>
          <w:lang w:bidi="ar-EG"/>
        </w:rPr>
        <w:t>/</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شَّجَ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رَكَ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بَرَكَ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w:t>
      </w:r>
    </w:p>
    <w:p w:rsidR="00215815" w:rsidRPr="00AA12E2" w:rsidRDefault="00215815"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Ağaçlardan yaprağını dökmeyen bir ağaç vardır ki Müslümana benzer. O hurma ağacıdır.</w:t>
      </w:r>
      <w:r w:rsidR="002F0180" w:rsidRPr="00AA12E2">
        <w:rPr>
          <w:rStyle w:val="DipnotBavurusu"/>
          <w:rFonts w:ascii="Traditional Arabic" w:hAnsi="Traditional Arabic" w:cs="Traditional Arabic"/>
          <w:sz w:val="28"/>
          <w:szCs w:val="28"/>
          <w:rtl/>
          <w:lang w:bidi="ar-EG"/>
        </w:rPr>
        <w:t xml:space="preserve"> </w:t>
      </w:r>
      <w:r w:rsidR="002F0180" w:rsidRPr="00AA12E2">
        <w:rPr>
          <w:rStyle w:val="DipnotBavurusu"/>
          <w:rFonts w:ascii="Traditional Arabic" w:hAnsi="Traditional Arabic" w:cs="Times New Roman"/>
          <w:sz w:val="28"/>
          <w:szCs w:val="28"/>
          <w:rtl/>
          <w:lang w:bidi="ar-EG"/>
        </w:rPr>
        <w:footnoteReference w:id="104"/>
      </w:r>
      <w:r w:rsidRPr="00AA12E2">
        <w:rPr>
          <w:rFonts w:asciiTheme="majorBidi" w:hAnsiTheme="majorBidi" w:cstheme="majorBidi"/>
          <w:sz w:val="28"/>
          <w:szCs w:val="28"/>
        </w:rPr>
        <w:t xml:space="preserve"> /Ağaçlardan bereketi, Müslümanın bereketine benzeyen biri vardır.</w:t>
      </w:r>
      <w:r w:rsidR="002F0180" w:rsidRPr="00AA12E2">
        <w:rPr>
          <w:rStyle w:val="DipnotBavurusu"/>
          <w:rFonts w:ascii="Traditional Arabic" w:hAnsi="Traditional Arabic" w:cs="Traditional Arabic"/>
          <w:sz w:val="28"/>
          <w:szCs w:val="28"/>
          <w:rtl/>
          <w:lang w:bidi="ar-EG"/>
        </w:rPr>
        <w:t xml:space="preserve"> </w:t>
      </w:r>
      <w:r w:rsidR="002F0180" w:rsidRPr="00AA12E2">
        <w:rPr>
          <w:rStyle w:val="DipnotBavurusu"/>
          <w:rFonts w:ascii="Traditional Arabic" w:hAnsi="Traditional Arabic" w:cs="Times New Roman"/>
          <w:sz w:val="28"/>
          <w:szCs w:val="28"/>
          <w:rtl/>
          <w:lang w:bidi="ar-EG"/>
        </w:rPr>
        <w:footnoteReference w:id="105"/>
      </w:r>
    </w:p>
    <w:p w:rsidR="00215815" w:rsidRPr="00AA12E2" w:rsidRDefault="002158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ثَلُ الْمُؤْمِنِ مَثَلُ النَّحْلَةِ لَا تَأْكُلُ إِلَّا طَيِّبًا، وَلَا تَضَعُ إِلَّا طَيِّبًا</w:t>
      </w:r>
      <w:r w:rsidRPr="00AA12E2">
        <w:rPr>
          <w:rFonts w:ascii="Traditional Arabic" w:hAnsi="Traditional Arabic" w:cs="Traditional Arabic"/>
          <w:sz w:val="28"/>
          <w:szCs w:val="28"/>
          <w:lang w:bidi="ar-EG"/>
        </w:rPr>
        <w:t xml:space="preserve"> </w:t>
      </w:r>
    </w:p>
    <w:p w:rsidR="00215815" w:rsidRPr="00AA12E2" w:rsidRDefault="00215815" w:rsidP="00D03BD4">
      <w:pPr>
        <w:jc w:val="both"/>
        <w:rPr>
          <w:rFonts w:asciiTheme="majorBidi" w:hAnsiTheme="majorBidi" w:cstheme="majorBidi"/>
          <w:sz w:val="28"/>
          <w:szCs w:val="28"/>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bal arısı gibidir. Temiz olan şeyleri yer ve temiz şeyler üretir.</w:t>
      </w:r>
      <w:r w:rsidRPr="00AA12E2">
        <w:rPr>
          <w:rStyle w:val="DipnotBavurusu"/>
          <w:rFonts w:asciiTheme="majorBidi" w:hAnsiTheme="majorBidi"/>
          <w:sz w:val="28"/>
          <w:szCs w:val="28"/>
        </w:rPr>
        <w:footnoteReference w:id="106"/>
      </w:r>
      <w:r w:rsidRPr="00AA12E2">
        <w:rPr>
          <w:rFonts w:asciiTheme="majorBidi" w:hAnsiTheme="majorBidi" w:cstheme="majorBidi"/>
          <w:sz w:val="28"/>
          <w:szCs w:val="28"/>
        </w:rPr>
        <w:t xml:space="preserve"> </w:t>
      </w:r>
    </w:p>
    <w:p w:rsidR="00215815" w:rsidRPr="00AA12E2" w:rsidRDefault="002158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ثَلُ الْمُؤْمِنِينَ مَثَلُ النِّحْلَةِ إِنْ أَكَلَتْ أَكَلَتْ طَيِّبًا، وَإِنْ وَضَعَتْ وَضَعَتْ طَيِّبًا، وَإِنْ وَقَعَتْ عَلَى عُودِ شَجَرٍ لَمْ تَكْسِرْهُ، وَمَثَلُ الْمُؤْمِنِ مَثَلُ سَبِيكَةِ الذَّهَبِ إِنْ نُفِخَتْ عَلَيْهَا احْمَرَّتْ، وَإِنْ وُزِنَتْ لَمْ تَنْقُصْ</w:t>
      </w:r>
      <w:r w:rsidRPr="00AA12E2">
        <w:rPr>
          <w:rFonts w:ascii="Traditional Arabic" w:hAnsi="Traditional Arabic" w:cs="Traditional Arabic"/>
          <w:sz w:val="28"/>
          <w:szCs w:val="28"/>
          <w:lang w:bidi="ar-EG"/>
        </w:rPr>
        <w:t xml:space="preserve"> </w:t>
      </w:r>
    </w:p>
    <w:p w:rsidR="00215815" w:rsidRPr="00AA12E2" w:rsidRDefault="00215815"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Mümin bal arısı gibidir. Temiz olanı yer, temiz olanı (balı) üretir, bir çiçeğe konduğunda onu kırıp bozmaz. Yine mümin bir altın külçesi gibidir. Üzerine (körükle) üflense kızarır, ancak tartıldığında yine ağırlığı eksiksiz çıkar.</w:t>
      </w:r>
      <w:r w:rsidR="002F0180" w:rsidRPr="00AA12E2">
        <w:rPr>
          <w:rStyle w:val="DipnotBavurusu"/>
          <w:rFonts w:asciiTheme="majorBidi" w:hAnsiTheme="majorBidi" w:cstheme="majorBidi"/>
          <w:sz w:val="28"/>
          <w:szCs w:val="28"/>
        </w:rPr>
        <w:footnoteReference w:id="107"/>
      </w:r>
    </w:p>
    <w:p w:rsidR="00215815" w:rsidRPr="00AA12E2" w:rsidRDefault="002158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مَثَلُ المُؤْمِنِ كَمَثَلِ خَامَةِ الزَّرْعِ يَفِيءُ وَرَقُهُ مِنْ حَيْثُ أَتَتْهَا الرِّيحُ تُكَفِّئُهَا، فَإِذَا سَكَنَتِ اعْتَدَلَتْ، وَكَذَلِكَ المُؤْمِنُ يُكَفَّأُ بِالْبَلاَءِ، وَمَثَلُ الكَافِرِ كَمَثَلِ الأَرْزَةِ صَمَّاءَ مُعْتَدِلَةً حَتَّى يَقْصِمَهَا اللَّهُ إِذَا شَاءَ</w:t>
      </w:r>
      <w:r w:rsidR="00F1799F"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مَثَلُ الْمُؤْمِنِ كَمَثَلِ الزَّرْعِ لَا تَزَالُ الرِّيحُ تُمِيلُهُ، وَلَا يَزَالُ الْمُؤْمِنُ يُصِيبُهُ الْبَلَاءُ، وَمَثَلُ الْمُنَافِقِ كَمَثَلِ شَجَرَةِ الْأَرْزِ، لَا تَهْتَزُّ حَتَّى تَسْتَحْصِدَ</w:t>
      </w:r>
      <w:r w:rsidRPr="00AA12E2">
        <w:rPr>
          <w:rFonts w:ascii="Traditional Arabic" w:hAnsi="Traditional Arabic" w:cs="Traditional Arabic"/>
          <w:sz w:val="28"/>
          <w:szCs w:val="28"/>
          <w:lang w:bidi="ar-EG"/>
        </w:rPr>
        <w:t xml:space="preserve"> </w:t>
      </w:r>
    </w:p>
    <w:p w:rsidR="00215815" w:rsidRPr="00AA12E2" w:rsidRDefault="00215815"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Mümin taze ekin gibidir. </w:t>
      </w:r>
      <w:r w:rsidR="00A70E6B" w:rsidRPr="00AA12E2">
        <w:rPr>
          <w:rFonts w:asciiTheme="majorBidi" w:hAnsiTheme="majorBidi" w:cstheme="majorBidi"/>
          <w:sz w:val="28"/>
          <w:szCs w:val="28"/>
        </w:rPr>
        <w:t>R</w:t>
      </w:r>
      <w:r w:rsidRPr="00AA12E2">
        <w:rPr>
          <w:rFonts w:asciiTheme="majorBidi" w:hAnsiTheme="majorBidi" w:cstheme="majorBidi"/>
          <w:sz w:val="28"/>
          <w:szCs w:val="28"/>
        </w:rPr>
        <w:t xml:space="preserve">üzgâr onu </w:t>
      </w:r>
      <w:r w:rsidR="00A70E6B" w:rsidRPr="00AA12E2">
        <w:rPr>
          <w:rFonts w:asciiTheme="majorBidi" w:hAnsiTheme="majorBidi" w:cstheme="majorBidi"/>
          <w:sz w:val="28"/>
          <w:szCs w:val="28"/>
        </w:rPr>
        <w:t xml:space="preserve">sürekli </w:t>
      </w:r>
      <w:r w:rsidRPr="00AA12E2">
        <w:rPr>
          <w:rFonts w:asciiTheme="majorBidi" w:hAnsiTheme="majorBidi" w:cstheme="majorBidi"/>
          <w:sz w:val="28"/>
          <w:szCs w:val="28"/>
        </w:rPr>
        <w:t xml:space="preserve">eğip büker; </w:t>
      </w:r>
      <w:r w:rsidR="00A70E6B" w:rsidRPr="00AA12E2">
        <w:rPr>
          <w:rFonts w:asciiTheme="majorBidi" w:hAnsiTheme="majorBidi" w:cstheme="majorBidi"/>
          <w:sz w:val="28"/>
          <w:szCs w:val="28"/>
        </w:rPr>
        <w:t>müminin başına da sürekli musibetler gelir.</w:t>
      </w:r>
      <w:r w:rsidR="00A70E6B" w:rsidRPr="00AA12E2">
        <w:rPr>
          <w:rStyle w:val="DipnotBavurusu"/>
          <w:rFonts w:asciiTheme="majorBidi" w:hAnsiTheme="majorBidi" w:cstheme="majorBidi"/>
          <w:sz w:val="28"/>
          <w:szCs w:val="28"/>
        </w:rPr>
        <w:footnoteReference w:id="108"/>
      </w:r>
    </w:p>
    <w:p w:rsidR="00215815" w:rsidRPr="00AA12E2" w:rsidRDefault="002158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تَرَى المُؤْمِنِينَ فِي تَرَاحُمِهِمْ وَتَوَادِّهِمْ وَتَعَاطُفِهِمْ، كَمَثَلِ الجَسَدِ، إِذَا اشْتَكَى عُضْوًا تَدَاعَى لَهُ سَائِرُ جَسَدِهِ بِالسَّهَرِ وَالحُمَّى</w:t>
      </w:r>
      <w:r w:rsidR="00D40689"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الْمُسْلِمُونَ كَرَجُلٍ وَاحِدٍ، إِنِ اشْتَكَى عَيْنُهُ، اشْتَكَى كُلُّهُ، وَإِنِ اشْتَكَى، رَأْسُهُ اشْتَكَى كُلُّهُ</w:t>
      </w:r>
      <w:r w:rsidRPr="00AA12E2">
        <w:rPr>
          <w:rFonts w:ascii="Traditional Arabic" w:hAnsi="Traditional Arabic" w:cs="Traditional Arabic"/>
          <w:sz w:val="28"/>
          <w:szCs w:val="28"/>
          <w:lang w:bidi="ar-EG"/>
        </w:rPr>
        <w:t xml:space="preserve">  </w:t>
      </w:r>
    </w:p>
    <w:p w:rsidR="00215815" w:rsidRPr="00AA12E2" w:rsidRDefault="00215815" w:rsidP="00D03BD4">
      <w:pPr>
        <w:autoSpaceDE w:val="0"/>
        <w:autoSpaceDN w:val="0"/>
        <w:adjustRightInd w:val="0"/>
        <w:spacing w:after="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Bütün </w:t>
      </w:r>
      <w:r w:rsidRPr="00AA12E2">
        <w:rPr>
          <w:rFonts w:asciiTheme="majorBidi" w:hAnsiTheme="majorBidi" w:cstheme="majorBidi"/>
          <w:b/>
          <w:bCs/>
          <w:sz w:val="28"/>
          <w:szCs w:val="28"/>
        </w:rPr>
        <w:t>müminleri</w:t>
      </w:r>
      <w:r w:rsidRPr="00AA12E2">
        <w:rPr>
          <w:rFonts w:asciiTheme="majorBidi" w:hAnsiTheme="majorBidi" w:cstheme="majorBidi"/>
          <w:sz w:val="28"/>
          <w:szCs w:val="28"/>
        </w:rPr>
        <w:t xml:space="preserve"> birbirlerine merhamette, muhabbette, lütufta ve yardımlaşma hususlarında sanki bir vücut gibi görürsün. O vücudun bir organı hastalanınca, vücudun diğer kısımları, birbirlerini uykusuz kalarak ve ateşi yükselmek suretiyle hasta organın acısına ortak olmaya çağırırlar.</w:t>
      </w:r>
      <w:r w:rsidRPr="00AA12E2">
        <w:rPr>
          <w:rStyle w:val="DipnotBavurusu"/>
          <w:sz w:val="28"/>
          <w:szCs w:val="28"/>
        </w:rPr>
        <w:footnoteReference w:id="109"/>
      </w:r>
      <w:r w:rsidRPr="00AA12E2">
        <w:rPr>
          <w:rFonts w:asciiTheme="majorBidi" w:hAnsiTheme="majorBidi" w:cstheme="majorBidi"/>
          <w:sz w:val="28"/>
          <w:szCs w:val="28"/>
        </w:rPr>
        <w:t xml:space="preserve"> </w:t>
      </w:r>
    </w:p>
    <w:p w:rsidR="001C4FB9" w:rsidRPr="00AA12E2" w:rsidRDefault="001C4FB9"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عَلَيْكُمْ بِالطَّاعَةِ، وَإِنْ عَبْدًا حَبَشِيًّا، فَإِنَّمَا الْمُؤْمِنُ كَالْجَمَلِ الْأَنِفِ، حَيْثُمَا قِيدَ انْقَادَ</w:t>
      </w:r>
      <w:r w:rsidR="0062215B" w:rsidRPr="00AA12E2">
        <w:rPr>
          <w:rFonts w:ascii="Traditional Arabic" w:hAnsi="Traditional Arabic" w:cs="Traditional Arabic"/>
          <w:sz w:val="28"/>
          <w:szCs w:val="28"/>
          <w:lang w:bidi="ar-EG"/>
        </w:rPr>
        <w:t xml:space="preserve"> </w:t>
      </w:r>
    </w:p>
    <w:p w:rsidR="00000A0C" w:rsidRPr="00AA12E2" w:rsidRDefault="00000A0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Başınızda Habeşli bir köle de olsa itaat etmelisiniz. Zira mümin (yöneticinin meşru kararları karşısında) nereye çekilse götürülen burnuna ip geçirilmiş (uysal) deve gibidir.</w:t>
      </w:r>
      <w:r w:rsidRPr="00AA12E2">
        <w:rPr>
          <w:rStyle w:val="DipnotBavurusu"/>
          <w:rFonts w:asciiTheme="majorBidi" w:hAnsiTheme="majorBidi" w:cstheme="majorBidi"/>
          <w:sz w:val="28"/>
          <w:szCs w:val="28"/>
        </w:rPr>
        <w:footnoteReference w:id="110"/>
      </w:r>
    </w:p>
    <w:p w:rsidR="001C4FB9" w:rsidRPr="00AA12E2" w:rsidRDefault="001C4FB9" w:rsidP="003D6C30">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رَجُلٌ: يَا رَسُولَ اللهِ مَا الْإِيمَانُ؟ قَالَ: " إِذَا سَرَّتْكَ حَسَنَتُكَ وَسَاءَتْكَ سَيِّئَتُكَ فَأَنْتَ مُؤْمِنٌ "</w:t>
      </w:r>
      <w:r w:rsidR="0062215B" w:rsidRPr="00AA12E2">
        <w:rPr>
          <w:rFonts w:ascii="Traditional Arabic" w:hAnsi="Traditional Arabic" w:cs="Traditional Arabic"/>
          <w:sz w:val="28"/>
          <w:szCs w:val="28"/>
          <w:lang w:bidi="ar-EG"/>
        </w:rPr>
        <w:t xml:space="preserve"> </w:t>
      </w:r>
    </w:p>
    <w:p w:rsidR="006E5B0F" w:rsidRPr="00AA12E2" w:rsidRDefault="006E5B0F" w:rsidP="00D03BD4">
      <w:pPr>
        <w:jc w:val="both"/>
        <w:rPr>
          <w:rFonts w:asciiTheme="majorBidi" w:hAnsiTheme="majorBidi" w:cstheme="majorBidi"/>
          <w:sz w:val="28"/>
          <w:szCs w:val="28"/>
        </w:rPr>
      </w:pPr>
      <w:r w:rsidRPr="00AA12E2">
        <w:rPr>
          <w:rFonts w:asciiTheme="majorBidi" w:hAnsiTheme="majorBidi" w:cstheme="majorBidi"/>
          <w:b/>
          <w:bCs/>
          <w:sz w:val="28"/>
          <w:szCs w:val="28"/>
        </w:rPr>
        <w:t>İman nedir</w:t>
      </w:r>
      <w:r w:rsidRPr="00AA12E2">
        <w:rPr>
          <w:rFonts w:asciiTheme="majorBidi" w:hAnsiTheme="majorBidi" w:cstheme="majorBidi"/>
          <w:sz w:val="28"/>
          <w:szCs w:val="28"/>
        </w:rPr>
        <w:t xml:space="preserve"> sorusuna Hz. Peygamber (s) “Yaptığın iyilik seni sevindiriyor, yaptığın kötülük seni üzüyorsa müminsin” şeklinde cevap vermiştir.</w:t>
      </w:r>
      <w:r w:rsidRPr="00AA12E2">
        <w:rPr>
          <w:rStyle w:val="DipnotBavurusu"/>
          <w:rFonts w:asciiTheme="majorBidi" w:hAnsiTheme="majorBidi" w:cstheme="majorBidi"/>
          <w:sz w:val="28"/>
          <w:szCs w:val="28"/>
        </w:rPr>
        <w:footnoteReference w:id="111"/>
      </w:r>
      <w:r w:rsidRPr="00AA12E2">
        <w:rPr>
          <w:rFonts w:asciiTheme="majorBidi" w:hAnsiTheme="majorBidi" w:cstheme="majorBidi"/>
          <w:sz w:val="28"/>
          <w:szCs w:val="28"/>
        </w:rPr>
        <w:t xml:space="preserve"> </w:t>
      </w:r>
    </w:p>
    <w:p w:rsidR="00FF2493" w:rsidRPr="00AA12E2" w:rsidRDefault="00FF249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تَجِدُ المُؤمِنَ مُجْتَهِداً فِيما يَطِيقُ مُتَلَهِّفاً على مَا لَا يَطِيقُ</w:t>
      </w:r>
      <w:r w:rsidR="0062215B" w:rsidRPr="00AA12E2">
        <w:rPr>
          <w:rFonts w:ascii="Traditional Arabic" w:hAnsi="Traditional Arabic" w:cs="Traditional Arabic"/>
          <w:sz w:val="28"/>
          <w:szCs w:val="28"/>
          <w:lang w:bidi="ar-EG"/>
        </w:rPr>
        <w:t xml:space="preserve"> </w:t>
      </w:r>
    </w:p>
    <w:p w:rsidR="00A25E2A" w:rsidRPr="00AA12E2" w:rsidRDefault="00A25E2A"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Mümini gücü yettiği konularda çalışkan, gücü yetmediği konularda ise </w:t>
      </w:r>
      <w:r w:rsidRPr="00AA12E2">
        <w:rPr>
          <w:rStyle w:val="DipnotBavurusu"/>
          <w:rFonts w:asciiTheme="majorBidi" w:hAnsiTheme="majorBidi" w:cstheme="majorBidi"/>
          <w:sz w:val="28"/>
          <w:szCs w:val="28"/>
        </w:rPr>
        <w:footnoteReference w:id="112"/>
      </w:r>
    </w:p>
    <w:p w:rsidR="00FF2493" w:rsidRPr="00AA12E2" w:rsidRDefault="00FF249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جَبًا لِأَمْرِ الْمُؤْمِنِ، إِنَّ أَمْرَهُ كُلَّهُ خَيْرٌ، وَلَيْسَ ذَاكَ لِأَحَدٍ إِلَّا لِلْمُؤْمِنِ، إِنْ أَصَابَتْهُ سَرَّاءُ شَكَرَ، فَكَانَ خَيْرًا لَهُ، وَإِنْ أَصَابَتْهُ ضَرَّاءُ، صَبَرَ فَكَانَ خَيْرًا لَهُ</w:t>
      </w:r>
      <w:r w:rsidR="0062215B" w:rsidRPr="00AA12E2">
        <w:rPr>
          <w:rFonts w:ascii="Traditional Arabic" w:hAnsi="Traditional Arabic" w:cs="Traditional Arabic"/>
          <w:sz w:val="28"/>
          <w:szCs w:val="28"/>
          <w:lang w:bidi="ar-EG"/>
        </w:rPr>
        <w:t xml:space="preserve"> </w:t>
      </w:r>
    </w:p>
    <w:p w:rsidR="00667C96" w:rsidRPr="00AA12E2" w:rsidRDefault="00667C9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üminin durumu ne hoş</w:t>
      </w:r>
      <w:r w:rsidR="000973C5" w:rsidRPr="00AA12E2">
        <w:rPr>
          <w:rFonts w:asciiTheme="majorBidi" w:hAnsiTheme="majorBidi" w:cstheme="majorBidi"/>
          <w:sz w:val="28"/>
          <w:szCs w:val="28"/>
          <w:lang w:bidi="ar-EG"/>
        </w:rPr>
        <w:t xml:space="preserve"> ve hayret vericidir. Zira o</w:t>
      </w:r>
      <w:r w:rsidRPr="00AA12E2">
        <w:rPr>
          <w:rFonts w:asciiTheme="majorBidi" w:hAnsiTheme="majorBidi" w:cstheme="majorBidi"/>
          <w:sz w:val="28"/>
          <w:szCs w:val="28"/>
          <w:lang w:bidi="ar-EG"/>
        </w:rPr>
        <w:t>nun bütün işleri hayırlı</w:t>
      </w:r>
      <w:r w:rsidR="000973C5" w:rsidRPr="00AA12E2">
        <w:rPr>
          <w:rFonts w:asciiTheme="majorBidi" w:hAnsiTheme="majorBidi" w:cstheme="majorBidi"/>
          <w:sz w:val="28"/>
          <w:szCs w:val="28"/>
          <w:lang w:bidi="ar-EG"/>
        </w:rPr>
        <w:t>dır</w:t>
      </w:r>
      <w:r w:rsidRPr="00AA12E2">
        <w:rPr>
          <w:rFonts w:asciiTheme="majorBidi" w:hAnsiTheme="majorBidi" w:cstheme="majorBidi"/>
          <w:sz w:val="28"/>
          <w:szCs w:val="28"/>
          <w:lang w:bidi="ar-EG"/>
        </w:rPr>
        <w:t xml:space="preserve">. Bu duruma müminden başka hiç kimsede rastlanmaz. Mümin bir </w:t>
      </w:r>
      <w:r w:rsidR="000973C5" w:rsidRPr="00AA12E2">
        <w:rPr>
          <w:rFonts w:asciiTheme="majorBidi" w:hAnsiTheme="majorBidi" w:cstheme="majorBidi"/>
          <w:sz w:val="28"/>
          <w:szCs w:val="28"/>
          <w:lang w:bidi="ar-EG"/>
        </w:rPr>
        <w:t>nimete nail olduğunda şükreder</w:t>
      </w:r>
      <w:r w:rsidRPr="00AA12E2">
        <w:rPr>
          <w:rFonts w:asciiTheme="majorBidi" w:hAnsiTheme="majorBidi" w:cstheme="majorBidi"/>
          <w:sz w:val="28"/>
          <w:szCs w:val="28"/>
          <w:lang w:bidi="ar-EG"/>
        </w:rPr>
        <w:t>, bu onun için hayır olur. Darlık ve</w:t>
      </w:r>
      <w:r w:rsidR="000973C5" w:rsidRPr="00AA12E2">
        <w:rPr>
          <w:rFonts w:asciiTheme="majorBidi" w:hAnsiTheme="majorBidi" w:cstheme="majorBidi"/>
          <w:sz w:val="28"/>
          <w:szCs w:val="28"/>
          <w:lang w:bidi="ar-EG"/>
        </w:rPr>
        <w:t xml:space="preserve"> sıkıntıya düştüğünde ise sabreder</w:t>
      </w:r>
      <w:r w:rsidRPr="00AA12E2">
        <w:rPr>
          <w:rFonts w:asciiTheme="majorBidi" w:hAnsiTheme="majorBidi" w:cstheme="majorBidi"/>
          <w:sz w:val="28"/>
          <w:szCs w:val="28"/>
          <w:lang w:bidi="ar-EG"/>
        </w:rPr>
        <w:t>, bu da onun için hayır olur.</w:t>
      </w:r>
      <w:r w:rsidR="000973C5" w:rsidRPr="00AA12E2">
        <w:rPr>
          <w:rStyle w:val="DipnotBavurusu"/>
          <w:rFonts w:asciiTheme="majorBidi" w:hAnsiTheme="majorBidi" w:cstheme="majorBidi"/>
          <w:sz w:val="28"/>
          <w:szCs w:val="28"/>
          <w:lang w:bidi="ar-EG"/>
        </w:rPr>
        <w:footnoteReference w:id="113"/>
      </w:r>
    </w:p>
    <w:p w:rsidR="0062215B" w:rsidRPr="00AA12E2" w:rsidRDefault="0062215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الْقَوِيُّ، خَيْرٌ وَأَحَبُّ إِلَى اللهِ مِنَ الْمُؤْمِنِ الضَّعِيفِ، وَفِي كُلٍّ خَيْرٌ احْرِصْ عَلَى مَا يَنْفَعُكَ، وَاسْتَعِنْ بِاللهِ وَلَا تَعْجَزْ</w:t>
      </w:r>
      <w:r w:rsidRPr="00AA12E2">
        <w:rPr>
          <w:rFonts w:ascii="Traditional Arabic" w:hAnsi="Traditional Arabic" w:cs="Traditional Arabic"/>
          <w:sz w:val="28"/>
          <w:szCs w:val="28"/>
          <w:lang w:bidi="ar-EG"/>
        </w:rPr>
        <w:t xml:space="preserve"> </w:t>
      </w:r>
    </w:p>
    <w:p w:rsidR="00A076EA" w:rsidRPr="00AA12E2" w:rsidRDefault="00A076E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Kuvvetli mümin zayıf müminden daha hayırlı ve yüce Allah’a daha sevimlidir. Ancak her ikisinde de hayır vardır. Sana fayda veren konuda hırslı ol, Allah’tan yardım iste ve aciz olma.</w:t>
      </w:r>
      <w:r w:rsidR="00A25E2A" w:rsidRPr="00AA12E2">
        <w:rPr>
          <w:rStyle w:val="DipnotBavurusu"/>
          <w:rFonts w:asciiTheme="majorBidi" w:hAnsiTheme="majorBidi" w:cstheme="majorBidi"/>
          <w:sz w:val="28"/>
          <w:szCs w:val="28"/>
          <w:lang w:bidi="ar-EG"/>
        </w:rPr>
        <w:footnoteReference w:id="114"/>
      </w:r>
    </w:p>
    <w:p w:rsidR="00FF2493" w:rsidRPr="00AA12E2" w:rsidRDefault="00FF249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نْ يَشْبَعَ المُؤْمِنُ مِنْ خَيْرٍ يَسْمَعُهُ حَتَّى يَكُونَ مُنْتَهَاهُ الجَنَّةُ</w:t>
      </w:r>
      <w:r w:rsidR="0062215B" w:rsidRPr="00AA12E2">
        <w:rPr>
          <w:rFonts w:ascii="Traditional Arabic" w:hAnsi="Traditional Arabic" w:cs="Traditional Arabic"/>
          <w:sz w:val="28"/>
          <w:szCs w:val="28"/>
          <w:lang w:bidi="ar-EG"/>
        </w:rPr>
        <w:t xml:space="preserve"> </w:t>
      </w:r>
    </w:p>
    <w:p w:rsidR="00172DD3" w:rsidRPr="00AA12E2" w:rsidRDefault="00172DD3" w:rsidP="00D03BD4">
      <w:pPr>
        <w:jc w:val="both"/>
        <w:rPr>
          <w:rFonts w:asciiTheme="majorBidi" w:hAnsiTheme="majorBidi" w:cstheme="majorBidi"/>
          <w:sz w:val="28"/>
          <w:szCs w:val="28"/>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sonu cennet olana kadar duyduğu hayra (ilme) doymaz.</w:t>
      </w:r>
      <w:r w:rsidRPr="00AA12E2">
        <w:rPr>
          <w:rStyle w:val="DipnotBavurusu"/>
          <w:rFonts w:asciiTheme="majorBidi" w:hAnsiTheme="majorBidi"/>
          <w:sz w:val="28"/>
          <w:szCs w:val="28"/>
        </w:rPr>
        <w:footnoteReference w:id="115"/>
      </w:r>
      <w:r w:rsidRPr="00AA12E2">
        <w:rPr>
          <w:rFonts w:asciiTheme="majorBidi" w:hAnsiTheme="majorBidi" w:cstheme="majorBidi"/>
          <w:sz w:val="28"/>
          <w:szCs w:val="28"/>
        </w:rPr>
        <w:t xml:space="preserve"> </w:t>
      </w:r>
    </w:p>
    <w:p w:rsidR="00D11EEF" w:rsidRPr="00AA12E2" w:rsidRDefault="00D11EE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لْدَغُ المُؤْمِنُ مِنْ جُحْرٍ وَاحِدٍ مَرَّتَيْنِ</w:t>
      </w:r>
      <w:r w:rsidR="0062215B" w:rsidRPr="00AA12E2">
        <w:rPr>
          <w:rFonts w:ascii="Traditional Arabic" w:hAnsi="Traditional Arabic" w:cs="Traditional Arabic"/>
          <w:sz w:val="28"/>
          <w:szCs w:val="28"/>
          <w:lang w:bidi="ar-EG"/>
        </w:rPr>
        <w:t xml:space="preserve"> </w:t>
      </w:r>
    </w:p>
    <w:p w:rsidR="00320CA6" w:rsidRPr="00AA12E2" w:rsidRDefault="00320CA6"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Mümin, aynı delikten iki defa sokulmaz.</w:t>
      </w:r>
      <w:r w:rsidR="00A25E2A" w:rsidRPr="00AA12E2">
        <w:rPr>
          <w:rStyle w:val="DipnotBavurusu"/>
          <w:rFonts w:asciiTheme="majorBidi" w:hAnsiTheme="majorBidi" w:cstheme="majorBidi"/>
          <w:sz w:val="28"/>
          <w:szCs w:val="28"/>
        </w:rPr>
        <w:footnoteReference w:id="116"/>
      </w:r>
    </w:p>
    <w:p w:rsidR="00E66A33" w:rsidRPr="00AA12E2" w:rsidRDefault="00E66A3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يُطْبَعُ الْمُؤْمِنُ عَلَى الْخِلَالِ كُلِّهَا إِلَّا الْخِيَانَةَ وَالْكَذِبَ</w:t>
      </w:r>
      <w:r w:rsidR="0062215B" w:rsidRPr="00AA12E2">
        <w:rPr>
          <w:rFonts w:ascii="Traditional Arabic" w:hAnsi="Traditional Arabic" w:cs="Traditional Arabic"/>
          <w:sz w:val="28"/>
          <w:szCs w:val="28"/>
          <w:lang w:bidi="ar-EG"/>
        </w:rPr>
        <w:t xml:space="preserve"> </w:t>
      </w:r>
    </w:p>
    <w:p w:rsidR="0057377B" w:rsidRPr="00AA12E2" w:rsidRDefault="0057377B" w:rsidP="00D03BD4">
      <w:pPr>
        <w:jc w:val="both"/>
        <w:rPr>
          <w:rFonts w:asciiTheme="majorBidi" w:hAnsiTheme="majorBidi" w:cstheme="majorBidi"/>
          <w:sz w:val="28"/>
          <w:szCs w:val="28"/>
        </w:rPr>
      </w:pPr>
      <w:r w:rsidRPr="00AA12E2">
        <w:rPr>
          <w:rFonts w:asciiTheme="majorBidi" w:hAnsiTheme="majorBidi" w:cstheme="majorBidi"/>
          <w:b/>
          <w:bCs/>
          <w:sz w:val="28"/>
          <w:szCs w:val="28"/>
        </w:rPr>
        <w:t>Müminde</w:t>
      </w:r>
      <w:r w:rsidRPr="00AA12E2">
        <w:rPr>
          <w:rFonts w:asciiTheme="majorBidi" w:hAnsiTheme="majorBidi" w:cstheme="majorBidi"/>
          <w:sz w:val="28"/>
          <w:szCs w:val="28"/>
        </w:rPr>
        <w:t xml:space="preserve"> hıyanet ve yalan dışında diğer tüm huylar bulunabilir.</w:t>
      </w:r>
      <w:r w:rsidRPr="00AA12E2">
        <w:rPr>
          <w:rStyle w:val="DipnotBavurusu"/>
          <w:rFonts w:asciiTheme="majorBidi" w:hAnsiTheme="majorBidi"/>
          <w:sz w:val="28"/>
          <w:szCs w:val="28"/>
        </w:rPr>
        <w:footnoteReference w:id="117"/>
      </w:r>
    </w:p>
    <w:p w:rsidR="00412CCA" w:rsidRPr="00AA12E2" w:rsidRDefault="00412CCA"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كَعْبَ بْنَ مَالِكٍ، حِينَ أَنْزَلَ اللهُ تَبَارَكَ وَتَعَالَى فِي الشِّعْرِ مَا أَنْزَلَ، أَتَى النَّبِيَّ صَلَّى اللهُ عَلَيْهِ وَسَلَّمَ فَقَالَ: إِنَّ اللهَ تَبَارَكَ وَتَعَالَى قَدْ أَنْزَلَ فِي الشِّعْرِ مَا قَدْ عَلِمْتَ، وَكَيْفَ تَرَى فِيهِ؟ فَقَالَ النَّبِيُّ صَلَّى اللهُ عَلَيْهِ وَسَلَّمَ: " إِنَّ الْمُؤْمِنَ يُجَاهِدُ بِسَيْفِهِ وَلِسَانِهِ "</w:t>
      </w:r>
      <w:r w:rsidR="0062215B" w:rsidRPr="00AA12E2">
        <w:rPr>
          <w:rFonts w:ascii="Traditional Arabic" w:hAnsi="Traditional Arabic" w:cs="Traditional Arabic"/>
          <w:sz w:val="28"/>
          <w:szCs w:val="28"/>
          <w:lang w:bidi="ar-EG"/>
        </w:rPr>
        <w:t xml:space="preserve"> </w:t>
      </w:r>
    </w:p>
    <w:p w:rsidR="00AB7139" w:rsidRPr="00AA12E2" w:rsidRDefault="00013464"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Şair sahabi Kâ’b b. Mâlik, </w:t>
      </w:r>
      <w:r w:rsidR="00957619" w:rsidRPr="00AA12E2">
        <w:rPr>
          <w:rFonts w:asciiTheme="majorBidi" w:hAnsiTheme="majorBidi" w:cstheme="majorBidi"/>
          <w:sz w:val="28"/>
          <w:szCs w:val="28"/>
        </w:rPr>
        <w:t>Rasulullah’a</w:t>
      </w:r>
      <w:r w:rsidRPr="00AA12E2">
        <w:rPr>
          <w:rFonts w:asciiTheme="majorBidi" w:hAnsiTheme="majorBidi" w:cstheme="majorBidi"/>
          <w:sz w:val="28"/>
          <w:szCs w:val="28"/>
        </w:rPr>
        <w:t xml:space="preserve"> (sav) “Allah Teâlâ şiir hakkında </w:t>
      </w:r>
      <w:r w:rsidR="00957619" w:rsidRPr="00AA12E2">
        <w:rPr>
          <w:rFonts w:asciiTheme="majorBidi" w:hAnsiTheme="majorBidi" w:cstheme="majorBidi"/>
          <w:sz w:val="28"/>
          <w:szCs w:val="28"/>
        </w:rPr>
        <w:t xml:space="preserve">(belli şartları taşıyanlar hariç kalan şairleri kınayan) bildiğin âyeti </w:t>
      </w:r>
      <w:r w:rsidRPr="00AA12E2">
        <w:rPr>
          <w:rFonts w:asciiTheme="majorBidi" w:hAnsiTheme="majorBidi" w:cstheme="majorBidi"/>
          <w:sz w:val="28"/>
          <w:szCs w:val="28"/>
        </w:rPr>
        <w:t>indirmiştir, sen bu konuda ne dersin?” diye sorunca Allah Rasulü “</w:t>
      </w:r>
      <w:r w:rsidR="00AB7139" w:rsidRPr="00AA12E2">
        <w:rPr>
          <w:rFonts w:asciiTheme="majorBidi" w:hAnsiTheme="majorBidi" w:cstheme="majorBidi"/>
          <w:sz w:val="28"/>
          <w:szCs w:val="28"/>
        </w:rPr>
        <w:t xml:space="preserve">Hiç şüphesiz </w:t>
      </w:r>
      <w:r w:rsidR="00AB7139" w:rsidRPr="00AA12E2">
        <w:rPr>
          <w:rFonts w:asciiTheme="majorBidi" w:hAnsiTheme="majorBidi" w:cstheme="majorBidi"/>
          <w:b/>
          <w:bCs/>
          <w:sz w:val="28"/>
          <w:szCs w:val="28"/>
        </w:rPr>
        <w:t>mü</w:t>
      </w:r>
      <w:r w:rsidRPr="00AA12E2">
        <w:rPr>
          <w:rFonts w:asciiTheme="majorBidi" w:hAnsiTheme="majorBidi" w:cstheme="majorBidi"/>
          <w:b/>
          <w:bCs/>
          <w:sz w:val="28"/>
          <w:szCs w:val="28"/>
        </w:rPr>
        <w:t>min</w:t>
      </w:r>
      <w:r w:rsidRPr="00AA12E2">
        <w:rPr>
          <w:rFonts w:asciiTheme="majorBidi" w:hAnsiTheme="majorBidi" w:cstheme="majorBidi"/>
          <w:sz w:val="28"/>
          <w:szCs w:val="28"/>
        </w:rPr>
        <w:t xml:space="preserve"> hem</w:t>
      </w:r>
      <w:r w:rsidR="00AB7139" w:rsidRPr="00AA12E2">
        <w:rPr>
          <w:rFonts w:asciiTheme="majorBidi" w:hAnsiTheme="majorBidi" w:cstheme="majorBidi"/>
          <w:sz w:val="28"/>
          <w:szCs w:val="28"/>
        </w:rPr>
        <w:t xml:space="preserve"> kılıcı</w:t>
      </w:r>
      <w:r w:rsidRPr="00AA12E2">
        <w:rPr>
          <w:rFonts w:asciiTheme="majorBidi" w:hAnsiTheme="majorBidi" w:cstheme="majorBidi"/>
          <w:sz w:val="28"/>
          <w:szCs w:val="28"/>
        </w:rPr>
        <w:t>, hem de</w:t>
      </w:r>
      <w:r w:rsidR="00AB7139" w:rsidRPr="00AA12E2">
        <w:rPr>
          <w:rFonts w:asciiTheme="majorBidi" w:hAnsiTheme="majorBidi" w:cstheme="majorBidi"/>
          <w:sz w:val="28"/>
          <w:szCs w:val="28"/>
        </w:rPr>
        <w:t xml:space="preserve"> dili ile cihad eder.</w:t>
      </w:r>
      <w:r w:rsidRPr="00AA12E2">
        <w:rPr>
          <w:rFonts w:asciiTheme="majorBidi" w:hAnsiTheme="majorBidi" w:cstheme="majorBidi"/>
          <w:sz w:val="28"/>
          <w:szCs w:val="28"/>
        </w:rPr>
        <w:t>”</w:t>
      </w:r>
      <w:r w:rsidR="00957619" w:rsidRPr="00AA12E2">
        <w:rPr>
          <w:rFonts w:asciiTheme="majorBidi" w:hAnsiTheme="majorBidi" w:cstheme="majorBidi"/>
          <w:sz w:val="28"/>
          <w:szCs w:val="28"/>
        </w:rPr>
        <w:t xml:space="preserve"> buyurmuştur.</w:t>
      </w:r>
      <w:r w:rsidR="00957619" w:rsidRPr="00AA12E2">
        <w:rPr>
          <w:rStyle w:val="DipnotBavurusu"/>
          <w:rFonts w:asciiTheme="majorBidi" w:hAnsiTheme="majorBidi" w:cstheme="majorBidi"/>
          <w:sz w:val="28"/>
          <w:szCs w:val="28"/>
        </w:rPr>
        <w:footnoteReference w:id="118"/>
      </w:r>
    </w:p>
    <w:p w:rsidR="00A61D20" w:rsidRPr="00AA12E2" w:rsidRDefault="00F02C8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زْنِي الزَّانِي حِينَ يَزْنِي وَهُوَ مُؤْمِنٌ، وَلاَ يَشْرَبُ الخَمْرَ حِينَ يَشْرَبُ وَهُوَ مُؤْمِنٌ، وَلاَ يَسْرِقُ حِينَ يَسْرِقُ وَهُوَ مُؤْمِنٌ، وَلاَ يَنْتَهِبُ نُهْبَةً، يَرْفَعُ النَّاسُ إِلَيْهِ فِيهَا أَبْصَارَهُمْ حِينَ يَنْتَهِبُهَا وَهُوَ مُؤْمِنٌ</w:t>
      </w:r>
      <w:r w:rsidR="0062215B" w:rsidRPr="00AA12E2">
        <w:rPr>
          <w:rFonts w:ascii="Traditional Arabic" w:hAnsi="Traditional Arabic" w:cs="Traditional Arabic"/>
          <w:sz w:val="28"/>
          <w:szCs w:val="28"/>
          <w:lang w:bidi="ar-EG"/>
        </w:rPr>
        <w:t xml:space="preserve"> </w:t>
      </w:r>
    </w:p>
    <w:p w:rsidR="00D922CF" w:rsidRPr="00AA12E2" w:rsidRDefault="00D922CF"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Zina eden kişi </w:t>
      </w:r>
      <w:r w:rsidRPr="00AA12E2">
        <w:rPr>
          <w:rFonts w:ascii="Times New Roman" w:hAnsi="Times New Roman" w:cs="Times New Roman"/>
          <w:b/>
          <w:bCs/>
          <w:color w:val="000000"/>
          <w:sz w:val="28"/>
          <w:szCs w:val="28"/>
          <w:lang w:bidi="ar-EG"/>
        </w:rPr>
        <w:t>mümin olarak zina edemez</w:t>
      </w:r>
      <w:r w:rsidRPr="00AA12E2">
        <w:rPr>
          <w:rFonts w:ascii="Times New Roman" w:hAnsi="Times New Roman" w:cs="Times New Roman"/>
          <w:color w:val="000000"/>
          <w:sz w:val="28"/>
          <w:szCs w:val="28"/>
          <w:lang w:bidi="ar-EG"/>
        </w:rPr>
        <w:t>. İçki içen kişi mümin olarak içki içemez. Hırsızlık yapan kişi mümin olarak hırsızlık yapamaz.</w:t>
      </w:r>
      <w:r w:rsidR="009470AA" w:rsidRPr="00AA12E2">
        <w:rPr>
          <w:rFonts w:ascii="Times New Roman" w:hAnsi="Times New Roman" w:cs="Times New Roman"/>
          <w:color w:val="000000"/>
          <w:sz w:val="28"/>
          <w:szCs w:val="28"/>
          <w:lang w:bidi="ar-EG"/>
        </w:rPr>
        <w:t xml:space="preserve"> Mal gasp ederken insanların kendisine baktığı kişi, o işi mümin olarak yapmaz.</w:t>
      </w:r>
      <w:r w:rsidRPr="00AA12E2">
        <w:rPr>
          <w:rStyle w:val="DipnotBavurusu"/>
          <w:rFonts w:ascii="Times New Roman" w:hAnsi="Times New Roman" w:cs="Times New Roman"/>
          <w:color w:val="000000"/>
          <w:sz w:val="28"/>
          <w:szCs w:val="28"/>
          <w:lang w:bidi="ar-EG"/>
        </w:rPr>
        <w:footnoteReference w:id="119"/>
      </w:r>
      <w:r w:rsidRPr="00AA12E2">
        <w:rPr>
          <w:rFonts w:ascii="Times New Roman" w:hAnsi="Times New Roman" w:cs="Times New Roman"/>
          <w:color w:val="000000"/>
          <w:sz w:val="28"/>
          <w:szCs w:val="28"/>
          <w:lang w:bidi="ar-EG"/>
        </w:rPr>
        <w:t xml:space="preserve"> </w:t>
      </w:r>
    </w:p>
    <w:p w:rsidR="00F02C80" w:rsidRPr="00AA12E2" w:rsidRDefault="00F02C8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ا مِنْ نَبِيٍّ بَعَثَهُ اللهُ فِي أُمَّةٍ قَبْلِي إِلَّا كَانَ لَهُ مِنْ أُمَّتِهِ حَوَارِيُّونَ، وَأَصْحَابٌ يَأْخُذُونَ بِسُنَّتِهِ وَيَقْتَدُونَ بِأَمْرِهِ، ثُمَّ إِنَّهَا تَخْلُفُ مِنْ بَعْدِهِمْ خُلُوفٌ يَقُولُونَ مَا لَا يَفْعَلُونَ، وَيَفْعَلُونَ مَا لَا يُؤْمَرُونَ، فَمَنْ جَاهَدَهُمْ بِيَدِهِ فَهُوَ مُؤْمِنٌ، وَمَنْ جَاهَدَهُمْ بِلِسَانِهِ فَهُوَ مُؤْمِنٌ، وَمَنْ جَاهَدَهُمْ بِقَلْبِهِ فَهُوَ مُؤْمِنٌ، وَلَيْسَ وَرَاءَ ذَلِكَ مِنَ الْإِيمَانِ حَبَّةُ خَرْدَلٍ</w:t>
      </w:r>
      <w:r w:rsidR="0062215B" w:rsidRPr="00AA12E2">
        <w:rPr>
          <w:rFonts w:ascii="Traditional Arabic" w:hAnsi="Traditional Arabic" w:cs="Traditional Arabic"/>
          <w:sz w:val="28"/>
          <w:szCs w:val="28"/>
          <w:lang w:bidi="ar-EG"/>
        </w:rPr>
        <w:t xml:space="preserve"> </w:t>
      </w:r>
    </w:p>
    <w:p w:rsidR="008D33EF" w:rsidRPr="00AA12E2" w:rsidRDefault="008D33EF"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Benden önce Allah'ın hiç bir ümmete gönderdiği bir peygamber yoktur ki, o Peygamberin, ümmetinden Havarileri ve sünnetine tâbi olan, emrine uyan arkadaşları olmasın. Onların ardından, yapmadıklarını söyleyen ve emr </w:t>
      </w:r>
      <w:r w:rsidRPr="00AA12E2">
        <w:rPr>
          <w:rFonts w:ascii="Times New Roman" w:hAnsi="Times New Roman" w:cs="Times New Roman"/>
          <w:color w:val="000000"/>
          <w:sz w:val="28"/>
          <w:szCs w:val="28"/>
          <w:lang w:bidi="ar-EG"/>
        </w:rPr>
        <w:lastRenderedPageBreak/>
        <w:t xml:space="preserve">olunmadıkları şeyleri yapan bir takım kötü nesiller meydana çıkar. Kim bunlara karşı eliyle mücâhede ederse, o </w:t>
      </w:r>
      <w:r w:rsidRPr="00AA12E2">
        <w:rPr>
          <w:rFonts w:ascii="Times New Roman" w:hAnsi="Times New Roman" w:cs="Times New Roman"/>
          <w:b/>
          <w:bCs/>
          <w:color w:val="000000"/>
          <w:sz w:val="28"/>
          <w:szCs w:val="28"/>
          <w:lang w:bidi="ar-EG"/>
        </w:rPr>
        <w:t>mümindir</w:t>
      </w:r>
      <w:r w:rsidRPr="00AA12E2">
        <w:rPr>
          <w:rFonts w:ascii="Times New Roman" w:hAnsi="Times New Roman" w:cs="Times New Roman"/>
          <w:color w:val="000000"/>
          <w:sz w:val="28"/>
          <w:szCs w:val="28"/>
          <w:lang w:bidi="ar-EG"/>
        </w:rPr>
        <w:t xml:space="preserve">. Kim onlara karşı diliyle mücâhede ederse, o da mümindir. Kim onlara karşı kalbiyle mücâhede ederse, o da mümindir. Bunun ötesinde </w:t>
      </w:r>
      <w:r w:rsidRPr="00AA12E2">
        <w:rPr>
          <w:rFonts w:ascii="Times New Roman" w:hAnsi="Times New Roman" w:cs="Times New Roman"/>
          <w:b/>
          <w:bCs/>
          <w:color w:val="000000"/>
          <w:sz w:val="28"/>
          <w:szCs w:val="28"/>
          <w:lang w:bidi="ar-EG"/>
        </w:rPr>
        <w:t>imandan bir hardal tanesi dahi yoktur</w:t>
      </w:r>
      <w:r w:rsidRPr="00AA12E2">
        <w:rPr>
          <w:rFonts w:ascii="Times New Roman" w:hAnsi="Times New Roman" w:cs="Times New Roman"/>
          <w:color w:val="000000"/>
          <w:sz w:val="28"/>
          <w:szCs w:val="28"/>
          <w:lang w:bidi="ar-EG"/>
        </w:rPr>
        <w:t>.</w:t>
      </w:r>
      <w:r w:rsidRPr="00AA12E2">
        <w:rPr>
          <w:rStyle w:val="DipnotBavurusu"/>
          <w:rFonts w:ascii="Times New Roman" w:hAnsi="Times New Roman" w:cs="Times New Roman"/>
          <w:color w:val="000000"/>
          <w:sz w:val="28"/>
          <w:szCs w:val="28"/>
          <w:lang w:bidi="ar-EG"/>
        </w:rPr>
        <w:footnoteReference w:id="120"/>
      </w:r>
    </w:p>
    <w:p w:rsidR="00F02C80" w:rsidRPr="00AA12E2" w:rsidRDefault="00F02C8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خَصْلَتَانِ لَا تَجْتَمِعَانِ فِي مُؤْمِنٍ: البُخْلُ وَسُوءُ الخُلُقِ</w:t>
      </w:r>
    </w:p>
    <w:p w:rsidR="006D6438" w:rsidRPr="00AA12E2" w:rsidRDefault="006D6438"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Bir </w:t>
      </w:r>
      <w:r w:rsidRPr="00AA12E2">
        <w:rPr>
          <w:rFonts w:ascii="Times New Roman" w:hAnsi="Times New Roman" w:cs="Times New Roman"/>
          <w:b/>
          <w:bCs/>
          <w:color w:val="000000"/>
          <w:sz w:val="28"/>
          <w:szCs w:val="28"/>
          <w:lang w:bidi="ar-EG"/>
        </w:rPr>
        <w:t>müminde</w:t>
      </w:r>
      <w:r w:rsidRPr="00AA12E2">
        <w:rPr>
          <w:rFonts w:ascii="Times New Roman" w:hAnsi="Times New Roman" w:cs="Times New Roman"/>
          <w:color w:val="000000"/>
          <w:sz w:val="28"/>
          <w:szCs w:val="28"/>
          <w:lang w:bidi="ar-EG"/>
        </w:rPr>
        <w:t xml:space="preserve"> cimrilik ve kötü huy </w:t>
      </w:r>
      <w:r w:rsidRPr="00AA12E2">
        <w:rPr>
          <w:rFonts w:ascii="Times New Roman" w:hAnsi="Times New Roman" w:cs="Times New Roman"/>
          <w:b/>
          <w:bCs/>
          <w:color w:val="000000"/>
          <w:sz w:val="28"/>
          <w:szCs w:val="28"/>
          <w:lang w:bidi="ar-EG"/>
        </w:rPr>
        <w:t>beraber olamaz</w:t>
      </w:r>
      <w:r w:rsidRPr="00AA12E2">
        <w:rPr>
          <w:rFonts w:ascii="Times New Roman" w:hAnsi="Times New Roman" w:cs="Times New Roman"/>
          <w:color w:val="000000"/>
          <w:sz w:val="28"/>
          <w:szCs w:val="28"/>
          <w:lang w:bidi="ar-EG"/>
        </w:rPr>
        <w:t>.</w:t>
      </w:r>
      <w:r w:rsidRPr="00AA12E2">
        <w:rPr>
          <w:rStyle w:val="DipnotBavurusu"/>
          <w:rFonts w:ascii="Times New Roman" w:hAnsi="Times New Roman" w:cs="Times New Roman"/>
          <w:color w:val="000000"/>
          <w:sz w:val="28"/>
          <w:szCs w:val="28"/>
          <w:lang w:bidi="ar-EG"/>
        </w:rPr>
        <w:footnoteReference w:id="121"/>
      </w:r>
      <w:r w:rsidRPr="00AA12E2">
        <w:rPr>
          <w:rFonts w:ascii="Times New Roman" w:hAnsi="Times New Roman" w:cs="Times New Roman"/>
          <w:color w:val="000000"/>
          <w:sz w:val="28"/>
          <w:szCs w:val="28"/>
          <w:lang w:bidi="ar-EG"/>
        </w:rPr>
        <w:t xml:space="preserve"> </w:t>
      </w:r>
    </w:p>
    <w:p w:rsidR="00F02C80" w:rsidRPr="00AA12E2" w:rsidRDefault="00F02C8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لَا يَجْتَمِعُ الشُّحُّ وَالْإِيمَانُ فِي قَلْبِ عَبْدٍ أَبَدًا</w:t>
      </w:r>
      <w:r w:rsidR="0062215B" w:rsidRPr="00AA12E2">
        <w:rPr>
          <w:rFonts w:ascii="Traditional Arabic" w:hAnsi="Traditional Arabic" w:cs="Traditional Arabic"/>
          <w:sz w:val="28"/>
          <w:szCs w:val="28"/>
          <w:lang w:bidi="ar-EG"/>
        </w:rPr>
        <w:t xml:space="preserve"> </w:t>
      </w:r>
    </w:p>
    <w:p w:rsidR="00F136AC" w:rsidRPr="00AA12E2" w:rsidRDefault="00311093"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Hırs</w:t>
      </w:r>
      <w:r w:rsidR="00F136AC" w:rsidRPr="00AA12E2">
        <w:rPr>
          <w:rFonts w:ascii="Times New Roman" w:hAnsi="Times New Roman" w:cs="Times New Roman"/>
          <w:color w:val="000000"/>
          <w:sz w:val="28"/>
          <w:szCs w:val="28"/>
          <w:lang w:bidi="ar-EG"/>
        </w:rPr>
        <w:t xml:space="preserve"> (</w:t>
      </w:r>
      <w:r w:rsidRPr="00AA12E2">
        <w:rPr>
          <w:rFonts w:ascii="Times New Roman" w:hAnsi="Times New Roman" w:cs="Times New Roman"/>
          <w:color w:val="000000"/>
          <w:sz w:val="28"/>
          <w:szCs w:val="28"/>
          <w:lang w:bidi="ar-EG"/>
        </w:rPr>
        <w:t>şuh</w:t>
      </w:r>
      <w:r w:rsidR="00F136AC" w:rsidRPr="00AA12E2">
        <w:rPr>
          <w:rFonts w:ascii="Times New Roman" w:hAnsi="Times New Roman" w:cs="Times New Roman"/>
          <w:color w:val="000000"/>
          <w:sz w:val="28"/>
          <w:szCs w:val="28"/>
          <w:lang w:bidi="ar-EG"/>
        </w:rPr>
        <w:t xml:space="preserve">) ile </w:t>
      </w:r>
      <w:r w:rsidR="00F136AC" w:rsidRPr="00AA12E2">
        <w:rPr>
          <w:rFonts w:ascii="Times New Roman" w:hAnsi="Times New Roman" w:cs="Times New Roman"/>
          <w:b/>
          <w:bCs/>
          <w:color w:val="000000"/>
          <w:sz w:val="28"/>
          <w:szCs w:val="28"/>
          <w:lang w:bidi="ar-EG"/>
        </w:rPr>
        <w:t>iman</w:t>
      </w:r>
      <w:r w:rsidR="00F136AC" w:rsidRPr="00AA12E2">
        <w:rPr>
          <w:rFonts w:ascii="Times New Roman" w:hAnsi="Times New Roman" w:cs="Times New Roman"/>
          <w:color w:val="000000"/>
          <w:sz w:val="28"/>
          <w:szCs w:val="28"/>
          <w:lang w:bidi="ar-EG"/>
        </w:rPr>
        <w:t xml:space="preserve"> bir Müslümanın </w:t>
      </w:r>
      <w:r w:rsidR="00F136AC" w:rsidRPr="00AA12E2">
        <w:rPr>
          <w:rFonts w:ascii="Times New Roman" w:hAnsi="Times New Roman" w:cs="Times New Roman"/>
          <w:b/>
          <w:bCs/>
          <w:color w:val="000000"/>
          <w:sz w:val="28"/>
          <w:szCs w:val="28"/>
          <w:lang w:bidi="ar-EG"/>
        </w:rPr>
        <w:t>kalbinde birleşmez</w:t>
      </w:r>
      <w:r w:rsidR="00F136AC" w:rsidRPr="00AA12E2">
        <w:rPr>
          <w:rFonts w:ascii="Times New Roman" w:hAnsi="Times New Roman" w:cs="Times New Roman"/>
          <w:color w:val="000000"/>
          <w:sz w:val="28"/>
          <w:szCs w:val="28"/>
          <w:lang w:bidi="ar-EG"/>
        </w:rPr>
        <w:t>.</w:t>
      </w:r>
      <w:r w:rsidR="00F136AC" w:rsidRPr="00AA12E2">
        <w:rPr>
          <w:rStyle w:val="DipnotBavurusu"/>
          <w:rFonts w:ascii="Times New Roman" w:hAnsi="Times New Roman" w:cs="Times New Roman"/>
          <w:color w:val="000000"/>
          <w:sz w:val="28"/>
          <w:szCs w:val="28"/>
          <w:lang w:bidi="ar-EG"/>
        </w:rPr>
        <w:footnoteReference w:id="122"/>
      </w:r>
      <w:r w:rsidR="00F136AC" w:rsidRPr="00AA12E2">
        <w:rPr>
          <w:rFonts w:ascii="Times New Roman" w:hAnsi="Times New Roman" w:cs="Times New Roman"/>
          <w:color w:val="000000"/>
          <w:sz w:val="28"/>
          <w:szCs w:val="28"/>
          <w:lang w:bidi="ar-EG"/>
        </w:rPr>
        <w:t xml:space="preserve"> </w:t>
      </w:r>
    </w:p>
    <w:p w:rsidR="00F02C80" w:rsidRPr="00AA12E2" w:rsidRDefault="00F02C8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نَّمِيمَةُ، وَالشَّتِيمَةُ، وَالْحَمِيَّةُ فِي النَّارِ، وَلَا يَجْتَمِعَنَّ فِي صَدْرِ مُؤْمِنٍ</w:t>
      </w:r>
      <w:r w:rsidR="003D40DF" w:rsidRPr="00AA12E2">
        <w:rPr>
          <w:rFonts w:ascii="Traditional Arabic" w:hAnsi="Traditional Arabic" w:cs="Traditional Arabic"/>
          <w:sz w:val="28"/>
          <w:szCs w:val="28"/>
          <w:lang w:bidi="ar-EG"/>
        </w:rPr>
        <w:t xml:space="preserve"> </w:t>
      </w:r>
    </w:p>
    <w:p w:rsidR="00FA4E97" w:rsidRPr="00AA12E2" w:rsidRDefault="00FA4E97"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Laf taşıma, sövüp sayma ve </w:t>
      </w:r>
      <w:r w:rsidR="00D41732" w:rsidRPr="00AA12E2">
        <w:rPr>
          <w:rFonts w:ascii="Times New Roman" w:hAnsi="Times New Roman" w:cs="Times New Roman"/>
          <w:color w:val="000000"/>
          <w:sz w:val="28"/>
          <w:szCs w:val="28"/>
          <w:lang w:bidi="ar-EG"/>
        </w:rPr>
        <w:t>kabilecilik</w:t>
      </w:r>
      <w:r w:rsidRPr="00AA12E2">
        <w:rPr>
          <w:rFonts w:ascii="Times New Roman" w:hAnsi="Times New Roman" w:cs="Times New Roman"/>
          <w:color w:val="000000"/>
          <w:sz w:val="28"/>
          <w:szCs w:val="28"/>
          <w:lang w:bidi="ar-EG"/>
        </w:rPr>
        <w:t xml:space="preserve"> cehennemdedir; bunlar bir </w:t>
      </w:r>
      <w:r w:rsidRPr="00AA12E2">
        <w:rPr>
          <w:rFonts w:ascii="Times New Roman" w:hAnsi="Times New Roman" w:cs="Times New Roman"/>
          <w:b/>
          <w:bCs/>
          <w:color w:val="000000"/>
          <w:sz w:val="28"/>
          <w:szCs w:val="28"/>
          <w:lang w:bidi="ar-EG"/>
        </w:rPr>
        <w:t>müminde</w:t>
      </w:r>
      <w:r w:rsidRPr="00AA12E2">
        <w:rPr>
          <w:rFonts w:ascii="Times New Roman" w:hAnsi="Times New Roman" w:cs="Times New Roman"/>
          <w:color w:val="000000"/>
          <w:sz w:val="28"/>
          <w:szCs w:val="28"/>
          <w:lang w:bidi="ar-EG"/>
        </w:rPr>
        <w:t xml:space="preserve"> bir araya gelmemelidir.</w:t>
      </w:r>
      <w:r w:rsidR="009C5EBC" w:rsidRPr="00AA12E2">
        <w:rPr>
          <w:rStyle w:val="DipnotBavurusu"/>
          <w:rFonts w:ascii="Times New Roman" w:hAnsi="Times New Roman" w:cs="Times New Roman"/>
          <w:color w:val="000000"/>
          <w:sz w:val="28"/>
          <w:szCs w:val="28"/>
          <w:lang w:bidi="ar-EG"/>
        </w:rPr>
        <w:footnoteReference w:id="123"/>
      </w:r>
    </w:p>
    <w:p w:rsidR="00F02C80" w:rsidRPr="00AA12E2" w:rsidRDefault="0067571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لَا يَجْتَمِعَانِ فِي قَلْبِ عَبْدٍ الْإِيمَانُ وَالْحَسَدُ</w:t>
      </w:r>
      <w:r w:rsidR="003D40DF" w:rsidRPr="00AA12E2">
        <w:rPr>
          <w:rFonts w:ascii="Traditional Arabic" w:hAnsi="Traditional Arabic" w:cs="Traditional Arabic"/>
          <w:sz w:val="28"/>
          <w:szCs w:val="28"/>
          <w:lang w:bidi="ar-EG"/>
        </w:rPr>
        <w:t xml:space="preserve"> </w:t>
      </w:r>
    </w:p>
    <w:p w:rsidR="00982FCA" w:rsidRPr="00AA12E2" w:rsidRDefault="00982FCA" w:rsidP="00D03BD4">
      <w:pPr>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t xml:space="preserve">Hased ile </w:t>
      </w:r>
      <w:r w:rsidRPr="00AA12E2">
        <w:rPr>
          <w:rFonts w:ascii="Times New Roman" w:hAnsi="Times New Roman" w:cs="Times New Roman"/>
          <w:b/>
          <w:bCs/>
          <w:color w:val="000000"/>
          <w:sz w:val="28"/>
          <w:szCs w:val="28"/>
          <w:lang w:bidi="ar-EG"/>
        </w:rPr>
        <w:t>iman</w:t>
      </w:r>
      <w:r w:rsidRPr="00AA12E2">
        <w:rPr>
          <w:rFonts w:ascii="Times New Roman" w:hAnsi="Times New Roman" w:cs="Times New Roman"/>
          <w:color w:val="000000"/>
          <w:sz w:val="28"/>
          <w:szCs w:val="28"/>
          <w:lang w:bidi="ar-EG"/>
        </w:rPr>
        <w:t xml:space="preserve"> bir kulun kalbinde </w:t>
      </w:r>
      <w:r w:rsidRPr="00AA12E2">
        <w:rPr>
          <w:rFonts w:ascii="Times New Roman" w:hAnsi="Times New Roman" w:cs="Times New Roman"/>
          <w:b/>
          <w:bCs/>
          <w:color w:val="000000"/>
          <w:sz w:val="28"/>
          <w:szCs w:val="28"/>
          <w:lang w:bidi="ar-EG"/>
        </w:rPr>
        <w:t>birleşmez</w:t>
      </w:r>
      <w:r w:rsidRPr="00AA12E2">
        <w:rPr>
          <w:rFonts w:ascii="Times New Roman" w:hAnsi="Times New Roman" w:cs="Times New Roman"/>
          <w:color w:val="000000"/>
          <w:sz w:val="28"/>
          <w:szCs w:val="28"/>
          <w:lang w:bidi="ar-EG"/>
        </w:rPr>
        <w:t>.</w:t>
      </w:r>
      <w:r w:rsidRPr="00AA12E2">
        <w:rPr>
          <w:rStyle w:val="DipnotBavurusu"/>
          <w:rFonts w:ascii="Times New Roman" w:hAnsi="Times New Roman" w:cs="Times New Roman"/>
          <w:color w:val="000000"/>
          <w:sz w:val="28"/>
          <w:szCs w:val="28"/>
          <w:lang w:bidi="ar-EG"/>
        </w:rPr>
        <w:footnoteReference w:id="124"/>
      </w:r>
    </w:p>
    <w:p w:rsidR="0073433C" w:rsidRPr="00AA12E2" w:rsidRDefault="0067571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غُلُّ مُؤْمِنٌ</w:t>
      </w:r>
      <w:r w:rsidRPr="00AA12E2">
        <w:rPr>
          <w:rStyle w:val="DipnotBavurusu"/>
          <w:rFonts w:ascii="Traditional Arabic" w:hAnsi="Traditional Arabic" w:cs="Traditional Arabic"/>
          <w:sz w:val="28"/>
          <w:szCs w:val="28"/>
          <w:vertAlign w:val="baseline"/>
          <w:rtl/>
          <w:lang w:bidi="ar-EG"/>
        </w:rPr>
        <w:t xml:space="preserve"> </w:t>
      </w:r>
    </w:p>
    <w:p w:rsidR="00675713" w:rsidRPr="00AA12E2" w:rsidRDefault="003D40DF" w:rsidP="00D03BD4">
      <w:pPr>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lang w:bidi="ar-EG"/>
        </w:rPr>
        <w:t xml:space="preserve"> </w:t>
      </w:r>
      <w:r w:rsidR="0073433C" w:rsidRPr="00AA12E2">
        <w:rPr>
          <w:rFonts w:ascii="Times New Roman" w:hAnsi="Times New Roman" w:cs="Times New Roman"/>
          <w:color w:val="000000"/>
          <w:sz w:val="28"/>
          <w:szCs w:val="28"/>
          <w:lang w:bidi="ar-EG"/>
        </w:rPr>
        <w:t>Mümin kamu malından çalmaz.</w:t>
      </w:r>
      <w:r w:rsidR="0073433C" w:rsidRPr="00AA12E2">
        <w:rPr>
          <w:rStyle w:val="DipnotBavurusu"/>
          <w:rFonts w:ascii="Times New Roman" w:hAnsi="Times New Roman" w:cs="Times New Roman"/>
          <w:color w:val="000000"/>
          <w:sz w:val="28"/>
          <w:szCs w:val="28"/>
          <w:lang w:bidi="ar-EG"/>
        </w:rPr>
        <w:footnoteReference w:id="125"/>
      </w:r>
    </w:p>
    <w:p w:rsidR="00675713" w:rsidRPr="00AA12E2" w:rsidRDefault="0067571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 لَا يُغِلُّ عَلَيْهِنَّ قَلْبُ مُؤْمِنٍ: إِخْلَاصُ الْعَمَلِ لِلَّهِ، وَالنَّصِيحَةُ لِوُلَاةِ الْمُسْلِمِينَ، وَلُزُومُ جَمَاعَتِهِمْ، فَإِنَّ دَعْوَتَهُمْ، تُحِيطُ مِنْ وَرَائِهِمْ</w:t>
      </w:r>
      <w:r w:rsidR="003D40DF" w:rsidRPr="00AA12E2">
        <w:rPr>
          <w:rFonts w:ascii="Traditional Arabic" w:hAnsi="Traditional Arabic" w:cs="Traditional Arabic"/>
          <w:sz w:val="28"/>
          <w:szCs w:val="28"/>
          <w:lang w:bidi="ar-EG"/>
        </w:rPr>
        <w:t xml:space="preserve"> </w:t>
      </w:r>
    </w:p>
    <w:p w:rsidR="00D40689" w:rsidRPr="00AA12E2" w:rsidRDefault="00C05475" w:rsidP="00D03BD4">
      <w:pPr>
        <w:spacing w:after="120" w:line="240" w:lineRule="auto"/>
        <w:jc w:val="both"/>
        <w:rPr>
          <w:rFonts w:cs="Traditional Arabic"/>
          <w:sz w:val="28"/>
          <w:szCs w:val="28"/>
          <w:lang w:bidi="ar-EG"/>
        </w:rPr>
      </w:pPr>
      <w:r w:rsidRPr="00AA12E2">
        <w:rPr>
          <w:rFonts w:ascii="Times New Roman" w:hAnsi="Times New Roman" w:cs="Times New Roman"/>
          <w:color w:val="000000"/>
          <w:sz w:val="28"/>
          <w:szCs w:val="28"/>
          <w:lang w:bidi="ar-EG"/>
        </w:rPr>
        <w:t>Üç konuda bir müminin kalbinde hıyanet veya kin olmamalıdır (ki onu tebliğden alıkoymasın). Bunlar: yaptığı ameli ihlasla yapmak, Müslümanların idarecilerine karşı samimi olmak ve Müslümanların cemaatine yapışmak çünkü onların duaları onları arkalarından kuşatır.</w:t>
      </w:r>
      <w:r w:rsidRPr="00AA12E2">
        <w:rPr>
          <w:rStyle w:val="DipnotBavurusu"/>
          <w:rFonts w:ascii="Times New Roman" w:hAnsi="Times New Roman" w:cs="Times New Roman"/>
          <w:color w:val="000000"/>
          <w:sz w:val="28"/>
          <w:szCs w:val="28"/>
          <w:lang w:bidi="ar-EG"/>
        </w:rPr>
        <w:footnoteReference w:id="126"/>
      </w:r>
    </w:p>
    <w:p w:rsidR="00DA7D31" w:rsidRPr="00AA12E2" w:rsidRDefault="00DA7D3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الَّذِي يُخَالِطُ النَّاسَ، وَيَصْبِرُ عَلَى أَذَاهُمْ، أَعْظَمُ أَجْرًا مِنَ الْمُؤْمِنِ الَّذِي لَا يُخَالِطُ النَّاسَ، وَلَا يَصْبِرُ عَلَى أَذَاهُمْ</w:t>
      </w:r>
      <w:r w:rsidRPr="00AA12E2">
        <w:rPr>
          <w:rFonts w:ascii="Traditional Arabic" w:hAnsi="Traditional Arabic" w:cs="Traditional Arabic"/>
          <w:sz w:val="28"/>
          <w:szCs w:val="28"/>
          <w:lang w:bidi="ar-EG"/>
        </w:rPr>
        <w:t xml:space="preserve"> </w:t>
      </w:r>
    </w:p>
    <w:p w:rsidR="00DA7D31" w:rsidRPr="00AA12E2" w:rsidRDefault="00DA7D31" w:rsidP="00D03BD4">
      <w:pPr>
        <w:spacing w:after="120" w:line="240" w:lineRule="auto"/>
        <w:jc w:val="both"/>
        <w:rPr>
          <w:rFonts w:ascii="Times New Roman" w:hAnsi="Times New Roman" w:cs="Times New Roman"/>
          <w:color w:val="000000"/>
          <w:sz w:val="28"/>
          <w:szCs w:val="28"/>
          <w:lang w:bidi="ar-EG"/>
        </w:rPr>
      </w:pPr>
      <w:r w:rsidRPr="00AA12E2">
        <w:rPr>
          <w:rFonts w:ascii="Times New Roman" w:hAnsi="Times New Roman" w:cs="Times New Roman"/>
          <w:color w:val="000000"/>
          <w:sz w:val="28"/>
          <w:szCs w:val="28"/>
          <w:lang w:bidi="ar-EG"/>
        </w:rPr>
        <w:lastRenderedPageBreak/>
        <w:t xml:space="preserve">İnsanlarla bir arada yaşayan ve onların eziyetlerine sabreden mümin, insanlarla bir arada yaşamayan ve onların eziyetlerine sabretmeyen müminden daha büyük </w:t>
      </w:r>
      <w:proofErr w:type="gramStart"/>
      <w:r w:rsidR="00A70E6B" w:rsidRPr="00AA12E2">
        <w:rPr>
          <w:rFonts w:ascii="Times New Roman" w:hAnsi="Times New Roman" w:cs="Times New Roman"/>
          <w:color w:val="000000"/>
          <w:sz w:val="28"/>
          <w:szCs w:val="28"/>
          <w:lang w:bidi="ar-EG"/>
        </w:rPr>
        <w:t>mükafat</w:t>
      </w:r>
      <w:proofErr w:type="gramEnd"/>
      <w:r w:rsidR="00A70E6B" w:rsidRPr="00AA12E2">
        <w:rPr>
          <w:rFonts w:ascii="Times New Roman" w:hAnsi="Times New Roman" w:cs="Times New Roman"/>
          <w:color w:val="000000"/>
          <w:sz w:val="28"/>
          <w:szCs w:val="28"/>
          <w:lang w:bidi="ar-EG"/>
        </w:rPr>
        <w:t xml:space="preserve"> elde ede</w:t>
      </w:r>
      <w:r w:rsidRPr="00AA12E2">
        <w:rPr>
          <w:rFonts w:ascii="Times New Roman" w:hAnsi="Times New Roman" w:cs="Times New Roman"/>
          <w:color w:val="000000"/>
          <w:sz w:val="28"/>
          <w:szCs w:val="28"/>
          <w:lang w:bidi="ar-EG"/>
        </w:rPr>
        <w:t>r</w:t>
      </w:r>
      <w:r w:rsidR="00A70E6B" w:rsidRPr="00AA12E2">
        <w:rPr>
          <w:rFonts w:ascii="Times New Roman" w:hAnsi="Times New Roman" w:cs="Times New Roman"/>
          <w:color w:val="000000"/>
          <w:sz w:val="28"/>
          <w:szCs w:val="28"/>
          <w:lang w:bidi="ar-EG"/>
        </w:rPr>
        <w:t>.</w:t>
      </w:r>
      <w:r w:rsidR="00A70E6B" w:rsidRPr="00AA12E2">
        <w:rPr>
          <w:rStyle w:val="DipnotBavurusu"/>
          <w:rFonts w:ascii="Times New Roman" w:hAnsi="Times New Roman" w:cs="Times New Roman"/>
          <w:color w:val="000000"/>
          <w:sz w:val="28"/>
          <w:szCs w:val="28"/>
          <w:lang w:bidi="ar-EG"/>
        </w:rPr>
        <w:footnoteReference w:id="127"/>
      </w:r>
    </w:p>
    <w:p w:rsidR="00781393" w:rsidRPr="00AA12E2" w:rsidRDefault="00FF3418"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وَ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نِعً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شْ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نَفْسِ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ؤْمِ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حْسِ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وَ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وَ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سْلِمًا</w:t>
      </w:r>
      <w:r w:rsidR="003D40DF" w:rsidRPr="00AA12E2">
        <w:rPr>
          <w:rFonts w:ascii="Traditional Arabic" w:hAnsi="Traditional Arabic" w:cs="Traditional Arabic"/>
          <w:sz w:val="28"/>
          <w:szCs w:val="28"/>
          <w:lang w:bidi="ar-EG"/>
        </w:rPr>
        <w:t xml:space="preserve"> </w:t>
      </w:r>
    </w:p>
    <w:p w:rsidR="00A358EC" w:rsidRPr="00AA12E2" w:rsidRDefault="00FF3418"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anaatkâr ol ki insanların en fazla şükredeni olasın.</w:t>
      </w:r>
      <w:r w:rsidR="00A358EC" w:rsidRPr="00AA12E2">
        <w:rPr>
          <w:rFonts w:asciiTheme="majorBidi" w:hAnsiTheme="majorBidi" w:cstheme="majorBidi"/>
          <w:sz w:val="28"/>
          <w:szCs w:val="28"/>
          <w:lang w:bidi="ar-EG"/>
        </w:rPr>
        <w:t xml:space="preserve"> Kendin için istediğin şeyi insanlar için de iste ki </w:t>
      </w:r>
      <w:r w:rsidRPr="00AA12E2">
        <w:rPr>
          <w:rFonts w:asciiTheme="majorBidi" w:hAnsiTheme="majorBidi" w:cstheme="majorBidi"/>
          <w:b/>
          <w:bCs/>
          <w:sz w:val="28"/>
          <w:szCs w:val="28"/>
          <w:lang w:bidi="ar-EG"/>
        </w:rPr>
        <w:t>mümin</w:t>
      </w:r>
      <w:r w:rsidR="00A358EC" w:rsidRPr="00AA12E2">
        <w:rPr>
          <w:rFonts w:asciiTheme="majorBidi" w:hAnsiTheme="majorBidi" w:cstheme="majorBidi"/>
          <w:sz w:val="28"/>
          <w:szCs w:val="28"/>
          <w:lang w:bidi="ar-EG"/>
        </w:rPr>
        <w:t xml:space="preserve"> olasın.</w:t>
      </w:r>
      <w:r w:rsidRPr="00AA12E2">
        <w:rPr>
          <w:rFonts w:asciiTheme="majorBidi" w:hAnsiTheme="majorBidi" w:cstheme="majorBidi"/>
          <w:sz w:val="28"/>
          <w:szCs w:val="28"/>
          <w:lang w:bidi="ar-EG"/>
        </w:rPr>
        <w:t xml:space="preserve"> Komşuna iyi davran ki </w:t>
      </w:r>
      <w:r w:rsidRPr="00AA12E2">
        <w:rPr>
          <w:rFonts w:asciiTheme="majorBidi" w:hAnsiTheme="majorBidi" w:cstheme="majorBidi"/>
          <w:b/>
          <w:bCs/>
          <w:sz w:val="28"/>
          <w:szCs w:val="28"/>
          <w:lang w:bidi="ar-EG"/>
        </w:rPr>
        <w:t>müslüman</w:t>
      </w:r>
      <w:r w:rsidRPr="00AA12E2">
        <w:rPr>
          <w:rFonts w:asciiTheme="majorBidi" w:hAnsiTheme="majorBidi" w:cstheme="majorBidi"/>
          <w:sz w:val="28"/>
          <w:szCs w:val="28"/>
          <w:lang w:bidi="ar-EG"/>
        </w:rPr>
        <w:t xml:space="preserve"> olasın.</w:t>
      </w:r>
      <w:r w:rsidR="002F0180" w:rsidRPr="00AA12E2">
        <w:rPr>
          <w:rStyle w:val="DipnotBavurusu"/>
          <w:rFonts w:asciiTheme="majorBidi" w:hAnsiTheme="majorBidi" w:cstheme="majorBidi"/>
          <w:sz w:val="28"/>
          <w:szCs w:val="28"/>
          <w:lang w:bidi="ar-EG"/>
        </w:rPr>
        <w:footnoteReference w:id="128"/>
      </w:r>
    </w:p>
    <w:p w:rsidR="00AD3B8D" w:rsidRPr="00AA12E2" w:rsidRDefault="00AD3B8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مُؤْمِنُ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يِّنُ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نُ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لْجَ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نِ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نْقَ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يخَ</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نَاخَ</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خْرَةٍ</w:t>
      </w:r>
      <w:r w:rsidRPr="00AA12E2">
        <w:rPr>
          <w:rFonts w:ascii="Traditional Arabic" w:hAnsi="Traditional Arabic" w:cs="Traditional Arabic"/>
          <w:sz w:val="28"/>
          <w:szCs w:val="28"/>
          <w:lang w:bidi="ar-EG"/>
        </w:rPr>
        <w:t xml:space="preserve"> </w:t>
      </w:r>
    </w:p>
    <w:p w:rsidR="00AD3B8D" w:rsidRPr="00AA12E2" w:rsidRDefault="00AD3B8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üminler burnundan çekilen deve gibi uysaldırlar ve kolaylık göstericidirler, nereye istenirse götürülürler, kaya üzerine çöktürülseler çökerler.</w:t>
      </w:r>
      <w:r w:rsidRPr="00AA12E2">
        <w:rPr>
          <w:rStyle w:val="DipnotBavurusu"/>
          <w:rFonts w:asciiTheme="majorBidi" w:hAnsiTheme="majorBidi" w:cstheme="majorBidi"/>
          <w:sz w:val="28"/>
          <w:szCs w:val="28"/>
          <w:lang w:bidi="ar-EG"/>
        </w:rPr>
        <w:footnoteReference w:id="129"/>
      </w:r>
      <w:r w:rsidRPr="00AA12E2">
        <w:rPr>
          <w:rFonts w:asciiTheme="majorBidi" w:hAnsiTheme="majorBidi" w:cstheme="majorBidi"/>
          <w:sz w:val="28"/>
          <w:szCs w:val="28"/>
          <w:lang w:bidi="ar-EG"/>
        </w:rPr>
        <w:t xml:space="preserve"> </w:t>
      </w:r>
    </w:p>
    <w:p w:rsidR="00311093" w:rsidRPr="00AA12E2" w:rsidRDefault="00311093"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ؤْ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غْناؤُ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p>
    <w:p w:rsidR="00311093" w:rsidRPr="00AA12E2" w:rsidRDefault="0031109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b/>
          <w:bCs/>
          <w:sz w:val="28"/>
          <w:szCs w:val="28"/>
          <w:lang w:bidi="ar-EG"/>
        </w:rPr>
        <w:t>Müminin</w:t>
      </w:r>
      <w:r w:rsidRPr="00AA12E2">
        <w:rPr>
          <w:rFonts w:asciiTheme="majorBidi" w:hAnsiTheme="majorBidi" w:cstheme="majorBidi"/>
          <w:sz w:val="28"/>
          <w:szCs w:val="28"/>
          <w:lang w:bidi="ar-EG"/>
        </w:rPr>
        <w:t xml:space="preserve"> izzeti insanlardan müstağni olmasıdır (kimseye el açmamasıdır).</w:t>
      </w:r>
      <w:r w:rsidRPr="00AA12E2">
        <w:rPr>
          <w:rStyle w:val="DipnotBavurusu"/>
          <w:rFonts w:asciiTheme="majorBidi" w:hAnsiTheme="majorBidi" w:cstheme="majorBidi"/>
          <w:sz w:val="28"/>
          <w:szCs w:val="28"/>
          <w:lang w:bidi="ar-EG"/>
        </w:rPr>
        <w:footnoteReference w:id="130"/>
      </w:r>
      <w:r w:rsidR="007244E2" w:rsidRPr="00AA12E2">
        <w:rPr>
          <w:rFonts w:asciiTheme="majorBidi" w:hAnsiTheme="majorBidi" w:cstheme="majorBidi"/>
          <w:sz w:val="28"/>
          <w:szCs w:val="28"/>
          <w:lang w:bidi="ar-EG"/>
        </w:rPr>
        <w:t xml:space="preserve"> </w:t>
      </w:r>
    </w:p>
    <w:p w:rsidR="00AD3B8D" w:rsidRPr="00AA12E2" w:rsidRDefault="00E47E3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ثْ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يَسِّرِ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بْعَثُ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سِّرِينَ</w:t>
      </w:r>
    </w:p>
    <w:p w:rsidR="00E47E31" w:rsidRPr="00AA12E2" w:rsidRDefault="00E47E3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iz kolaylaştırıcı olarak gönderildiniz, zorlaştırıcı olarak değil.</w:t>
      </w:r>
      <w:r w:rsidRPr="00AA12E2">
        <w:rPr>
          <w:rStyle w:val="DipnotBavurusu"/>
          <w:rFonts w:asciiTheme="majorBidi" w:hAnsiTheme="majorBidi" w:cstheme="majorBidi"/>
          <w:sz w:val="28"/>
          <w:szCs w:val="28"/>
          <w:lang w:bidi="ar-EG"/>
        </w:rPr>
        <w:footnoteReference w:id="131"/>
      </w:r>
    </w:p>
    <w:p w:rsidR="00F80A12" w:rsidRPr="00AA12E2" w:rsidRDefault="00F80A1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مُؤْ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نْزَ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نْبَ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مَ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p>
    <w:p w:rsidR="00F80A12" w:rsidRPr="00AA12E2" w:rsidRDefault="00F80A1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ümin daima hayır üzerindedir. Bedeninden ruhu çıkarken bile Allah"a hamd eder.</w:t>
      </w:r>
      <w:r w:rsidRPr="00AA12E2">
        <w:rPr>
          <w:rStyle w:val="DipnotBavurusu"/>
          <w:rFonts w:asciiTheme="majorBidi" w:hAnsiTheme="majorBidi" w:cstheme="majorBidi"/>
          <w:sz w:val="28"/>
          <w:szCs w:val="28"/>
          <w:lang w:bidi="ar-EG"/>
        </w:rPr>
        <w:footnoteReference w:id="132"/>
      </w:r>
    </w:p>
    <w:p w:rsidR="00F572F9" w:rsidRPr="00AA12E2" w:rsidRDefault="00F572F9"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إِ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تْ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فْتِ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ؤْمِنٌ</w:t>
      </w:r>
    </w:p>
    <w:p w:rsidR="00F572F9" w:rsidRPr="00AA12E2" w:rsidRDefault="00F572F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man, (kendisine güvence verilen bir kimseyi) ihanet ederek öldürmeyi engeller. Mümin (emanet verilen kimseyi) aldatarak öldürmez.</w:t>
      </w:r>
      <w:r w:rsidRPr="00AA12E2">
        <w:rPr>
          <w:rStyle w:val="DipnotBavurusu"/>
          <w:rFonts w:asciiTheme="majorBidi" w:hAnsiTheme="majorBidi" w:cstheme="majorBidi"/>
          <w:sz w:val="28"/>
          <w:szCs w:val="28"/>
          <w:lang w:bidi="ar-EG"/>
        </w:rPr>
        <w:footnoteReference w:id="133"/>
      </w:r>
      <w:r w:rsidR="00752B2F" w:rsidRPr="00AA12E2">
        <w:rPr>
          <w:rFonts w:asciiTheme="majorBidi" w:hAnsiTheme="majorBidi" w:cstheme="majorBidi"/>
          <w:sz w:val="28"/>
          <w:szCs w:val="28"/>
          <w:lang w:bidi="ar-EG"/>
        </w:rPr>
        <w:t xml:space="preserve"> </w:t>
      </w:r>
    </w:p>
    <w:p w:rsidR="00AA4F7B" w:rsidRPr="00AA12E2" w:rsidRDefault="00AA4F7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سْلِمُ أَخُو المُسْلِمِ لاَ يَظْلِمُهُ وَلاَ يُسْلِمُهُ</w:t>
      </w:r>
      <w:r w:rsidR="00D50906"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xml:space="preserve"> لَا يَظْلِمُهُ وَلَا يَخْذُلُهُ، وَلَا يَحْقِرُهُ </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كُلُّ الْمُسْلِمِ عَلَى الْمُسْلِمِ حَرَامٌ، دَمُهُ، وَمَالُهُ، وَعِرْضُهُ</w:t>
      </w:r>
      <w:r w:rsidR="00D50906"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لَا يَخُونُهُ وَلَا يَكْذِبُهُ وَلَا يَخْذُلُهُ</w:t>
      </w:r>
      <w:r w:rsidRPr="00AA12E2">
        <w:rPr>
          <w:rFonts w:ascii="Traditional Arabic" w:hAnsi="Traditional Arabic" w:cs="Traditional Arabic"/>
          <w:sz w:val="28"/>
          <w:szCs w:val="28"/>
          <w:lang w:bidi="ar-EG"/>
        </w:rPr>
        <w:t xml:space="preserve"> </w:t>
      </w:r>
    </w:p>
    <w:p w:rsidR="00AA4F7B" w:rsidRPr="00AA12E2" w:rsidRDefault="00AA4F7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üslüman Müslüman’ın (din) kardeşidir. Ona zulmetmez. Onu düşman eline vermez (himaye eder)./ …onu küçük görmez...</w:t>
      </w:r>
      <w:r w:rsidR="00D50906" w:rsidRPr="00AA12E2">
        <w:rPr>
          <w:rFonts w:asciiTheme="majorBidi" w:hAnsiTheme="majorBidi" w:cstheme="majorBidi"/>
          <w:sz w:val="28"/>
          <w:szCs w:val="28"/>
          <w:lang w:bidi="ar-EG"/>
        </w:rPr>
        <w:t xml:space="preserve"> </w:t>
      </w:r>
      <w:proofErr w:type="gramStart"/>
      <w:r w:rsidR="00D50906" w:rsidRPr="00AA12E2">
        <w:rPr>
          <w:rFonts w:asciiTheme="majorBidi" w:hAnsiTheme="majorBidi" w:cstheme="majorBidi"/>
          <w:sz w:val="28"/>
          <w:szCs w:val="28"/>
          <w:lang w:bidi="ar-EG"/>
        </w:rPr>
        <w:t>her</w:t>
      </w:r>
      <w:proofErr w:type="gramEnd"/>
      <w:r w:rsidR="00D50906" w:rsidRPr="00AA12E2">
        <w:rPr>
          <w:rFonts w:asciiTheme="majorBidi" w:hAnsiTheme="majorBidi" w:cstheme="majorBidi"/>
          <w:sz w:val="28"/>
          <w:szCs w:val="28"/>
          <w:lang w:bidi="ar-EG"/>
        </w:rPr>
        <w:t xml:space="preserve"> Müslümanın canı, malı ve onuru birbirine karşı dokunulmazdır.</w:t>
      </w:r>
      <w:r w:rsidRPr="00AA12E2">
        <w:rPr>
          <w:rFonts w:asciiTheme="majorBidi" w:hAnsiTheme="majorBidi" w:cstheme="majorBidi"/>
          <w:sz w:val="28"/>
          <w:szCs w:val="28"/>
          <w:lang w:bidi="ar-EG"/>
        </w:rPr>
        <w:t>/ Ona hainlik yapmaz, ona yalan söylemez, onu zor durumda yüzüstü bırakmaz.</w:t>
      </w:r>
      <w:r w:rsidR="00D50906" w:rsidRPr="00AA12E2">
        <w:rPr>
          <w:rStyle w:val="DipnotBavurusu"/>
          <w:rFonts w:asciiTheme="majorBidi" w:hAnsiTheme="majorBidi" w:cstheme="majorBidi"/>
          <w:sz w:val="28"/>
          <w:szCs w:val="28"/>
          <w:lang w:bidi="ar-EG"/>
        </w:rPr>
        <w:footnoteReference w:id="134"/>
      </w:r>
    </w:p>
    <w:p w:rsidR="00AA4F7B" w:rsidRPr="00AA12E2" w:rsidRDefault="00AA4F7B"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 xml:space="preserve">حَقُّ المُسْلِمِ عَلَى المُسْلِمِ خَمْسٌ: </w:t>
      </w:r>
      <w:r w:rsidRPr="00AA12E2">
        <w:rPr>
          <w:rFonts w:ascii="Traditional Arabic" w:hAnsi="Traditional Arabic" w:cs="Traditional Arabic"/>
          <w:sz w:val="28"/>
          <w:szCs w:val="28"/>
          <w:u w:val="single"/>
          <w:rtl/>
          <w:lang w:bidi="ar-EG"/>
        </w:rPr>
        <w:t>رَدُّ السَّلاَمِ</w:t>
      </w:r>
      <w:r w:rsidRPr="00AA12E2">
        <w:rPr>
          <w:rFonts w:ascii="Traditional Arabic" w:hAnsi="Traditional Arabic" w:cs="Traditional Arabic"/>
          <w:sz w:val="28"/>
          <w:szCs w:val="28"/>
          <w:rtl/>
          <w:lang w:bidi="ar-EG"/>
        </w:rPr>
        <w:t>، وَعِيَادَةُ المَرِيضِ، وَاتِّبَاعُ الجَنَائِزِ، وَإِجَابَةُ الدَّعْوَةِ، وَتَشْمِيتُ العَاطِسِ</w:t>
      </w:r>
      <w:r w:rsidR="00AB0CE9"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Pr>
        <w:t xml:space="preserve"> </w:t>
      </w:r>
      <w:r w:rsidRPr="00AA12E2">
        <w:rPr>
          <w:rFonts w:ascii="Traditional Arabic" w:hAnsi="Traditional Arabic" w:cs="Traditional Arabic"/>
          <w:color w:val="000000"/>
          <w:sz w:val="28"/>
          <w:szCs w:val="28"/>
          <w:rtl/>
          <w:lang w:bidi="ar-EG"/>
        </w:rPr>
        <w:t xml:space="preserve">حَقُّ الْمُسْلِمِ عَلَى الْمُسْلِمِ خَمْسٌ: </w:t>
      </w:r>
      <w:r w:rsidRPr="00AA12E2">
        <w:rPr>
          <w:rFonts w:ascii="Traditional Arabic" w:hAnsi="Traditional Arabic" w:cs="Traditional Arabic"/>
          <w:color w:val="000000"/>
          <w:sz w:val="28"/>
          <w:szCs w:val="28"/>
          <w:u w:val="single"/>
          <w:rtl/>
          <w:lang w:bidi="ar-EG"/>
        </w:rPr>
        <w:t>يُسَلِّمُ عَلَيْهِ إِذَا لَقِيَهُ</w:t>
      </w:r>
      <w:r w:rsidRPr="00AA12E2">
        <w:rPr>
          <w:rFonts w:ascii="Traditional Arabic" w:hAnsi="Traditional Arabic" w:cs="Traditional Arabic"/>
          <w:color w:val="000000"/>
          <w:sz w:val="28"/>
          <w:szCs w:val="28"/>
          <w:rtl/>
          <w:lang w:bidi="ar-EG"/>
        </w:rPr>
        <w:t>، وَيُشَمِّتُهُ إِذَا عَطَسَ، وَيَعُودُهُ إِذَا مَرِضَ، وَيَشْهَدُ جِنَازَتَهُ إِذَا مَاتَ، وَيُجِيبُهُ إِذَا دَعَاهُ</w:t>
      </w:r>
      <w:r w:rsidR="00AB0CE9" w:rsidRPr="00AA12E2">
        <w:rPr>
          <w:rFonts w:ascii="Traditional Arabic" w:hAnsi="Traditional Arabic" w:cs="Traditional Arabic"/>
          <w:color w:val="000000"/>
          <w:sz w:val="28"/>
          <w:szCs w:val="28"/>
          <w:lang w:bidi="ar-EG"/>
        </w:rPr>
        <w:t>/</w:t>
      </w:r>
      <w:r w:rsidRPr="00AA12E2">
        <w:rPr>
          <w:rFonts w:ascii="Traditional Arabic" w:hAnsi="Traditional Arabic" w:cs="Traditional Arabic"/>
          <w:sz w:val="28"/>
          <w:szCs w:val="28"/>
          <w:rtl/>
          <w:lang w:bidi="ar-EG"/>
        </w:rPr>
        <w:t xml:space="preserve"> «حَقُّ الْمُسْلِمِ عَلَى الْمُسْلِمِ سِتٌّ»</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 xml:space="preserve">«إِذَا لَقِيتَهُ فَسَلِّمْ عَلَيْهِ، وَإِذَا دَعَاكَ فَأَجِبْهُ، </w:t>
      </w:r>
      <w:r w:rsidRPr="00AA12E2">
        <w:rPr>
          <w:rFonts w:ascii="Traditional Arabic" w:hAnsi="Traditional Arabic" w:cs="Traditional Arabic"/>
          <w:sz w:val="28"/>
          <w:szCs w:val="28"/>
          <w:u w:val="single"/>
          <w:rtl/>
          <w:lang w:bidi="ar-EG"/>
        </w:rPr>
        <w:t>وَإِذَا اسْتَنْصَحَكَ فَانْصَحْ لَهُ</w:t>
      </w:r>
      <w:r w:rsidRPr="00AA12E2">
        <w:rPr>
          <w:rFonts w:ascii="Traditional Arabic" w:hAnsi="Traditional Arabic" w:cs="Traditional Arabic"/>
          <w:sz w:val="28"/>
          <w:szCs w:val="28"/>
          <w:rtl/>
          <w:lang w:bidi="ar-EG"/>
        </w:rPr>
        <w:t>، وَإِذَا عَطَسَ فَحَمِدَ اللهَ فَسَمِّتْهُ، وَإِذَا مَرِضَ فَعُدْهُ وَإِذَا مَاتَ فَاتَّبِعْهُ»</w:t>
      </w:r>
      <w:r w:rsidR="00AB0CE9"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 xml:space="preserve">لِلْمُسْلِمِ عَلَى الْمُسْلِمِ سِتٌّ: يُسَلِّمُ عَلَيْهِ إِذَا لَقِيَهُ، وَيُشَمِّتُهُ إِذَا عَطَسَ، وَيَعُودُهُ إِذَا مَرِضَ، وَيُجِيبُهُ إِذَا دَعَاهُ، وَيَشْهَدُهُ إِذَا تُوُفِّيَ، </w:t>
      </w:r>
      <w:r w:rsidRPr="00AA12E2">
        <w:rPr>
          <w:rFonts w:ascii="Traditional Arabic" w:hAnsi="Traditional Arabic" w:cs="Traditional Arabic"/>
          <w:sz w:val="28"/>
          <w:szCs w:val="28"/>
          <w:u w:val="single"/>
          <w:rtl/>
          <w:lang w:bidi="ar-EG"/>
        </w:rPr>
        <w:t>وَيُحِبُّ لَهُ مَا يُحِبُّ لِنَفْسِهِ، وَيَنْصَحُ لَهُ بِالْغَيْبِ</w:t>
      </w:r>
      <w:r w:rsidRPr="00AA12E2">
        <w:rPr>
          <w:rFonts w:ascii="Traditional Arabic" w:hAnsi="Traditional Arabic" w:cs="Traditional Arabic"/>
          <w:sz w:val="28"/>
          <w:szCs w:val="28"/>
          <w:lang w:bidi="ar-EG"/>
        </w:rPr>
        <w:t xml:space="preserve"> </w:t>
      </w:r>
    </w:p>
    <w:p w:rsidR="00AA4F7B" w:rsidRPr="00AA12E2" w:rsidRDefault="00D5090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üslüman’</w:t>
      </w:r>
      <w:r w:rsidR="00AA4F7B" w:rsidRPr="00AA12E2">
        <w:rPr>
          <w:rFonts w:asciiTheme="majorBidi" w:hAnsiTheme="majorBidi" w:cstheme="majorBidi"/>
          <w:sz w:val="28"/>
          <w:szCs w:val="28"/>
          <w:lang w:bidi="ar-EG"/>
        </w:rPr>
        <w:t>ın Müslüman üzerindeki hakkı altıdır: Onunla karşılaştığın zaman selâm ver, seni davet ettiğinde ona icabet et, senden nasihat istediğinde nasihat et, a</w:t>
      </w:r>
      <w:r w:rsidRPr="00AA12E2">
        <w:rPr>
          <w:rFonts w:asciiTheme="majorBidi" w:hAnsiTheme="majorBidi" w:cstheme="majorBidi"/>
          <w:sz w:val="28"/>
          <w:szCs w:val="28"/>
          <w:lang w:bidi="ar-EG"/>
        </w:rPr>
        <w:t>ksırıp Allah’</w:t>
      </w:r>
      <w:r w:rsidR="00AA4F7B" w:rsidRPr="00AA12E2">
        <w:rPr>
          <w:rFonts w:asciiTheme="majorBidi" w:hAnsiTheme="majorBidi" w:cstheme="majorBidi"/>
          <w:sz w:val="28"/>
          <w:szCs w:val="28"/>
          <w:lang w:bidi="ar-EG"/>
        </w:rPr>
        <w:t>a hamd ettiğinde ona duayla karşılık ver, hastalandığında onu ziyaret et ve öldüğünde cenazesine katıl.</w:t>
      </w:r>
      <w:r w:rsidR="00AB0CE9" w:rsidRPr="00AA12E2">
        <w:rPr>
          <w:rStyle w:val="DipnotBavurusu"/>
          <w:rFonts w:asciiTheme="majorBidi" w:hAnsiTheme="majorBidi" w:cstheme="majorBidi"/>
          <w:sz w:val="28"/>
          <w:szCs w:val="28"/>
          <w:lang w:bidi="ar-EG"/>
        </w:rPr>
        <w:footnoteReference w:id="135"/>
      </w:r>
    </w:p>
    <w:p w:rsidR="00916DAE" w:rsidRPr="00AA12E2" w:rsidRDefault="00916DAE"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نِعْ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الِ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مَرْ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الِحِ</w:t>
      </w:r>
      <w:r w:rsidRPr="00AA12E2">
        <w:rPr>
          <w:rFonts w:ascii="Traditional Arabic" w:hAnsi="Traditional Arabic" w:cs="Traditional Arabic"/>
          <w:sz w:val="28"/>
          <w:szCs w:val="28"/>
          <w:rtl/>
          <w:lang w:bidi="ar-EG"/>
        </w:rPr>
        <w:t xml:space="preserve">  </w:t>
      </w:r>
    </w:p>
    <w:p w:rsidR="00916DAE" w:rsidRPr="00AA12E2" w:rsidRDefault="00916DAE"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t>“</w:t>
      </w:r>
      <w:r w:rsidRPr="00AA12E2">
        <w:rPr>
          <w:rFonts w:asciiTheme="majorBidi" w:hAnsiTheme="majorBidi" w:cstheme="majorBidi"/>
          <w:b/>
          <w:bCs/>
          <w:sz w:val="28"/>
          <w:szCs w:val="28"/>
        </w:rPr>
        <w:t>Salih</w:t>
      </w:r>
      <w:r w:rsidRPr="00AA12E2">
        <w:rPr>
          <w:rFonts w:asciiTheme="majorBidi" w:hAnsiTheme="majorBidi" w:cstheme="majorBidi"/>
          <w:sz w:val="28"/>
          <w:szCs w:val="28"/>
        </w:rPr>
        <w:t xml:space="preserve"> kimse için, hayırlı mal ne güzeldir”</w:t>
      </w:r>
      <w:r w:rsidRPr="00AA12E2">
        <w:rPr>
          <w:rStyle w:val="DipnotBavurusu"/>
          <w:rFonts w:asciiTheme="majorBidi" w:hAnsiTheme="majorBidi" w:cstheme="majorBidi"/>
          <w:sz w:val="28"/>
          <w:szCs w:val="28"/>
        </w:rPr>
        <w:footnoteReference w:id="136"/>
      </w:r>
    </w:p>
    <w:p w:rsidR="00916DAE" w:rsidRPr="00AA12E2" w:rsidRDefault="00916DAE"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رَّاحِمُ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حَمُ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رْحَمُ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رْ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حَمْ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مَاءِ</w:t>
      </w:r>
    </w:p>
    <w:p w:rsidR="00916DAE" w:rsidRPr="00AA12E2" w:rsidRDefault="00916DAE"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Rahmân, </w:t>
      </w:r>
      <w:r w:rsidRPr="00AA12E2">
        <w:rPr>
          <w:rFonts w:asciiTheme="majorBidi" w:hAnsiTheme="majorBidi" w:cstheme="majorBidi"/>
          <w:b/>
          <w:bCs/>
          <w:sz w:val="28"/>
          <w:szCs w:val="28"/>
        </w:rPr>
        <w:t>merhametlilere</w:t>
      </w:r>
      <w:r w:rsidRPr="00AA12E2">
        <w:rPr>
          <w:rFonts w:asciiTheme="majorBidi" w:hAnsiTheme="majorBidi" w:cstheme="majorBidi"/>
          <w:sz w:val="28"/>
          <w:szCs w:val="28"/>
        </w:rPr>
        <w:t xml:space="preserve"> merhamet eder. Siz yeryüzündekilere merhamet edin ki gökyüzündekiler de size merhamet etsin.</w:t>
      </w:r>
      <w:r w:rsidRPr="00AA12E2">
        <w:rPr>
          <w:rStyle w:val="DipnotBavurusu"/>
          <w:rFonts w:asciiTheme="majorBidi" w:hAnsiTheme="majorBidi" w:cstheme="majorBidi"/>
          <w:sz w:val="28"/>
          <w:szCs w:val="28"/>
        </w:rPr>
        <w:footnoteReference w:id="137"/>
      </w:r>
    </w:p>
    <w:p w:rsidR="00F06FDD" w:rsidRPr="00AA12E2" w:rsidRDefault="00F06FDD" w:rsidP="00D03BD4">
      <w:pPr>
        <w:pStyle w:val="Balk1"/>
        <w:jc w:val="both"/>
      </w:pPr>
      <w:r w:rsidRPr="00AA12E2">
        <w:rPr>
          <w:lang w:bidi="ar-EG"/>
        </w:rPr>
        <w:t xml:space="preserve">Mümin/Bizden </w:t>
      </w:r>
      <w:r w:rsidRPr="00AA12E2">
        <w:t>değildir</w:t>
      </w:r>
      <w:r w:rsidRPr="00AA12E2">
        <w:rPr>
          <w:lang w:bidi="ar-EG"/>
        </w:rPr>
        <w:t xml:space="preserve"> </w:t>
      </w:r>
    </w:p>
    <w:p w:rsidR="00F06FDD" w:rsidRPr="00AA12E2" w:rsidRDefault="00F06FDD"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لَمْ يَرْحَمْ صَغِيرَنَا، وَيَعْرِفْ حَقَّ كَبِيرِنَا فَلَيْسَ مِنَّا</w:t>
      </w:r>
      <w:r w:rsidR="003A0519"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لَيْسَ مِنَّا مَنْ لَمْ يَرْحَمْ صَغِيرَنَا، وَيُوَقِّرْ كَبِيرَنَا، وَيَأْمُرْ بِالمَعْرُوفِ وَيَنْهَ عَنِ المُنْكَرِ</w:t>
      </w:r>
      <w:r w:rsidR="003A0519" w:rsidRPr="00AA12E2">
        <w:rPr>
          <w:rFonts w:ascii="Traditional Arabic" w:hAnsi="Traditional Arabic" w:cs="Traditional Arabic"/>
          <w:sz w:val="28"/>
          <w:szCs w:val="28"/>
          <w:lang w:bidi="ar-EG"/>
        </w:rPr>
        <w:t>/</w:t>
      </w:r>
      <w:r w:rsidR="00CC7275" w:rsidRPr="00AA12E2">
        <w:rPr>
          <w:rFonts w:ascii="Traditional Arabic" w:hAnsi="Traditional Arabic" w:cs="Traditional Arabic"/>
          <w:sz w:val="28"/>
          <w:szCs w:val="28"/>
          <w:lang w:bidi="ar-EG"/>
        </w:rPr>
        <w:t xml:space="preserve"> </w:t>
      </w:r>
      <w:r w:rsidR="00CC7275" w:rsidRPr="00AA12E2">
        <w:rPr>
          <w:rFonts w:ascii="Traditional Arabic" w:hAnsi="Traditional Arabic" w:cs="Traditional Arabic"/>
          <w:sz w:val="28"/>
          <w:szCs w:val="28"/>
          <w:rtl/>
          <w:lang w:bidi="ar-EG"/>
        </w:rPr>
        <w:t>لَيْسَ مِنْ أُمَّتِي مَنْ لَمْ يُجِلَّ كَبِيرَنَا، وَيَرْحَمْ صَغِيرَنَا، وَيَعْرِفْ لِعَالِمِنَا</w:t>
      </w:r>
      <w:r w:rsidR="00D554D5" w:rsidRPr="00AA12E2">
        <w:rPr>
          <w:rFonts w:ascii="Traditional Arabic" w:hAnsi="Traditional Arabic" w:cs="Traditional Arabic"/>
          <w:sz w:val="28"/>
          <w:szCs w:val="28"/>
          <w:lang w:bidi="ar-EG"/>
        </w:rPr>
        <w:t xml:space="preserve"> </w:t>
      </w:r>
    </w:p>
    <w:p w:rsidR="00DD2AA4" w:rsidRPr="00AA12E2" w:rsidRDefault="00DD2AA4"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Küçüğümüze acımayan, büyüğümüzü saymayan </w:t>
      </w:r>
      <w:r w:rsidRPr="00AA12E2">
        <w:rPr>
          <w:rFonts w:asciiTheme="majorBidi" w:hAnsiTheme="majorBidi" w:cstheme="majorBidi"/>
          <w:b/>
          <w:bCs/>
          <w:sz w:val="28"/>
          <w:szCs w:val="28"/>
        </w:rPr>
        <w:t>bizden değildir</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138"/>
      </w:r>
    </w:p>
    <w:p w:rsidR="00FC1C28" w:rsidRPr="00AA12E2" w:rsidRDefault="00FC1C28" w:rsidP="00D03BD4">
      <w:pPr>
        <w:jc w:val="both"/>
        <w:rPr>
          <w:rFonts w:asciiTheme="majorBidi" w:hAnsiTheme="majorBidi" w:cstheme="majorBidi"/>
          <w:sz w:val="28"/>
          <w:szCs w:val="28"/>
        </w:rPr>
      </w:pPr>
      <w:r w:rsidRPr="00AA12E2">
        <w:rPr>
          <w:rFonts w:asciiTheme="majorBidi" w:hAnsiTheme="majorBidi" w:cstheme="majorBidi"/>
          <w:sz w:val="28"/>
          <w:szCs w:val="28"/>
        </w:rPr>
        <w:t>Küçüğümüze merhamet etmeyen, büyüğümüze saygı göstermeyen ve iyiliği emredip/teşvik edip kötülükten sakındırmayan/uzaklaştırmayan bizden değildir.</w:t>
      </w:r>
      <w:r w:rsidRPr="00AA12E2">
        <w:rPr>
          <w:rStyle w:val="DipnotBavurusu"/>
          <w:rFonts w:asciiTheme="majorBidi" w:hAnsiTheme="majorBidi" w:cstheme="majorBidi"/>
          <w:sz w:val="28"/>
          <w:szCs w:val="28"/>
        </w:rPr>
        <w:footnoteReference w:id="139"/>
      </w:r>
    </w:p>
    <w:p w:rsidR="003A0519" w:rsidRPr="00AA12E2" w:rsidRDefault="003A0519"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Küçüğümüze acımayan, büyüğümüzü saymayan, </w:t>
      </w:r>
      <w:r w:rsidR="003644DD" w:rsidRPr="00AA12E2">
        <w:rPr>
          <w:rFonts w:asciiTheme="majorBidi" w:hAnsiTheme="majorBidi" w:cstheme="majorBidi"/>
          <w:sz w:val="28"/>
          <w:szCs w:val="28"/>
        </w:rPr>
        <w:t>âlimimize</w:t>
      </w:r>
      <w:r w:rsidRPr="00AA12E2">
        <w:rPr>
          <w:rFonts w:asciiTheme="majorBidi" w:hAnsiTheme="majorBidi" w:cstheme="majorBidi"/>
          <w:sz w:val="28"/>
          <w:szCs w:val="28"/>
        </w:rPr>
        <w:t xml:space="preserve"> hürmet etmeyen ümmetimden değildir.</w:t>
      </w:r>
      <w:r w:rsidRPr="00AA12E2">
        <w:rPr>
          <w:rStyle w:val="DipnotBavurusu"/>
          <w:rFonts w:asciiTheme="majorBidi" w:hAnsiTheme="majorBidi" w:cstheme="majorBidi"/>
          <w:sz w:val="28"/>
          <w:szCs w:val="28"/>
        </w:rPr>
        <w:footnoteReference w:id="140"/>
      </w:r>
    </w:p>
    <w:p w:rsidR="00CC7275" w:rsidRPr="00AA12E2" w:rsidRDefault="00CC727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مِنَّا مَنْ دَعَا إِلَى عَصَبِيَّةٍ، وَلَيْسَ مِنَّا مَنْ قَاتَلَ عَلَى عَصَبِيَّةٍ، وَلَيْسَ مِنَّا مَنْ مَاتَ عَلَى عَصَبِيَّةٍ</w:t>
      </w:r>
      <w:r w:rsidR="00D554D5" w:rsidRPr="00AA12E2">
        <w:rPr>
          <w:rFonts w:ascii="Traditional Arabic" w:hAnsi="Traditional Arabic" w:cs="Traditional Arabic"/>
          <w:sz w:val="28"/>
          <w:szCs w:val="28"/>
          <w:lang w:bidi="ar-EG"/>
        </w:rPr>
        <w:t xml:space="preserve"> </w:t>
      </w:r>
    </w:p>
    <w:p w:rsidR="00DD2AA4" w:rsidRPr="00AA12E2" w:rsidRDefault="00DD2AA4" w:rsidP="00D03BD4">
      <w:pPr>
        <w:jc w:val="both"/>
        <w:rPr>
          <w:rFonts w:asciiTheme="majorBidi" w:hAnsiTheme="majorBidi" w:cstheme="majorBidi"/>
          <w:sz w:val="28"/>
          <w:szCs w:val="28"/>
        </w:rPr>
      </w:pPr>
      <w:r w:rsidRPr="00AA12E2">
        <w:rPr>
          <w:rFonts w:asciiTheme="majorBidi" w:hAnsiTheme="majorBidi" w:cstheme="majorBidi"/>
          <w:sz w:val="28"/>
          <w:szCs w:val="28"/>
        </w:rPr>
        <w:lastRenderedPageBreak/>
        <w:t xml:space="preserve">Irkçılığa çağıran </w:t>
      </w:r>
      <w:r w:rsidRPr="00AA12E2">
        <w:rPr>
          <w:rFonts w:asciiTheme="majorBidi" w:hAnsiTheme="majorBidi" w:cstheme="majorBidi"/>
          <w:b/>
          <w:bCs/>
          <w:sz w:val="28"/>
          <w:szCs w:val="28"/>
        </w:rPr>
        <w:t>bizden değildir</w:t>
      </w:r>
      <w:r w:rsidRPr="00AA12E2">
        <w:rPr>
          <w:rFonts w:asciiTheme="majorBidi" w:hAnsiTheme="majorBidi" w:cstheme="majorBidi"/>
          <w:sz w:val="28"/>
          <w:szCs w:val="28"/>
        </w:rPr>
        <w:t>. Irkçılık davası uğruna savaşan bizden değildir. Irkçılık davası uğruna ölen bizden değildir.</w:t>
      </w:r>
      <w:r w:rsidRPr="00AA12E2">
        <w:rPr>
          <w:rStyle w:val="DipnotBavurusu"/>
          <w:rFonts w:asciiTheme="majorBidi" w:hAnsiTheme="majorBidi"/>
          <w:sz w:val="28"/>
          <w:szCs w:val="28"/>
        </w:rPr>
        <w:footnoteReference w:id="141"/>
      </w:r>
    </w:p>
    <w:p w:rsidR="00CC7275" w:rsidRPr="00AA12E2" w:rsidRDefault="00CC727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مِنَّا مَنْ خَبَّبَ امْرَأَةً عَلَى زَوْجِهَا، أَوْ عَبْدًا عَلَى سَيِّدِهِ</w:t>
      </w:r>
      <w:r w:rsidR="003234D7" w:rsidRPr="00AA12E2">
        <w:rPr>
          <w:rFonts w:ascii="Traditional Arabic" w:hAnsi="Traditional Arabic" w:cs="Traditional Arabic"/>
          <w:sz w:val="28"/>
          <w:szCs w:val="28"/>
          <w:lang w:bidi="ar-EG"/>
        </w:rPr>
        <w:t xml:space="preserve"> </w:t>
      </w:r>
    </w:p>
    <w:p w:rsidR="00692DC2" w:rsidRPr="00AA12E2" w:rsidRDefault="00692DC2"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Kadın ile kocanın ve köle ile efendisinin arasını bozan </w:t>
      </w:r>
      <w:r w:rsidRPr="00AA12E2">
        <w:rPr>
          <w:rFonts w:asciiTheme="majorBidi" w:hAnsiTheme="majorBidi" w:cstheme="majorBidi"/>
          <w:b/>
          <w:bCs/>
          <w:sz w:val="28"/>
          <w:szCs w:val="28"/>
        </w:rPr>
        <w:t>bizden değildir</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142"/>
      </w:r>
    </w:p>
    <w:p w:rsidR="00641507" w:rsidRPr="00AA12E2" w:rsidRDefault="0064150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حَمَلَ عَلَيْنَا السِّلاَحَ فَلَيْسَ مِنَّا</w:t>
      </w:r>
      <w:r w:rsidRPr="00AA12E2">
        <w:rPr>
          <w:rFonts w:ascii="Traditional Arabic" w:hAnsi="Traditional Arabic" w:cs="Traditional Arabic"/>
          <w:sz w:val="28"/>
          <w:szCs w:val="28"/>
          <w:lang w:bidi="ar-EG"/>
        </w:rPr>
        <w:t xml:space="preserve"> </w:t>
      </w:r>
    </w:p>
    <w:p w:rsidR="0073433C" w:rsidRPr="00AA12E2" w:rsidRDefault="0073433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Bize karşı silah taşıyan bizden değildir.</w:t>
      </w:r>
      <w:r w:rsidRPr="00AA12E2">
        <w:rPr>
          <w:rStyle w:val="DipnotBavurusu"/>
          <w:rFonts w:asciiTheme="majorBidi" w:hAnsiTheme="majorBidi" w:cstheme="majorBidi"/>
          <w:sz w:val="28"/>
          <w:szCs w:val="28"/>
        </w:rPr>
        <w:footnoteReference w:id="143"/>
      </w:r>
    </w:p>
    <w:p w:rsidR="000708B7" w:rsidRPr="00AA12E2" w:rsidRDefault="000708B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رَسُولَ اللهِ صَلَّى اللهُ عَلَيْهِ وَسَلَّمَ مَرَّ عَلَى صُبْرَةِ طَعَامٍ فَأَدْخَلَ يَدَهُ فِيهَا، فَنَالَتْ أَصَابِعُهُ بَلَلًا فَقَالَ: «مَا هَذَا يَا صَاحِبَ الطَّعَامِ؟» قَالَ أَصَابَتْهُ السَّمَاءُ يَا رَسُولَ اللهِ، قَالَ: «أَفَلَا جَعَلْتَهُ فَوْقَ الطَّعَامِ كَيْ يَرَاهُ النَّاسُ، مَنْ غَشَّ فَلَيْسَ مِنِّي»</w:t>
      </w:r>
      <w:r w:rsidR="003234D7" w:rsidRPr="00AA12E2">
        <w:rPr>
          <w:rFonts w:ascii="Traditional Arabic" w:hAnsi="Traditional Arabic" w:cs="Traditional Arabic"/>
          <w:sz w:val="28"/>
          <w:szCs w:val="28"/>
          <w:lang w:bidi="ar-EG"/>
        </w:rPr>
        <w:t xml:space="preserve"> </w:t>
      </w:r>
    </w:p>
    <w:p w:rsidR="003E05AF" w:rsidRPr="00AA12E2" w:rsidRDefault="006C534D"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Rasulullah Efendimiz (sav) bir gün çarşıda dolaşırken bir ekin yığınının yanına gelmişti. Elini kontrol amacıyla ekin yığınının içine daldırınca parmakları ıslanmıştı. Bunun üzerine, sahibine hitaben, “Bu ne?” diye sormuş, o da, “Malım yağmurda ıslandı ey Allah’ın Elçisi!” demişti. Fakat Peygamberimiz bu izahı yeterli bulmayarak, “Madem öyle, ıslak kısmını insanlar görsün diye yığının üstüne koysaydın ya!” diye uyardıktan sonra, “</w:t>
      </w:r>
      <w:r w:rsidR="003E05AF" w:rsidRPr="00AA12E2">
        <w:rPr>
          <w:rFonts w:asciiTheme="majorBidi" w:hAnsiTheme="majorBidi" w:cstheme="majorBidi"/>
          <w:sz w:val="28"/>
          <w:szCs w:val="28"/>
        </w:rPr>
        <w:t>Bizi aldatan, bizden değildir.</w:t>
      </w:r>
      <w:r w:rsidRPr="00AA12E2">
        <w:rPr>
          <w:rFonts w:asciiTheme="majorBidi" w:hAnsiTheme="majorBidi" w:cstheme="majorBidi"/>
          <w:sz w:val="28"/>
          <w:szCs w:val="28"/>
        </w:rPr>
        <w:t xml:space="preserve">” </w:t>
      </w:r>
      <w:r w:rsidR="00BD2416" w:rsidRPr="00AA12E2">
        <w:rPr>
          <w:rFonts w:asciiTheme="majorBidi" w:hAnsiTheme="majorBidi" w:cstheme="majorBidi"/>
          <w:sz w:val="28"/>
          <w:szCs w:val="28"/>
        </w:rPr>
        <w:t>buyurmuştur</w:t>
      </w:r>
      <w:r w:rsidRPr="00AA12E2">
        <w:rPr>
          <w:rFonts w:asciiTheme="majorBidi" w:hAnsiTheme="majorBidi" w:cstheme="majorBidi"/>
          <w:sz w:val="28"/>
          <w:szCs w:val="28"/>
        </w:rPr>
        <w:t>.</w:t>
      </w:r>
      <w:r w:rsidR="003E05AF" w:rsidRPr="00AA12E2">
        <w:rPr>
          <w:rStyle w:val="DipnotBavurusu"/>
          <w:rFonts w:asciiTheme="majorBidi" w:hAnsiTheme="majorBidi" w:cstheme="majorBidi"/>
          <w:sz w:val="28"/>
          <w:szCs w:val="28"/>
        </w:rPr>
        <w:footnoteReference w:id="144"/>
      </w:r>
    </w:p>
    <w:p w:rsidR="000708B7" w:rsidRPr="00AA12E2" w:rsidRDefault="00923FA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مَنْ انْتَهَبَ نُهْبَةً مَشْهُورَةً فَلَيْسَ مِنَّا</w:t>
      </w:r>
      <w:r w:rsidR="00D753C1"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مَنِ انْتَهَبَ نُهْبَةً ذَاتَ شَرَفٍ يُشْهِرُهُ بِهَا الْمُسْلِمُونَ فَلَيْسَ مِنَّا</w:t>
      </w:r>
      <w:r w:rsidR="003234D7" w:rsidRPr="00AA12E2">
        <w:rPr>
          <w:rFonts w:ascii="Traditional Arabic" w:hAnsi="Traditional Arabic" w:cs="Traditional Arabic"/>
          <w:sz w:val="28"/>
          <w:szCs w:val="28"/>
          <w:lang w:bidi="ar-EG"/>
        </w:rPr>
        <w:t xml:space="preserve"> </w:t>
      </w:r>
    </w:p>
    <w:p w:rsidR="00D753C1" w:rsidRPr="00AA12E2" w:rsidRDefault="00D753C1"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Kim göz göre göre yağma yaparsa bizden değildir.</w:t>
      </w:r>
      <w:r w:rsidRPr="00AA12E2">
        <w:rPr>
          <w:rStyle w:val="DipnotBavurusu"/>
          <w:rFonts w:asciiTheme="majorBidi" w:hAnsiTheme="majorBidi" w:cstheme="majorBidi"/>
          <w:sz w:val="28"/>
          <w:szCs w:val="28"/>
        </w:rPr>
        <w:footnoteReference w:id="145"/>
      </w:r>
      <w:r w:rsidRPr="00AA12E2">
        <w:rPr>
          <w:rFonts w:asciiTheme="majorBidi" w:hAnsiTheme="majorBidi" w:cstheme="majorBidi"/>
          <w:sz w:val="28"/>
          <w:szCs w:val="28"/>
        </w:rPr>
        <w:t xml:space="preserve"> </w:t>
      </w:r>
    </w:p>
    <w:p w:rsidR="006322DF" w:rsidRPr="00AA12E2" w:rsidRDefault="006322DF"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عَلِمَ الرَّمْيَ، ثُمَّ تَرَكَهُ، فَلَيْسَ مِنَّا</w:t>
      </w:r>
      <w:r w:rsidR="003234D7" w:rsidRPr="00AA12E2">
        <w:rPr>
          <w:rFonts w:ascii="Traditional Arabic" w:hAnsi="Traditional Arabic" w:cs="Traditional Arabic"/>
          <w:sz w:val="28"/>
          <w:szCs w:val="28"/>
          <w:lang w:bidi="ar-EG"/>
        </w:rPr>
        <w:t xml:space="preserve"> </w:t>
      </w:r>
    </w:p>
    <w:p w:rsidR="003644DD" w:rsidRPr="00AA12E2" w:rsidRDefault="003644DD"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t>Kim ok atmayı öğrenip de bırakırsa bizden değildir.</w:t>
      </w:r>
      <w:r w:rsidRPr="00AA12E2">
        <w:rPr>
          <w:rStyle w:val="DipnotBavurusu"/>
          <w:rFonts w:asciiTheme="majorBidi" w:hAnsiTheme="majorBidi" w:cstheme="majorBidi"/>
          <w:sz w:val="28"/>
          <w:szCs w:val="28"/>
        </w:rPr>
        <w:footnoteReference w:id="146"/>
      </w:r>
    </w:p>
    <w:p w:rsidR="00A04821" w:rsidRPr="00AA12E2" w:rsidRDefault="00A0482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مِنْ رَجُلٍ ادَّعَى لِغَيْرِ أَبِيهِ وَهُوَ يَعْلَمُهُ إِلَّا كَفَرَ، وَمَنِ ادَّعَى مَا ليْسَ لَهُ فَلَيْسَ مِنَّا، وَلْيَتَبَوَّأْ مَقْعَدَهُ مِنَ النَّارِ</w:t>
      </w:r>
      <w:r w:rsidR="003234D7" w:rsidRPr="00AA12E2">
        <w:rPr>
          <w:rFonts w:ascii="Traditional Arabic" w:hAnsi="Traditional Arabic" w:cs="Traditional Arabic"/>
          <w:sz w:val="28"/>
          <w:szCs w:val="28"/>
          <w:lang w:bidi="ar-EG"/>
        </w:rPr>
        <w:t xml:space="preserve"> </w:t>
      </w:r>
    </w:p>
    <w:p w:rsidR="006D6E7F" w:rsidRPr="00AA12E2" w:rsidRDefault="00BD2416"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Kim bildiği halde babasından başka birini baba olarak iddia ederse, küfr etmiş olur. </w:t>
      </w:r>
      <w:r w:rsidR="006D6E7F" w:rsidRPr="00AA12E2">
        <w:rPr>
          <w:rFonts w:asciiTheme="majorBidi" w:hAnsiTheme="majorBidi" w:cstheme="majorBidi"/>
          <w:sz w:val="28"/>
          <w:szCs w:val="28"/>
        </w:rPr>
        <w:t>Kim hakkı olmayan bir şeyi iddia ederse bizden değildir ve o kişi cehennemdeki yerine hazırlansın.</w:t>
      </w:r>
      <w:r w:rsidR="006D6E7F" w:rsidRPr="00AA12E2">
        <w:rPr>
          <w:rStyle w:val="DipnotBavurusu"/>
          <w:rFonts w:asciiTheme="majorBidi" w:hAnsiTheme="majorBidi" w:cstheme="majorBidi"/>
          <w:sz w:val="28"/>
          <w:szCs w:val="28"/>
        </w:rPr>
        <w:footnoteReference w:id="147"/>
      </w:r>
      <w:r w:rsidR="006D6E7F" w:rsidRPr="00AA12E2">
        <w:rPr>
          <w:rFonts w:asciiTheme="majorBidi" w:hAnsiTheme="majorBidi" w:cstheme="majorBidi"/>
          <w:sz w:val="28"/>
          <w:szCs w:val="28"/>
        </w:rPr>
        <w:t xml:space="preserve"> </w:t>
      </w:r>
    </w:p>
    <w:p w:rsidR="00C23036" w:rsidRPr="00AA12E2" w:rsidRDefault="00C23036"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مِنَّا مَنْ تَشَبَّهَ بِغَيْرِنَا، لَا تَشَبَّهُوا بِاليَهُودِ وَلَا بِالنَّصَارَى، فَإِنَّ تَسْلِيمَ اليَهُودِ الإِشَارَةُ بِالأَصَابِعِ، وَتَسْلِيمَ النَّصَارَى الإِشَارَةُ بِالأَكُفِّ</w:t>
      </w:r>
      <w:r w:rsidR="003234D7" w:rsidRPr="00AA12E2">
        <w:rPr>
          <w:rFonts w:ascii="Traditional Arabic" w:hAnsi="Traditional Arabic" w:cs="Traditional Arabic"/>
          <w:sz w:val="28"/>
          <w:szCs w:val="28"/>
          <w:lang w:bidi="ar-EG"/>
        </w:rPr>
        <w:t xml:space="preserve"> </w:t>
      </w:r>
    </w:p>
    <w:p w:rsidR="00692DC2" w:rsidRPr="00AA12E2" w:rsidRDefault="00692DC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rPr>
        <w:t xml:space="preserve">Bizden başkasına benzemeye çalışan </w:t>
      </w:r>
      <w:r w:rsidRPr="00AA12E2">
        <w:rPr>
          <w:rFonts w:asciiTheme="majorBidi" w:hAnsiTheme="majorBidi" w:cstheme="majorBidi"/>
          <w:b/>
          <w:bCs/>
          <w:sz w:val="28"/>
          <w:szCs w:val="28"/>
        </w:rPr>
        <w:t>bizden değildir</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148"/>
      </w:r>
    </w:p>
    <w:p w:rsidR="00C23036" w:rsidRPr="00AA12E2" w:rsidRDefault="00C23036"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لَيْسَ مِنَّا مَنْ تَشَبَّهَ بِالرِّجَالِ مِنَ النِّسَاءِ، وَلَا مَنْ تَشَبَّهَ بِالنِّسَاءِ مِنَ الرِّجَالِ</w:t>
      </w:r>
      <w:r w:rsidR="003234D7" w:rsidRPr="00AA12E2">
        <w:rPr>
          <w:rFonts w:ascii="Traditional Arabic" w:hAnsi="Traditional Arabic" w:cs="Traditional Arabic"/>
          <w:sz w:val="28"/>
          <w:szCs w:val="28"/>
          <w:lang w:bidi="ar-EG"/>
        </w:rPr>
        <w:t xml:space="preserve"> </w:t>
      </w:r>
    </w:p>
    <w:p w:rsidR="00AB0CE9" w:rsidRPr="00AA12E2" w:rsidRDefault="00AB0CE9" w:rsidP="00D03BD4">
      <w:pPr>
        <w:spacing w:after="120" w:line="240" w:lineRule="auto"/>
        <w:jc w:val="both"/>
        <w:rPr>
          <w:rFonts w:cs="Traditional Arabic"/>
          <w:sz w:val="28"/>
          <w:szCs w:val="28"/>
          <w:lang w:bidi="ar-EG"/>
        </w:rPr>
      </w:pPr>
      <w:r w:rsidRPr="00AA12E2">
        <w:rPr>
          <w:rFonts w:asciiTheme="majorBidi" w:hAnsiTheme="majorBidi" w:cstheme="majorBidi"/>
          <w:sz w:val="28"/>
          <w:szCs w:val="28"/>
        </w:rPr>
        <w:t xml:space="preserve">Erkeklere benzeyen kadınlar ve kadınlara benzeyen erkekler </w:t>
      </w:r>
      <w:r w:rsidRPr="00AA12E2">
        <w:rPr>
          <w:rFonts w:asciiTheme="majorBidi" w:hAnsiTheme="majorBidi" w:cstheme="majorBidi"/>
          <w:b/>
          <w:bCs/>
          <w:sz w:val="28"/>
          <w:szCs w:val="28"/>
        </w:rPr>
        <w:t>bizden değildir.</w:t>
      </w:r>
      <w:r w:rsidRPr="00AA12E2">
        <w:rPr>
          <w:rStyle w:val="DipnotBavurusu"/>
          <w:rFonts w:asciiTheme="majorBidi" w:hAnsiTheme="majorBidi" w:cstheme="majorBidi"/>
          <w:b/>
          <w:bCs/>
          <w:sz w:val="28"/>
          <w:szCs w:val="28"/>
        </w:rPr>
        <w:footnoteReference w:id="149"/>
      </w:r>
    </w:p>
    <w:p w:rsidR="00C079E7" w:rsidRPr="00AA12E2" w:rsidRDefault="00C079E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مِنَّا مَنْ لَطَمَ الخُدُودَ، وَشَقَّ الجُيُوبَ، وَدَعَا بِدَعْوَى الجَاهِلِيَّةِ</w:t>
      </w:r>
      <w:r w:rsidR="005852B2" w:rsidRPr="00AA12E2">
        <w:rPr>
          <w:rFonts w:ascii="Traditional Arabic" w:hAnsi="Traditional Arabic" w:cs="Traditional Arabic"/>
          <w:sz w:val="28"/>
          <w:szCs w:val="28"/>
          <w:lang w:bidi="ar-EG"/>
        </w:rPr>
        <w:t xml:space="preserve"> </w:t>
      </w:r>
    </w:p>
    <w:p w:rsidR="00145C7F" w:rsidRPr="00AA12E2" w:rsidRDefault="00145C7F"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Yas tutma maksadıyla) Elleriyle yanaklarını döven, yakalar</w:t>
      </w:r>
      <w:r w:rsidR="00A70E6B" w:rsidRPr="00AA12E2">
        <w:rPr>
          <w:rFonts w:asciiTheme="majorBidi" w:hAnsiTheme="majorBidi" w:cstheme="majorBidi"/>
          <w:sz w:val="28"/>
          <w:szCs w:val="28"/>
        </w:rPr>
        <w:t>ını yırtan ve câhiliye âdetini devam ettirerek</w:t>
      </w:r>
      <w:r w:rsidRPr="00AA12E2">
        <w:rPr>
          <w:rFonts w:asciiTheme="majorBidi" w:hAnsiTheme="majorBidi" w:cstheme="majorBidi"/>
          <w:sz w:val="28"/>
          <w:szCs w:val="28"/>
        </w:rPr>
        <w:t xml:space="preserve"> feryat eden kimse bizden değildir.</w:t>
      </w:r>
      <w:r w:rsidRPr="00AA12E2">
        <w:rPr>
          <w:rStyle w:val="DipnotBavurusu"/>
          <w:rFonts w:asciiTheme="majorBidi" w:hAnsiTheme="majorBidi" w:cstheme="majorBidi"/>
          <w:sz w:val="28"/>
          <w:szCs w:val="28"/>
        </w:rPr>
        <w:footnoteReference w:id="150"/>
      </w:r>
    </w:p>
    <w:p w:rsidR="0070745C" w:rsidRPr="00AA12E2" w:rsidRDefault="0070745C"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قَدَرَ عَلَى أَنْ يَنْكِحَ، فَلَمْ يَنْكِحْ فَلَيْسَ مِنَّا</w:t>
      </w:r>
      <w:r w:rsidR="005852B2" w:rsidRPr="00AA12E2">
        <w:rPr>
          <w:rFonts w:ascii="Traditional Arabic" w:hAnsi="Traditional Arabic" w:cs="Traditional Arabic"/>
          <w:sz w:val="28"/>
          <w:szCs w:val="28"/>
          <w:lang w:bidi="ar-EG"/>
        </w:rPr>
        <w:t xml:space="preserve"> </w:t>
      </w:r>
    </w:p>
    <w:p w:rsidR="009470AA" w:rsidRPr="00AA12E2" w:rsidRDefault="009470AA"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Evlenmeye gücü yettiği halde evlenmeyen bizden değildir.</w:t>
      </w:r>
      <w:r w:rsidRPr="00AA12E2">
        <w:rPr>
          <w:rStyle w:val="DipnotBavurusu"/>
          <w:rFonts w:asciiTheme="majorBidi" w:hAnsiTheme="majorBidi" w:cstheme="majorBidi"/>
          <w:sz w:val="28"/>
          <w:szCs w:val="28"/>
        </w:rPr>
        <w:footnoteReference w:id="151"/>
      </w:r>
    </w:p>
    <w:p w:rsidR="00B20A15" w:rsidRPr="00AA12E2" w:rsidRDefault="00B20A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اللَّهِ إِنِّي لَأَخْشَاكُمْ لِلَّهِ وَأَتْقَاكُمْ لَهُ، لَكِنِّي أَصُومُ وَأُفْطِرُ، وَأُصَلِّي وَأَرْقُدُ، وَأَتَزَوَّجُ النِّسَاءَ، فَمَنْ رَغِبَ عَنْ سُنَّتِي فَلَيْسَ مِنِّي</w:t>
      </w:r>
      <w:r w:rsidR="005852B2" w:rsidRPr="00AA12E2">
        <w:rPr>
          <w:rFonts w:ascii="Traditional Arabic" w:hAnsi="Traditional Arabic" w:cs="Traditional Arabic"/>
          <w:sz w:val="28"/>
          <w:szCs w:val="28"/>
          <w:lang w:bidi="ar-EG"/>
        </w:rPr>
        <w:t xml:space="preserve"> </w:t>
      </w:r>
    </w:p>
    <w:p w:rsidR="009470AA" w:rsidRPr="00AA12E2" w:rsidRDefault="009470AA"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Vallahi sizin Allah’tan en çok korkanınız ve takva sahibi olanınız benim. Ancak ben bazen oruç tuttuğum gibi bazen de tutmam. Namaz da kılarım, uyurum da. Kadınlarla da evlenirim. Kim benim sünnetimden yüz çevirirse benden değildir.</w:t>
      </w:r>
      <w:r w:rsidRPr="00AA12E2">
        <w:rPr>
          <w:rStyle w:val="DipnotBavurusu"/>
          <w:rFonts w:asciiTheme="majorBidi" w:hAnsiTheme="majorBidi" w:cstheme="majorBidi"/>
          <w:sz w:val="28"/>
          <w:szCs w:val="28"/>
        </w:rPr>
        <w:footnoteReference w:id="152"/>
      </w:r>
      <w:r w:rsidRPr="00AA12E2">
        <w:rPr>
          <w:rFonts w:asciiTheme="majorBidi" w:hAnsiTheme="majorBidi" w:cstheme="majorBidi"/>
          <w:sz w:val="28"/>
          <w:szCs w:val="28"/>
        </w:rPr>
        <w:t xml:space="preserve"> </w:t>
      </w:r>
    </w:p>
    <w:p w:rsidR="00A52C6D" w:rsidRPr="00AA12E2" w:rsidRDefault="00B20A1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خَرَجَ مِنَ الطَّاعَةِ، وَفَارَقَ الْجَمَاعَةَ فَمَاتَ، مَاتَ مِيتَةً جَاهِلِيَّةً، وَمَنْ قَاتَلَ تَحْتَ رَايَةٍ عِمِّيَّةٍ يَغْضَبُ لِعَصَبَةٍ، أَوْ يَدْعُو إِلَى عَصَبَةٍ، أَوْ يَنْصُرُ عَصَبَةً، فَقُتِلَ، فَقِتْلَةٌ جَاهِلِيَّةٌ، وَمَنْ خَرَجَ عَلَى أُمَّتِي، يَضْرِبُ بَرَّهَا وَفَاجِرَهَا، وَلَا يَتَحَاشَى مِنْ مُؤْمِنِهَا، وَلَا يَفِي لِذِي عَهْدٍ عَهْدَهُ، فَلَيْسَ مِنِّي وَلَسْتُ مِنْهُ</w:t>
      </w:r>
    </w:p>
    <w:p w:rsidR="002B49D1" w:rsidRPr="00AA12E2" w:rsidRDefault="002B49D1" w:rsidP="002B49D1">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itaat etmeyip cemaatten ayrılır ve ölürse cahiliye ölümü üzere ölmüş olur. Kim ırkçılık için öfkelenir, ırkçılığa çağırır veya ırkçılığa yardımcı olursa ve ırkçılık bayrağı altında mücadele eder ve öldürülürse cahiliye ölümü üzere ölmüş olur. Kim de ümmetime karşı savaşır, iyi kötü demeden vurursa, müminden sakınmazsa, eman verilmiş olanın güvencesini ihlal ederse, benden değildir, ben de ondan değilim.</w:t>
      </w:r>
      <w:r w:rsidRPr="00AA12E2">
        <w:rPr>
          <w:rStyle w:val="DipnotBavurusu"/>
          <w:rFonts w:asciiTheme="majorBidi" w:hAnsiTheme="majorBidi" w:cstheme="majorBidi"/>
          <w:sz w:val="28"/>
          <w:szCs w:val="28"/>
          <w:lang w:bidi="ar-EG"/>
        </w:rPr>
        <w:footnoteReference w:id="153"/>
      </w:r>
    </w:p>
    <w:p w:rsidR="002B49D1" w:rsidRPr="00AA12E2" w:rsidRDefault="002B49D1" w:rsidP="002B49D1">
      <w:pPr>
        <w:pStyle w:val="ListeParagraf"/>
        <w:bidi/>
        <w:spacing w:after="120" w:line="240" w:lineRule="auto"/>
        <w:jc w:val="both"/>
        <w:rPr>
          <w:rFonts w:ascii="Traditional Arabic" w:hAnsi="Traditional Arabic" w:cs="Traditional Arabic"/>
          <w:sz w:val="28"/>
          <w:szCs w:val="28"/>
          <w:lang w:bidi="ar-EG"/>
        </w:rPr>
      </w:pPr>
    </w:p>
    <w:p w:rsidR="002B49D1" w:rsidRPr="00AA12E2" w:rsidRDefault="002B49D1" w:rsidP="002B49D1">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هُ سَيَكُونُ بَعْدِي أُمَرَاءُ فَمَنْ دَخَلَ عَلَيْهِمْ فَصَدَّقَهُمْ بِكَذِبِهِمْ وَأَعَانَهُمْ عَلَى ظُلْمِهِمْ فَلَيْسَ مِنِّي وَلَسْتُ مِنْهُ وَلَيْسَ بِوَارِدٍ عَلَيَّ الحَوْضَ، وَمَنْ لَمْ يَدْخُلْ عَلَيْهِمْ وَلَمْ يُعِنْهُمْ عَلَى ظُلْمِهِمْ وَلَمْ يُصَدِّقْهُمْ بِكَذِبِهِمْ فَهُوَ مِنِّي وَأَنَا مِنْهُ وَهُوَ وَارِدٌ عَلَيَّ الحَوْضَ</w:t>
      </w:r>
    </w:p>
    <w:p w:rsidR="00B20A15" w:rsidRPr="00AA12E2" w:rsidRDefault="00D753C1"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Benden sonra bazı yöneticiler olacaktır. Kim onların yanlarına gidip de yalanlarını tasdik eder, zulümlerine yardımcı olursa benden değildir, ben de ondan değilim, (kıyamette) havuzda yanıma gelemez. Kim de onların yanlarına </w:t>
      </w:r>
      <w:r w:rsidRPr="00AA12E2">
        <w:rPr>
          <w:rFonts w:asciiTheme="majorBidi" w:hAnsiTheme="majorBidi" w:cstheme="majorBidi"/>
          <w:sz w:val="28"/>
          <w:szCs w:val="28"/>
        </w:rPr>
        <w:lastRenderedPageBreak/>
        <w:t>gitmezse, yalanlarını tasdik etmez, zulümlerine yardımcı olmazsa o bendendir, ben de ondanım ve havuzda yanıma gelebilir.</w:t>
      </w:r>
      <w:r w:rsidRPr="00AA12E2">
        <w:rPr>
          <w:rStyle w:val="DipnotBavurusu"/>
          <w:rFonts w:asciiTheme="majorBidi" w:hAnsiTheme="majorBidi" w:cstheme="majorBidi"/>
          <w:sz w:val="28"/>
          <w:szCs w:val="28"/>
        </w:rPr>
        <w:footnoteReference w:id="154"/>
      </w:r>
    </w:p>
    <w:p w:rsidR="00EE02C2" w:rsidRPr="00AA12E2" w:rsidRDefault="00EE02C2"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لَا يَهْتَمُّ بِأَمْرِ الْمُسْلِمِينَ فَلَيْسَ مِنْهُمْ , وَمَنْ لَا يُصْبِحُ وَيُمْسِي نَاصِحًا لِلَّهِ وَلِرَسُولِهِ وَلِكِتَابِهِ وَلِإِمَامِهِ وَلِعَامَّةِ الْمُسْلِمِينَ فَلَيْسَ مِنْهُمْ</w:t>
      </w:r>
      <w:r w:rsidR="000770FC" w:rsidRPr="00AA12E2">
        <w:rPr>
          <w:rFonts w:ascii="Traditional Arabic" w:hAnsi="Traditional Arabic" w:cs="Traditional Arabic"/>
          <w:sz w:val="28"/>
          <w:szCs w:val="28"/>
          <w:lang w:bidi="ar-EG"/>
        </w:rPr>
        <w:t xml:space="preserve"> </w:t>
      </w:r>
    </w:p>
    <w:p w:rsidR="00AA1477" w:rsidRPr="00AA12E2" w:rsidRDefault="00AA1477"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Müslümanların işleriyle ilgilenmeyen kimse onlardan değildir.</w:t>
      </w:r>
      <w:r w:rsidR="005B368F" w:rsidRPr="00AA12E2">
        <w:rPr>
          <w:rFonts w:asciiTheme="majorBidi" w:hAnsiTheme="majorBidi" w:cstheme="majorBidi"/>
          <w:sz w:val="28"/>
          <w:szCs w:val="28"/>
        </w:rPr>
        <w:t xml:space="preserve"> Kim de Allah, Rasulü, kitabı, yöneticisi ve tüm Müslümanlar için samimi olmazsa onlardan değildir.</w:t>
      </w:r>
      <w:r w:rsidR="009A61A3" w:rsidRPr="00AA12E2">
        <w:rPr>
          <w:rStyle w:val="DipnotBavurusu"/>
          <w:rFonts w:asciiTheme="majorBidi" w:hAnsiTheme="majorBidi" w:cstheme="majorBidi"/>
          <w:sz w:val="28"/>
          <w:szCs w:val="28"/>
        </w:rPr>
        <w:footnoteReference w:id="155"/>
      </w:r>
    </w:p>
    <w:p w:rsidR="00641507" w:rsidRPr="00AA12E2" w:rsidRDefault="0064150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المُؤْمِنُ بِالطَّعَّانِ وَلَا اللَّعَّانِ وَلَا الفَاحِشِ وَلَا البَذِيءِ</w:t>
      </w:r>
      <w:r w:rsidRPr="00AA12E2">
        <w:rPr>
          <w:rFonts w:ascii="Traditional Arabic" w:hAnsi="Traditional Arabic" w:cs="Traditional Arabic"/>
          <w:sz w:val="28"/>
          <w:szCs w:val="28"/>
          <w:lang w:bidi="ar-EG"/>
        </w:rPr>
        <w:t xml:space="preserve"> </w:t>
      </w:r>
    </w:p>
    <w:p w:rsidR="00641507" w:rsidRPr="00AA12E2" w:rsidRDefault="00641507" w:rsidP="00D03BD4">
      <w:pPr>
        <w:jc w:val="both"/>
        <w:rPr>
          <w:rFonts w:asciiTheme="majorBidi" w:hAnsiTheme="majorBidi" w:cstheme="majorBidi"/>
          <w:sz w:val="28"/>
          <w:szCs w:val="28"/>
        </w:rPr>
      </w:pPr>
      <w:r w:rsidRPr="00AA12E2">
        <w:rPr>
          <w:rFonts w:asciiTheme="majorBidi" w:hAnsiTheme="majorBidi" w:cstheme="majorBidi"/>
          <w:b/>
          <w:bCs/>
          <w:sz w:val="28"/>
          <w:szCs w:val="28"/>
        </w:rPr>
        <w:t>Mümin</w:t>
      </w:r>
      <w:r w:rsidRPr="00AA12E2">
        <w:rPr>
          <w:rFonts w:asciiTheme="majorBidi" w:hAnsiTheme="majorBidi" w:cstheme="majorBidi"/>
          <w:sz w:val="28"/>
          <w:szCs w:val="28"/>
        </w:rPr>
        <w:t xml:space="preserve"> insanları inciten, insanlara lanet okuyan, söz ve davranışta çirkinlik sergileyen</w:t>
      </w:r>
      <w:r w:rsidR="00D753C1" w:rsidRPr="00AA12E2">
        <w:rPr>
          <w:rFonts w:asciiTheme="majorBidi" w:hAnsiTheme="majorBidi" w:cstheme="majorBidi"/>
          <w:sz w:val="28"/>
          <w:szCs w:val="28"/>
        </w:rPr>
        <w:t xml:space="preserve"> (hayâsız/ ahlaksız)</w:t>
      </w:r>
      <w:r w:rsidRPr="00AA12E2">
        <w:rPr>
          <w:rFonts w:asciiTheme="majorBidi" w:hAnsiTheme="majorBidi" w:cstheme="majorBidi"/>
          <w:sz w:val="28"/>
          <w:szCs w:val="28"/>
        </w:rPr>
        <w:t xml:space="preserve"> ve ağzı bozuk kimse </w:t>
      </w:r>
      <w:r w:rsidRPr="00AA12E2">
        <w:rPr>
          <w:rFonts w:asciiTheme="majorBidi" w:hAnsiTheme="majorBidi" w:cstheme="majorBidi"/>
          <w:b/>
          <w:bCs/>
          <w:sz w:val="28"/>
          <w:szCs w:val="28"/>
        </w:rPr>
        <w:t>değildir</w:t>
      </w:r>
      <w:r w:rsidRPr="00AA12E2">
        <w:rPr>
          <w:rFonts w:asciiTheme="majorBidi" w:hAnsiTheme="majorBidi" w:cstheme="majorBidi"/>
          <w:sz w:val="28"/>
          <w:szCs w:val="28"/>
        </w:rPr>
        <w:t>.</w:t>
      </w:r>
      <w:r w:rsidRPr="00AA12E2">
        <w:rPr>
          <w:rStyle w:val="DipnotBavurusu"/>
          <w:rFonts w:asciiTheme="majorBidi" w:hAnsiTheme="majorBidi"/>
          <w:sz w:val="28"/>
          <w:szCs w:val="28"/>
        </w:rPr>
        <w:footnoteReference w:id="156"/>
      </w:r>
    </w:p>
    <w:p w:rsidR="00641507" w:rsidRPr="00AA12E2" w:rsidRDefault="0064150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يْسَ الْمُؤْمِنُ الَّذِي يَشْبَعُ وَجَارُهُ جَائِعٌ</w:t>
      </w:r>
      <w:r w:rsidRPr="00AA12E2">
        <w:rPr>
          <w:rFonts w:ascii="Traditional Arabic" w:hAnsi="Traditional Arabic" w:cs="Traditional Arabic"/>
          <w:sz w:val="28"/>
          <w:szCs w:val="28"/>
          <w:lang w:bidi="ar-EG"/>
        </w:rPr>
        <w:t xml:space="preserve"> </w:t>
      </w:r>
    </w:p>
    <w:p w:rsidR="00641507" w:rsidRPr="00AA12E2" w:rsidRDefault="00641507" w:rsidP="00D03BD4">
      <w:pPr>
        <w:spacing w:after="0" w:line="240" w:lineRule="auto"/>
        <w:jc w:val="both"/>
        <w:rPr>
          <w:rFonts w:asciiTheme="majorBidi" w:hAnsiTheme="majorBidi" w:cstheme="majorBidi"/>
          <w:sz w:val="28"/>
          <w:szCs w:val="28"/>
        </w:rPr>
      </w:pPr>
      <w:r w:rsidRPr="00AA12E2">
        <w:rPr>
          <w:rFonts w:asciiTheme="majorBidi" w:hAnsiTheme="majorBidi" w:cstheme="majorBidi"/>
          <w:sz w:val="28"/>
          <w:szCs w:val="28"/>
        </w:rPr>
        <w:t>Komşusu aç iken, kendisi tok olan (gerçek</w:t>
      </w:r>
      <w:r w:rsidRPr="00AA12E2">
        <w:rPr>
          <w:rFonts w:asciiTheme="majorBidi" w:hAnsiTheme="majorBidi" w:cstheme="majorBidi"/>
          <w:b/>
          <w:bCs/>
          <w:sz w:val="28"/>
          <w:szCs w:val="28"/>
        </w:rPr>
        <w:t>) mümin değildir</w:t>
      </w:r>
      <w:r w:rsidRPr="00AA12E2">
        <w:rPr>
          <w:rFonts w:asciiTheme="majorBidi" w:hAnsiTheme="majorBidi" w:cstheme="majorBidi"/>
          <w:sz w:val="28"/>
          <w:szCs w:val="28"/>
        </w:rPr>
        <w:t>.</w:t>
      </w:r>
      <w:r w:rsidRPr="00AA12E2">
        <w:rPr>
          <w:rStyle w:val="DipnotBavurusu"/>
          <w:sz w:val="28"/>
          <w:szCs w:val="28"/>
        </w:rPr>
        <w:footnoteReference w:id="157"/>
      </w:r>
    </w:p>
    <w:p w:rsidR="00402847" w:rsidRPr="00AA12E2" w:rsidRDefault="004028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كُونُ المُؤْمِنُ لَعَّانًا</w:t>
      </w:r>
      <w:r w:rsidRPr="00AA12E2">
        <w:rPr>
          <w:rFonts w:ascii="Traditional Arabic" w:hAnsi="Traditional Arabic" w:cs="Traditional Arabic"/>
          <w:sz w:val="28"/>
          <w:szCs w:val="28"/>
          <w:lang w:bidi="ar-EG"/>
        </w:rPr>
        <w:t xml:space="preserve"> </w:t>
      </w:r>
    </w:p>
    <w:p w:rsidR="009C5EBC" w:rsidRPr="00AA12E2" w:rsidRDefault="009C5EB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Mümin lanet edici değildir.</w:t>
      </w:r>
      <w:r w:rsidRPr="00AA12E2">
        <w:rPr>
          <w:rStyle w:val="DipnotBavurusu"/>
          <w:rFonts w:asciiTheme="majorBidi" w:hAnsiTheme="majorBidi" w:cstheme="majorBidi"/>
          <w:sz w:val="28"/>
          <w:szCs w:val="28"/>
        </w:rPr>
        <w:footnoteReference w:id="158"/>
      </w:r>
    </w:p>
    <w:p w:rsidR="00402847" w:rsidRPr="00AA12E2" w:rsidRDefault="004028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نْبَغِي لِلْمُؤْمِنِ أَنْ يُذِلَّ نَفْسَهُ» قَالُوا: وَكَيْفَ يُذِلُّ نَفْسَهُ؟ قَالَ: «يَتَعَرَّضُ مِنَ البَلَاءِ لِمَا لَا يُطِيقُ</w:t>
      </w:r>
      <w:r w:rsidRPr="00AA12E2">
        <w:rPr>
          <w:rFonts w:ascii="Traditional Arabic" w:hAnsi="Traditional Arabic" w:cs="Traditional Arabic"/>
          <w:sz w:val="28"/>
          <w:szCs w:val="28"/>
          <w:lang w:bidi="ar-EG"/>
        </w:rPr>
        <w:t xml:space="preserve"> </w:t>
      </w:r>
    </w:p>
    <w:p w:rsidR="00402847" w:rsidRPr="00AA12E2" w:rsidRDefault="0040284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Rasulullah “Bir mümine kendini küçük düşürmesi yaraşmaz” buyurmuştur. “Kendisini nasıl küçük düşürür?” sorusuna ise “Takatini aşan belalara maruz kalarak” cevabını vermiştir.</w:t>
      </w:r>
      <w:r w:rsidRPr="00AA12E2">
        <w:rPr>
          <w:rStyle w:val="DipnotBavurusu"/>
          <w:rFonts w:asciiTheme="majorBidi" w:hAnsiTheme="majorBidi" w:cstheme="majorBidi"/>
          <w:sz w:val="28"/>
          <w:szCs w:val="28"/>
          <w:lang w:bidi="ar-EG"/>
        </w:rPr>
        <w:footnoteReference w:id="159"/>
      </w:r>
    </w:p>
    <w:p w:rsidR="007B7867" w:rsidRPr="00AA12E2" w:rsidRDefault="007B7867" w:rsidP="00D03BD4">
      <w:pPr>
        <w:pStyle w:val="Balk1"/>
        <w:jc w:val="both"/>
        <w:rPr>
          <w:lang w:bidi="ar-EG"/>
        </w:rPr>
      </w:pPr>
      <w:r w:rsidRPr="00AA12E2">
        <w:rPr>
          <w:lang w:bidi="ar-EG"/>
        </w:rPr>
        <w:t xml:space="preserve">Cennete Giremez/ Cennet ona </w:t>
      </w:r>
      <w:r w:rsidRPr="00AA12E2">
        <w:t>haramdır</w:t>
      </w:r>
      <w:r w:rsidRPr="00AA12E2">
        <w:rPr>
          <w:lang w:bidi="ar-EG"/>
        </w:rPr>
        <w:t xml:space="preserve">/ Cehenneme Girer </w:t>
      </w:r>
    </w:p>
    <w:p w:rsidR="00D753C1" w:rsidRPr="00AA12E2" w:rsidRDefault="007B786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مَنْ لَا يَأْمَنُ جَارُهُ بَوَائِقَهُ</w:t>
      </w:r>
    </w:p>
    <w:p w:rsidR="007B7867" w:rsidRPr="00AA12E2" w:rsidRDefault="00D753C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omşusu kötülüğünden güvende olmayan kişi cennete giremez.</w:t>
      </w:r>
      <w:r w:rsidRPr="00AA12E2">
        <w:rPr>
          <w:rStyle w:val="DipnotBavurusu"/>
          <w:rFonts w:asciiTheme="majorBidi" w:hAnsiTheme="majorBidi" w:cstheme="majorBidi"/>
          <w:sz w:val="28"/>
          <w:szCs w:val="28"/>
          <w:lang w:bidi="ar-EG"/>
        </w:rPr>
        <w:footnoteReference w:id="160"/>
      </w:r>
      <w:r w:rsidR="009C355E" w:rsidRPr="00AA12E2">
        <w:rPr>
          <w:rFonts w:asciiTheme="majorBidi" w:hAnsiTheme="majorBidi" w:cstheme="majorBidi"/>
          <w:sz w:val="28"/>
          <w:szCs w:val="28"/>
          <w:lang w:bidi="ar-EG"/>
        </w:rPr>
        <w:t xml:space="preserve"> </w:t>
      </w:r>
    </w:p>
    <w:p w:rsidR="00EA74B5" w:rsidRPr="00AA12E2" w:rsidRDefault="00EA74B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قَاطِعُ رَحِمٍ</w:t>
      </w:r>
      <w:r w:rsidR="009C355E" w:rsidRPr="00AA12E2">
        <w:rPr>
          <w:rFonts w:ascii="Traditional Arabic" w:hAnsi="Traditional Arabic" w:cs="Traditional Arabic"/>
          <w:sz w:val="28"/>
          <w:szCs w:val="28"/>
          <w:lang w:bidi="ar-EG"/>
        </w:rPr>
        <w:t xml:space="preserve"> </w:t>
      </w:r>
    </w:p>
    <w:p w:rsidR="00EE630F" w:rsidRPr="00AA12E2" w:rsidRDefault="00EE630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krabalık bağlarını kesen cennete giremez.</w:t>
      </w:r>
      <w:r w:rsidRPr="00AA12E2">
        <w:rPr>
          <w:rStyle w:val="DipnotBavurusu"/>
          <w:rFonts w:asciiTheme="majorBidi" w:hAnsiTheme="majorBidi" w:cstheme="majorBidi"/>
          <w:sz w:val="28"/>
          <w:szCs w:val="28"/>
          <w:lang w:bidi="ar-EG"/>
        </w:rPr>
        <w:footnoteReference w:id="161"/>
      </w:r>
    </w:p>
    <w:p w:rsidR="00EA74B5" w:rsidRPr="00AA12E2" w:rsidRDefault="00EA74B5"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صَاحِبُ مَكْسٍ " يَعْنِي الْعَشَّارَ</w:t>
      </w:r>
      <w:r w:rsidR="00D25E8C" w:rsidRPr="00AA12E2">
        <w:rPr>
          <w:rFonts w:ascii="Traditional Arabic" w:hAnsi="Traditional Arabic" w:cs="Traditional Arabic"/>
          <w:sz w:val="28"/>
          <w:szCs w:val="28"/>
          <w:lang w:bidi="ar-EG"/>
        </w:rPr>
        <w:t xml:space="preserve"> </w:t>
      </w:r>
    </w:p>
    <w:p w:rsidR="00840FC2" w:rsidRPr="00AA12E2" w:rsidRDefault="00840FC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Haksız vergi toplayıcısı cennete giremez.</w:t>
      </w:r>
      <w:r w:rsidRPr="00AA12E2">
        <w:rPr>
          <w:rStyle w:val="DipnotBavurusu"/>
          <w:rFonts w:asciiTheme="majorBidi" w:hAnsiTheme="majorBidi" w:cstheme="majorBidi"/>
          <w:sz w:val="28"/>
          <w:szCs w:val="28"/>
          <w:lang w:bidi="ar-EG"/>
        </w:rPr>
        <w:footnoteReference w:id="162"/>
      </w:r>
    </w:p>
    <w:p w:rsidR="002D6911" w:rsidRPr="00AA12E2" w:rsidRDefault="002D691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لَا يَدْخُلُ الْجَنَّةَ مَنْ كَانَ فِي قَلْبِهِ مِثْقَالُ ذَرَّةٍ مِنْ كِبْرٍ» قَالَ رَجُلٌ: إِنَّ الرَّجُلَ يُحِبُّ أَنْ يَكُونَ ثَوْبُهُ حَسَنًا وَنَعْلُهُ حَسَنَةً، قَالَ: «إِنَّ اللهَ جَمِيلٌ يُحِبُّ الْجَمَالَ، الْكِبْرُ بَطَرُ الْحَقِّ، وَغَمْطُ النَّاسِ</w:t>
      </w:r>
      <w:r w:rsidR="000D1D5A" w:rsidRPr="00AA12E2">
        <w:rPr>
          <w:rFonts w:ascii="Traditional Arabic" w:hAnsi="Traditional Arabic" w:cs="Traditional Arabic"/>
          <w:sz w:val="28"/>
          <w:szCs w:val="28"/>
          <w:lang w:bidi="ar-EG"/>
        </w:rPr>
        <w:t xml:space="preserve"> </w:t>
      </w:r>
    </w:p>
    <w:p w:rsidR="00854E2C" w:rsidRPr="00AA12E2" w:rsidRDefault="00854E2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r gün Hz. Peygamber (sav), </w:t>
      </w:r>
      <w:r w:rsidRPr="00AA12E2">
        <w:rPr>
          <w:rFonts w:asciiTheme="majorBidi" w:hAnsiTheme="majorBidi" w:cstheme="majorBidi"/>
          <w:sz w:val="28"/>
          <w:szCs w:val="28"/>
          <w:rtl/>
          <w:lang w:bidi="ar-EG"/>
        </w:rPr>
        <w:t>“</w:t>
      </w:r>
      <w:r w:rsidRPr="00AA12E2">
        <w:rPr>
          <w:rFonts w:asciiTheme="majorBidi" w:hAnsiTheme="majorBidi" w:cstheme="majorBidi"/>
          <w:sz w:val="28"/>
          <w:szCs w:val="28"/>
          <w:lang w:bidi="ar-EG"/>
        </w:rPr>
        <w:t>Kalbinde zerre kadar kibir bulunan kimse cennete giremez.” buyurdu. Bunu duyan bir adam, “Ama insan elbisesinin ve ayakkabısının güzel olmasından memnun olur” deyince, Allah Resûlü, “Allah güzeldir, güzelliği sever. Kibir ise hakikati inkâr etmek ve insanları küçük görmektir.” demiştir</w:t>
      </w:r>
      <w:r w:rsidRPr="00AA12E2">
        <w:rPr>
          <w:rStyle w:val="DipnotBavurusu"/>
          <w:rFonts w:asciiTheme="majorBidi" w:hAnsiTheme="majorBidi" w:cstheme="majorBidi"/>
          <w:sz w:val="28"/>
          <w:szCs w:val="28"/>
          <w:lang w:bidi="ar-EG"/>
        </w:rPr>
        <w:footnoteReference w:id="163"/>
      </w:r>
      <w:r w:rsidRPr="00AA12E2">
        <w:rPr>
          <w:rFonts w:asciiTheme="majorBidi" w:hAnsiTheme="majorBidi" w:cstheme="majorBidi"/>
          <w:sz w:val="28"/>
          <w:szCs w:val="28"/>
          <w:rtl/>
          <w:lang w:bidi="ar-EG"/>
        </w:rPr>
        <w:t>.</w:t>
      </w:r>
    </w:p>
    <w:p w:rsidR="002D6911" w:rsidRPr="00AA12E2" w:rsidRDefault="002D691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خِبٌّ وَلَا مَنَّانٌ وَلَا بَخِيلٌ</w:t>
      </w:r>
      <w:r w:rsidR="00D9530B"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لَا يَدْخُلُ الْجَنَّةَ خَبٌّ، وَلا بَخِيلٌ، وَلا مَنَّانٌ، وَلا سَيِّئُ الْمَلَكَةِ</w:t>
      </w:r>
      <w:r w:rsidR="00D9530B" w:rsidRPr="00AA12E2">
        <w:rPr>
          <w:rFonts w:ascii="Traditional Arabic" w:hAnsi="Traditional Arabic" w:cs="Traditional Arabic"/>
          <w:sz w:val="28"/>
          <w:szCs w:val="28"/>
          <w:lang w:bidi="ar-EG"/>
        </w:rPr>
        <w:t>/</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لَا</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يَدْخُلُ</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الْجَنَّةَ</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بَخِيلٌ</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وَلا</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خَبٌّ</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وَلا</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خَائِنٌ</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وَلا</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سَيِّئُ</w:t>
      </w:r>
      <w:r w:rsidR="00AF324A" w:rsidRPr="00AA12E2">
        <w:rPr>
          <w:rFonts w:ascii="Traditional Arabic" w:hAnsi="Traditional Arabic" w:cs="Traditional Arabic"/>
          <w:sz w:val="28"/>
          <w:szCs w:val="28"/>
          <w:rtl/>
          <w:lang w:bidi="ar-EG"/>
        </w:rPr>
        <w:t xml:space="preserve"> </w:t>
      </w:r>
      <w:r w:rsidR="00AF324A" w:rsidRPr="00AA12E2">
        <w:rPr>
          <w:rFonts w:ascii="Traditional Arabic" w:hAnsi="Traditional Arabic" w:cs="Traditional Arabic" w:hint="cs"/>
          <w:sz w:val="28"/>
          <w:szCs w:val="28"/>
          <w:rtl/>
          <w:lang w:bidi="ar-EG"/>
        </w:rPr>
        <w:t>الْمَلَكَةِ</w:t>
      </w:r>
      <w:r w:rsidR="009F02F7" w:rsidRPr="00AA12E2">
        <w:rPr>
          <w:rFonts w:ascii="Traditional Arabic" w:hAnsi="Traditional Arabic" w:cs="Traditional Arabic"/>
          <w:sz w:val="28"/>
          <w:szCs w:val="28"/>
          <w:lang w:bidi="ar-EG"/>
        </w:rPr>
        <w:t xml:space="preserve"> </w:t>
      </w:r>
    </w:p>
    <w:p w:rsidR="00AF324A" w:rsidRPr="00AA12E2" w:rsidRDefault="00A84F7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ozguncu, cimri ve yaptığı iyiliği başa kakan kimse cennete giremez</w:t>
      </w:r>
      <w:r w:rsidR="00AF324A"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164"/>
      </w:r>
      <w:r w:rsidR="003D147D" w:rsidRPr="00AA12E2">
        <w:rPr>
          <w:rFonts w:asciiTheme="majorBidi" w:hAnsiTheme="majorBidi" w:cstheme="majorBidi"/>
          <w:sz w:val="28"/>
          <w:szCs w:val="28"/>
          <w:lang w:bidi="ar-EG"/>
        </w:rPr>
        <w:t xml:space="preserve"> Bozguncu, cimri, yaptığı iyiliği başa kakan ve çalışanlara kötü davranan kimse cennete giremez</w:t>
      </w:r>
      <w:r w:rsidR="00AF324A" w:rsidRPr="00AA12E2">
        <w:rPr>
          <w:rFonts w:asciiTheme="majorBidi" w:hAnsiTheme="majorBidi" w:cstheme="majorBidi"/>
          <w:sz w:val="28"/>
          <w:szCs w:val="28"/>
          <w:lang w:bidi="ar-EG"/>
        </w:rPr>
        <w:t>.</w:t>
      </w:r>
      <w:r w:rsidR="00D9530B" w:rsidRPr="00AA12E2">
        <w:rPr>
          <w:rStyle w:val="DipnotBavurusu"/>
          <w:rFonts w:asciiTheme="majorBidi" w:hAnsiTheme="majorBidi" w:cstheme="majorBidi"/>
          <w:sz w:val="28"/>
          <w:szCs w:val="28"/>
          <w:lang w:bidi="ar-EG"/>
        </w:rPr>
        <w:footnoteReference w:id="165"/>
      </w:r>
      <w:r w:rsidR="00AF324A" w:rsidRPr="00AA12E2">
        <w:rPr>
          <w:rFonts w:asciiTheme="majorBidi" w:hAnsiTheme="majorBidi" w:cstheme="majorBidi"/>
          <w:sz w:val="28"/>
          <w:szCs w:val="28"/>
          <w:lang w:bidi="ar-EG"/>
        </w:rPr>
        <w:t xml:space="preserve"> Bozguncu, cimri, hain ve çalışanlara kötü davranan kimse cennete giremez.</w:t>
      </w:r>
      <w:r w:rsidR="00D9530B" w:rsidRPr="00AA12E2">
        <w:rPr>
          <w:rStyle w:val="DipnotBavurusu"/>
          <w:rFonts w:asciiTheme="majorBidi" w:hAnsiTheme="majorBidi" w:cstheme="majorBidi"/>
          <w:sz w:val="28"/>
          <w:szCs w:val="28"/>
          <w:lang w:bidi="ar-EG"/>
        </w:rPr>
        <w:footnoteReference w:id="166"/>
      </w:r>
    </w:p>
    <w:p w:rsidR="002D6911" w:rsidRPr="00AA12E2" w:rsidRDefault="002D691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سَيِّئُ المَلَكَةِ</w:t>
      </w:r>
      <w:r w:rsidR="009F02F7" w:rsidRPr="00AA12E2">
        <w:rPr>
          <w:rFonts w:ascii="Traditional Arabic" w:hAnsi="Traditional Arabic" w:cs="Traditional Arabic"/>
          <w:sz w:val="28"/>
          <w:szCs w:val="28"/>
          <w:lang w:bidi="ar-EG"/>
        </w:rPr>
        <w:t xml:space="preserve"> </w:t>
      </w:r>
    </w:p>
    <w:p w:rsidR="00EE630F" w:rsidRPr="00AA12E2" w:rsidRDefault="00EE630F"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Çalışanlara kötü davranan kimse cennete giremez.</w:t>
      </w:r>
      <w:r w:rsidRPr="00AA12E2">
        <w:rPr>
          <w:rStyle w:val="DipnotBavurusu"/>
          <w:rFonts w:asciiTheme="majorBidi" w:hAnsiTheme="majorBidi" w:cstheme="majorBidi"/>
          <w:sz w:val="28"/>
          <w:szCs w:val="28"/>
          <w:lang w:bidi="ar-EG"/>
        </w:rPr>
        <w:footnoteReference w:id="167"/>
      </w:r>
    </w:p>
    <w:p w:rsidR="002D6911" w:rsidRPr="00AA12E2" w:rsidRDefault="002D6911"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الْجَوَّاظُ وَلَا الْجَعْظَرِيُّ» قَالَ: " وَالْجَوَّاظُ: الْغَلِيظُ الْفَظُّ "</w:t>
      </w:r>
      <w:r w:rsidR="004037B2" w:rsidRPr="00AA12E2">
        <w:rPr>
          <w:rFonts w:ascii="Traditional Arabic" w:hAnsi="Traditional Arabic" w:cs="Traditional Arabic"/>
          <w:sz w:val="28"/>
          <w:szCs w:val="28"/>
          <w:lang w:bidi="ar-EG"/>
        </w:rPr>
        <w:t xml:space="preserve"> </w:t>
      </w:r>
    </w:p>
    <w:p w:rsidR="00692DC2" w:rsidRPr="00AA12E2" w:rsidRDefault="00692DC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Cennete cevvâz ve caʿzerî girmez”</w:t>
      </w:r>
      <w:r w:rsidRPr="00AA12E2">
        <w:rPr>
          <w:rStyle w:val="DipnotBavurusu"/>
          <w:rFonts w:asciiTheme="majorBidi" w:hAnsiTheme="majorBidi" w:cstheme="majorBidi"/>
          <w:sz w:val="28"/>
          <w:szCs w:val="28"/>
          <w:lang w:bidi="ar-EG"/>
        </w:rPr>
        <w:footnoteReference w:id="168"/>
      </w:r>
      <w:r w:rsidRPr="00AA12E2">
        <w:rPr>
          <w:rFonts w:asciiTheme="majorBidi" w:hAnsiTheme="majorBidi" w:cstheme="majorBidi"/>
          <w:sz w:val="28"/>
          <w:szCs w:val="28"/>
          <w:lang w:bidi="ar-EG"/>
        </w:rPr>
        <w:t xml:space="preserve"> “cevvâz” kelimesi için </w:t>
      </w:r>
      <w:r w:rsidR="0099318F" w:rsidRPr="00AA12E2">
        <w:rPr>
          <w:rFonts w:asciiTheme="majorBidi" w:hAnsiTheme="majorBidi" w:cstheme="majorBidi"/>
          <w:sz w:val="28"/>
          <w:szCs w:val="28"/>
          <w:lang w:bidi="ar-EG"/>
        </w:rPr>
        <w:t xml:space="preserve">hadisin râvilerden biri </w:t>
      </w:r>
      <w:r w:rsidRPr="00AA12E2">
        <w:rPr>
          <w:rFonts w:asciiTheme="majorBidi" w:hAnsiTheme="majorBidi" w:cstheme="majorBidi"/>
          <w:sz w:val="28"/>
          <w:szCs w:val="28"/>
          <w:lang w:bidi="ar-EG"/>
        </w:rPr>
        <w:t xml:space="preserve">sert ve katı yürekli olduğuna dair </w:t>
      </w:r>
      <w:r w:rsidR="0099318F" w:rsidRPr="00AA12E2">
        <w:rPr>
          <w:rFonts w:asciiTheme="majorBidi" w:hAnsiTheme="majorBidi" w:cstheme="majorBidi"/>
          <w:sz w:val="28"/>
          <w:szCs w:val="28"/>
          <w:lang w:bidi="ar-EG"/>
        </w:rPr>
        <w:t xml:space="preserve">bir </w:t>
      </w:r>
      <w:r w:rsidRPr="00AA12E2">
        <w:rPr>
          <w:rFonts w:asciiTheme="majorBidi" w:hAnsiTheme="majorBidi" w:cstheme="majorBidi"/>
          <w:sz w:val="28"/>
          <w:szCs w:val="28"/>
          <w:lang w:bidi="ar-EG"/>
        </w:rPr>
        <w:t>izah</w:t>
      </w:r>
      <w:r w:rsidR="0099318F" w:rsidRPr="00AA12E2">
        <w:rPr>
          <w:rFonts w:asciiTheme="majorBidi" w:hAnsiTheme="majorBidi" w:cstheme="majorBidi"/>
          <w:sz w:val="28"/>
          <w:szCs w:val="28"/>
          <w:lang w:bidi="ar-EG"/>
        </w:rPr>
        <w:t xml:space="preserve"> yapmıştır</w:t>
      </w:r>
      <w:r w:rsidRPr="00AA12E2">
        <w:rPr>
          <w:rFonts w:asciiTheme="majorBidi" w:hAnsiTheme="majorBidi" w:cstheme="majorBidi"/>
          <w:sz w:val="28"/>
          <w:szCs w:val="28"/>
          <w:lang w:bidi="ar-EG"/>
        </w:rPr>
        <w:t>. İbn Hacer</w:t>
      </w:r>
      <w:r w:rsidR="0099318F" w:rsidRPr="00AA12E2">
        <w:rPr>
          <w:rFonts w:asciiTheme="majorBidi" w:hAnsiTheme="majorBidi" w:cstheme="majorBidi"/>
          <w:sz w:val="28"/>
          <w:szCs w:val="28"/>
          <w:lang w:bidi="ar-EG"/>
        </w:rPr>
        <w:t xml:space="preserve"> ise</w:t>
      </w:r>
      <w:r w:rsidRPr="00AA12E2">
        <w:rPr>
          <w:rFonts w:asciiTheme="majorBidi" w:hAnsiTheme="majorBidi" w:cstheme="majorBidi"/>
          <w:sz w:val="28"/>
          <w:szCs w:val="28"/>
          <w:lang w:bidi="ar-EG"/>
        </w:rPr>
        <w:t xml:space="preserve"> “caʿzerî” kelimesinin katı, kaba, hastalanmayan, yanında olmayan şeylerle övünen gibi manalar taşıdığını belirtir.</w:t>
      </w:r>
      <w:r w:rsidRPr="00AA12E2">
        <w:rPr>
          <w:rStyle w:val="DipnotBavurusu"/>
          <w:rFonts w:asciiTheme="majorBidi" w:hAnsiTheme="majorBidi" w:cstheme="majorBidi"/>
          <w:sz w:val="28"/>
          <w:szCs w:val="28"/>
          <w:lang w:bidi="ar-EG"/>
        </w:rPr>
        <w:footnoteReference w:id="169"/>
      </w:r>
    </w:p>
    <w:p w:rsidR="002D6911" w:rsidRPr="00AA12E2" w:rsidRDefault="00E31447"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قَتَّاتٌ</w:t>
      </w:r>
      <w:r w:rsidR="000D3284"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لَا يَدْخُلُ الْجَنَّةَ نَمَّامٌ</w:t>
      </w:r>
    </w:p>
    <w:p w:rsidR="00A9588F" w:rsidRPr="00AA12E2" w:rsidRDefault="00A9588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nsanlar arasında) laf taşıyan kişi cennete giremez.</w:t>
      </w:r>
      <w:r w:rsidR="000D3284" w:rsidRPr="00AA12E2">
        <w:rPr>
          <w:rStyle w:val="DipnotBavurusu"/>
          <w:rFonts w:asciiTheme="majorBidi" w:hAnsiTheme="majorBidi" w:cstheme="majorBidi"/>
          <w:sz w:val="28"/>
          <w:szCs w:val="28"/>
          <w:lang w:bidi="ar-EG"/>
        </w:rPr>
        <w:footnoteReference w:id="170"/>
      </w:r>
    </w:p>
    <w:p w:rsidR="00593930" w:rsidRPr="00AA12E2" w:rsidRDefault="00593930"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مَنَّانٌ، وَلَا عَاقٌّ، وَلَا مُدْمِنُ خَمْرٍ</w:t>
      </w:r>
    </w:p>
    <w:p w:rsidR="00B678E3" w:rsidRPr="00AA12E2" w:rsidRDefault="00B678E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aptığı iyiliği başa kakan, ana babaya isyan eden ve içki bağımlısı cennete giremez.</w:t>
      </w:r>
      <w:r w:rsidRPr="00AA12E2">
        <w:rPr>
          <w:rStyle w:val="DipnotBavurusu"/>
          <w:rFonts w:asciiTheme="majorBidi" w:hAnsiTheme="majorBidi" w:cstheme="majorBidi"/>
          <w:sz w:val="28"/>
          <w:szCs w:val="28"/>
          <w:lang w:bidi="ar-EG"/>
        </w:rPr>
        <w:footnoteReference w:id="171"/>
      </w:r>
    </w:p>
    <w:p w:rsidR="002B1ABC" w:rsidRPr="00AA12E2" w:rsidRDefault="002B1ABC" w:rsidP="00D03BD4">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إِلاَّ رَحِيمٌ</w:t>
      </w:r>
      <w:r w:rsidRPr="00AA12E2">
        <w:rPr>
          <w:rFonts w:ascii="Traditional Arabic" w:hAnsi="Traditional Arabic" w:cs="Traditional Arabic"/>
          <w:sz w:val="28"/>
          <w:szCs w:val="28"/>
          <w:lang w:bidi="ar-EG"/>
        </w:rPr>
        <w:t xml:space="preserve"> </w:t>
      </w:r>
    </w:p>
    <w:p w:rsidR="00A16619" w:rsidRPr="00AA12E2" w:rsidRDefault="00A1661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Cennete ancak merhametli olanlar girer.</w:t>
      </w:r>
      <w:r w:rsidRPr="00AA12E2">
        <w:rPr>
          <w:rStyle w:val="DipnotBavurusu"/>
          <w:rFonts w:asciiTheme="majorBidi" w:hAnsiTheme="majorBidi" w:cstheme="majorBidi"/>
          <w:sz w:val="28"/>
          <w:szCs w:val="28"/>
          <w:lang w:bidi="ar-EG"/>
        </w:rPr>
        <w:footnoteReference w:id="172"/>
      </w:r>
    </w:p>
    <w:p w:rsidR="00D154F6" w:rsidRPr="00AA12E2" w:rsidRDefault="00D154F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w:t>
      </w:r>
      <w:r w:rsidRPr="00AA12E2">
        <w:rPr>
          <w:rFonts w:ascii="Traditional Arabic" w:hAnsi="Traditional Arabic" w:cs="Traditional Arabic"/>
          <w:sz w:val="28"/>
          <w:szCs w:val="28"/>
          <w:u w:val="single"/>
          <w:rtl/>
          <w:lang w:bidi="ar-EG"/>
        </w:rPr>
        <w:t>لَنْ تُؤْمِنُوا</w:t>
      </w:r>
      <w:r w:rsidRPr="00AA12E2">
        <w:rPr>
          <w:rFonts w:ascii="Traditional Arabic" w:hAnsi="Traditional Arabic" w:cs="Traditional Arabic"/>
          <w:sz w:val="28"/>
          <w:szCs w:val="28"/>
          <w:rtl/>
          <w:lang w:bidi="ar-EG"/>
        </w:rPr>
        <w:t xml:space="preserve"> حَتَّى تَرَاحَمُوا ". قَالُوا: يَا رَسُولَ اللَّهِ، كُلُّنَا رَحِيمٌ. قَالَ: " إِنَّهُ لَيْسَ بِرَحْمَةِ</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أَحَدِكُمْ صَاحِبَهُ، وَلَكِنَّهَا رَحْمَةُ النَّاسِ رَحْمَةُ الْعَامَّةِ»</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 xml:space="preserve">وَالَّذِي نَفْسِي بِيَدِهِ </w:t>
      </w:r>
      <w:r w:rsidRPr="00AA12E2">
        <w:rPr>
          <w:rFonts w:ascii="Traditional Arabic" w:hAnsi="Traditional Arabic" w:cs="Traditional Arabic"/>
          <w:sz w:val="28"/>
          <w:szCs w:val="28"/>
          <w:u w:val="single"/>
          <w:rtl/>
          <w:lang w:bidi="ar-EG"/>
        </w:rPr>
        <w:t>لَا تَدْخُلُوا الْجَنَّةَ</w:t>
      </w:r>
      <w:r w:rsidRPr="00AA12E2">
        <w:rPr>
          <w:rFonts w:ascii="Traditional Arabic" w:hAnsi="Traditional Arabic" w:cs="Traditional Arabic"/>
          <w:sz w:val="28"/>
          <w:szCs w:val="28"/>
          <w:rtl/>
          <w:lang w:bidi="ar-EG"/>
        </w:rPr>
        <w:t xml:space="preserve"> حَتَّى تَرَاحَمُوا» قَالُوا: يَا رَسُولَ اللَّهِ كُلُّنَا رَحِيمٌ. قَالَ: «إِنَّهُ لَيْسَ بِرَحْمَةِ أَحَدِكُمْ وَلَكِنْ رَحْمَةُ الْعَامَّةِ رَحْمَةُ الْعَامَّةِ»</w:t>
      </w:r>
      <w:r w:rsidRPr="00AA12E2">
        <w:rPr>
          <w:rFonts w:ascii="Traditional Arabic" w:hAnsi="Traditional Arabic" w:cs="Traditional Arabic"/>
          <w:sz w:val="28"/>
          <w:szCs w:val="28"/>
          <w:lang w:bidi="ar-EG"/>
        </w:rPr>
        <w:t xml:space="preserve"> </w:t>
      </w:r>
    </w:p>
    <w:p w:rsidR="00D154F6" w:rsidRPr="00AA12E2" w:rsidRDefault="00D154F6" w:rsidP="00D154F6">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rbirinize merhamet etmedikçe </w:t>
      </w:r>
      <w:r w:rsidRPr="00AA12E2">
        <w:rPr>
          <w:rFonts w:asciiTheme="majorBidi" w:hAnsiTheme="majorBidi" w:cstheme="majorBidi"/>
          <w:b/>
          <w:bCs/>
          <w:sz w:val="28"/>
          <w:szCs w:val="28"/>
          <w:lang w:bidi="ar-EG"/>
        </w:rPr>
        <w:t>iman etmiş olmazsınız</w:t>
      </w:r>
      <w:r w:rsidRPr="00AA12E2">
        <w:rPr>
          <w:rFonts w:asciiTheme="majorBidi" w:hAnsiTheme="majorBidi" w:cstheme="majorBidi"/>
          <w:sz w:val="28"/>
          <w:szCs w:val="28"/>
          <w:lang w:bidi="ar-EG"/>
        </w:rPr>
        <w:t xml:space="preserve"> (diğer rivayette ise: cennete giremezsiniz).” Sahabe: “Ya Rasulallah, hepimiz merhametliyiz” deyince Peygamber Efendimiz (sav) “Bu sizin (sadece) bir arkadaşınıza olan merhametiniz değildir. Bu (kast ettiğim) bütün insanlara karşı (duyulması gereken daha kapsamlı) merhamettir.</w:t>
      </w:r>
      <w:r w:rsidRPr="00AA12E2">
        <w:rPr>
          <w:rStyle w:val="DipnotBavurusu"/>
          <w:rFonts w:asciiTheme="majorBidi" w:hAnsiTheme="majorBidi" w:cstheme="majorBidi"/>
          <w:sz w:val="28"/>
          <w:szCs w:val="28"/>
          <w:lang w:bidi="ar-EG"/>
        </w:rPr>
        <w:footnoteReference w:id="173"/>
      </w:r>
      <w:r w:rsidRPr="00AA12E2">
        <w:rPr>
          <w:rFonts w:asciiTheme="majorBidi" w:hAnsiTheme="majorBidi" w:cstheme="majorBidi"/>
          <w:sz w:val="28"/>
          <w:szCs w:val="28"/>
          <w:lang w:bidi="ar-EG"/>
        </w:rPr>
        <w:t xml:space="preserve"> </w:t>
      </w:r>
    </w:p>
    <w:p w:rsidR="00E31447"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هُ لَنْ يَدْخُلَ الْجَنَّةَ لَحْمٌ نَبَتَ مِنْ سُحْتٍ</w:t>
      </w:r>
      <w:r w:rsidR="00854381"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000D494E" w:rsidRPr="00AA12E2">
        <w:rPr>
          <w:rFonts w:ascii="Traditional Arabic" w:hAnsi="Traditional Arabic" w:cs="Traditional Arabic"/>
          <w:sz w:val="28"/>
          <w:szCs w:val="28"/>
          <w:rtl/>
          <w:lang w:bidi="ar-EG"/>
        </w:rPr>
        <w:t>إِنَّهُ لَا يَرْبُو لَحْمٌ نَبَتَ مِنْ سُحْتٍ إِلَّا كَانَتِ النَّارُ أَوْلَى بِهِ</w:t>
      </w:r>
      <w:r w:rsidR="000D494E" w:rsidRPr="00AA12E2">
        <w:rPr>
          <w:rFonts w:ascii="Traditional Arabic" w:hAnsi="Traditional Arabic" w:cs="Traditional Arabic"/>
          <w:sz w:val="28"/>
          <w:szCs w:val="28"/>
          <w:rtl/>
        </w:rPr>
        <w:t xml:space="preserve"> </w:t>
      </w:r>
    </w:p>
    <w:p w:rsidR="00854381" w:rsidRPr="00AA12E2" w:rsidRDefault="0085438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aramla beslenen bir vücut cennete giremez.</w:t>
      </w:r>
      <w:r w:rsidRPr="00AA12E2">
        <w:rPr>
          <w:rStyle w:val="DipnotBavurusu"/>
          <w:rFonts w:asciiTheme="majorBidi" w:hAnsiTheme="majorBidi" w:cstheme="majorBidi"/>
          <w:sz w:val="28"/>
          <w:szCs w:val="28"/>
          <w:lang w:bidi="ar-EG"/>
        </w:rPr>
        <w:footnoteReference w:id="174"/>
      </w:r>
      <w:r w:rsidRPr="00AA12E2">
        <w:rPr>
          <w:rFonts w:asciiTheme="majorBidi" w:hAnsiTheme="majorBidi" w:cstheme="majorBidi"/>
          <w:sz w:val="28"/>
          <w:szCs w:val="28"/>
          <w:lang w:bidi="ar-EG"/>
        </w:rPr>
        <w:t xml:space="preserve"> </w:t>
      </w:r>
    </w:p>
    <w:p w:rsidR="00BB64DF" w:rsidRPr="00AA12E2" w:rsidRDefault="00BB64D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قَتَلَ مُعَاهَدًا لَمْ يَرِحْ رَائِحَةَ الجَنَّةِ، وَإِنَّ رِيحَهَا تُوجَدُ مِنْ مَسِيرَةِ أَرْبَعِينَ عَامًا</w:t>
      </w:r>
      <w:r w:rsidR="00663948" w:rsidRPr="00AA12E2">
        <w:rPr>
          <w:rFonts w:ascii="Traditional Arabic" w:hAnsi="Traditional Arabic" w:cs="Traditional Arabic"/>
          <w:sz w:val="28"/>
          <w:szCs w:val="28"/>
          <w:lang w:bidi="ar-EG"/>
        </w:rPr>
        <w:t xml:space="preserve"> </w:t>
      </w:r>
    </w:p>
    <w:p w:rsidR="007A666B" w:rsidRPr="00AA12E2" w:rsidRDefault="00F83B6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sla</w:t>
      </w:r>
      <w:r w:rsidR="007A666B" w:rsidRPr="00AA12E2">
        <w:rPr>
          <w:rFonts w:asciiTheme="majorBidi" w:hAnsiTheme="majorBidi" w:cstheme="majorBidi"/>
          <w:sz w:val="28"/>
          <w:szCs w:val="28"/>
          <w:lang w:bidi="ar-EG"/>
        </w:rPr>
        <w:t>m toplumunun koruması altında yaşayan bir gayri müslimi öldüren kişi, kırk yıllık mesafeden dahi duyulan cennetin kokusunu duyamayacaktır.</w:t>
      </w:r>
      <w:r w:rsidRPr="00AA12E2">
        <w:rPr>
          <w:rStyle w:val="DipnotBavurusu"/>
          <w:rFonts w:asciiTheme="majorBidi" w:hAnsiTheme="majorBidi" w:cstheme="majorBidi"/>
          <w:sz w:val="28"/>
          <w:szCs w:val="28"/>
          <w:lang w:bidi="ar-EG"/>
        </w:rPr>
        <w:footnoteReference w:id="175"/>
      </w:r>
    </w:p>
    <w:p w:rsidR="009C27DA" w:rsidRPr="00AA12E2" w:rsidRDefault="009C27D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ا مِنْ أَمِيرٍ يَلِي أَمْرَ الْمُسْلِمِينَ، ثُمَّ لَا يَجْهَدُ لَهُمْ، وَيَنْصَحُ، إِلَّا لَمْ يَدْخُلْ مَعَهُمُ الْجَنَّةَ</w:t>
      </w:r>
      <w:r w:rsidR="00F83B6B" w:rsidRPr="00AA12E2">
        <w:rPr>
          <w:rFonts w:ascii="Traditional Arabic" w:hAnsi="Traditional Arabic" w:cs="Traditional Arabic"/>
          <w:sz w:val="28"/>
          <w:szCs w:val="28"/>
          <w:lang w:bidi="ar-EG"/>
        </w:rPr>
        <w:t>/</w:t>
      </w:r>
      <w:r w:rsidR="006921B3" w:rsidRPr="00AA12E2">
        <w:rPr>
          <w:rFonts w:ascii="Traditional Arabic" w:hAnsi="Traditional Arabic" w:cs="Traditional Arabic"/>
          <w:sz w:val="28"/>
          <w:szCs w:val="28"/>
          <w:rtl/>
        </w:rPr>
        <w:t xml:space="preserve"> </w:t>
      </w:r>
      <w:r w:rsidR="006921B3" w:rsidRPr="00AA12E2">
        <w:rPr>
          <w:rFonts w:ascii="Traditional Arabic" w:hAnsi="Traditional Arabic" w:cs="Traditional Arabic"/>
          <w:sz w:val="28"/>
          <w:szCs w:val="28"/>
          <w:rtl/>
          <w:lang w:bidi="ar-EG"/>
        </w:rPr>
        <w:t>مَا مِنْ عَبْدٍ اسْتَرْعَاهُ اللَّهُ رَعِيَّةً، فَلَمْ يَحُطْهَا بِنَصِيحَةٍ، إِلَّا لَمْ يَجِدْ رَائِحَةَ الجَنَّةِ</w:t>
      </w:r>
      <w:r w:rsidR="00F83B6B" w:rsidRPr="00AA12E2">
        <w:rPr>
          <w:rFonts w:ascii="Traditional Arabic" w:hAnsi="Traditional Arabic" w:cs="Traditional Arabic"/>
          <w:sz w:val="28"/>
          <w:szCs w:val="28"/>
          <w:lang w:bidi="ar-EG"/>
        </w:rPr>
        <w:t>/</w:t>
      </w:r>
      <w:r w:rsidR="00737DA3" w:rsidRPr="00AA12E2">
        <w:rPr>
          <w:rFonts w:ascii="Traditional Arabic" w:hAnsi="Traditional Arabic" w:cs="Traditional Arabic"/>
          <w:sz w:val="28"/>
          <w:szCs w:val="28"/>
          <w:rtl/>
        </w:rPr>
        <w:t xml:space="preserve"> </w:t>
      </w:r>
      <w:r w:rsidR="00737DA3" w:rsidRPr="00AA12E2">
        <w:rPr>
          <w:rFonts w:ascii="Traditional Arabic" w:hAnsi="Traditional Arabic" w:cs="Traditional Arabic"/>
          <w:sz w:val="28"/>
          <w:szCs w:val="28"/>
          <w:rtl/>
          <w:lang w:bidi="ar-EG"/>
        </w:rPr>
        <w:t>مَا مِنْ وَالٍ يَلِي رَعِيَّةً مِنَ المُسْلِمِينَ، فَيَمُوتُ وَهُوَ غَاشٌّ لَهُمْ، إِلَّا حَرَّمَ اللَّهُ عَلَيْهِ الجَنَّةَ</w:t>
      </w:r>
      <w:r w:rsidR="00663948" w:rsidRPr="00AA12E2">
        <w:rPr>
          <w:rFonts w:ascii="Traditional Arabic" w:hAnsi="Traditional Arabic" w:cs="Traditional Arabic"/>
          <w:sz w:val="28"/>
          <w:szCs w:val="28"/>
          <w:lang w:bidi="ar-EG"/>
        </w:rPr>
        <w:t xml:space="preserve"> </w:t>
      </w:r>
    </w:p>
    <w:p w:rsidR="00320CA6" w:rsidRPr="00AA12E2" w:rsidRDefault="00CA192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w:t>
      </w:r>
      <w:r w:rsidR="00320CA6" w:rsidRPr="00AA12E2">
        <w:rPr>
          <w:rFonts w:asciiTheme="majorBidi" w:hAnsiTheme="majorBidi" w:cstheme="majorBidi"/>
          <w:sz w:val="28"/>
          <w:szCs w:val="28"/>
          <w:lang w:bidi="ar-EG"/>
        </w:rPr>
        <w:t>ın kendisine yöneticilik verip de yönettiği kimseleri sadakat ve samimiyetle koruyup gözetmeyen kimse, cennetin kokusunu alamaz.</w:t>
      </w:r>
      <w:r w:rsidRPr="00AA12E2">
        <w:rPr>
          <w:rStyle w:val="DipnotBavurusu"/>
          <w:rFonts w:asciiTheme="majorBidi" w:hAnsiTheme="majorBidi" w:cstheme="majorBidi"/>
          <w:sz w:val="28"/>
          <w:szCs w:val="28"/>
          <w:lang w:bidi="ar-EG"/>
        </w:rPr>
        <w:footnoteReference w:id="176"/>
      </w:r>
      <w:r w:rsidRPr="00AA12E2">
        <w:rPr>
          <w:rFonts w:asciiTheme="majorBidi" w:hAnsiTheme="majorBidi" w:cstheme="majorBidi"/>
          <w:sz w:val="28"/>
          <w:szCs w:val="28"/>
          <w:lang w:bidi="ar-EG"/>
        </w:rPr>
        <w:t>/</w:t>
      </w:r>
      <w:r w:rsidRPr="00AA12E2">
        <w:rPr>
          <w:sz w:val="28"/>
          <w:szCs w:val="28"/>
        </w:rPr>
        <w:t xml:space="preserve"> </w:t>
      </w:r>
      <w:r w:rsidRPr="00AA12E2">
        <w:rPr>
          <w:rFonts w:asciiTheme="majorBidi" w:hAnsiTheme="majorBidi" w:cstheme="majorBidi"/>
          <w:sz w:val="28"/>
          <w:szCs w:val="28"/>
          <w:lang w:bidi="ar-EG"/>
        </w:rPr>
        <w:t>Müslümanlardan bir topluluğun başına yönetici olup da onlar arasında adaletli davranmayarak ihanet üzere ölen hiç kimse yoktur ki Allah ona cenneti haram kılmasın.</w:t>
      </w:r>
      <w:r w:rsidRPr="00AA12E2">
        <w:rPr>
          <w:rStyle w:val="DipnotBavurusu"/>
          <w:rFonts w:asciiTheme="majorBidi" w:hAnsiTheme="majorBidi" w:cstheme="majorBidi"/>
          <w:sz w:val="28"/>
          <w:szCs w:val="28"/>
          <w:lang w:bidi="ar-EG"/>
        </w:rPr>
        <w:footnoteReference w:id="177"/>
      </w:r>
    </w:p>
    <w:p w:rsidR="00737DA3" w:rsidRPr="00AA12E2" w:rsidRDefault="00737DA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يُّمَا امْرَأَةٍ سَأَلَتْ زَوْجَهَا طَلَاقًا مِنْ غَيْرِ بَأْسٍ فَحَرَامٌ عَلَيْهَا رَائِحَةُ الجَنَّةِ</w:t>
      </w:r>
      <w:r w:rsidR="00EA3B95" w:rsidRPr="00AA12E2">
        <w:rPr>
          <w:rFonts w:ascii="Traditional Arabic" w:hAnsi="Traditional Arabic" w:cs="Traditional Arabic"/>
          <w:sz w:val="28"/>
          <w:szCs w:val="28"/>
          <w:lang w:bidi="ar-EG"/>
        </w:rPr>
        <w:t xml:space="preserve"> </w:t>
      </w:r>
    </w:p>
    <w:p w:rsidR="00A405C1" w:rsidRPr="00AA12E2" w:rsidRDefault="00A405C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angi kadın makul bir sebep olmadan kocasından ayrılmak isterse cennetin kokusu ona haram olur.</w:t>
      </w:r>
      <w:r w:rsidRPr="00AA12E2">
        <w:rPr>
          <w:rStyle w:val="DipnotBavurusu"/>
          <w:rFonts w:asciiTheme="majorBidi" w:hAnsiTheme="majorBidi" w:cstheme="majorBidi"/>
          <w:sz w:val="28"/>
          <w:szCs w:val="28"/>
          <w:lang w:bidi="ar-EG"/>
        </w:rPr>
        <w:footnoteReference w:id="178"/>
      </w:r>
    </w:p>
    <w:p w:rsidR="00737DA3" w:rsidRPr="00AA12E2" w:rsidRDefault="00B8608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تَعَلَّمَ عِلْمًا مِمَّا يُبْتَغَى بِهِ وَجْهُ اللَّهِ عَزَّ وَجَلَّ لَا يَتَعَلَّمُهُ إِلَّا لِيُصِيبَ بِهِ عَرَضًا مِنَ الدُّنْيَا، لَمْ يَجِدْ عَرْفَ الْجَنَّةِ يَوْمَ الْقِيَامَةِ</w:t>
      </w:r>
      <w:r w:rsidR="00EA3B95" w:rsidRPr="00AA12E2">
        <w:rPr>
          <w:rFonts w:ascii="Traditional Arabic" w:hAnsi="Traditional Arabic" w:cs="Traditional Arabic"/>
          <w:sz w:val="28"/>
          <w:szCs w:val="28"/>
          <w:lang w:bidi="ar-EG"/>
        </w:rPr>
        <w:t xml:space="preserve"> </w:t>
      </w:r>
    </w:p>
    <w:p w:rsidR="00D159B7" w:rsidRPr="00AA12E2" w:rsidRDefault="00D159B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yüce Allah’ın rızasının aranması gereken bir ilmi sadece dünya menfaati elde etmek için öğrenirse kıyamet gününde cennetin kokusunu duyamaz.</w:t>
      </w:r>
      <w:r w:rsidRPr="00AA12E2">
        <w:rPr>
          <w:rStyle w:val="DipnotBavurusu"/>
          <w:rFonts w:asciiTheme="majorBidi" w:hAnsiTheme="majorBidi" w:cstheme="majorBidi"/>
          <w:sz w:val="28"/>
          <w:szCs w:val="28"/>
          <w:lang w:bidi="ar-EG"/>
        </w:rPr>
        <w:footnoteReference w:id="179"/>
      </w:r>
    </w:p>
    <w:p w:rsidR="00593930"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مَنْ طَلَبَ العِلْمَ لِيُجَارِيَ بِهِ العُلَمَاءَ أَوْ لِيُمَارِيَ بِهِ السُّفَهَاءَ أَوْ يَصْرِفَ بِهِ وُجُوهَ النَّاسِ إِلَيْهِ أَدْخَلَهُ اللَّهُ النَّارَ</w:t>
      </w:r>
      <w:r w:rsidRPr="00AA12E2">
        <w:rPr>
          <w:rFonts w:ascii="Traditional Arabic" w:hAnsi="Traditional Arabic" w:cs="Traditional Arabic"/>
          <w:sz w:val="28"/>
          <w:szCs w:val="28"/>
          <w:lang w:bidi="ar-EG"/>
        </w:rPr>
        <w:t xml:space="preserve"> </w:t>
      </w:r>
    </w:p>
    <w:p w:rsidR="00593930" w:rsidRPr="00AA12E2" w:rsidRDefault="00593930"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Kim (insanlara ilmini göstermek amacıyla) âlimlerle münazara yapmak veya (yine övünmek maksadıyla) cahillerle münakaşa etmek veya (mal ve makam edinmek amacıyla) insanların ilgisini çekmek için ilim öğrenirse </w:t>
      </w:r>
      <w:r w:rsidR="00A52C6D" w:rsidRPr="00AA12E2">
        <w:rPr>
          <w:rFonts w:asciiTheme="majorBidi" w:hAnsiTheme="majorBidi" w:cstheme="majorBidi"/>
          <w:sz w:val="28"/>
          <w:szCs w:val="28"/>
          <w:lang w:bidi="ar-EG"/>
        </w:rPr>
        <w:t>Yüce Allah onu cehenneme sokar.</w:t>
      </w:r>
      <w:r w:rsidRPr="00AA12E2">
        <w:rPr>
          <w:rStyle w:val="DipnotBavurusu"/>
          <w:rFonts w:asciiTheme="majorBidi" w:hAnsiTheme="majorBidi" w:cstheme="majorBidi"/>
          <w:sz w:val="28"/>
          <w:szCs w:val="28"/>
          <w:lang w:bidi="ar-EG"/>
        </w:rPr>
        <w:footnoteReference w:id="180"/>
      </w:r>
    </w:p>
    <w:p w:rsidR="00B8608D" w:rsidRPr="00AA12E2" w:rsidRDefault="000522C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اقْتَطَعَ حَقَّ امْرِئٍ مُسْلِمٍ بِيَمِينِهِ، فَقَدْ أَوْجَبَ اللهُ لَهُ النَّارَ، وَحَرَّمَ عَلَيْهِ الْجَنَّةَ» فَقَالَ لَهُ رَجُلٌ: وَإِنْ كَانَ شَيْئًا يَسِيرًا يَا رَسُولَ اللهِ؟ قَالَ:</w:t>
      </w:r>
      <w:r w:rsidR="00854381" w:rsidRPr="00AA12E2">
        <w:rPr>
          <w:rFonts w:ascii="Traditional Arabic" w:hAnsi="Traditional Arabic" w:cs="Traditional Arabic"/>
          <w:sz w:val="28"/>
          <w:szCs w:val="28"/>
          <w:rtl/>
          <w:lang w:bidi="ar-EG"/>
        </w:rPr>
        <w:t xml:space="preserve"> «وَإِنْ قَضِيبًا مِنْ أَرَاكٍ»</w:t>
      </w:r>
      <w:r w:rsidR="00A66A84" w:rsidRPr="00AA12E2">
        <w:rPr>
          <w:rFonts w:ascii="Traditional Arabic" w:hAnsi="Traditional Arabic" w:cs="Traditional Arabic"/>
          <w:sz w:val="28"/>
          <w:szCs w:val="28"/>
          <w:lang w:bidi="ar-EG"/>
        </w:rPr>
        <w:t xml:space="preserve"> </w:t>
      </w:r>
    </w:p>
    <w:p w:rsidR="0074500B" w:rsidRPr="00AA12E2" w:rsidRDefault="0074500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 Rasulü “Bir kimse yemin ederek bir Müslüman’ın hakkını elinden alırsa Allah o kimseye cehennemi kaçınılmaz, cenneti ise haram kılar.” buyurmuş, bunun üzerine bir adam,“Eğer o hak, küçük bir şey ise de mi?” deyince Peygamber (sav),“İsterse erak ağacından (misvak için) bir dal parçası olsun.” buyurmuştur.</w:t>
      </w:r>
      <w:r w:rsidR="00854381" w:rsidRPr="00AA12E2">
        <w:rPr>
          <w:rStyle w:val="DipnotBavurusu"/>
          <w:rFonts w:asciiTheme="majorBidi" w:hAnsiTheme="majorBidi" w:cstheme="majorBidi"/>
          <w:sz w:val="28"/>
          <w:szCs w:val="28"/>
          <w:lang w:bidi="ar-EG"/>
        </w:rPr>
        <w:footnoteReference w:id="181"/>
      </w:r>
    </w:p>
    <w:p w:rsidR="001C6387" w:rsidRPr="00AA12E2" w:rsidRDefault="001C638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ا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خَوَّضُ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p>
    <w:p w:rsidR="001C6387" w:rsidRPr="00AA12E2" w:rsidRDefault="001C638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w:t>
      </w:r>
      <w:r w:rsidR="00A0353C" w:rsidRPr="00AA12E2">
        <w:rPr>
          <w:rFonts w:asciiTheme="majorBidi" w:hAnsiTheme="majorBidi" w:cstheme="majorBidi"/>
          <w:sz w:val="28"/>
          <w:szCs w:val="28"/>
          <w:lang w:bidi="ar-EG"/>
        </w:rPr>
        <w:t xml:space="preserve"> </w:t>
      </w:r>
      <w:r w:rsidRPr="00AA12E2">
        <w:rPr>
          <w:rFonts w:asciiTheme="majorBidi" w:hAnsiTheme="majorBidi" w:cstheme="majorBidi"/>
          <w:sz w:val="28"/>
          <w:szCs w:val="28"/>
          <w:lang w:bidi="ar-EG"/>
        </w:rPr>
        <w:t>takım insanlar Allah’ın malında haksız olarak tasarruf ederler. İşte onlar için kıyamet gününde ateş vardır.</w:t>
      </w:r>
      <w:r w:rsidRPr="00AA12E2">
        <w:rPr>
          <w:rStyle w:val="DipnotBavurusu"/>
          <w:rFonts w:asciiTheme="majorBidi" w:hAnsiTheme="majorBidi" w:cstheme="majorBidi"/>
          <w:sz w:val="28"/>
          <w:szCs w:val="28"/>
          <w:lang w:bidi="ar-EG"/>
        </w:rPr>
        <w:footnoteReference w:id="182"/>
      </w:r>
      <w:r w:rsidRPr="00AA12E2">
        <w:rPr>
          <w:rFonts w:asciiTheme="majorBidi" w:hAnsiTheme="majorBidi" w:cstheme="majorBidi"/>
          <w:sz w:val="28"/>
          <w:szCs w:val="28"/>
          <w:lang w:bidi="ar-EG"/>
        </w:rPr>
        <w:t xml:space="preserve"> </w:t>
      </w:r>
    </w:p>
    <w:p w:rsidR="00953CB4" w:rsidRPr="00AA12E2" w:rsidRDefault="00953C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الدُّنْيَا خَضِرَةٌ حُلْوَةٌ، مَنْ أَخَذَهَا بِحَقِّهَا، بُورِكَ لَهُ فِيهَا، وَرُبَّ مُتَخَوِّضٍ فِي مَالِ اللهِ، وَمَالِ رَسُولِهِ، لَهُ النَّارُ يَوْمَ يَلْقَى اللهَ</w:t>
      </w:r>
      <w:r w:rsidR="00A66A84" w:rsidRPr="00AA12E2">
        <w:rPr>
          <w:rFonts w:ascii="Traditional Arabic" w:hAnsi="Traditional Arabic" w:cs="Traditional Arabic"/>
          <w:sz w:val="28"/>
          <w:szCs w:val="28"/>
          <w:lang w:bidi="ar-EG"/>
        </w:rPr>
        <w:t xml:space="preserve"> </w:t>
      </w:r>
    </w:p>
    <w:p w:rsidR="00B70A8D" w:rsidRPr="00AA12E2" w:rsidRDefault="00B70A8D" w:rsidP="00D03BD4">
      <w:pPr>
        <w:spacing w:after="120" w:line="240" w:lineRule="auto"/>
        <w:jc w:val="both"/>
        <w:rPr>
          <w:rFonts w:ascii="Times New Roman" w:hAnsi="Times New Roman" w:cs="Times New Roman"/>
          <w:sz w:val="28"/>
          <w:szCs w:val="28"/>
          <w:lang w:bidi="ar-EG"/>
        </w:rPr>
      </w:pPr>
      <w:r w:rsidRPr="00AA12E2">
        <w:rPr>
          <w:rFonts w:asciiTheme="majorBidi" w:hAnsiTheme="majorBidi" w:cstheme="majorBidi"/>
          <w:sz w:val="28"/>
          <w:szCs w:val="28"/>
          <w:lang w:bidi="ar-EG"/>
        </w:rPr>
        <w:t>Dünya yeşil ve tatlıdır. Onu hakkıyla alana o mal bereketli olur. Nice</w:t>
      </w:r>
      <w:r w:rsidRPr="00AA12E2">
        <w:rPr>
          <w:rFonts w:ascii="Times New Roman" w:hAnsi="Times New Roman" w:cs="Times New Roman"/>
          <w:sz w:val="28"/>
          <w:szCs w:val="28"/>
          <w:lang w:bidi="ar-EG"/>
        </w:rPr>
        <w:t xml:space="preserve"> </w:t>
      </w:r>
      <w:r w:rsidRPr="00AA12E2">
        <w:rPr>
          <w:rFonts w:asciiTheme="majorBidi" w:hAnsiTheme="majorBidi" w:cstheme="majorBidi"/>
          <w:sz w:val="28"/>
          <w:szCs w:val="28"/>
          <w:lang w:bidi="ar-EG"/>
        </w:rPr>
        <w:t>insanlar vardır ki Allah’ın ve Rasulü’nün malında haksız olarak tasarruf ederler. İşte onlar için kıyamet gününde ateş vardır.</w:t>
      </w:r>
      <w:r w:rsidRPr="00AA12E2">
        <w:rPr>
          <w:rStyle w:val="DipnotBavurusu"/>
          <w:rFonts w:asciiTheme="majorBidi" w:hAnsiTheme="majorBidi" w:cstheme="majorBidi"/>
          <w:sz w:val="28"/>
          <w:szCs w:val="28"/>
          <w:lang w:bidi="ar-EG"/>
        </w:rPr>
        <w:footnoteReference w:id="183"/>
      </w:r>
    </w:p>
    <w:p w:rsidR="00593930"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غَشَّنَا فَلَيْسَ مِنَّا، وَالْمَكْرُ، وَالْخِدَاعُ فِي النَّارِ</w:t>
      </w:r>
      <w:r w:rsidRPr="00AA12E2">
        <w:rPr>
          <w:rFonts w:ascii="Traditional Arabic" w:hAnsi="Traditional Arabic" w:cs="Traditional Arabic"/>
          <w:sz w:val="28"/>
          <w:szCs w:val="28"/>
          <w:lang w:bidi="ar-EG"/>
        </w:rPr>
        <w:t xml:space="preserve"> </w:t>
      </w:r>
    </w:p>
    <w:p w:rsidR="00840FC2" w:rsidRPr="00AA12E2" w:rsidRDefault="00840FC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zi aldatan bizden değildir, hile ve tuzak ateştedir.</w:t>
      </w:r>
      <w:r w:rsidRPr="00AA12E2">
        <w:rPr>
          <w:rStyle w:val="DipnotBavurusu"/>
          <w:rFonts w:asciiTheme="majorBidi" w:hAnsiTheme="majorBidi" w:cstheme="majorBidi"/>
          <w:sz w:val="28"/>
          <w:szCs w:val="28"/>
          <w:lang w:bidi="ar-EG"/>
        </w:rPr>
        <w:footnoteReference w:id="184"/>
      </w:r>
    </w:p>
    <w:p w:rsidR="00953CB4" w:rsidRPr="00AA12E2" w:rsidRDefault="00953C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أَحَبَّ أَنْ يَمْثُلَ لَهُ الرِّجَالُ قِيَامًا فَلْيَتَبَوَّأْ مَقْعَدَهُ مِنَ النَّارِ</w:t>
      </w:r>
      <w:r w:rsidR="00A66A84" w:rsidRPr="00AA12E2">
        <w:rPr>
          <w:rFonts w:ascii="Traditional Arabic" w:hAnsi="Traditional Arabic" w:cs="Traditional Arabic"/>
          <w:sz w:val="28"/>
          <w:szCs w:val="28"/>
          <w:lang w:bidi="ar-EG"/>
        </w:rPr>
        <w:t xml:space="preserve"> </w:t>
      </w:r>
    </w:p>
    <w:p w:rsidR="00595742" w:rsidRPr="00AA12E2" w:rsidRDefault="0059574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İnsanların kendisi için ayağa kalkmasından hoşlanan kimse c</w:t>
      </w:r>
      <w:r w:rsidR="00B70A8D" w:rsidRPr="00AA12E2">
        <w:rPr>
          <w:rFonts w:asciiTheme="majorBidi" w:hAnsiTheme="majorBidi" w:cstheme="majorBidi"/>
          <w:sz w:val="28"/>
          <w:szCs w:val="28"/>
          <w:lang w:bidi="ar-EG"/>
        </w:rPr>
        <w:t>ehennemdeki yerine hazırlansın.</w:t>
      </w:r>
      <w:r w:rsidRPr="00AA12E2">
        <w:rPr>
          <w:rStyle w:val="DipnotBavurusu"/>
          <w:rFonts w:asciiTheme="majorBidi" w:hAnsiTheme="majorBidi" w:cstheme="majorBidi"/>
          <w:sz w:val="28"/>
          <w:szCs w:val="28"/>
          <w:lang w:bidi="ar-EG"/>
        </w:rPr>
        <w:footnoteReference w:id="185"/>
      </w:r>
    </w:p>
    <w:p w:rsidR="00593930"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حَدَّثَنِي عُمَرُ بْنُ الْخَطَّابِ، قَالَ: لَمَّا كَانَ يَوْمُ خَيْبَرَ، أَقْبَلَ نَفَرٌ مِنْ صَحَابَةِ النَّبِيِّ صَلَّى اللهُ عَلَيْهِ وَسَلَّمَ، فَقَالُوا: فُلَانٌ شَهِيدٌ، فُلَانٌ شَهِيدٌ، حَتَّى مَرُّوا عَلَى رَجُلٍ، فَقَالُوا: فُلَانٌ شَهِيدٌ، فَقَالَ رَسُولُ اللهِ صَلَّى اللهُ عَلَيْهِ وَسَلَّمَ: «كَلَّا، إِنِّي </w:t>
      </w:r>
      <w:r w:rsidRPr="00AA12E2">
        <w:rPr>
          <w:rFonts w:ascii="Traditional Arabic" w:hAnsi="Traditional Arabic" w:cs="Traditional Arabic"/>
          <w:sz w:val="28"/>
          <w:szCs w:val="28"/>
          <w:u w:val="single"/>
          <w:rtl/>
          <w:lang w:bidi="ar-EG"/>
        </w:rPr>
        <w:t>رَأَيْتُهُ فِي النَّارِ فِي بُرْدَةٍ غَلَّهَا</w:t>
      </w:r>
      <w:r w:rsidRPr="00AA12E2">
        <w:rPr>
          <w:rFonts w:ascii="Traditional Arabic" w:hAnsi="Traditional Arabic" w:cs="Traditional Arabic"/>
          <w:sz w:val="28"/>
          <w:szCs w:val="28"/>
          <w:rtl/>
          <w:lang w:bidi="ar-EG"/>
        </w:rPr>
        <w:t xml:space="preserve"> - أَوْ عَبَاءَةٍ -» ثُمَّ قَالَ رَسُولُ اللهِ صَلَّى اللهُ عَلَيْهِ وَسَلَّمَ: «يَا ابْنَ الْخَطَّابِ، اذْهَبْ فَنَادِ فِي النَّاسِ، أَنَّهُ لَا يَدْخُلُ الْجَنَّةَ إِلَّا الْمُؤْمِنُونَ»</w:t>
      </w:r>
    </w:p>
    <w:p w:rsidR="00854381" w:rsidRPr="00AA12E2" w:rsidRDefault="0085438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Hayber günü insanların şehit olduğunu söylediği birisi için Rasulullah “Hayır, onu ganimetten çaldığı bir elbise sebebiyle ateşte gördüm.” demiştir. Sonra Rasulullah Hz. Ömer’e “Ey Ömer, insanlar arasında cennete müminlerden başkasının girmeyeceğini seslen” buyurmuştur.</w:t>
      </w:r>
      <w:r w:rsidRPr="00AA12E2">
        <w:rPr>
          <w:rStyle w:val="DipnotBavurusu"/>
          <w:rFonts w:asciiTheme="majorBidi" w:hAnsiTheme="majorBidi" w:cstheme="majorBidi"/>
          <w:sz w:val="28"/>
          <w:szCs w:val="28"/>
          <w:lang w:bidi="ar-EG"/>
        </w:rPr>
        <w:footnoteReference w:id="186"/>
      </w:r>
    </w:p>
    <w:p w:rsidR="00C76D57" w:rsidRPr="00AA12E2" w:rsidRDefault="00C76D5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ذَبَ عَلَيَّ مُتَعَمِّدًا فَلْيَتَبَوَّأْ مَقْعَدَهُ مِنَ النَّارِ</w:t>
      </w:r>
      <w:r w:rsidR="00763A3D" w:rsidRPr="00AA12E2">
        <w:rPr>
          <w:rFonts w:ascii="Traditional Arabic" w:hAnsi="Traditional Arabic" w:cs="Traditional Arabic"/>
          <w:sz w:val="28"/>
          <w:szCs w:val="28"/>
          <w:lang w:bidi="ar-EG"/>
        </w:rPr>
        <w:t xml:space="preserve"> </w:t>
      </w:r>
    </w:p>
    <w:p w:rsidR="00F83B6B" w:rsidRPr="00AA12E2" w:rsidRDefault="00F83B6B"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Benim adıma bilerek yalan söyleyen, cehennemdeki yerini hazırlasın.</w:t>
      </w:r>
      <w:r w:rsidRPr="00AA12E2">
        <w:rPr>
          <w:rStyle w:val="DipnotBavurusu"/>
          <w:rFonts w:asciiTheme="majorBidi" w:hAnsiTheme="majorBidi" w:cstheme="majorBidi"/>
          <w:sz w:val="28"/>
          <w:szCs w:val="28"/>
          <w:lang w:bidi="ar-EG"/>
        </w:rPr>
        <w:footnoteReference w:id="187"/>
      </w:r>
    </w:p>
    <w:p w:rsidR="009736A9" w:rsidRPr="00AA12E2" w:rsidRDefault="009736A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قُضَاةُ ثَلَاثَةٌ: وَاحِدٌ فِي الْجَنَّةِ، وَاثْنَانِ فِي النَّارِ، فَأَمَّا الَّذِي فِي الْجَنَّةِ فَرَجُلٌ عَرَفَ الْحَقَّ فَقَضَى بِهِ، وَرَجُلٌ عَرَفَ الْحَقَّ فَجَارَ فِي الْحُكْمِ، فَهُوَ فِي النَّارِ، وَرَجُلٌ قَضَى لِلنَّاسِ عَلَى جَهْلٍ فَهُوَ فِي النَّارِ</w:t>
      </w:r>
      <w:r w:rsidR="00763A3D" w:rsidRPr="00AA12E2">
        <w:rPr>
          <w:rFonts w:ascii="Traditional Arabic" w:hAnsi="Traditional Arabic" w:cs="Traditional Arabic"/>
          <w:sz w:val="28"/>
          <w:szCs w:val="28"/>
          <w:lang w:bidi="ar-EG"/>
        </w:rPr>
        <w:t xml:space="preserve"> </w:t>
      </w:r>
    </w:p>
    <w:p w:rsidR="001E2EEE" w:rsidRPr="00AA12E2" w:rsidRDefault="001E2EEE" w:rsidP="00D03BD4">
      <w:pPr>
        <w:spacing w:after="120" w:line="240" w:lineRule="auto"/>
        <w:jc w:val="both"/>
        <w:rPr>
          <w:rFonts w:asciiTheme="majorBidi" w:hAnsiTheme="majorBidi" w:cstheme="majorBidi"/>
          <w:sz w:val="28"/>
          <w:szCs w:val="28"/>
          <w:lang w:bidi="ar-EG"/>
        </w:rPr>
      </w:pPr>
      <w:proofErr w:type="gramStart"/>
      <w:r w:rsidRPr="00AA12E2">
        <w:rPr>
          <w:rFonts w:asciiTheme="majorBidi" w:hAnsiTheme="majorBidi" w:cstheme="majorBidi"/>
          <w:sz w:val="28"/>
          <w:szCs w:val="28"/>
          <w:lang w:bidi="ar-EG"/>
        </w:rPr>
        <w:t>Hakimler</w:t>
      </w:r>
      <w:proofErr w:type="gramEnd"/>
      <w:r w:rsidRPr="00AA12E2">
        <w:rPr>
          <w:rFonts w:asciiTheme="majorBidi" w:hAnsiTheme="majorBidi" w:cstheme="majorBidi"/>
          <w:sz w:val="28"/>
          <w:szCs w:val="28"/>
          <w:lang w:bidi="ar-EG"/>
        </w:rPr>
        <w:t xml:space="preserve"> üç kısma ayrılır; biri hariç ikisi cehennemdedir, hakikati bilip ona göre hüküm veren cennette, hakikati öğrendiği hâlde hükmünde zulmeden ile hakikati bilmeden insanlar hakkında hüküm veren ise cehennemdedir.</w:t>
      </w:r>
      <w:r w:rsidRPr="00AA12E2">
        <w:rPr>
          <w:rStyle w:val="DipnotBavurusu"/>
          <w:rFonts w:asciiTheme="majorBidi" w:hAnsiTheme="majorBidi" w:cstheme="majorBidi"/>
          <w:sz w:val="28"/>
          <w:szCs w:val="28"/>
          <w:lang w:bidi="ar-EG"/>
        </w:rPr>
        <w:footnoteReference w:id="188"/>
      </w:r>
    </w:p>
    <w:p w:rsidR="00E33D15" w:rsidRPr="00AA12E2" w:rsidRDefault="00E33D1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ذَا التَقَى المُسْلِمَانِ بِسَيْفَيْهِمَا فَالقَاتِلُ وَالمَقْتُولُ فِي النَّارِ»، فَقُلْتُ يَا رَسُولَ اللَّهِ هَذَا القَاتِلُ فَمَا بَالُ المَقْتُولِ قَالَ: «إِنَّهُ كَانَ حَرِيصًا عَلَى قَتْلِ صَاحِبِهِ»</w:t>
      </w:r>
      <w:r w:rsidR="00763A3D" w:rsidRPr="00AA12E2">
        <w:rPr>
          <w:rFonts w:ascii="Traditional Arabic" w:hAnsi="Traditional Arabic" w:cs="Traditional Arabic"/>
          <w:sz w:val="28"/>
          <w:szCs w:val="28"/>
          <w:lang w:bidi="ar-EG"/>
        </w:rPr>
        <w:t xml:space="preserve"> </w:t>
      </w:r>
    </w:p>
    <w:p w:rsidR="00BF114D" w:rsidRPr="00AA12E2" w:rsidRDefault="00BF114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ki Müslüman birbirine kılıç çekerse öldüren de ölen de cehennemdedir.</w:t>
      </w:r>
      <w:r w:rsidR="006776E7" w:rsidRPr="00AA12E2">
        <w:rPr>
          <w:rStyle w:val="DipnotBavurusu"/>
          <w:rFonts w:asciiTheme="majorBidi" w:hAnsiTheme="majorBidi" w:cstheme="majorBidi"/>
          <w:sz w:val="28"/>
          <w:szCs w:val="28"/>
          <w:lang w:bidi="ar-EG"/>
        </w:rPr>
        <w:footnoteReference w:id="189"/>
      </w:r>
    </w:p>
    <w:p w:rsidR="00593930"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صِنْفَانِ مِنْ أَهْلِ النَّارِ لَمْ أَرَهُمَا، قَوْمٌ مَعَهُمْ سِيَاطٌ كَأَذْنَابِ الْبَقَرِ يَضْرِبُونَ بِهَا النَّاسَ، وَنِسَاءٌ كَاسِيَاتٌ عَارِيَاتٌ مُمِيلَاتٌ مَائِلَاتٌ، رُءُوسُهُنَّ كَأَسْنِمَةِ الْبُخْتِ الْمَائِلَةِ، لَا يَدْخُلْنَ الْجَنَّةَ، وَلَا يَجِدْنَ رِيحَهَا، وَإِنَّ رِيحَهَا لَيُوجَدُ مِنْ مَسِيرَةِ كَذَا وَكَذَا</w:t>
      </w:r>
      <w:r w:rsidRPr="00AA12E2">
        <w:rPr>
          <w:rFonts w:ascii="Traditional Arabic" w:hAnsi="Traditional Arabic" w:cs="Traditional Arabic"/>
          <w:sz w:val="28"/>
          <w:szCs w:val="28"/>
          <w:lang w:bidi="ar-EG"/>
        </w:rPr>
        <w:t xml:space="preserve"> </w:t>
      </w:r>
    </w:p>
    <w:p w:rsidR="00502FD0" w:rsidRPr="00AA12E2" w:rsidRDefault="00E326A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Cehennem ehlinden iki sınıf insan vardır ki onları </w:t>
      </w:r>
      <w:r w:rsidR="00C6117A" w:rsidRPr="00AA12E2">
        <w:rPr>
          <w:rFonts w:asciiTheme="majorBidi" w:hAnsiTheme="majorBidi" w:cstheme="majorBidi"/>
          <w:sz w:val="28"/>
          <w:szCs w:val="28"/>
          <w:lang w:bidi="ar-EG"/>
        </w:rPr>
        <w:t xml:space="preserve">(henüz) </w:t>
      </w:r>
      <w:r w:rsidRPr="00AA12E2">
        <w:rPr>
          <w:rFonts w:asciiTheme="majorBidi" w:hAnsiTheme="majorBidi" w:cstheme="majorBidi"/>
          <w:sz w:val="28"/>
          <w:szCs w:val="28"/>
          <w:lang w:bidi="ar-EG"/>
        </w:rPr>
        <w:t xml:space="preserve">görmedim. İlk sınıf, </w:t>
      </w:r>
      <w:r w:rsidR="006C7AA3" w:rsidRPr="00AA12E2">
        <w:rPr>
          <w:rFonts w:asciiTheme="majorBidi" w:hAnsiTheme="majorBidi" w:cstheme="majorBidi"/>
          <w:sz w:val="28"/>
          <w:szCs w:val="28"/>
          <w:lang w:bidi="ar-EG"/>
        </w:rPr>
        <w:t>sığırların kuyrukları gibi kamçıları olan insanlardır ki bunlarla insanlara vururlar.</w:t>
      </w:r>
      <w:r w:rsidR="009470AA" w:rsidRPr="00AA12E2">
        <w:rPr>
          <w:rFonts w:asciiTheme="majorBidi" w:hAnsiTheme="majorBidi" w:cstheme="majorBidi"/>
          <w:sz w:val="28"/>
          <w:szCs w:val="28"/>
          <w:lang w:bidi="ar-EG"/>
        </w:rPr>
        <w:t xml:space="preserve"> İkinci sınıf ise giyinik çıplak kadınlardır ki kendileri de meyleder, başkalarını da meylettirirler, başları eğik deve hörgücü gibidir. Onlar cennete giremezler, kokusunu da şu kadar (uzak) mesafeden duyulsa bile duyamazlar.</w:t>
      </w:r>
      <w:r w:rsidR="006C7AA3" w:rsidRPr="00AA12E2">
        <w:rPr>
          <w:rStyle w:val="DipnotBavurusu"/>
          <w:rFonts w:asciiTheme="majorBidi" w:hAnsiTheme="majorBidi" w:cstheme="majorBidi"/>
          <w:sz w:val="28"/>
          <w:szCs w:val="28"/>
          <w:lang w:bidi="ar-EG"/>
        </w:rPr>
        <w:footnoteReference w:id="190"/>
      </w:r>
    </w:p>
    <w:p w:rsidR="00D16FC7" w:rsidRPr="00AA12E2" w:rsidRDefault="00D16FC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أُرِيتُ النَّارَ فَإِذَا أَكْثَرُ أَهْلِهَا النِّسَاءُ، يَكْفُرْنَ» قِيلَ: أَيَكْفُرْنَ بِاللَّهِ؟ قَالَ: " </w:t>
      </w:r>
      <w:r w:rsidRPr="00AA12E2">
        <w:rPr>
          <w:rFonts w:ascii="Traditional Arabic" w:hAnsi="Traditional Arabic" w:cs="Traditional Arabic"/>
          <w:sz w:val="28"/>
          <w:szCs w:val="28"/>
          <w:u w:val="single"/>
          <w:rtl/>
          <w:lang w:bidi="ar-EG"/>
        </w:rPr>
        <w:t>يَكْفُرْنَ العَشِيرَ، وَيَكْفُرْنَ الإِحْسَانَ</w:t>
      </w:r>
      <w:r w:rsidRPr="00AA12E2">
        <w:rPr>
          <w:rFonts w:ascii="Traditional Arabic" w:hAnsi="Traditional Arabic" w:cs="Traditional Arabic"/>
          <w:sz w:val="28"/>
          <w:szCs w:val="28"/>
          <w:rtl/>
          <w:lang w:bidi="ar-EG"/>
        </w:rPr>
        <w:t xml:space="preserve">، لَوْ أَحْسَنْتَ إِلَى إِحْدَاهُنَّ الدَّهْرَ، ثُمَّ رَأَتْ مِنْكَ شَيْئًا، قَالَتْ: مَا رَأَيْتُ مِنْكَ خَيْرًا قَطُّ </w:t>
      </w:r>
      <w:r w:rsidR="002D4FB9"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عَنْ أَسْمَاءَ ابْنَةِ يَزِيدَ الْأَنْصَارِيَّةِ، مَرَّ بِيَ النَّبِيُّ صَلَّى اللهُ عَلَيْهِ وَسَلَّمَ وَأَنَا فِي جِوَارِ أَتْرَابٍ لِي، فَسَلَّمَ عَلَيْنَا وَقَالَ: «إِيَّاكُنَّ وَكُفْرَ الْمُنْعِمِينَ» ، وَكُنْتُ مِنْ أَجْرَئِهِنَّ عَلَى مَسْأَلَتِهِ، فَقُلْتُ: يَا رَسُولَ اللَّهِ، وَمَا كُفْرُ الْمُنْعِمِينَ؟ قَالَ: " لَعَلَّ إِحْدَاكُنَّ تَطُولُ أَيْمَتُهَا مِنْ أَبَوَيْهَا، ثُمَّ يَرْزُقُهَا اللَّهُ زَوْجًا، وَيَرْزُقُهَا مِنْهُ وَلَدًا، فَتَغْضَبُ الْغَضْبَةَ فَتَكْفُرُ فَتَقُولُ: مَا رَأَيْتُ مِنْكَ</w:t>
      </w:r>
      <w:r w:rsidR="008A3DD4" w:rsidRPr="00AA12E2">
        <w:rPr>
          <w:rFonts w:ascii="Traditional Arabic" w:hAnsi="Traditional Arabic" w:cs="Traditional Arabic"/>
          <w:sz w:val="28"/>
          <w:szCs w:val="28"/>
          <w:rtl/>
          <w:lang w:bidi="ar-EG"/>
        </w:rPr>
        <w:t xml:space="preserve"> خَيْرًا قَطُّ </w:t>
      </w:r>
      <w:r w:rsidR="00763A3D" w:rsidRPr="00AA12E2">
        <w:rPr>
          <w:rFonts w:ascii="Traditional Arabic" w:hAnsi="Traditional Arabic" w:cs="Traditional Arabic"/>
          <w:sz w:val="28"/>
          <w:szCs w:val="28"/>
          <w:lang w:bidi="ar-EG"/>
        </w:rPr>
        <w:t xml:space="preserve"> </w:t>
      </w:r>
    </w:p>
    <w:p w:rsidR="00A832BA" w:rsidRPr="00AA12E2" w:rsidRDefault="000769EF"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Bana cehennem gösterildi. Cehennem halkının çoğunun küfr eden (nankör) kadınlar olduğunu gördüm. Bunun üzerine: Onlar Allah'a mı küfr (</w:t>
      </w:r>
      <w:r w:rsidR="001115A0" w:rsidRPr="00AA12E2">
        <w:rPr>
          <w:rFonts w:asciiTheme="majorBidi" w:hAnsiTheme="majorBidi" w:cstheme="majorBidi"/>
          <w:sz w:val="28"/>
          <w:szCs w:val="28"/>
          <w:lang w:bidi="ar-EG"/>
        </w:rPr>
        <w:t>inkâr</w:t>
      </w:r>
      <w:r w:rsidRPr="00AA12E2">
        <w:rPr>
          <w:rFonts w:asciiTheme="majorBidi" w:hAnsiTheme="majorBidi" w:cstheme="majorBidi"/>
          <w:sz w:val="28"/>
          <w:szCs w:val="28"/>
          <w:lang w:bidi="ar-EG"/>
        </w:rPr>
        <w:t xml:space="preserve">) ederler? </w:t>
      </w:r>
      <w:proofErr w:type="gramStart"/>
      <w:r w:rsidRPr="00AA12E2">
        <w:rPr>
          <w:rFonts w:asciiTheme="majorBidi" w:hAnsiTheme="majorBidi" w:cstheme="majorBidi"/>
          <w:sz w:val="28"/>
          <w:szCs w:val="28"/>
          <w:lang w:bidi="ar-EG"/>
        </w:rPr>
        <w:t>diye</w:t>
      </w:r>
      <w:proofErr w:type="gramEnd"/>
      <w:r w:rsidRPr="00AA12E2">
        <w:rPr>
          <w:rFonts w:asciiTheme="majorBidi" w:hAnsiTheme="majorBidi" w:cstheme="majorBidi"/>
          <w:sz w:val="28"/>
          <w:szCs w:val="28"/>
          <w:lang w:bidi="ar-EG"/>
        </w:rPr>
        <w:t xml:space="preserve"> soruldu. Peygamber: Onlar kocalarına nankör davranırlar, yapılan iyiliğe karşı nankörlük ederler. Birisine uzun bir zaman ihsan etsen de (iyi </w:t>
      </w:r>
      <w:r w:rsidRPr="00AA12E2">
        <w:rPr>
          <w:rFonts w:asciiTheme="majorBidi" w:hAnsiTheme="majorBidi" w:cstheme="majorBidi"/>
          <w:sz w:val="28"/>
          <w:szCs w:val="28"/>
          <w:lang w:bidi="ar-EG"/>
        </w:rPr>
        <w:lastRenderedPageBreak/>
        <w:t>davransan da) sonra senden (hoşuna gitmeyen) bir şey görse (duygusal davranarak), “Ben senden hiç bir hayır görmedim” deyiverir.</w:t>
      </w:r>
      <w:r w:rsidR="002D4FB9" w:rsidRPr="00AA12E2">
        <w:rPr>
          <w:rStyle w:val="DipnotBavurusu"/>
          <w:rFonts w:asciiTheme="majorBidi" w:hAnsiTheme="majorBidi" w:cstheme="majorBidi"/>
          <w:sz w:val="28"/>
          <w:szCs w:val="28"/>
          <w:lang w:bidi="ar-EG"/>
        </w:rPr>
        <w:footnoteReference w:id="191"/>
      </w:r>
    </w:p>
    <w:p w:rsidR="00627F8A" w:rsidRPr="00AA12E2" w:rsidRDefault="00627F8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فَقَالَ: «تَصَدَّقْنَ، فَإِنَّ أَكْثَرَكُنَّ حَطَبُ جَهَنَّمَ»، فَقَامَتِ امْرَأَةٌ مِنْ سِطَةِ النِّسَاءِ سَفْعَاءُ الْخَدَّيْنِ، فَقَالَتْ: لِمَ؟ يَا رَسُولَ اللهِ قَالَ: «</w:t>
      </w:r>
      <w:r w:rsidRPr="00AA12E2">
        <w:rPr>
          <w:rFonts w:ascii="Traditional Arabic" w:hAnsi="Traditional Arabic" w:cs="Traditional Arabic"/>
          <w:sz w:val="28"/>
          <w:szCs w:val="28"/>
          <w:u w:val="single"/>
          <w:rtl/>
          <w:lang w:bidi="ar-EG"/>
        </w:rPr>
        <w:t>لِأَنَّكُنَّ تُكْثِرْنَ الشَّكَاةَ، وَتَكْفُرْنَ الْعَشِيرَ</w:t>
      </w:r>
      <w:r w:rsidRPr="00AA12E2">
        <w:rPr>
          <w:rFonts w:ascii="Traditional Arabic" w:hAnsi="Traditional Arabic" w:cs="Traditional Arabic"/>
          <w:sz w:val="28"/>
          <w:szCs w:val="28"/>
          <w:rtl/>
          <w:lang w:bidi="ar-EG"/>
        </w:rPr>
        <w:t>»</w:t>
      </w:r>
      <w:r w:rsidR="00763A3D" w:rsidRPr="00AA12E2">
        <w:rPr>
          <w:rFonts w:ascii="Traditional Arabic" w:hAnsi="Traditional Arabic" w:cs="Traditional Arabic"/>
          <w:sz w:val="28"/>
          <w:szCs w:val="28"/>
          <w:lang w:bidi="ar-EG"/>
        </w:rPr>
        <w:t xml:space="preserve"> </w:t>
      </w:r>
    </w:p>
    <w:p w:rsidR="002D4FB9" w:rsidRPr="00AA12E2" w:rsidRDefault="002D4FB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 (sav) hanımlara “Sadaka verin, çünkü çoğunuz cehenneme yakıt olur.” Buyurdu. Hanımlardan biri bunun sebebini sorunca “Çünkü şikâyeti çok yapar, kocalarınıza nankörlük edersiniz.” buyurdu.</w:t>
      </w:r>
      <w:r w:rsidR="00EC2ADA" w:rsidRPr="00AA12E2">
        <w:rPr>
          <w:rStyle w:val="DipnotBavurusu"/>
          <w:rFonts w:asciiTheme="majorBidi" w:hAnsiTheme="majorBidi" w:cstheme="majorBidi"/>
          <w:sz w:val="28"/>
          <w:szCs w:val="28"/>
          <w:lang w:bidi="ar-EG"/>
        </w:rPr>
        <w:footnoteReference w:id="192"/>
      </w:r>
    </w:p>
    <w:p w:rsidR="006776E7" w:rsidRPr="00AA12E2" w:rsidRDefault="00CB444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صَلَّى صَلَاةَ الصُّبْحِ فَهُوَ فِي ذِمَّةِ اللهِ، فَلَا يَطْلُبَنَّكُمُ اللهُ مِنْ ذِمَّتِهِ بِشَيْءٍ، فَإِنَّهُ مَنْ يَطْلُبْهُ مِنْ ذِمَّتِهِ بِشَيْءٍ يُدْرِكْهُ، ثُمَّ يَكُبَّهُ عَلَى وَجْهِهِ فِي نَارِ جَهَنَّمَ</w:t>
      </w:r>
    </w:p>
    <w:p w:rsidR="00CB4443" w:rsidRPr="00AA12E2" w:rsidRDefault="006776E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Kim sabah namazını kılarsa yüce Allah’ın güvencesi altına girer. Allah sizi güvencesine aldığı bir şeyden dolayı hesaba çekmesin. Çünkü O güvencesindeki bir şeyden dolayı hesap sorarsa, onu yakalar ve yüzü üstü cehenneme atar.</w:t>
      </w:r>
      <w:r w:rsidRPr="00AA12E2">
        <w:rPr>
          <w:rStyle w:val="DipnotBavurusu"/>
          <w:rFonts w:asciiTheme="majorBidi" w:hAnsiTheme="majorBidi" w:cstheme="majorBidi"/>
          <w:sz w:val="28"/>
          <w:szCs w:val="28"/>
          <w:lang w:bidi="ar-EG"/>
        </w:rPr>
        <w:footnoteReference w:id="193"/>
      </w:r>
    </w:p>
    <w:p w:rsidR="00CB4443" w:rsidRPr="00AA12E2" w:rsidRDefault="00CB444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وَطِئَ عَلَى إِزَارِهِ خُيَلَاءَ وَطِئَ فِي نَارِ جَهَنَّمَ</w:t>
      </w:r>
      <w:r w:rsidR="00763A3D" w:rsidRPr="00AA12E2">
        <w:rPr>
          <w:rFonts w:ascii="Traditional Arabic" w:hAnsi="Traditional Arabic" w:cs="Traditional Arabic"/>
          <w:sz w:val="28"/>
          <w:szCs w:val="28"/>
          <w:lang w:bidi="ar-EG"/>
        </w:rPr>
        <w:t xml:space="preserve"> </w:t>
      </w:r>
    </w:p>
    <w:p w:rsidR="00F70CD7" w:rsidRPr="00AA12E2" w:rsidRDefault="00F70CD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Elbisesine kibirle basan kişi, ona c</w:t>
      </w:r>
      <w:r w:rsidR="008A3DD4" w:rsidRPr="00AA12E2">
        <w:rPr>
          <w:rFonts w:asciiTheme="majorBidi" w:hAnsiTheme="majorBidi" w:cstheme="majorBidi"/>
          <w:sz w:val="28"/>
          <w:szCs w:val="28"/>
          <w:lang w:bidi="ar-EG"/>
        </w:rPr>
        <w:t>ehennem ateşinde de basacaktır.</w:t>
      </w:r>
      <w:r w:rsidRPr="00AA12E2">
        <w:rPr>
          <w:sz w:val="28"/>
          <w:szCs w:val="28"/>
          <w:vertAlign w:val="superscript"/>
        </w:rPr>
        <w:footnoteReference w:id="194"/>
      </w:r>
    </w:p>
    <w:p w:rsidR="00D25E8C" w:rsidRPr="00AA12E2" w:rsidRDefault="00D25E8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اللَّهُ عَزَّ وَجَلَّ: «الْكِبْرِيَاءُ رِدَائِي، وَالْعَظَمَةُ إِزَارِي، فَمَنْ نَازَعَنِي وَاحِدًا مِنْهُمَا، قَذَفْتُهُ فِي النَّارِ»</w:t>
      </w:r>
      <w:r w:rsidR="00400CF7" w:rsidRPr="00AA12E2">
        <w:rPr>
          <w:rFonts w:ascii="Traditional Arabic" w:hAnsi="Traditional Arabic" w:cs="Traditional Arabic"/>
          <w:sz w:val="28"/>
          <w:szCs w:val="28"/>
          <w:lang w:bidi="ar-EG"/>
        </w:rPr>
        <w:t xml:space="preserve"> </w:t>
      </w:r>
    </w:p>
    <w:p w:rsidR="001D613C" w:rsidRPr="00AA12E2" w:rsidRDefault="001D613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Yüce Allah şöyle buyurmuştur: Büyüklük benim ridam, ululuk da izarımdır. Kim bunlarda benimle </w:t>
      </w:r>
      <w:r w:rsidR="008A3DD4" w:rsidRPr="00AA12E2">
        <w:rPr>
          <w:rFonts w:asciiTheme="majorBidi" w:hAnsiTheme="majorBidi" w:cstheme="majorBidi"/>
          <w:sz w:val="28"/>
          <w:szCs w:val="28"/>
          <w:lang w:bidi="ar-EG"/>
        </w:rPr>
        <w:t>çekişirse onu cehenneme atarım.</w:t>
      </w:r>
      <w:r w:rsidRPr="00AA12E2">
        <w:rPr>
          <w:rStyle w:val="DipnotBavurusu"/>
          <w:rFonts w:asciiTheme="majorBidi" w:hAnsiTheme="majorBidi" w:cstheme="majorBidi"/>
          <w:sz w:val="28"/>
          <w:szCs w:val="28"/>
          <w:lang w:bidi="ar-EG"/>
        </w:rPr>
        <w:footnoteReference w:id="195"/>
      </w:r>
    </w:p>
    <w:p w:rsidR="00B5486B" w:rsidRPr="00AA12E2" w:rsidRDefault="008B24F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قَطَعَ سِدْرَةً صَوَّبَ اللَّهُ رَأْسَهُ فِي النَّارِ» سُئِلَ أَبُو دَاوُدَ عَنْ مَعْنَى هَذَا الْحَدِيثِ فَقَالَ: «هَذَا الْحَدِيثُ مُخْتَصَرٌ، يَعْنِي مَنْ قَطَعَ سِدْرَةً فِي فَلَاةٍ يَسْتَظِلُّ بِهَا ابْنُ السَّبِيلِ، وَالْبَهَائِمُ عَبَثًا، وَظُلْمًا بِغَيْرِ حَقٍّ يَكُونُ لَهُ فِيهَا صَوَّب</w:t>
      </w:r>
      <w:r w:rsidR="00B5486B" w:rsidRPr="00AA12E2">
        <w:rPr>
          <w:rFonts w:ascii="Traditional Arabic" w:hAnsi="Traditional Arabic" w:cs="Traditional Arabic"/>
          <w:sz w:val="28"/>
          <w:szCs w:val="28"/>
          <w:rtl/>
          <w:lang w:bidi="ar-EG"/>
        </w:rPr>
        <w:t>َ اللَّهُ رَأْسَهُ فِي النَّارِ</w:t>
      </w:r>
    </w:p>
    <w:p w:rsidR="008B24FC" w:rsidRPr="00AA12E2" w:rsidRDefault="00B5486B"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Kim bir sidre ağacını keserse, yüce Allah onu baş aşağı ateşe atar. Ebu Davud hadisin manasını şöyle izah eder: Bu hadis muhtasar biçimde gelmiştir. Manası ise şudur: kim açık alanda yolcunun ve hayvanların gölgelendiği bir ağacı boş yere ve o ağaçta hak sahibi olmadığı halde keserse yüce Allah onu baş aşağı ateşe atar.</w:t>
      </w:r>
      <w:r w:rsidRPr="00AA12E2">
        <w:rPr>
          <w:rStyle w:val="DipnotBavurusu"/>
          <w:rFonts w:asciiTheme="majorBidi" w:hAnsiTheme="majorBidi" w:cstheme="majorBidi"/>
          <w:sz w:val="28"/>
          <w:szCs w:val="28"/>
          <w:lang w:bidi="ar-EG"/>
        </w:rPr>
        <w:footnoteReference w:id="196"/>
      </w:r>
    </w:p>
    <w:p w:rsidR="008B24FC" w:rsidRPr="00AA12E2" w:rsidRDefault="008B24F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فَقُلْتُ: يَا رَسُولَ اللَّهِ أَخْبِرْنِي بِعَمَلٍ يُدْخِلُنِي الجَنَّةَ وَيُبَاعِدُنِي عَنِ النَّارِ</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ثُمَّ قَالَ: «أَلَا أُخْبِرُكَ بِمَلَاكِ ذَلِكَ كُلِّهِ»؟ قُلْتُ: بَلَى يَا نَبِيَّ اللَّهِ، فَأَخَذَ بِلِسَانِهِ قَالَ: «كُفَّ عَلَيْكَ هَذَا»، فَقُلْتُ: يَا نَبِيَّ اللَّهِ، وَإِنَّا لَمُؤَاخَذُونَ بِمَا نَتَكَلَّمُ بِهِ؟ فَقَالَ: «ثَكِلَتْكَ أُمُّكَ يَا مُعَاذُ، وَهَلْ يَكُبُّ النَّاسَ فِي النَّارِ عَلَى وُجُوهِهِمْ أَوْ عَلَى مَنَاخِرِهِمْ إِلَّا حَصَائِدُ أَلْسِنَتِهِمْ»</w:t>
      </w:r>
      <w:r w:rsidR="00FE2F3D" w:rsidRPr="00AA12E2">
        <w:rPr>
          <w:rFonts w:ascii="Traditional Arabic" w:hAnsi="Traditional Arabic" w:cs="Traditional Arabic"/>
          <w:sz w:val="28"/>
          <w:szCs w:val="28"/>
          <w:lang w:bidi="ar-EG"/>
        </w:rPr>
        <w:t xml:space="preserve"> </w:t>
      </w:r>
    </w:p>
    <w:p w:rsidR="0074500B" w:rsidRPr="00AA12E2" w:rsidRDefault="0074500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uâz b. Cebel şöyle anlatır: Bir gün, ‘Ya Rasulallah, beni cennete koyacak ve cehennemden uzaklaştıracak bir ameli bana söyle.’ dedim…</w:t>
      </w:r>
      <w:r w:rsidRPr="00AA12E2">
        <w:rPr>
          <w:sz w:val="28"/>
          <w:szCs w:val="28"/>
        </w:rPr>
        <w:t xml:space="preserve"> </w:t>
      </w:r>
      <w:r w:rsidRPr="00AA12E2">
        <w:rPr>
          <w:rFonts w:asciiTheme="majorBidi" w:hAnsiTheme="majorBidi" w:cstheme="majorBidi"/>
          <w:sz w:val="28"/>
          <w:szCs w:val="28"/>
          <w:lang w:bidi="ar-EG"/>
        </w:rPr>
        <w:t xml:space="preserve">Ondan sonra da </w:t>
      </w:r>
      <w:r w:rsidRPr="00AA12E2">
        <w:rPr>
          <w:rFonts w:asciiTheme="majorBidi" w:hAnsiTheme="majorBidi" w:cstheme="majorBidi"/>
          <w:sz w:val="28"/>
          <w:szCs w:val="28"/>
          <w:lang w:bidi="ar-EG"/>
        </w:rPr>
        <w:lastRenderedPageBreak/>
        <w:t>“Bu dediklerimin hepsini tamamlayan şeyin ne olduğunu sana söyleyeyim mi?” diye sordu. “Evet, ey Allah’ın Resûlü.” dedim. Mübarek dilini eliyle tutup, “İşte şunu tut.” buyurdu. “Ey Allah’ın Resûlü, biz söylediğimiz sözler sebebiyle de mi sorgulanacağız?” dedim. Resûl-i Ekrem, “Annen hasretine yansın ey Muâz! İnsanları yüzükoyun burunları üzerinde sürünerek cehenneme götüren, dilleriyle kazandıkları değil midir? “ buyurdu.</w:t>
      </w:r>
      <w:r w:rsidR="00B5486B" w:rsidRPr="00AA12E2">
        <w:rPr>
          <w:rStyle w:val="DipnotBavurusu"/>
          <w:rFonts w:asciiTheme="majorBidi" w:hAnsiTheme="majorBidi" w:cstheme="majorBidi"/>
          <w:sz w:val="28"/>
          <w:szCs w:val="28"/>
          <w:lang w:bidi="ar-EG"/>
        </w:rPr>
        <w:footnoteReference w:id="197"/>
      </w:r>
    </w:p>
    <w:p w:rsidR="00FE2F3D" w:rsidRPr="00AA12E2" w:rsidRDefault="008639A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يُحْشَرُ المُتَكَبِّرُونَ يَوْمَ القِيَامَةِ أَمْثَالَ الذَّرِّ فِي صُوَرِ الرِّجَالِ يَغْشَاهُمُ الذُّلُّ مِنْ كُلِّ مَكَانٍ، فَيُسَاقُونَ إِلَى سِجْنٍ فِي جَهَنَّمَ يُسَمَّى بُولَسَ تَعْلُوهُمْ نَارُ الأَنْيَارِ يُسْقَوْنَ مِنْ عُصَارَةِ أَهْلِ النَّارِ طِينَةَ الخَبَالِ</w:t>
      </w:r>
      <w:r w:rsidR="008A3DD4"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يُحْشَرُ الْمُتَكَبِّرُونَ يَوْمَ الْقِيَامَةِ، أَمْثَالَ الذَّرِّ، فِي صُوَرِ النَّاسِ، يَعْلُوه</w:t>
      </w:r>
      <w:r w:rsidR="008A3DD4" w:rsidRPr="00AA12E2">
        <w:rPr>
          <w:rFonts w:ascii="Traditional Arabic" w:hAnsi="Traditional Arabic" w:cs="Traditional Arabic"/>
          <w:sz w:val="28"/>
          <w:szCs w:val="28"/>
          <w:rtl/>
          <w:lang w:bidi="ar-EG"/>
        </w:rPr>
        <w:t>ُمْ كُلُّ شَيْءٍ مِنَ الصَّغَار</w:t>
      </w:r>
    </w:p>
    <w:p w:rsidR="00B0496C" w:rsidRPr="00AA12E2" w:rsidRDefault="00B0496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Dünyada kendini beğenip büyüklük taslayanlar kıyamet günü insan şeklinde küçük karıncalar gibi mahşer yerine çıkarılacaklar, her yönden zillet kendilerini kaplayacak. Cehennem’de adına “Bûles” denilen bir hapishaneye sürülecekler, üzerlerinde ateşlerin ateşi yükselecek. Cehennemliklerin kan ve</w:t>
      </w:r>
      <w:r w:rsidR="00363265" w:rsidRPr="00AA12E2">
        <w:rPr>
          <w:rFonts w:asciiTheme="majorBidi" w:hAnsiTheme="majorBidi" w:cstheme="majorBidi"/>
          <w:sz w:val="28"/>
          <w:szCs w:val="28"/>
          <w:lang w:bidi="ar-EG"/>
        </w:rPr>
        <w:t xml:space="preserve"> irinleri onlara içirilecektir.</w:t>
      </w:r>
      <w:r w:rsidRPr="00AA12E2">
        <w:rPr>
          <w:rStyle w:val="DipnotBavurusu"/>
          <w:rFonts w:asciiTheme="majorBidi" w:hAnsiTheme="majorBidi" w:cstheme="majorBidi"/>
          <w:sz w:val="28"/>
          <w:szCs w:val="28"/>
          <w:lang w:bidi="ar-EG"/>
        </w:rPr>
        <w:footnoteReference w:id="198"/>
      </w:r>
    </w:p>
    <w:p w:rsidR="00E72A19" w:rsidRPr="00AA12E2" w:rsidRDefault="00E72A1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قَدْ حَرَّمَ اللهُ عَلَيْهِمُ الْجَنَّةَ: مُدْمِنُ الْخَمْرِ، وَالْعَاقُّ، وَالدَّيُّوثُ "، الَّذِي يُقِرُّ فِي أَهْلِهِ الْخَبَثَ</w:t>
      </w:r>
      <w:r w:rsidR="009B0757" w:rsidRPr="00AA12E2">
        <w:rPr>
          <w:rFonts w:ascii="Traditional Arabic" w:hAnsi="Traditional Arabic" w:cs="Traditional Arabic"/>
          <w:sz w:val="28"/>
          <w:szCs w:val="28"/>
          <w:lang w:bidi="ar-EG"/>
        </w:rPr>
        <w:t>/</w:t>
      </w:r>
      <w:r w:rsidR="008F0190" w:rsidRPr="00AA12E2">
        <w:rPr>
          <w:rFonts w:ascii="Traditional Arabic" w:hAnsi="Traditional Arabic" w:cs="Traditional Arabic"/>
          <w:sz w:val="28"/>
          <w:szCs w:val="28"/>
          <w:lang w:bidi="ar-EG"/>
        </w:rPr>
        <w:t xml:space="preserve"> </w:t>
      </w:r>
      <w:r w:rsidR="008F0190" w:rsidRPr="00AA12E2">
        <w:rPr>
          <w:rFonts w:ascii="Traditional Arabic" w:hAnsi="Traditional Arabic" w:cs="Traditional Arabic"/>
          <w:sz w:val="28"/>
          <w:szCs w:val="28"/>
          <w:rtl/>
          <w:lang w:bidi="ar-EG"/>
        </w:rPr>
        <w:t xml:space="preserve">ثَلَاثٌ لَا يَدْخُلُونَ الْجَنَّةَ، وَلَا يَنْظُرُ اللهُ إِلَيْهِمْ يَوْمَ الْقِيَامَةِ: الْعَاقُّ بِوَالِدَيْهِ، وَالْمَرْأَةُ الْمُتَرَجِّلَةُ الْمُتَشَبِّهَةُ بِالرِّجَالِ، </w:t>
      </w:r>
      <w:r w:rsidR="00503F86" w:rsidRPr="00AA12E2">
        <w:rPr>
          <w:rFonts w:ascii="Traditional Arabic" w:hAnsi="Traditional Arabic" w:cs="Traditional Arabic"/>
          <w:sz w:val="28"/>
          <w:szCs w:val="28"/>
          <w:rtl/>
          <w:lang w:bidi="ar-EG"/>
        </w:rPr>
        <w:t>وَالدَّيُّوثُ</w:t>
      </w:r>
      <w:r w:rsidR="00FE2F3D" w:rsidRPr="00AA12E2">
        <w:rPr>
          <w:rFonts w:ascii="Traditional Arabic" w:hAnsi="Traditional Arabic" w:cs="Traditional Arabic"/>
          <w:sz w:val="28"/>
          <w:szCs w:val="28"/>
          <w:lang w:bidi="ar-EG"/>
        </w:rPr>
        <w:t xml:space="preserve"> </w:t>
      </w:r>
    </w:p>
    <w:p w:rsidR="00B678E3" w:rsidRPr="00AA12E2" w:rsidRDefault="00B678E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üce Allah cenneti üç sınıf insana haram kılmıştır. Bunlar: içki bağımlısı, ana babasına isyan eden ve ailesinin ahlaksızlığını hoş gören deyyus.</w:t>
      </w:r>
      <w:r w:rsidR="009B0757" w:rsidRPr="00AA12E2">
        <w:rPr>
          <w:rStyle w:val="DipnotBavurusu"/>
          <w:rFonts w:asciiTheme="majorBidi" w:hAnsiTheme="majorBidi" w:cstheme="majorBidi"/>
          <w:sz w:val="28"/>
          <w:szCs w:val="28"/>
          <w:lang w:bidi="ar-EG"/>
        </w:rPr>
        <w:footnoteReference w:id="199"/>
      </w:r>
      <w:r w:rsidRPr="00AA12E2">
        <w:rPr>
          <w:rFonts w:asciiTheme="majorBidi" w:hAnsiTheme="majorBidi" w:cstheme="majorBidi"/>
          <w:sz w:val="28"/>
          <w:szCs w:val="28"/>
          <w:lang w:bidi="ar-EG"/>
        </w:rPr>
        <w:t>/ Üç sınıf insan cennete giremez ve Yüce Allah kıyamet günü onlara (rahmet nazarıyla) bakmaz. Bunlar: ana babasına isyan eden, erkeklere benzemeye çalışan kadın ve ailesinin ahlaksızlığını hoş gören deyyus.</w:t>
      </w:r>
      <w:r w:rsidR="009B0757" w:rsidRPr="00AA12E2">
        <w:rPr>
          <w:rStyle w:val="DipnotBavurusu"/>
          <w:rFonts w:asciiTheme="majorBidi" w:hAnsiTheme="majorBidi" w:cstheme="majorBidi"/>
          <w:sz w:val="28"/>
          <w:szCs w:val="28"/>
          <w:lang w:bidi="ar-EG"/>
        </w:rPr>
        <w:footnoteReference w:id="200"/>
      </w:r>
    </w:p>
    <w:p w:rsidR="00BD6552" w:rsidRPr="00AA12E2" w:rsidRDefault="00BD655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نْزَ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قِيٍّ</w:t>
      </w:r>
    </w:p>
    <w:p w:rsidR="00BD6552" w:rsidRPr="00AA12E2" w:rsidRDefault="00BD655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alnızca şakî (bedbaht) olan kimse merhametten yoksun bırakılır.</w:t>
      </w:r>
      <w:r w:rsidRPr="00AA12E2">
        <w:rPr>
          <w:rStyle w:val="DipnotBavurusu"/>
          <w:rFonts w:asciiTheme="majorBidi" w:hAnsiTheme="majorBidi" w:cstheme="majorBidi"/>
          <w:sz w:val="28"/>
          <w:szCs w:val="28"/>
          <w:lang w:bidi="ar-EG"/>
        </w:rPr>
        <w:footnoteReference w:id="201"/>
      </w:r>
      <w:r w:rsidR="0050430A" w:rsidRPr="00AA12E2">
        <w:rPr>
          <w:rFonts w:asciiTheme="majorBidi" w:hAnsiTheme="majorBidi" w:cstheme="majorBidi"/>
          <w:sz w:val="28"/>
          <w:szCs w:val="28"/>
          <w:lang w:bidi="ar-EG"/>
        </w:rPr>
        <w:t xml:space="preserve"> </w:t>
      </w:r>
    </w:p>
    <w:p w:rsidR="00037617" w:rsidRPr="00AA12E2" w:rsidRDefault="0003761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رَغِ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غِ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غِ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فُ</w:t>
      </w:r>
      <w:r w:rsidRPr="00AA12E2">
        <w:rPr>
          <w:rFonts w:ascii="Traditional Arabic" w:hAnsi="Traditional Arabic" w:cs="Traditional Arabic" w:hint="eastAsia"/>
          <w:sz w:val="28"/>
          <w:szCs w:val="28"/>
          <w:rtl/>
          <w:lang w:bidi="ar-EG"/>
        </w:rPr>
        <w:t>»</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دْ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وَ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يْ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p>
    <w:p w:rsidR="00E67D51" w:rsidRPr="00AA12E2" w:rsidRDefault="0003761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 “Burnu yerde sürünsün, burnu yerde sürünsün, burnu yerde sürünsün</w:t>
      </w:r>
      <w:r w:rsidR="00E67D51"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 xml:space="preserve">” deyince ‘Kimin ya Rasulallah?” diye soruldu. Peygamberimiz sözünü şöyle açıkladı: </w:t>
      </w:r>
      <w:r w:rsidR="00E67D51" w:rsidRPr="00AA12E2">
        <w:rPr>
          <w:rFonts w:asciiTheme="majorBidi" w:hAnsiTheme="majorBidi" w:cstheme="majorBidi"/>
          <w:sz w:val="28"/>
          <w:szCs w:val="28"/>
          <w:lang w:bidi="ar-EG"/>
        </w:rPr>
        <w:t xml:space="preserve"> </w:t>
      </w:r>
      <w:r w:rsidR="00563D26" w:rsidRPr="00AA12E2">
        <w:rPr>
          <w:rFonts w:asciiTheme="majorBidi" w:hAnsiTheme="majorBidi" w:cstheme="majorBidi"/>
          <w:sz w:val="28"/>
          <w:szCs w:val="28"/>
          <w:lang w:bidi="ar-EG"/>
        </w:rPr>
        <w:t>“</w:t>
      </w:r>
      <w:r w:rsidR="00E67D51" w:rsidRPr="00AA12E2">
        <w:rPr>
          <w:rFonts w:asciiTheme="majorBidi" w:hAnsiTheme="majorBidi" w:cstheme="majorBidi"/>
          <w:sz w:val="28"/>
          <w:szCs w:val="28"/>
          <w:lang w:bidi="ar-EG"/>
        </w:rPr>
        <w:t xml:space="preserve">Ana ve babasına yahut bunlardan birine </w:t>
      </w:r>
      <w:r w:rsidR="00563D26" w:rsidRPr="00AA12E2">
        <w:rPr>
          <w:rFonts w:asciiTheme="majorBidi" w:hAnsiTheme="majorBidi" w:cstheme="majorBidi"/>
          <w:sz w:val="28"/>
          <w:szCs w:val="28"/>
          <w:lang w:bidi="ar-EG"/>
        </w:rPr>
        <w:t xml:space="preserve">yaşlılık zamanlarında </w:t>
      </w:r>
      <w:r w:rsidR="00E67D51" w:rsidRPr="00AA12E2">
        <w:rPr>
          <w:rFonts w:asciiTheme="majorBidi" w:hAnsiTheme="majorBidi" w:cstheme="majorBidi"/>
          <w:sz w:val="28"/>
          <w:szCs w:val="28"/>
          <w:lang w:bidi="ar-EG"/>
        </w:rPr>
        <w:t>kavuş</w:t>
      </w:r>
      <w:r w:rsidR="00563D26" w:rsidRPr="00AA12E2">
        <w:rPr>
          <w:rFonts w:asciiTheme="majorBidi" w:hAnsiTheme="majorBidi" w:cstheme="majorBidi"/>
          <w:sz w:val="28"/>
          <w:szCs w:val="28"/>
          <w:lang w:bidi="ar-EG"/>
        </w:rPr>
        <w:t>up da</w:t>
      </w:r>
      <w:r w:rsidR="00E67D51" w:rsidRPr="00AA12E2">
        <w:rPr>
          <w:rFonts w:asciiTheme="majorBidi" w:hAnsiTheme="majorBidi" w:cstheme="majorBidi"/>
          <w:sz w:val="28"/>
          <w:szCs w:val="28"/>
          <w:lang w:bidi="ar-EG"/>
        </w:rPr>
        <w:t xml:space="preserve"> cennete</w:t>
      </w:r>
      <w:r w:rsidR="00563D26" w:rsidRPr="00AA12E2">
        <w:rPr>
          <w:rFonts w:asciiTheme="majorBidi" w:hAnsiTheme="majorBidi" w:cstheme="majorBidi"/>
          <w:sz w:val="28"/>
          <w:szCs w:val="28"/>
          <w:lang w:bidi="ar-EG"/>
        </w:rPr>
        <w:t xml:space="preserve"> girmeyen kişi.”</w:t>
      </w:r>
      <w:r w:rsidR="00BF114D" w:rsidRPr="00AA12E2">
        <w:rPr>
          <w:rStyle w:val="DipnotBavurusu"/>
          <w:rFonts w:asciiTheme="majorBidi" w:hAnsiTheme="majorBidi" w:cstheme="majorBidi"/>
          <w:sz w:val="28"/>
          <w:szCs w:val="28"/>
          <w:lang w:bidi="ar-EG"/>
        </w:rPr>
        <w:footnoteReference w:id="202"/>
      </w:r>
      <w:r w:rsidR="00E67D51" w:rsidRPr="00AA12E2">
        <w:rPr>
          <w:rFonts w:asciiTheme="majorBidi" w:hAnsiTheme="majorBidi" w:cstheme="majorBidi"/>
          <w:sz w:val="28"/>
          <w:szCs w:val="28"/>
          <w:lang w:bidi="ar-EG"/>
        </w:rPr>
        <w:t xml:space="preserve"> </w:t>
      </w:r>
    </w:p>
    <w:p w:rsidR="003D2E50" w:rsidRPr="00AA12E2" w:rsidRDefault="003D2E5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تَ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اهِ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نْهِ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p>
    <w:p w:rsidR="003D2E50" w:rsidRPr="00AA12E2" w:rsidRDefault="003D2E5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Kim bir zimmiyi (antlaşmalı bir gayri müslim vatandaşı) antlaşmalıyken öldürürse Allah ona cenneti haram kılar.</w:t>
      </w:r>
      <w:r w:rsidRPr="00AA12E2">
        <w:rPr>
          <w:rStyle w:val="DipnotBavurusu"/>
          <w:rFonts w:asciiTheme="majorBidi" w:hAnsiTheme="majorBidi" w:cstheme="majorBidi"/>
          <w:sz w:val="28"/>
          <w:szCs w:val="28"/>
          <w:lang w:bidi="ar-EG"/>
        </w:rPr>
        <w:footnoteReference w:id="203"/>
      </w:r>
    </w:p>
    <w:p w:rsidR="005E5F94" w:rsidRPr="00AA12E2" w:rsidRDefault="005E5F9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تَكَ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كَلِ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زِ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عَ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شْرِقِ</w:t>
      </w:r>
    </w:p>
    <w:p w:rsidR="005E5F94" w:rsidRPr="00AA12E2" w:rsidRDefault="005E5F9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r kul düşünmeden bir söz söyler, bu söz sebebiyle doğu ile batı arasındaki mesafe kadar cehennemde yol alır. </w:t>
      </w:r>
      <w:r w:rsidRPr="00AA12E2">
        <w:rPr>
          <w:rStyle w:val="DipnotBavurusu"/>
          <w:rFonts w:asciiTheme="majorBidi" w:hAnsiTheme="majorBidi" w:cstheme="majorBidi"/>
          <w:sz w:val="28"/>
          <w:szCs w:val="28"/>
          <w:lang w:bidi="ar-EG"/>
        </w:rPr>
        <w:footnoteReference w:id="204"/>
      </w:r>
    </w:p>
    <w:p w:rsidR="0002028F" w:rsidRPr="00AA12E2" w:rsidRDefault="0002028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يَخْلُصُ</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ؤْمِنُ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حْبَسُ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نْطَ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قَصُّ</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بَعْضِ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ظَا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بُ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قُّ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ذِ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خُ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مَّ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حَدُ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دَ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مَنْزِ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مَنْزِ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p>
    <w:p w:rsidR="0002028F" w:rsidRPr="00AA12E2" w:rsidRDefault="00FC1C28"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ıyamet günü müminler ateşten kurtulurlar ve cennetle ateş arasındaki bir köprü üzerinde durdurulurlar. Orada, dünyada iken aralarında meydana gelmiş haksızlıklar için kısas yapılır. Nihayet haksızlıklardan temizlendikleri ve pâk oldukları zaman cennete girmelerine izin verilir.</w:t>
      </w:r>
      <w:r w:rsidRPr="00AA12E2">
        <w:rPr>
          <w:rStyle w:val="DipnotBavurusu"/>
          <w:rFonts w:asciiTheme="majorBidi" w:hAnsiTheme="majorBidi" w:cstheme="majorBidi"/>
          <w:sz w:val="28"/>
          <w:szCs w:val="28"/>
          <w:lang w:bidi="ar-EG"/>
        </w:rPr>
        <w:footnoteReference w:id="205"/>
      </w:r>
      <w:r w:rsidRPr="00AA12E2">
        <w:rPr>
          <w:rFonts w:asciiTheme="majorBidi" w:hAnsiTheme="majorBidi" w:cstheme="majorBidi"/>
          <w:sz w:val="28"/>
          <w:szCs w:val="28"/>
          <w:lang w:bidi="ar-EG"/>
        </w:rPr>
        <w:t xml:space="preserve"> </w:t>
      </w:r>
    </w:p>
    <w:p w:rsidR="00037617" w:rsidRPr="00AA12E2" w:rsidRDefault="0003761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مُ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هْجُ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لاَ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جَ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لاَ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p>
    <w:p w:rsidR="00037617" w:rsidRPr="00AA12E2" w:rsidRDefault="0003761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Müslümanın (din) kardeşine üç günden fazla küs kalması helal olmaz. (Din) kardeşine üç günden fazla küs kalıp da ölen cehenneme girer.</w:t>
      </w:r>
      <w:r w:rsidRPr="00AA12E2">
        <w:rPr>
          <w:rStyle w:val="DipnotBavurusu"/>
          <w:rFonts w:asciiTheme="majorBidi" w:hAnsiTheme="majorBidi" w:cstheme="majorBidi"/>
          <w:sz w:val="28"/>
          <w:szCs w:val="28"/>
          <w:lang w:bidi="ar-EG"/>
        </w:rPr>
        <w:footnoteReference w:id="206"/>
      </w:r>
      <w:r w:rsidRPr="00AA12E2">
        <w:rPr>
          <w:rFonts w:asciiTheme="majorBidi" w:hAnsiTheme="majorBidi" w:cstheme="majorBidi"/>
          <w:sz w:val="28"/>
          <w:szCs w:val="28"/>
          <w:lang w:bidi="ar-EG"/>
        </w:rPr>
        <w:t xml:space="preserve"> </w:t>
      </w:r>
    </w:p>
    <w:p w:rsidR="009736A9" w:rsidRPr="00AA12E2" w:rsidRDefault="00103EB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عُذِّبَ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أَ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جَنَ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تَ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دَخَ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طْعَمَ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قَ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بَسَ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كَ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شَا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رْضِ</w:t>
      </w:r>
      <w:r w:rsidR="00175D87" w:rsidRPr="00AA12E2">
        <w:rPr>
          <w:rFonts w:ascii="Traditional Arabic" w:hAnsi="Traditional Arabic" w:cs="Traditional Arabic"/>
          <w:sz w:val="28"/>
          <w:szCs w:val="28"/>
          <w:lang w:bidi="ar-EG"/>
        </w:rPr>
        <w:t xml:space="preserve"> </w:t>
      </w:r>
    </w:p>
    <w:p w:rsidR="00FA2ED7" w:rsidRPr="00AA12E2" w:rsidRDefault="00FA2ED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kadın, hapsederek ölümüne sebep olduğu bir kedi yüzünden azaba uğradı ve bu yüzden cehenneme girdi. Hapsettiğinde kediye bir şeyler yedirip içirmediği gibi, yeryüzündeki haşereleri yemesi için de onu salmamıştı.</w:t>
      </w:r>
      <w:r w:rsidR="00103EB0" w:rsidRPr="00AA12E2">
        <w:rPr>
          <w:rStyle w:val="DipnotBavurusu"/>
          <w:rFonts w:asciiTheme="majorBidi" w:hAnsiTheme="majorBidi" w:cstheme="majorBidi"/>
          <w:sz w:val="28"/>
          <w:szCs w:val="28"/>
          <w:lang w:bidi="ar-EG"/>
        </w:rPr>
        <w:footnoteReference w:id="207"/>
      </w:r>
    </w:p>
    <w:p w:rsidR="00E33D15" w:rsidRPr="00AA12E2" w:rsidRDefault="005C1C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يُجَاءُ بِالرَّجُلِ يَوْمَ القِيَامَةِ فَيُلْقَى فِي النَّارِ، فَتَنْدَلِقُ أَقْتَابُهُ فِي النَّارِ، فَيَدُورُ كَمَا يَدُورُ الحِمَارُ بِرَحَاهُ، فَيَجْتَمِعُ أَهْلُ النَّارِ عَلَيْهِ فَيَقُولُونَ: أَيْ فُلاَنُ مَا شَأْنُكَ؟ أَلَيْسَ كُنْتَ تَأْمُرُنَا بِالْمَعْرُوفِ وَتَنْهَانَا عَنِ المُنْكَرِ؟ قَالَ: كُنْتُ آمُرُكُمْ بِالْمَعْرُوفِ وَلاَ آتِيهِ، وَأَنْهَاكُمْ عَنِ المُنْكَرِ وَآتِيهِ</w:t>
      </w:r>
      <w:r w:rsidR="00175D87" w:rsidRPr="00AA12E2">
        <w:rPr>
          <w:rFonts w:ascii="Traditional Arabic" w:hAnsi="Traditional Arabic" w:cs="Traditional Arabic"/>
          <w:sz w:val="28"/>
          <w:szCs w:val="28"/>
          <w:lang w:bidi="ar-EG"/>
        </w:rPr>
        <w:t xml:space="preserve"> </w:t>
      </w:r>
    </w:p>
    <w:p w:rsidR="0099451C" w:rsidRPr="00AA12E2" w:rsidRDefault="0099451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ıyamet günü bir adam getirilip cehenneme atılır ve bağırsakları dışarı fırlar. O kişi, eşeğin değirmen taşı ile döndüğü gibi bağırsaklarıyla birlikte dönmeye başlar. Derken etraf</w:t>
      </w:r>
      <w:r w:rsidR="003644DD" w:rsidRPr="00AA12E2">
        <w:rPr>
          <w:rFonts w:asciiTheme="majorBidi" w:hAnsiTheme="majorBidi" w:cstheme="majorBidi"/>
          <w:sz w:val="28"/>
          <w:szCs w:val="28"/>
          <w:lang w:bidi="ar-EG"/>
        </w:rPr>
        <w:t>ına cehennemlikler toplanır ve “</w:t>
      </w:r>
      <w:r w:rsidRPr="00AA12E2">
        <w:rPr>
          <w:rFonts w:asciiTheme="majorBidi" w:hAnsiTheme="majorBidi" w:cstheme="majorBidi"/>
          <w:sz w:val="28"/>
          <w:szCs w:val="28"/>
          <w:lang w:bidi="ar-EG"/>
        </w:rPr>
        <w:t>Ey falan, ne bu hâl? Sen iyiliği emredi</w:t>
      </w:r>
      <w:r w:rsidR="003644DD" w:rsidRPr="00AA12E2">
        <w:rPr>
          <w:rFonts w:asciiTheme="majorBidi" w:hAnsiTheme="majorBidi" w:cstheme="majorBidi"/>
          <w:sz w:val="28"/>
          <w:szCs w:val="28"/>
          <w:lang w:bidi="ar-EG"/>
        </w:rPr>
        <w:t>p, kötülükten sakındırmaz mıydın?” derler. O da, “</w:t>
      </w:r>
      <w:r w:rsidRPr="00AA12E2">
        <w:rPr>
          <w:rFonts w:asciiTheme="majorBidi" w:hAnsiTheme="majorBidi" w:cstheme="majorBidi"/>
          <w:sz w:val="28"/>
          <w:szCs w:val="28"/>
          <w:lang w:bidi="ar-EG"/>
        </w:rPr>
        <w:t xml:space="preserve">Evet, ben iyiliği emrederdim, ama onu kendim yapmazdım. Kötülükten </w:t>
      </w:r>
      <w:r w:rsidR="003644DD" w:rsidRPr="00AA12E2">
        <w:rPr>
          <w:rFonts w:asciiTheme="majorBidi" w:hAnsiTheme="majorBidi" w:cstheme="majorBidi"/>
          <w:sz w:val="28"/>
          <w:szCs w:val="28"/>
          <w:lang w:bidi="ar-EG"/>
        </w:rPr>
        <w:t>sakındırırdım, ama onu kendim yapardım.” şeklinde cevap</w:t>
      </w:r>
      <w:r w:rsidRPr="00AA12E2">
        <w:rPr>
          <w:rFonts w:asciiTheme="majorBidi" w:hAnsiTheme="majorBidi" w:cstheme="majorBidi"/>
          <w:sz w:val="28"/>
          <w:szCs w:val="28"/>
          <w:lang w:bidi="ar-EG"/>
        </w:rPr>
        <w:t xml:space="preserve"> verir.”</w:t>
      </w:r>
      <w:r w:rsidR="00397060" w:rsidRPr="00AA12E2">
        <w:rPr>
          <w:rStyle w:val="DipnotBavurusu"/>
          <w:rFonts w:asciiTheme="majorBidi" w:hAnsiTheme="majorBidi" w:cstheme="majorBidi"/>
          <w:sz w:val="28"/>
          <w:szCs w:val="28"/>
          <w:lang w:bidi="ar-EG"/>
        </w:rPr>
        <w:footnoteReference w:id="208"/>
      </w:r>
    </w:p>
    <w:p w:rsidR="001F390B" w:rsidRPr="00AA12E2" w:rsidRDefault="00E72A1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قِيلَ لِلنَّبِيِّ صَلَّى اللهُ عَلَيْهِ وَسَلَّمَ: يَا رَسُولَ اللَّهِ، إِنَّ فُلَانَةً تَقُومُ اللَّيْلَ وَتَصُومُ النَّهَارَ، وَتَفْعَلُ، وَتَصَّدَّقُ، وَتُؤْذِي جِيرَانَهَا بِلِسَانِهَا؟ فَقَالَ رَسُولُ اللَّهِ صَلَّى اللهُ عَلَيْهِ وَسَلَّمَ: «لَا خَيْرَ فِيهَا، هِيَ مِنْ أَهْلِ النَّارِ» ، قَالُوا: وَفُلَانَةٌ تُصَلِّي الْمَكْتُوبَةَ، وَتَصَّدَّقُ بِأَثْوَارٍ، وَلَا تُؤْذِي أَحَدًا؟ فَقَالَ رَسُولُ اللَّهِ صَلَّى اللهُ عَلَيْهِ وَسَلَّمَ: «هِيَ مِنْ أَهْلِ الْجَنَّةِ»</w:t>
      </w:r>
      <w:r w:rsidR="009B50AC" w:rsidRPr="00AA12E2">
        <w:rPr>
          <w:rFonts w:ascii="Traditional Arabic" w:hAnsi="Traditional Arabic" w:cs="Traditional Arabic"/>
          <w:sz w:val="28"/>
          <w:szCs w:val="28"/>
          <w:lang w:bidi="ar-EG"/>
        </w:rPr>
        <w:t xml:space="preserve"> </w:t>
      </w:r>
    </w:p>
    <w:p w:rsidR="00B5486B" w:rsidRPr="00AA12E2" w:rsidRDefault="00B5486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Rasulullah’a “Falan kadın gece namazı kılar, oruç tutar, sadaka verir, ama diliyle komşularını incitir.” Denmiş, Rasulullah “Ondan hayır yoktur, o cehennemliktir” buyurmuş, </w:t>
      </w:r>
      <w:r w:rsidR="00BB791A" w:rsidRPr="00AA12E2">
        <w:rPr>
          <w:rFonts w:asciiTheme="majorBidi" w:hAnsiTheme="majorBidi" w:cstheme="majorBidi"/>
          <w:sz w:val="28"/>
          <w:szCs w:val="28"/>
          <w:lang w:bidi="ar-EG"/>
        </w:rPr>
        <w:t>başka bir kadın hakkında ise farz namazlarını kıldığı, peynir sadaka verdiği ve kimseyi incitmediği bildirilince bu kadının ise cennetlik olduğunu haber vermiştir.</w:t>
      </w:r>
      <w:r w:rsidR="00BB791A" w:rsidRPr="00AA12E2">
        <w:rPr>
          <w:rStyle w:val="DipnotBavurusu"/>
          <w:rFonts w:asciiTheme="majorBidi" w:hAnsiTheme="majorBidi" w:cstheme="majorBidi"/>
          <w:sz w:val="28"/>
          <w:szCs w:val="28"/>
          <w:lang w:bidi="ar-EG"/>
        </w:rPr>
        <w:footnoteReference w:id="209"/>
      </w:r>
    </w:p>
    <w:p w:rsidR="00556E53" w:rsidRPr="00AA12E2" w:rsidRDefault="00556E5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تُوُفِّيَ رَجُلٌ مِنْ أَصْحَابِهِ فَقَالَ - يَعْنِي رَجُلًا -: أَبْشِرْ بِالجَنَّةِ، فَقَالَ رَسُولُ اللَّهِ صَلَّى اللَّهُ عَلَيْهِ وَسَلَّمَ: «أَوَلَا تَدْرِي فَلَعَلَّهُ تَكَلَّمَ فِيمَا لَا يَعْنِيهِ أَوْ بَخِلَ بِمَا لَا يَنْقُصُهُ</w:t>
      </w:r>
      <w:r w:rsidR="00CC3C42" w:rsidRPr="00AA12E2">
        <w:rPr>
          <w:rFonts w:ascii="Traditional Arabic" w:hAnsi="Traditional Arabic" w:cs="Traditional Arabic"/>
          <w:sz w:val="28"/>
          <w:szCs w:val="28"/>
          <w:lang w:bidi="ar-EG"/>
        </w:rPr>
        <w:t xml:space="preserve"> </w:t>
      </w:r>
    </w:p>
    <w:p w:rsidR="00633A32" w:rsidRPr="00AA12E2" w:rsidRDefault="00D9530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ahabeden biri vefat etmiş,</w:t>
      </w:r>
      <w:r w:rsidR="00633A32" w:rsidRPr="00AA12E2">
        <w:rPr>
          <w:rFonts w:asciiTheme="majorBidi" w:hAnsiTheme="majorBidi" w:cstheme="majorBidi"/>
          <w:sz w:val="28"/>
          <w:szCs w:val="28"/>
          <w:lang w:bidi="ar-EG"/>
        </w:rPr>
        <w:t xml:space="preserve"> çevresindekiler onun cennetlik olduğunu söylemişlerdi. Allah Resûlü ise onlara şöyle</w:t>
      </w:r>
      <w:r w:rsidRPr="00AA12E2">
        <w:rPr>
          <w:rFonts w:asciiTheme="majorBidi" w:hAnsiTheme="majorBidi" w:cstheme="majorBidi"/>
          <w:sz w:val="28"/>
          <w:szCs w:val="28"/>
          <w:lang w:bidi="ar-EG"/>
        </w:rPr>
        <w:t xml:space="preserve"> demiştir: “Nasıl bilebilirsiniz</w:t>
      </w:r>
      <w:r w:rsidR="00633A32" w:rsidRPr="00AA12E2">
        <w:rPr>
          <w:rFonts w:asciiTheme="majorBidi" w:hAnsiTheme="majorBidi" w:cstheme="majorBidi"/>
          <w:sz w:val="28"/>
          <w:szCs w:val="28"/>
          <w:lang w:bidi="ar-EG"/>
        </w:rPr>
        <w:t xml:space="preserve">? Belki de kendisini ilgilendirmeyen bir konuda </w:t>
      </w:r>
      <w:r w:rsidRPr="00AA12E2">
        <w:rPr>
          <w:rFonts w:asciiTheme="majorBidi" w:hAnsiTheme="majorBidi" w:cstheme="majorBidi"/>
          <w:sz w:val="28"/>
          <w:szCs w:val="28"/>
          <w:lang w:bidi="ar-EG"/>
        </w:rPr>
        <w:t>gereksiz sözler sarf etmiş</w:t>
      </w:r>
      <w:r w:rsidR="00633A32" w:rsidRPr="00AA12E2">
        <w:rPr>
          <w:rFonts w:asciiTheme="majorBidi" w:hAnsiTheme="majorBidi" w:cstheme="majorBidi"/>
          <w:sz w:val="28"/>
          <w:szCs w:val="28"/>
          <w:lang w:bidi="ar-EG"/>
        </w:rPr>
        <w:t xml:space="preserve"> </w:t>
      </w:r>
      <w:r w:rsidRPr="00AA12E2">
        <w:rPr>
          <w:rFonts w:asciiTheme="majorBidi" w:hAnsiTheme="majorBidi" w:cstheme="majorBidi"/>
          <w:sz w:val="28"/>
          <w:szCs w:val="28"/>
          <w:lang w:bidi="ar-EG"/>
        </w:rPr>
        <w:t>ve</w:t>
      </w:r>
      <w:r w:rsidR="00633A32" w:rsidRPr="00AA12E2">
        <w:rPr>
          <w:rFonts w:asciiTheme="majorBidi" w:hAnsiTheme="majorBidi" w:cstheme="majorBidi"/>
          <w:sz w:val="28"/>
          <w:szCs w:val="28"/>
          <w:lang w:bidi="ar-EG"/>
        </w:rPr>
        <w:t>ya malını azaltmayacak bir konuda cimrilik yapmıştır.”</w:t>
      </w:r>
      <w:r w:rsidR="00633A32" w:rsidRPr="00AA12E2">
        <w:rPr>
          <w:rStyle w:val="DipnotBavurusu"/>
          <w:rFonts w:asciiTheme="majorBidi" w:hAnsiTheme="majorBidi" w:cstheme="majorBidi"/>
          <w:sz w:val="28"/>
          <w:szCs w:val="28"/>
          <w:lang w:bidi="ar-EG"/>
        </w:rPr>
        <w:footnoteReference w:id="210"/>
      </w:r>
      <w:r w:rsidR="00633A32" w:rsidRPr="00AA12E2">
        <w:rPr>
          <w:rFonts w:asciiTheme="majorBidi" w:hAnsiTheme="majorBidi" w:cstheme="majorBidi"/>
          <w:sz w:val="28"/>
          <w:szCs w:val="28"/>
          <w:lang w:bidi="ar-EG"/>
        </w:rPr>
        <w:t xml:space="preserve"> </w:t>
      </w:r>
    </w:p>
    <w:p w:rsidR="001C40A3" w:rsidRPr="00AA12E2" w:rsidRDefault="001C40A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جَ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عْطِ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كَ</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تَلَ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تِلْهُ</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تَلَ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أَ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هِيدٌ</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تَلْ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 .</w:t>
      </w:r>
    </w:p>
    <w:p w:rsidR="005D659F" w:rsidRPr="00AA12E2" w:rsidRDefault="005D659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 Resûlü</w:t>
      </w:r>
      <w:r w:rsidR="00C376BC" w:rsidRPr="00AA12E2">
        <w:rPr>
          <w:rFonts w:asciiTheme="majorBidi" w:hAnsiTheme="majorBidi" w:cstheme="majorBidi"/>
          <w:sz w:val="28"/>
          <w:szCs w:val="28"/>
          <w:lang w:bidi="ar-EG"/>
        </w:rPr>
        <w:t xml:space="preserve">’ne bir adam “Ya Rasulallah, birisi gelip malımı almak istersen ne yapayım?” diye sormuş, Peygamberimiz “Malını ona verme” buyurmuş, eğer </w:t>
      </w:r>
      <w:r w:rsidRPr="00AA12E2">
        <w:rPr>
          <w:rFonts w:asciiTheme="majorBidi" w:hAnsiTheme="majorBidi" w:cstheme="majorBidi"/>
          <w:sz w:val="28"/>
          <w:szCs w:val="28"/>
          <w:lang w:bidi="ar-EG"/>
        </w:rPr>
        <w:t>mü</w:t>
      </w:r>
      <w:r w:rsidR="00C376BC" w:rsidRPr="00AA12E2">
        <w:rPr>
          <w:rFonts w:asciiTheme="majorBidi" w:hAnsiTheme="majorBidi" w:cstheme="majorBidi"/>
          <w:sz w:val="28"/>
          <w:szCs w:val="28"/>
          <w:lang w:bidi="ar-EG"/>
        </w:rPr>
        <w:t xml:space="preserve">cadele ederken ölürse kendisinin şehit, </w:t>
      </w:r>
      <w:r w:rsidRPr="00AA12E2">
        <w:rPr>
          <w:rFonts w:asciiTheme="majorBidi" w:hAnsiTheme="majorBidi" w:cstheme="majorBidi"/>
          <w:sz w:val="28"/>
          <w:szCs w:val="28"/>
          <w:lang w:bidi="ar-EG"/>
        </w:rPr>
        <w:t xml:space="preserve"> </w:t>
      </w:r>
      <w:r w:rsidR="00C376BC" w:rsidRPr="00AA12E2">
        <w:rPr>
          <w:rFonts w:asciiTheme="majorBidi" w:hAnsiTheme="majorBidi" w:cstheme="majorBidi"/>
          <w:sz w:val="28"/>
          <w:szCs w:val="28"/>
          <w:lang w:bidi="ar-EG"/>
        </w:rPr>
        <w:t xml:space="preserve">karşıdakini öldürürse onun da </w:t>
      </w:r>
      <w:r w:rsidRPr="00AA12E2">
        <w:rPr>
          <w:rFonts w:asciiTheme="majorBidi" w:hAnsiTheme="majorBidi" w:cstheme="majorBidi"/>
          <w:sz w:val="28"/>
          <w:szCs w:val="28"/>
          <w:lang w:bidi="ar-EG"/>
        </w:rPr>
        <w:t>cehennemlik olduğunu bildirmiş</w:t>
      </w:r>
      <w:r w:rsidR="00C376BC" w:rsidRPr="00AA12E2">
        <w:rPr>
          <w:rFonts w:asciiTheme="majorBidi" w:hAnsiTheme="majorBidi" w:cstheme="majorBidi"/>
          <w:sz w:val="28"/>
          <w:szCs w:val="28"/>
          <w:lang w:bidi="ar-EG"/>
        </w:rPr>
        <w:t>tir.</w:t>
      </w:r>
      <w:r w:rsidR="00C376BC" w:rsidRPr="00AA12E2">
        <w:rPr>
          <w:rStyle w:val="DipnotBavurusu"/>
          <w:rFonts w:asciiTheme="majorBidi" w:hAnsiTheme="majorBidi" w:cstheme="majorBidi"/>
          <w:sz w:val="28"/>
          <w:szCs w:val="28"/>
          <w:lang w:bidi="ar-EG"/>
        </w:rPr>
        <w:footnoteReference w:id="211"/>
      </w:r>
      <w:r w:rsidRPr="00AA12E2">
        <w:rPr>
          <w:rFonts w:asciiTheme="majorBidi" w:hAnsiTheme="majorBidi" w:cstheme="majorBidi"/>
          <w:sz w:val="28"/>
          <w:szCs w:val="28"/>
          <w:lang w:bidi="ar-EG"/>
        </w:rPr>
        <w:t xml:space="preserve"> </w:t>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أَهْلُ الْجَنَّةِ ثَلَاثَةٌ ذُو سُلْطَانٍ مُقْسِطٌ مُتَصَدِّقٌ مُوَفَّقٌ، وَرَجُلٌ رَحِيمٌ رَقِيقُ الْقَلْبِ لِكُلِّ ذِي قُرْبَى وَمُسْلِمٍ، وَعَفِيفٌ مُتَعَفِّفٌ ذُو عِيَالٍ، قَالَ: وَأَهْلُ النَّارِ خَمْسَةٌ: الضَّعِيفُ الَّذِي لَا زَبْرَ لَهُ، الَّذِينَ هُمْ فِيكُمْ تَبَعًا لَا يَبْتَغُونَ أَهْلًا وَلَا مَالًا، وَالْخَائِنُ الَّذِي لَا يَخْفَى لَهُ طَمَعٌ، وَإِنْ دَقَّ إِلَّا خَانَهُ، وَرَجُلٌ لَا يُصْبِحُ وَلَا يُمْسِي إِلَّا وَهُوَ يُخَادِعُكَ عَنْ أَهْلِكَ وَمَالِكَ «وَذَكَرَ» الْبُخْلَ أَوِ الْكَذِبَ وَالشِّنْظِيرُ الْفَحَّاشُ</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وَقَالَ فِي حَدِيثِهِ «وَهُمْ فِيكُمْ تَبَعًا لَا يَبْغُونَ أَهْلًا وَلَا مَالًا»، فَقُلْتُ: فَيَكُونُ ذَلِكَ؟ يَا أَبَا عَبْدِ اللهِ قَالَ: نَعَمْ، وَاللهِ لَقَدْ أَدْرَكْتُهُمْ فِي الْجَاهِلِيَّةِ، وَإِنَّ الرَّجُلَ لَيَرْعَى عَلَى الْحَيِّ، مَا بِهِ إِلَّا وَلِيدَتُهُمْ يَطَؤُهَا</w:t>
      </w:r>
      <w:r w:rsidRPr="00AA12E2">
        <w:rPr>
          <w:rFonts w:ascii="Traditional Arabic" w:hAnsi="Traditional Arabic" w:cs="Traditional Arabic"/>
          <w:sz w:val="28"/>
          <w:szCs w:val="28"/>
          <w:lang w:bidi="ar-EG"/>
        </w:rPr>
        <w:t xml:space="preserve"> </w:t>
      </w:r>
    </w:p>
    <w:p w:rsidR="002B1ABC" w:rsidRPr="00AA12E2" w:rsidRDefault="002B1ABC" w:rsidP="00D03BD4">
      <w:pPr>
        <w:spacing w:after="120" w:line="240" w:lineRule="auto"/>
        <w:jc w:val="both"/>
        <w:rPr>
          <w:rFonts w:asciiTheme="majorBidi" w:hAnsiTheme="majorBidi" w:cstheme="majorBidi"/>
          <w:sz w:val="28"/>
          <w:szCs w:val="28"/>
          <w:rtl/>
          <w:lang w:bidi="ar-EG"/>
        </w:rPr>
      </w:pPr>
      <w:r w:rsidRPr="00AA12E2">
        <w:rPr>
          <w:rFonts w:asciiTheme="majorBidi" w:hAnsiTheme="majorBidi" w:cstheme="majorBidi"/>
          <w:sz w:val="28"/>
          <w:szCs w:val="28"/>
          <w:lang w:bidi="ar-EG"/>
        </w:rPr>
        <w:t>Cennetlikler üç sınıftır: sadaka veren,</w:t>
      </w:r>
      <w:r w:rsidR="0064761A" w:rsidRPr="00AA12E2">
        <w:rPr>
          <w:rFonts w:asciiTheme="majorBidi" w:hAnsiTheme="majorBidi" w:cstheme="majorBidi"/>
          <w:sz w:val="28"/>
          <w:szCs w:val="28"/>
          <w:lang w:bidi="ar-EG"/>
        </w:rPr>
        <w:t xml:space="preserve"> muvaffak </w:t>
      </w:r>
      <w:r w:rsidR="00443E18" w:rsidRPr="00AA12E2">
        <w:rPr>
          <w:rFonts w:asciiTheme="majorBidi" w:hAnsiTheme="majorBidi" w:cstheme="majorBidi"/>
          <w:sz w:val="28"/>
          <w:szCs w:val="28"/>
          <w:lang w:bidi="ar-EG"/>
        </w:rPr>
        <w:t xml:space="preserve">olan </w:t>
      </w:r>
      <w:r w:rsidR="0064761A" w:rsidRPr="00AA12E2">
        <w:rPr>
          <w:rFonts w:asciiTheme="majorBidi" w:hAnsiTheme="majorBidi" w:cstheme="majorBidi"/>
          <w:sz w:val="28"/>
          <w:szCs w:val="28"/>
          <w:lang w:bidi="ar-EG"/>
        </w:rPr>
        <w:t xml:space="preserve">ve </w:t>
      </w:r>
      <w:r w:rsidRPr="00AA12E2">
        <w:rPr>
          <w:rFonts w:asciiTheme="majorBidi" w:hAnsiTheme="majorBidi" w:cstheme="majorBidi"/>
          <w:sz w:val="28"/>
          <w:szCs w:val="28"/>
          <w:lang w:bidi="ar-EG"/>
        </w:rPr>
        <w:t>adaletli yönetici, akraba</w:t>
      </w:r>
      <w:r w:rsidR="0064761A" w:rsidRPr="00AA12E2">
        <w:rPr>
          <w:rFonts w:asciiTheme="majorBidi" w:hAnsiTheme="majorBidi" w:cstheme="majorBidi"/>
          <w:sz w:val="28"/>
          <w:szCs w:val="28"/>
          <w:lang w:bidi="ar-EG"/>
        </w:rPr>
        <w:t>sın</w:t>
      </w:r>
      <w:r w:rsidRPr="00AA12E2">
        <w:rPr>
          <w:rFonts w:asciiTheme="majorBidi" w:hAnsiTheme="majorBidi" w:cstheme="majorBidi"/>
          <w:sz w:val="28"/>
          <w:szCs w:val="28"/>
          <w:lang w:bidi="ar-EG"/>
        </w:rPr>
        <w:t xml:space="preserve">a ve </w:t>
      </w:r>
      <w:r w:rsidR="0064761A" w:rsidRPr="00AA12E2">
        <w:rPr>
          <w:rFonts w:asciiTheme="majorBidi" w:hAnsiTheme="majorBidi" w:cstheme="majorBidi"/>
          <w:sz w:val="28"/>
          <w:szCs w:val="28"/>
          <w:lang w:bidi="ar-EG"/>
        </w:rPr>
        <w:t xml:space="preserve">tüm </w:t>
      </w:r>
      <w:r w:rsidRPr="00AA12E2">
        <w:rPr>
          <w:rFonts w:asciiTheme="majorBidi" w:hAnsiTheme="majorBidi" w:cstheme="majorBidi"/>
          <w:sz w:val="28"/>
          <w:szCs w:val="28"/>
          <w:lang w:bidi="ar-EG"/>
        </w:rPr>
        <w:t xml:space="preserve">Müslümanlara karşı ince </w:t>
      </w:r>
      <w:r w:rsidR="0064761A" w:rsidRPr="00AA12E2">
        <w:rPr>
          <w:rFonts w:asciiTheme="majorBidi" w:hAnsiTheme="majorBidi" w:cstheme="majorBidi"/>
          <w:sz w:val="28"/>
          <w:szCs w:val="28"/>
          <w:lang w:bidi="ar-EG"/>
        </w:rPr>
        <w:t>kalpli ve</w:t>
      </w:r>
      <w:r w:rsidRPr="00AA12E2">
        <w:rPr>
          <w:rFonts w:asciiTheme="majorBidi" w:hAnsiTheme="majorBidi" w:cstheme="majorBidi"/>
          <w:sz w:val="28"/>
          <w:szCs w:val="28"/>
          <w:lang w:bidi="ar-EG"/>
        </w:rPr>
        <w:t xml:space="preserve"> merhametli olanlar, bir de </w:t>
      </w:r>
      <w:r w:rsidR="0064761A" w:rsidRPr="00AA12E2">
        <w:rPr>
          <w:rFonts w:asciiTheme="majorBidi" w:hAnsiTheme="majorBidi" w:cstheme="majorBidi"/>
          <w:sz w:val="28"/>
          <w:szCs w:val="28"/>
          <w:lang w:bidi="ar-EG"/>
        </w:rPr>
        <w:t>geniş ailesi olan ve</w:t>
      </w:r>
      <w:r w:rsidRPr="00AA12E2">
        <w:rPr>
          <w:rFonts w:asciiTheme="majorBidi" w:hAnsiTheme="majorBidi" w:cstheme="majorBidi"/>
          <w:sz w:val="28"/>
          <w:szCs w:val="28"/>
          <w:lang w:bidi="ar-EG"/>
        </w:rPr>
        <w:t xml:space="preserve"> </w:t>
      </w:r>
      <w:r w:rsidR="0064761A" w:rsidRPr="00AA12E2">
        <w:rPr>
          <w:rFonts w:asciiTheme="majorBidi" w:hAnsiTheme="majorBidi" w:cstheme="majorBidi"/>
          <w:sz w:val="28"/>
          <w:szCs w:val="28"/>
          <w:lang w:bidi="ar-EG"/>
        </w:rPr>
        <w:t xml:space="preserve">(buna rağmen) </w:t>
      </w:r>
      <w:r w:rsidRPr="00AA12E2">
        <w:rPr>
          <w:rFonts w:asciiTheme="majorBidi" w:hAnsiTheme="majorBidi" w:cstheme="majorBidi"/>
          <w:sz w:val="28"/>
          <w:szCs w:val="28"/>
          <w:lang w:bidi="ar-EG"/>
        </w:rPr>
        <w:t>iffetini</w:t>
      </w:r>
      <w:r w:rsidR="0064761A" w:rsidRPr="00AA12E2">
        <w:rPr>
          <w:rFonts w:asciiTheme="majorBidi" w:hAnsiTheme="majorBidi" w:cstheme="majorBidi"/>
          <w:sz w:val="28"/>
          <w:szCs w:val="28"/>
          <w:lang w:bidi="ar-EG"/>
        </w:rPr>
        <w:t xml:space="preserve"> koruyarak insanlara el açmayan kişi</w:t>
      </w:r>
      <w:r w:rsidRPr="00AA12E2">
        <w:rPr>
          <w:rFonts w:asciiTheme="majorBidi" w:hAnsiTheme="majorBidi" w:cstheme="majorBidi"/>
          <w:sz w:val="28"/>
          <w:szCs w:val="28"/>
          <w:lang w:bidi="ar-EG"/>
        </w:rPr>
        <w:t>.</w:t>
      </w:r>
    </w:p>
    <w:p w:rsidR="002B1ABC" w:rsidRPr="00AA12E2" w:rsidRDefault="002B1AB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Cehennemlikler beş kısımdır: (Birincisi) Aklını kullanmayan ve zaafları olan kimsedir ki aranızda size tâbi olarak bulunur, aile ve mal</w:t>
      </w:r>
      <w:r w:rsidRPr="00AA12E2">
        <w:rPr>
          <w:rFonts w:cs="Traditional Arabic"/>
          <w:sz w:val="28"/>
          <w:szCs w:val="28"/>
          <w:lang w:bidi="ar-EG"/>
        </w:rPr>
        <w:t xml:space="preserve"> </w:t>
      </w:r>
      <w:r w:rsidRPr="00AA12E2">
        <w:rPr>
          <w:rFonts w:asciiTheme="majorBidi" w:hAnsiTheme="majorBidi" w:cstheme="majorBidi"/>
          <w:sz w:val="28"/>
          <w:szCs w:val="28"/>
          <w:lang w:bidi="ar-EG"/>
        </w:rPr>
        <w:t xml:space="preserve">konusunda sorumluluk üstlenmez. (İkincisi) </w:t>
      </w:r>
      <w:r w:rsidR="00834393" w:rsidRPr="00AA12E2">
        <w:rPr>
          <w:rFonts w:asciiTheme="majorBidi" w:hAnsiTheme="majorBidi" w:cstheme="majorBidi"/>
          <w:sz w:val="28"/>
          <w:szCs w:val="28"/>
          <w:lang w:bidi="ar-EG"/>
        </w:rPr>
        <w:t xml:space="preserve">Öyle hain bir kimsedir ki küçük de olsa hırs gösterilecek </w:t>
      </w:r>
      <w:r w:rsidR="00834393" w:rsidRPr="00AA12E2">
        <w:rPr>
          <w:rFonts w:asciiTheme="majorBidi" w:hAnsiTheme="majorBidi" w:cstheme="majorBidi"/>
          <w:sz w:val="28"/>
          <w:szCs w:val="28"/>
          <w:lang w:bidi="ar-EG"/>
        </w:rPr>
        <w:lastRenderedPageBreak/>
        <w:t xml:space="preserve">bir şey gördüğünde hemen </w:t>
      </w:r>
      <w:r w:rsidR="003F022C" w:rsidRPr="00AA12E2">
        <w:rPr>
          <w:rFonts w:asciiTheme="majorBidi" w:hAnsiTheme="majorBidi" w:cstheme="majorBidi"/>
          <w:sz w:val="28"/>
          <w:szCs w:val="28"/>
          <w:lang w:bidi="ar-EG"/>
        </w:rPr>
        <w:t>hiyanet</w:t>
      </w:r>
      <w:r w:rsidR="00834393" w:rsidRPr="00AA12E2">
        <w:rPr>
          <w:rFonts w:asciiTheme="majorBidi" w:hAnsiTheme="majorBidi" w:cstheme="majorBidi"/>
          <w:sz w:val="28"/>
          <w:szCs w:val="28"/>
          <w:lang w:bidi="ar-EG"/>
        </w:rPr>
        <w:t xml:space="preserve"> eder</w:t>
      </w:r>
      <w:r w:rsidRPr="00AA12E2">
        <w:rPr>
          <w:rFonts w:asciiTheme="majorBidi" w:hAnsiTheme="majorBidi" w:cstheme="majorBidi"/>
          <w:sz w:val="28"/>
          <w:szCs w:val="28"/>
          <w:lang w:bidi="ar-EG"/>
        </w:rPr>
        <w:t xml:space="preserve">. (Üçüncüsü) Ailen ve malın konusunda gece gündüz sana tuzak kuran kimsedir. (Dördüncüsü) Cimri veya yalancı kişidir. (Beşincisi ise) </w:t>
      </w:r>
      <w:r w:rsidR="00443E18" w:rsidRPr="00AA12E2">
        <w:rPr>
          <w:rFonts w:asciiTheme="majorBidi" w:hAnsiTheme="majorBidi" w:cstheme="majorBidi"/>
          <w:sz w:val="28"/>
          <w:szCs w:val="28"/>
          <w:lang w:bidi="ar-EG"/>
        </w:rPr>
        <w:t>Çirkin söz ve davranış sahibi</w:t>
      </w:r>
      <w:r w:rsidR="00626D56" w:rsidRPr="00AA12E2">
        <w:rPr>
          <w:rFonts w:asciiTheme="majorBidi" w:hAnsiTheme="majorBidi" w:cstheme="majorBidi"/>
          <w:sz w:val="28"/>
          <w:szCs w:val="28"/>
          <w:lang w:bidi="ar-EG"/>
        </w:rPr>
        <w:t xml:space="preserve"> </w:t>
      </w:r>
      <w:r w:rsidR="00C7007A" w:rsidRPr="00AA12E2">
        <w:rPr>
          <w:rFonts w:asciiTheme="majorBidi" w:hAnsiTheme="majorBidi" w:cstheme="majorBidi"/>
          <w:sz w:val="28"/>
          <w:szCs w:val="28"/>
          <w:lang w:bidi="ar-EG"/>
        </w:rPr>
        <w:t xml:space="preserve">(ahlaksız) </w:t>
      </w:r>
      <w:r w:rsidR="00626D56" w:rsidRPr="00AA12E2">
        <w:rPr>
          <w:rFonts w:asciiTheme="majorBidi" w:hAnsiTheme="majorBidi" w:cstheme="majorBidi"/>
          <w:sz w:val="28"/>
          <w:szCs w:val="28"/>
          <w:lang w:bidi="ar-EG"/>
        </w:rPr>
        <w:t>kimsedir.</w:t>
      </w:r>
      <w:r w:rsidR="00626D56" w:rsidRPr="00AA12E2">
        <w:rPr>
          <w:rStyle w:val="DipnotBavurusu"/>
          <w:rFonts w:asciiTheme="majorBidi" w:hAnsiTheme="majorBidi" w:cstheme="majorBidi"/>
          <w:sz w:val="28"/>
          <w:szCs w:val="28"/>
          <w:lang w:bidi="ar-EG"/>
        </w:rPr>
        <w:footnoteReference w:id="212"/>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رِضَ عَلَيَّ أَوَّلُ ثَلَاثَةٍ يَدْخُلُونَ الْجَنَّةَ، وَأَوَّلُ ثَلَاثَةٍ يَدْخُلُونَ النَّارَ، فَأَمَّا أَوَّلُ ثَلَاثَةٍ يَدْخُلُونَ الْجَنَّةَ: فَالشَّهِيدُ، وَعَبْدٌ مَمْلُوكٌ أَحْسَنَ عِبَادَةَ رَبِّهِ وَنَصَحَ لِسَيِّدِهِ، وَعَفِيفٌ مُتَعَفِّفٌ ذُو عِيَالٍ، وَأَمَّا أَوَّلُ ثَلَاثَةٍ يَدْخُلُونَ النَّارَ: فَأَمِيرٌ مُسَلَّطٌ، وَذُو ثَرْوَةٍ مِنْ مَالٍ لَا يُعْطِي حَقَّ مَالِهِ، وَفَقِيرٌ فَخُورٌ</w:t>
      </w:r>
      <w:r w:rsidRPr="00AA12E2">
        <w:rPr>
          <w:rFonts w:ascii="Traditional Arabic" w:hAnsi="Traditional Arabic" w:cs="Traditional Arabic"/>
          <w:sz w:val="28"/>
          <w:szCs w:val="28"/>
          <w:lang w:bidi="ar-EG"/>
        </w:rPr>
        <w:t xml:space="preserve"> </w:t>
      </w:r>
    </w:p>
    <w:p w:rsidR="002B1ABC" w:rsidRPr="00AA12E2" w:rsidRDefault="009F4F9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Cennete ve cehenneme ilk girecek üç sınıf insan bana arz olundu. Cennete ilk girecek üç (sınıf) insan şunlardır: Şehit, Rabbine ibadetini güzelce yapan, efendisine de samimi olan köle, geniş ailesi olmasına rağmen iffetli davranıp insanlara el açmayan kişi. </w:t>
      </w:r>
      <w:r w:rsidR="002B1ABC" w:rsidRPr="00AA12E2">
        <w:rPr>
          <w:rFonts w:asciiTheme="majorBidi" w:hAnsiTheme="majorBidi" w:cstheme="majorBidi"/>
          <w:sz w:val="28"/>
          <w:szCs w:val="28"/>
          <w:lang w:bidi="ar-EG"/>
        </w:rPr>
        <w:t>Cehenneme ilk girecek üç (sınıf) insan şunlardır: halkına zulüm ile musallat olan yönetici, malının hakkını vermeyen (</w:t>
      </w:r>
      <w:proofErr w:type="gramStart"/>
      <w:r w:rsidR="002B1ABC" w:rsidRPr="00AA12E2">
        <w:rPr>
          <w:rFonts w:asciiTheme="majorBidi" w:hAnsiTheme="majorBidi" w:cstheme="majorBidi"/>
          <w:sz w:val="28"/>
          <w:szCs w:val="28"/>
          <w:lang w:bidi="ar-EG"/>
        </w:rPr>
        <w:t>zekat</w:t>
      </w:r>
      <w:proofErr w:type="gramEnd"/>
      <w:r w:rsidR="002B1ABC" w:rsidRPr="00AA12E2">
        <w:rPr>
          <w:rFonts w:asciiTheme="majorBidi" w:hAnsiTheme="majorBidi" w:cstheme="majorBidi"/>
          <w:sz w:val="28"/>
          <w:szCs w:val="28"/>
          <w:lang w:bidi="ar-EG"/>
        </w:rPr>
        <w:t xml:space="preserve"> ve sadaka vermeyen) servet sahibi, kibirli fakir.”</w:t>
      </w:r>
      <w:r w:rsidR="002B1ABC" w:rsidRPr="00AA12E2">
        <w:rPr>
          <w:rStyle w:val="DipnotBavurusu"/>
          <w:rFonts w:asciiTheme="majorBidi" w:hAnsiTheme="majorBidi" w:cstheme="majorBidi"/>
          <w:sz w:val="28"/>
          <w:szCs w:val="28"/>
          <w:lang w:bidi="ar-EG"/>
        </w:rPr>
        <w:footnoteReference w:id="213"/>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خْبِرُكُمْ بِأَهْلِ الجَنَّةِ؟ كُلُّ ضَعِيفٍ مُتَضَعِّفٍ، لَوْ أَقْسَمَ عَلَى اللَّهِ لَأَبَرَّهُ، أَلاَ أُخْبِرُكُمْ بِأَهْلِ النَّارِ: كُلُّ عُتُلٍّ، جَوَّاظٍ مُسْتَكْبِرٍ</w:t>
      </w:r>
      <w:r w:rsidRPr="00AA12E2">
        <w:rPr>
          <w:rFonts w:ascii="Traditional Arabic" w:hAnsi="Traditional Arabic" w:cs="Traditional Arabic"/>
          <w:sz w:val="28"/>
          <w:szCs w:val="28"/>
          <w:lang w:bidi="ar-EG"/>
        </w:rPr>
        <w:t xml:space="preserve"> </w:t>
      </w:r>
    </w:p>
    <w:p w:rsidR="002B1ABC" w:rsidRPr="00AA12E2" w:rsidRDefault="002B1AB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Size cennetlikleri haber vereyim mi? Zayıf ve mütevazı, insanlar tarafından da zayıf görülen kişilerdir. Allah adına yemin etseler, Allah onları yeminlerinde sadık çıkarır. Size cehennemlikleri haber vereyim mi? ʿUtul (kaba ve sert), cevvâz (yürüyüşünde büyüklük taslayan ve katı</w:t>
      </w:r>
      <w:r w:rsidR="00DB1111" w:rsidRPr="00AA12E2">
        <w:rPr>
          <w:rFonts w:asciiTheme="majorBidi" w:hAnsiTheme="majorBidi" w:cstheme="majorBidi"/>
          <w:sz w:val="28"/>
          <w:szCs w:val="28"/>
          <w:lang w:bidi="ar-EG"/>
        </w:rPr>
        <w:t xml:space="preserve"> yürekli</w:t>
      </w:r>
      <w:r w:rsidRPr="00AA12E2">
        <w:rPr>
          <w:rFonts w:asciiTheme="majorBidi" w:hAnsiTheme="majorBidi" w:cstheme="majorBidi"/>
          <w:sz w:val="28"/>
          <w:szCs w:val="28"/>
          <w:lang w:bidi="ar-EG"/>
        </w:rPr>
        <w:t>), kibirli kimselerdir.”</w:t>
      </w:r>
      <w:r w:rsidRPr="00AA12E2">
        <w:rPr>
          <w:rStyle w:val="DipnotBavurusu"/>
          <w:rFonts w:asciiTheme="majorBidi" w:hAnsiTheme="majorBidi" w:cstheme="majorBidi"/>
          <w:sz w:val="28"/>
          <w:szCs w:val="28"/>
          <w:lang w:bidi="ar-EG"/>
        </w:rPr>
        <w:footnoteReference w:id="214"/>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أَهْلَ النَّارِ كُلُّ جَعْظَرِيٍّ جَوَّاظٍ مُسْتَكْبِرٍ، جَمَّاعٍ مَنَّاعٍ، وَأَهْلُ الْجَنَّةِ الضُّعَفَاءُ الْمَغْلُوبُونَ</w:t>
      </w:r>
      <w:r w:rsidRPr="00AA12E2">
        <w:rPr>
          <w:rStyle w:val="DipnotBavurusu"/>
          <w:rFonts w:ascii="Traditional Arabic" w:hAnsi="Traditional Arabic" w:cs="Traditional Arabic"/>
          <w:sz w:val="28"/>
          <w:szCs w:val="28"/>
          <w:vertAlign w:val="baseline"/>
          <w:rtl/>
          <w:lang w:bidi="ar-EG"/>
        </w:rPr>
        <w:t xml:space="preserve"> </w:t>
      </w:r>
    </w:p>
    <w:p w:rsidR="002B1ABC" w:rsidRPr="00AA12E2" w:rsidRDefault="002B1AB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Cehennemlikler caʿzerî (katı, kaba, hastalanmayan, yanında olmayan şeylerle övünen), cevvâz (yürüyüşünde büyüklük taslayan ve katı), ve kibirli, mal toplayıp cimrilik yapan kişilerdir. Cennetlikler ise zayıf ve mağlup kişilerdir.”</w:t>
      </w:r>
      <w:r w:rsidRPr="00AA12E2">
        <w:rPr>
          <w:rStyle w:val="DipnotBavurusu"/>
          <w:rFonts w:asciiTheme="majorBidi" w:hAnsiTheme="majorBidi" w:cstheme="majorBidi"/>
          <w:sz w:val="28"/>
          <w:szCs w:val="28"/>
          <w:lang w:bidi="ar-EG"/>
        </w:rPr>
        <w:footnoteReference w:id="215"/>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حْتَجَّتِ النَّارُ، وَالْجَنَّةُ، فَقَالَتْ هَذِهِ يَدْخُلُنِي الْجَبَّارُونَ، وَالْمُتَكَبِّرُونَ، وَقَالَتْ هَذِهِ يَدْخُلُنِي الضُّعَفَاءُ، وَالْمَسَاكِينُ</w:t>
      </w:r>
      <w:r w:rsidRPr="00AA12E2">
        <w:rPr>
          <w:rFonts w:ascii="Traditional Arabic" w:hAnsi="Traditional Arabic" w:cs="Traditional Arabic"/>
          <w:sz w:val="28"/>
          <w:szCs w:val="28"/>
          <w:lang w:bidi="ar-EG"/>
        </w:rPr>
        <w:t xml:space="preserve"> </w:t>
      </w:r>
    </w:p>
    <w:p w:rsidR="002B1ABC" w:rsidRPr="00AA12E2" w:rsidRDefault="002B1AB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Cehennem ile cennet tartıştılar. Cehennem dedi ki: Bana zorbalar ve kibirliler giriyor. Cennet dedi ki: Bana ise</w:t>
      </w:r>
      <w:r w:rsidR="0035149C" w:rsidRPr="00AA12E2">
        <w:rPr>
          <w:rFonts w:asciiTheme="majorBidi" w:hAnsiTheme="majorBidi" w:cstheme="majorBidi"/>
          <w:sz w:val="28"/>
          <w:szCs w:val="28"/>
          <w:lang w:bidi="ar-EG"/>
        </w:rPr>
        <w:t xml:space="preserve"> zayıflar ve yoksullar giriyor.</w:t>
      </w:r>
      <w:r w:rsidRPr="00AA12E2">
        <w:rPr>
          <w:rStyle w:val="DipnotBavurusu"/>
          <w:rFonts w:asciiTheme="majorBidi" w:hAnsiTheme="majorBidi" w:cstheme="majorBidi"/>
          <w:sz w:val="28"/>
          <w:szCs w:val="28"/>
          <w:lang w:bidi="ar-EG"/>
        </w:rPr>
        <w:footnoteReference w:id="216"/>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تَخْرُجُ</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يْنَ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بْصِرَ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ذُنَ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سْمَعَ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سَ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نْطِ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كِّ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ثَلَاثَ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بَّ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عَ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خَ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المُصَوِّرِينَ</w:t>
      </w:r>
    </w:p>
    <w:p w:rsidR="002B1ABC" w:rsidRPr="00AA12E2" w:rsidRDefault="002B1AB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ıyamet günü Cehennem’den boyun şeklinde bir parça çıkacaktır ki onun gören iki gözü işiten iki kulağı ve konuşan bir dili olacaktır ve şöyle seslenecektir: Ben </w:t>
      </w:r>
      <w:r w:rsidRPr="00AA12E2">
        <w:rPr>
          <w:rFonts w:asciiTheme="majorBidi" w:hAnsiTheme="majorBidi" w:cstheme="majorBidi"/>
          <w:sz w:val="28"/>
          <w:szCs w:val="28"/>
          <w:lang w:bidi="ar-EG"/>
        </w:rPr>
        <w:lastRenderedPageBreak/>
        <w:t>üç kişiye vekil tayin edildim, her inatçı zorbaya, Allah ile birlikte başkalarına ilahlık yakıştıranlara, resim ve heykel yapanlara.</w:t>
      </w:r>
      <w:r w:rsidRPr="00AA12E2">
        <w:rPr>
          <w:rStyle w:val="DipnotBavurusu"/>
          <w:rFonts w:asciiTheme="majorBidi" w:hAnsiTheme="majorBidi" w:cstheme="majorBidi"/>
          <w:sz w:val="28"/>
          <w:szCs w:val="28"/>
          <w:lang w:bidi="ar-EG"/>
        </w:rPr>
        <w:footnoteReference w:id="217"/>
      </w:r>
      <w:r w:rsidRPr="00AA12E2">
        <w:rPr>
          <w:rFonts w:asciiTheme="majorBidi" w:hAnsiTheme="majorBidi" w:cstheme="majorBidi"/>
          <w:sz w:val="28"/>
          <w:szCs w:val="28"/>
          <w:lang w:bidi="ar-EG"/>
        </w:rPr>
        <w:t xml:space="preserve"> </w:t>
      </w:r>
    </w:p>
    <w:p w:rsidR="00E94D57" w:rsidRPr="00AA12E2" w:rsidRDefault="00E94D57" w:rsidP="00D03BD4">
      <w:pPr>
        <w:pStyle w:val="Balk1"/>
        <w:jc w:val="both"/>
        <w:rPr>
          <w:rFonts w:cs="Times New Roman"/>
          <w:lang w:bidi="ar-EG"/>
        </w:rPr>
      </w:pPr>
      <w:r w:rsidRPr="00AA12E2">
        <w:rPr>
          <w:lang w:bidi="ar-EG"/>
        </w:rPr>
        <w:t xml:space="preserve">Helak edici </w:t>
      </w:r>
      <w:r w:rsidRPr="00AA12E2">
        <w:t>şeyler</w:t>
      </w:r>
      <w:r w:rsidRPr="00AA12E2">
        <w:rPr>
          <w:lang w:bidi="ar-EG"/>
        </w:rPr>
        <w:t>/ Büyük günahlar</w:t>
      </w:r>
      <w:r w:rsidR="00502270" w:rsidRPr="00AA12E2">
        <w:rPr>
          <w:lang w:bidi="ar-EG"/>
        </w:rPr>
        <w:t>/ kurtulu</w:t>
      </w:r>
      <w:r w:rsidR="00502270" w:rsidRPr="00AA12E2">
        <w:rPr>
          <w:rFonts w:cs="Times New Roman"/>
          <w:lang w:bidi="ar-EG"/>
        </w:rPr>
        <w:t>ş</w:t>
      </w:r>
    </w:p>
    <w:p w:rsidR="00E94D57" w:rsidRPr="00AA12E2" w:rsidRDefault="00E94D5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جْتَنِبُوا السَّبْعَ المُوبِقَاتِ</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الشِّرْكُ بِاللَّهِ، وَالسِّحْرُ، وَقَتْلُ النَّفْسِ الَّتِي حَرَّمَ اللَّهُ إِلَّا بِالحَقِّ، وَأَكْلُ الرِّبَا، وَأَكْلُ مَالِ اليَتِيمِ، وَالتَّوَلِّي يَوْمَ الزَّحْفِ، وَقَذْفُ المُحْصَنَاتِ المُؤْمِنَاتِ الغَافِلاَتِ</w:t>
      </w:r>
      <w:r w:rsidRPr="00AA12E2">
        <w:rPr>
          <w:rFonts w:ascii="Traditional Arabic" w:hAnsi="Traditional Arabic" w:cs="Traditional Arabic"/>
          <w:sz w:val="28"/>
          <w:szCs w:val="28"/>
          <w:lang w:bidi="ar-EG"/>
        </w:rPr>
        <w:t xml:space="preserve"> </w:t>
      </w:r>
    </w:p>
    <w:p w:rsidR="00CB3FA3" w:rsidRPr="00AA12E2" w:rsidRDefault="00CB3FA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Hz. Peygamber (sav), “Yedi </w:t>
      </w:r>
      <w:r w:rsidRPr="00AA12E2">
        <w:rPr>
          <w:rFonts w:asciiTheme="majorBidi" w:hAnsiTheme="majorBidi" w:cstheme="majorBidi"/>
          <w:b/>
          <w:bCs/>
          <w:sz w:val="28"/>
          <w:szCs w:val="28"/>
          <w:lang w:bidi="ar-EG"/>
        </w:rPr>
        <w:t>helâk ediciden</w:t>
      </w:r>
      <w:r w:rsidRPr="00AA12E2">
        <w:rPr>
          <w:rFonts w:asciiTheme="majorBidi" w:hAnsiTheme="majorBidi" w:cstheme="majorBidi"/>
          <w:sz w:val="28"/>
          <w:szCs w:val="28"/>
          <w:lang w:bidi="ar-EG"/>
        </w:rPr>
        <w:t xml:space="preserve"> sakının!” buyurdu. Sahâbîler, “Yâ Resûlallah! Bunlar nelerdir?” diye sordular. Resûl</w:t>
      </w:r>
      <w:r w:rsidR="007C7CD1" w:rsidRPr="00AA12E2">
        <w:rPr>
          <w:rFonts w:asciiTheme="majorBidi" w:hAnsiTheme="majorBidi" w:cstheme="majorBidi"/>
          <w:sz w:val="28"/>
          <w:szCs w:val="28"/>
          <w:lang w:bidi="ar-EG"/>
        </w:rPr>
        <w:t>ullah şöyle cevap verdi: “Allah’</w:t>
      </w:r>
      <w:r w:rsidRPr="00AA12E2">
        <w:rPr>
          <w:rFonts w:asciiTheme="majorBidi" w:hAnsiTheme="majorBidi" w:cstheme="majorBidi"/>
          <w:sz w:val="28"/>
          <w:szCs w:val="28"/>
          <w:lang w:bidi="ar-EG"/>
        </w:rPr>
        <w:t xml:space="preserve">a </w:t>
      </w:r>
      <w:r w:rsidR="007C7CD1" w:rsidRPr="00AA12E2">
        <w:rPr>
          <w:rFonts w:asciiTheme="majorBidi" w:hAnsiTheme="majorBidi" w:cstheme="majorBidi"/>
          <w:sz w:val="28"/>
          <w:szCs w:val="28"/>
          <w:lang w:bidi="ar-EG"/>
        </w:rPr>
        <w:t>şirk koşmak, büyü yapmak, Allah’</w:t>
      </w:r>
      <w:r w:rsidRPr="00AA12E2">
        <w:rPr>
          <w:rFonts w:asciiTheme="majorBidi" w:hAnsiTheme="majorBidi" w:cstheme="majorBidi"/>
          <w:sz w:val="28"/>
          <w:szCs w:val="28"/>
          <w:lang w:bidi="ar-EG"/>
        </w:rPr>
        <w:t>ın haram kıldığı bir canı haksız yere öldürmek, faiz yemek, yetim malı yemek, savaş meydanından kaçmak ve zinadan uzak duran, hiçbir şeyden haberi olmayan mümin kadınlara zina isnad etmektir.”</w:t>
      </w:r>
      <w:r w:rsidR="007C7CD1" w:rsidRPr="00AA12E2">
        <w:rPr>
          <w:rStyle w:val="DipnotBavurusu"/>
          <w:rFonts w:asciiTheme="majorBidi" w:hAnsiTheme="majorBidi" w:cstheme="majorBidi"/>
          <w:sz w:val="28"/>
          <w:szCs w:val="28"/>
          <w:lang w:bidi="ar-EG"/>
        </w:rPr>
        <w:footnoteReference w:id="218"/>
      </w:r>
      <w:r w:rsidRPr="00AA12E2">
        <w:rPr>
          <w:rFonts w:asciiTheme="majorBidi" w:hAnsiTheme="majorBidi" w:cstheme="majorBidi"/>
          <w:sz w:val="28"/>
          <w:szCs w:val="28"/>
          <w:lang w:bidi="ar-EG"/>
        </w:rPr>
        <w:t xml:space="preserve"> </w:t>
      </w:r>
    </w:p>
    <w:p w:rsidR="00E94D57" w:rsidRPr="00AA12E2" w:rsidRDefault="00E94D5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نَبِّئُكُمْ بِأَكْبَرِ الكَبَائِرِ» قُلْنَا: بَلَى يَا رَسُولَ اللَّهِ، قَالَ: " الإِشْرَاكُ بِاللَّهِ، وَعُقُوقُ الوَالِدَيْنِ، وَكَانَ مُتَّكِئًا فَجَلَسَ فَقَالَ: أَلاَ وَقَوْلُ الزُّورِ، وَشَهَادَةُ الزُّورِ، أَلاَ وَقَوْلُ الزُّورِ، وَشَهَادَةُ الزُّورِ " فَمَا زَالَ يَقُولُهَا، حَتَّى قُلْتُ: لاَ يَسْكُتُ</w:t>
      </w:r>
      <w:r w:rsidR="009B0757"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xml:space="preserve"> أَكْبَرُ الكَبَائِرِ: الإِشْرَاكُ بِاللَّهِ، وَقَتْلُ النَّفْسِ، وَعُقُوقُ الوَالِدَيْنِ، وَقَوْلُ الزُّورِ، - أَوْ قَالَ: وَشَهَادَةُ الزُّورِ</w:t>
      </w:r>
      <w:r w:rsidR="00CC3C42" w:rsidRPr="00AA12E2">
        <w:rPr>
          <w:rFonts w:ascii="Traditional Arabic" w:hAnsi="Traditional Arabic" w:cs="Traditional Arabic"/>
          <w:sz w:val="28"/>
          <w:szCs w:val="28"/>
          <w:lang w:bidi="ar-EG"/>
        </w:rPr>
        <w:t xml:space="preserve"> </w:t>
      </w:r>
    </w:p>
    <w:p w:rsidR="001219A4" w:rsidRPr="00AA12E2" w:rsidRDefault="001219A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Rasulullah </w:t>
      </w:r>
      <w:r w:rsidRPr="00AA12E2">
        <w:rPr>
          <w:rFonts w:asciiTheme="majorBidi" w:hAnsiTheme="majorBidi" w:cstheme="majorBidi"/>
          <w:b/>
          <w:bCs/>
          <w:sz w:val="28"/>
          <w:szCs w:val="28"/>
          <w:lang w:bidi="ar-EG"/>
        </w:rPr>
        <w:t>büyük günahların</w:t>
      </w:r>
      <w:r w:rsidR="009B0757" w:rsidRPr="00AA12E2">
        <w:rPr>
          <w:rFonts w:asciiTheme="majorBidi" w:hAnsiTheme="majorBidi" w:cstheme="majorBidi"/>
          <w:sz w:val="28"/>
          <w:szCs w:val="28"/>
          <w:lang w:bidi="ar-EG"/>
        </w:rPr>
        <w:t xml:space="preserve"> en ağır</w:t>
      </w:r>
      <w:r w:rsidR="00AE36E9" w:rsidRPr="00AA12E2">
        <w:rPr>
          <w:rFonts w:asciiTheme="majorBidi" w:hAnsiTheme="majorBidi" w:cstheme="majorBidi"/>
          <w:sz w:val="28"/>
          <w:szCs w:val="28"/>
          <w:lang w:bidi="ar-EG"/>
        </w:rPr>
        <w:t>lar</w:t>
      </w:r>
      <w:r w:rsidR="009B0757" w:rsidRPr="00AA12E2">
        <w:rPr>
          <w:rFonts w:asciiTheme="majorBidi" w:hAnsiTheme="majorBidi" w:cstheme="majorBidi"/>
          <w:sz w:val="28"/>
          <w:szCs w:val="28"/>
          <w:lang w:bidi="ar-EG"/>
        </w:rPr>
        <w:t>ını sayarken Allah’</w:t>
      </w:r>
      <w:r w:rsidRPr="00AA12E2">
        <w:rPr>
          <w:rFonts w:asciiTheme="majorBidi" w:hAnsiTheme="majorBidi" w:cstheme="majorBidi"/>
          <w:sz w:val="28"/>
          <w:szCs w:val="28"/>
          <w:lang w:bidi="ar-EG"/>
        </w:rPr>
        <w:t>a şirk</w:t>
      </w:r>
      <w:r w:rsidRPr="00AA12E2">
        <w:rPr>
          <w:sz w:val="28"/>
          <w:szCs w:val="28"/>
        </w:rPr>
        <w:t xml:space="preserve"> </w:t>
      </w:r>
      <w:r w:rsidRPr="00AA12E2">
        <w:rPr>
          <w:rFonts w:asciiTheme="majorBidi" w:hAnsiTheme="majorBidi" w:cstheme="majorBidi"/>
          <w:sz w:val="28"/>
          <w:szCs w:val="28"/>
          <w:lang w:bidi="ar-EG"/>
        </w:rPr>
        <w:t xml:space="preserve">koşmayı ve anne-babaya itaatsizliği zikrettikten sonra </w:t>
      </w:r>
      <w:r w:rsidR="00AE36E9" w:rsidRPr="00AA12E2">
        <w:rPr>
          <w:rFonts w:asciiTheme="majorBidi" w:hAnsiTheme="majorBidi" w:cstheme="majorBidi"/>
          <w:sz w:val="28"/>
          <w:szCs w:val="28"/>
          <w:lang w:bidi="ar-EG"/>
        </w:rPr>
        <w:t>yerinden doğrulmuş ve</w:t>
      </w:r>
      <w:r w:rsidRPr="00AA12E2">
        <w:rPr>
          <w:rFonts w:asciiTheme="majorBidi" w:hAnsiTheme="majorBidi" w:cstheme="majorBidi"/>
          <w:sz w:val="28"/>
          <w:szCs w:val="28"/>
          <w:lang w:bidi="ar-EG"/>
        </w:rPr>
        <w:t xml:space="preserve"> “İyi dinleyin bir de yalan söylemek ve yalan şahitlik yapmaktır.” buyurmuştur. Bu sözü o kadar çok tekrarlamıştır ki, orada bulunan </w:t>
      </w:r>
      <w:r w:rsidR="009B0757" w:rsidRPr="00AA12E2">
        <w:rPr>
          <w:rFonts w:asciiTheme="majorBidi" w:hAnsiTheme="majorBidi" w:cstheme="majorBidi"/>
          <w:sz w:val="28"/>
          <w:szCs w:val="28"/>
          <w:lang w:bidi="ar-EG"/>
        </w:rPr>
        <w:t>sahâbîlerden biri, Allah Resûlü’</w:t>
      </w:r>
      <w:r w:rsidRPr="00AA12E2">
        <w:rPr>
          <w:rFonts w:asciiTheme="majorBidi" w:hAnsiTheme="majorBidi" w:cstheme="majorBidi"/>
          <w:sz w:val="28"/>
          <w:szCs w:val="28"/>
          <w:lang w:bidi="ar-EG"/>
        </w:rPr>
        <w:t>nün (sav) neredeyse hiç susmayacağını zannetmiştir</w:t>
      </w:r>
      <w:r w:rsidR="009B0757" w:rsidRPr="00AA12E2">
        <w:rPr>
          <w:rFonts w:asciiTheme="majorBidi" w:hAnsiTheme="majorBidi" w:cstheme="majorBidi"/>
          <w:sz w:val="28"/>
          <w:szCs w:val="28"/>
          <w:lang w:bidi="ar-EG"/>
        </w:rPr>
        <w:t>.</w:t>
      </w:r>
      <w:r w:rsidR="009B0757" w:rsidRPr="00AA12E2">
        <w:rPr>
          <w:rStyle w:val="DipnotBavurusu"/>
          <w:rFonts w:asciiTheme="majorBidi" w:hAnsiTheme="majorBidi" w:cstheme="majorBidi"/>
          <w:sz w:val="28"/>
          <w:szCs w:val="28"/>
          <w:lang w:bidi="ar-EG"/>
        </w:rPr>
        <w:footnoteReference w:id="219"/>
      </w:r>
      <w:r w:rsidR="00BB791A" w:rsidRPr="00AA12E2">
        <w:rPr>
          <w:rFonts w:asciiTheme="majorBidi" w:hAnsiTheme="majorBidi" w:cstheme="majorBidi"/>
          <w:sz w:val="28"/>
          <w:szCs w:val="28"/>
          <w:lang w:bidi="ar-EG"/>
        </w:rPr>
        <w:t xml:space="preserve"> </w:t>
      </w:r>
      <w:r w:rsidR="00BB791A" w:rsidRPr="00AA12E2">
        <w:rPr>
          <w:rFonts w:asciiTheme="majorBidi" w:hAnsiTheme="majorBidi" w:cstheme="majorBidi"/>
          <w:b/>
          <w:bCs/>
          <w:sz w:val="28"/>
          <w:szCs w:val="28"/>
          <w:lang w:bidi="ar-EG"/>
        </w:rPr>
        <w:t>Büyük günahların</w:t>
      </w:r>
      <w:r w:rsidR="00BB791A" w:rsidRPr="00AA12E2">
        <w:rPr>
          <w:rFonts w:asciiTheme="majorBidi" w:hAnsiTheme="majorBidi" w:cstheme="majorBidi"/>
          <w:sz w:val="28"/>
          <w:szCs w:val="28"/>
          <w:lang w:bidi="ar-EG"/>
        </w:rPr>
        <w:t xml:space="preserve"> en ağırları Allah’a ortak koşmak, insan öldürmek, anne-babaya itaatsizlik ve yalan söylemek veya yalan şahitliktir.</w:t>
      </w:r>
      <w:r w:rsidR="00BB791A" w:rsidRPr="00AA12E2">
        <w:rPr>
          <w:rStyle w:val="DipnotBavurusu"/>
          <w:rFonts w:asciiTheme="majorBidi" w:hAnsiTheme="majorBidi" w:cstheme="majorBidi"/>
          <w:sz w:val="28"/>
          <w:szCs w:val="28"/>
          <w:lang w:bidi="ar-EG"/>
        </w:rPr>
        <w:footnoteReference w:id="220"/>
      </w:r>
    </w:p>
    <w:p w:rsidR="00E94D57" w:rsidRPr="00AA12E2" w:rsidRDefault="00E94D5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مِنْ أَكْبَرِ الكَبَائِرِ أَنْ يَلْعَنَ الرَّجُلُ وَالِدَيْهِ» قِيلَ: يَا رَسُولَ اللَّهِ، وَكَيْفَ يَلْعَنُ الرَّجُلُ وَالِدَيْهِ؟ قَالَ: «يَسُبُّ الرَّجُلُ أَبَا الرَّجُلِ، فَيَسُبُّ أَبَاهُ، وَيَسُبُّ أُمَّهُ</w:t>
      </w:r>
      <w:r w:rsidR="00CC3C42" w:rsidRPr="00AA12E2">
        <w:rPr>
          <w:rFonts w:ascii="Traditional Arabic" w:hAnsi="Traditional Arabic" w:cs="Traditional Arabic"/>
          <w:sz w:val="28"/>
          <w:szCs w:val="28"/>
          <w:lang w:bidi="ar-EG"/>
        </w:rPr>
        <w:t xml:space="preserve"> </w:t>
      </w:r>
    </w:p>
    <w:p w:rsidR="000D3284" w:rsidRPr="00AA12E2" w:rsidRDefault="000D3284"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b/>
          <w:bCs/>
          <w:sz w:val="28"/>
          <w:szCs w:val="28"/>
          <w:lang w:bidi="ar-EG"/>
        </w:rPr>
        <w:t>Büyük günahların</w:t>
      </w:r>
      <w:r w:rsidRPr="00AA12E2">
        <w:rPr>
          <w:rFonts w:asciiTheme="majorBidi" w:hAnsiTheme="majorBidi" w:cstheme="majorBidi"/>
          <w:sz w:val="28"/>
          <w:szCs w:val="28"/>
          <w:lang w:bidi="ar-EG"/>
        </w:rPr>
        <w:t xml:space="preserve"> en büyüklerinden biri kişinin ana babasına lanet etmesidir. Bu nasıl olur diye sorulunca Rasulullah şöyle açıklar: Kişi bir başkasının babasına söver, o da onun ana babasına söver.</w:t>
      </w:r>
      <w:r w:rsidRPr="00AA12E2">
        <w:rPr>
          <w:rStyle w:val="DipnotBavurusu"/>
          <w:rFonts w:asciiTheme="majorBidi" w:hAnsiTheme="majorBidi" w:cstheme="majorBidi"/>
          <w:sz w:val="28"/>
          <w:szCs w:val="28"/>
          <w:lang w:bidi="ar-EG"/>
        </w:rPr>
        <w:footnoteReference w:id="221"/>
      </w:r>
    </w:p>
    <w:p w:rsidR="00F80A12" w:rsidRPr="00AA12E2" w:rsidRDefault="00F80A1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كْ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بَائِ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طَا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رْ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رْ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p>
    <w:p w:rsidR="00F80A12" w:rsidRPr="00AA12E2" w:rsidRDefault="00F80A1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w:t>
      </w:r>
      <w:r w:rsidR="00A0353C" w:rsidRPr="00AA12E2">
        <w:rPr>
          <w:rFonts w:asciiTheme="majorBidi" w:hAnsiTheme="majorBidi" w:cstheme="majorBidi"/>
          <w:sz w:val="28"/>
          <w:szCs w:val="28"/>
          <w:lang w:bidi="ar-EG"/>
        </w:rPr>
        <w:t>işinin haksız yere bir Müslüman</w:t>
      </w:r>
      <w:r w:rsidRPr="00AA12E2">
        <w:rPr>
          <w:rFonts w:asciiTheme="majorBidi" w:hAnsiTheme="majorBidi" w:cstheme="majorBidi"/>
          <w:sz w:val="28"/>
          <w:szCs w:val="28"/>
          <w:lang w:bidi="ar-EG"/>
        </w:rPr>
        <w:t xml:space="preserve">ın onuruna dil uzatması, </w:t>
      </w:r>
      <w:r w:rsidRPr="00AA12E2">
        <w:rPr>
          <w:rFonts w:asciiTheme="majorBidi" w:hAnsiTheme="majorBidi" w:cstheme="majorBidi"/>
          <w:b/>
          <w:bCs/>
          <w:sz w:val="28"/>
          <w:szCs w:val="28"/>
          <w:lang w:bidi="ar-EG"/>
        </w:rPr>
        <w:t>büyük günahların</w:t>
      </w:r>
      <w:r w:rsidRPr="00AA12E2">
        <w:rPr>
          <w:rFonts w:asciiTheme="majorBidi" w:hAnsiTheme="majorBidi" w:cstheme="majorBidi"/>
          <w:sz w:val="28"/>
          <w:szCs w:val="28"/>
          <w:lang w:bidi="ar-EG"/>
        </w:rPr>
        <w:t xml:space="preserve"> en büyüklerindendir.</w:t>
      </w:r>
      <w:r w:rsidRPr="00AA12E2">
        <w:rPr>
          <w:rStyle w:val="DipnotBavurusu"/>
          <w:rFonts w:asciiTheme="majorBidi" w:hAnsiTheme="majorBidi" w:cstheme="majorBidi"/>
          <w:sz w:val="28"/>
          <w:szCs w:val="28"/>
          <w:lang w:bidi="ar-EG"/>
        </w:rPr>
        <w:footnoteReference w:id="222"/>
      </w:r>
    </w:p>
    <w:p w:rsidR="007544A5" w:rsidRPr="00AA12E2" w:rsidRDefault="007544A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فَوَ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قْ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شَ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كِ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شَ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بْسَ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سِطَ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بْلَ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تَنَافَسُو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نَافَسُو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هْلِكَ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كَتْهُمْ</w:t>
      </w:r>
    </w:p>
    <w:p w:rsidR="007544A5" w:rsidRPr="00AA12E2" w:rsidRDefault="007544A5"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Vallahi (bundan sonra) sizin için fakirlikten korkmam. Ancak ben sizden önceki ümmetlerin önüne dünya (nimetleri)nın yayıldığı gibi sizin önünüze de yayılıp onların o dünya (nimetleri) için </w:t>
      </w:r>
      <w:r w:rsidR="004D640C" w:rsidRPr="00AA12E2">
        <w:rPr>
          <w:rFonts w:ascii="Times New Roman" w:hAnsi="Times New Roman" w:cs="Times New Roman"/>
          <w:sz w:val="28"/>
          <w:szCs w:val="28"/>
          <w:lang w:bidi="ar-EG"/>
        </w:rPr>
        <w:t xml:space="preserve">rağbet ettikleri gibi sizin de rağbet etmenizden </w:t>
      </w:r>
      <w:r w:rsidRPr="00AA12E2">
        <w:rPr>
          <w:rFonts w:ascii="Times New Roman" w:hAnsi="Times New Roman" w:cs="Times New Roman"/>
          <w:sz w:val="28"/>
          <w:szCs w:val="28"/>
          <w:lang w:bidi="ar-EG"/>
        </w:rPr>
        <w:t xml:space="preserve">ve bunun onları helâk ettiği gibi sizleri de </w:t>
      </w:r>
      <w:r w:rsidRPr="00AA12E2">
        <w:rPr>
          <w:rFonts w:ascii="Times New Roman" w:hAnsi="Times New Roman" w:cs="Times New Roman"/>
          <w:b/>
          <w:bCs/>
          <w:sz w:val="28"/>
          <w:szCs w:val="28"/>
          <w:lang w:bidi="ar-EG"/>
        </w:rPr>
        <w:t>helâk</w:t>
      </w:r>
      <w:r w:rsidRPr="00AA12E2">
        <w:rPr>
          <w:rFonts w:ascii="Times New Roman" w:hAnsi="Times New Roman" w:cs="Times New Roman"/>
          <w:sz w:val="28"/>
          <w:szCs w:val="28"/>
          <w:lang w:bidi="ar-EG"/>
        </w:rPr>
        <w:t xml:space="preserve"> etmesinden korkarım.</w:t>
      </w:r>
      <w:r w:rsidRPr="00AA12E2">
        <w:rPr>
          <w:rStyle w:val="DipnotBavurusu"/>
          <w:rFonts w:ascii="Times New Roman" w:hAnsi="Times New Roman" w:cs="Times New Roman"/>
          <w:sz w:val="28"/>
          <w:szCs w:val="28"/>
          <w:lang w:bidi="ar-EG"/>
        </w:rPr>
        <w:footnoteReference w:id="223"/>
      </w:r>
      <w:r w:rsidRPr="00AA12E2">
        <w:rPr>
          <w:rFonts w:ascii="Times New Roman" w:hAnsi="Times New Roman" w:cs="Times New Roman"/>
          <w:sz w:val="28"/>
          <w:szCs w:val="28"/>
          <w:lang w:bidi="ar-EG"/>
        </w:rPr>
        <w:t xml:space="preserve"> </w:t>
      </w:r>
    </w:p>
    <w:p w:rsidR="007544A5" w:rsidRPr="00AA12E2" w:rsidRDefault="007544A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بْلِ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رَ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شَّرِي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كُو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رَ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ضَّعِي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قَامُ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طِ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مَّ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رَ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قَطَعْ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هَا</w:t>
      </w:r>
    </w:p>
    <w:p w:rsidR="007544A5" w:rsidRPr="00AA12E2" w:rsidRDefault="007544A5"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Sizden önceki insanların </w:t>
      </w:r>
      <w:r w:rsidRPr="00AA12E2">
        <w:rPr>
          <w:rFonts w:ascii="Times New Roman" w:hAnsi="Times New Roman" w:cs="Times New Roman"/>
          <w:b/>
          <w:bCs/>
          <w:sz w:val="28"/>
          <w:szCs w:val="28"/>
          <w:lang w:bidi="ar-EG"/>
        </w:rPr>
        <w:t>helâk</w:t>
      </w:r>
      <w:r w:rsidRPr="00AA12E2">
        <w:rPr>
          <w:rFonts w:ascii="Times New Roman" w:hAnsi="Times New Roman" w:cs="Times New Roman"/>
          <w:sz w:val="28"/>
          <w:szCs w:val="28"/>
          <w:lang w:bidi="ar-EG"/>
        </w:rPr>
        <w:t xml:space="preserve"> olmalarının sebebi, aralarında ileri gelen (zengin) kimseler hırsızlık yapınca suçun cezasını vermeyip zayıf (ve fakir) kimseler hırsızlık yapınca ceza uygulamalarıdır. Bu canı bu tende tutan (A</w:t>
      </w:r>
      <w:r w:rsidR="00D03BD4" w:rsidRPr="00AA12E2">
        <w:rPr>
          <w:rFonts w:ascii="Times New Roman" w:hAnsi="Times New Roman" w:cs="Times New Roman"/>
          <w:sz w:val="28"/>
          <w:szCs w:val="28"/>
          <w:lang w:bidi="ar-EG"/>
        </w:rPr>
        <w:t>llah)a yemin ederim ki Muhammed’</w:t>
      </w:r>
      <w:r w:rsidRPr="00AA12E2">
        <w:rPr>
          <w:rFonts w:ascii="Times New Roman" w:hAnsi="Times New Roman" w:cs="Times New Roman"/>
          <w:sz w:val="28"/>
          <w:szCs w:val="28"/>
          <w:lang w:bidi="ar-EG"/>
        </w:rPr>
        <w:t>in kızı Fâtıma hırsızlık yapsa, onun da elini keserdim!</w:t>
      </w:r>
      <w:r w:rsidRPr="00AA12E2">
        <w:rPr>
          <w:rStyle w:val="DipnotBavurusu"/>
          <w:rFonts w:ascii="Times New Roman" w:hAnsi="Times New Roman" w:cs="Times New Roman"/>
          <w:sz w:val="28"/>
          <w:szCs w:val="28"/>
          <w:lang w:bidi="ar-EG"/>
        </w:rPr>
        <w:footnoteReference w:id="224"/>
      </w:r>
      <w:r w:rsidRPr="00AA12E2">
        <w:rPr>
          <w:rFonts w:ascii="Times New Roman" w:hAnsi="Times New Roman" w:cs="Times New Roman"/>
          <w:sz w:val="28"/>
          <w:szCs w:val="28"/>
          <w:lang w:bidi="ar-EG"/>
        </w:rPr>
        <w:t xml:space="preserve"> </w:t>
      </w:r>
    </w:p>
    <w:p w:rsidR="007544A5" w:rsidRPr="00AA12E2" w:rsidRDefault="007544A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يَّا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شُّ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بْلَ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شُّ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بُ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بَخَ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مَ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قَطِيعَ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طَعُ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مَ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فُجُو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فَجَرُوا</w:t>
      </w:r>
    </w:p>
    <w:p w:rsidR="007544A5" w:rsidRPr="00AA12E2" w:rsidRDefault="00FC5971"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Aşırı hırs sonucu olan cimrilikten </w:t>
      </w:r>
      <w:r w:rsidR="007544A5" w:rsidRPr="00AA12E2">
        <w:rPr>
          <w:rFonts w:ascii="Times New Roman" w:hAnsi="Times New Roman" w:cs="Times New Roman"/>
          <w:sz w:val="28"/>
          <w:szCs w:val="28"/>
          <w:lang w:bidi="ar-EG"/>
        </w:rPr>
        <w:t xml:space="preserve">(şuh) sakının, çünkü sizden öncekiler </w:t>
      </w:r>
      <w:r w:rsidRPr="00AA12E2">
        <w:rPr>
          <w:rFonts w:ascii="Times New Roman" w:hAnsi="Times New Roman" w:cs="Times New Roman"/>
          <w:sz w:val="28"/>
          <w:szCs w:val="28"/>
          <w:lang w:bidi="ar-EG"/>
        </w:rPr>
        <w:t>bu yüz</w:t>
      </w:r>
      <w:r w:rsidR="007544A5" w:rsidRPr="00AA12E2">
        <w:rPr>
          <w:rFonts w:ascii="Times New Roman" w:hAnsi="Times New Roman" w:cs="Times New Roman"/>
          <w:sz w:val="28"/>
          <w:szCs w:val="28"/>
          <w:lang w:bidi="ar-EG"/>
        </w:rPr>
        <w:t xml:space="preserve">den </w:t>
      </w:r>
      <w:r w:rsidR="007544A5" w:rsidRPr="00AA12E2">
        <w:rPr>
          <w:rFonts w:ascii="Times New Roman" w:hAnsi="Times New Roman" w:cs="Times New Roman"/>
          <w:b/>
          <w:bCs/>
          <w:sz w:val="28"/>
          <w:szCs w:val="28"/>
          <w:lang w:bidi="ar-EG"/>
        </w:rPr>
        <w:t>helâk oldular</w:t>
      </w:r>
      <w:r w:rsidR="007544A5" w:rsidRPr="00AA12E2">
        <w:rPr>
          <w:rFonts w:ascii="Times New Roman" w:hAnsi="Times New Roman" w:cs="Times New Roman"/>
          <w:sz w:val="28"/>
          <w:szCs w:val="28"/>
          <w:lang w:bidi="ar-EG"/>
        </w:rPr>
        <w:t xml:space="preserve">. </w:t>
      </w:r>
      <w:r w:rsidRPr="00AA12E2">
        <w:rPr>
          <w:rFonts w:ascii="Times New Roman" w:hAnsi="Times New Roman" w:cs="Times New Roman"/>
          <w:sz w:val="28"/>
          <w:szCs w:val="28"/>
          <w:lang w:bidi="ar-EG"/>
        </w:rPr>
        <w:t xml:space="preserve">Aşırı hırs sonucu olan cimrilik </w:t>
      </w:r>
      <w:r w:rsidR="007544A5" w:rsidRPr="00AA12E2">
        <w:rPr>
          <w:rFonts w:ascii="Times New Roman" w:hAnsi="Times New Roman" w:cs="Times New Roman"/>
          <w:sz w:val="28"/>
          <w:szCs w:val="28"/>
          <w:lang w:bidi="ar-EG"/>
        </w:rPr>
        <w:t xml:space="preserve">onları eli sıkı olmaya itti, eli sıkı oldular. Akrabayla ilgilenmemeye itti, akrabalarıyla ilgiyi kestiler. Günaha itti, günahkâr olup çıktılar. </w:t>
      </w:r>
      <w:r w:rsidR="007544A5" w:rsidRPr="00AA12E2">
        <w:rPr>
          <w:rStyle w:val="DipnotBavurusu"/>
          <w:rFonts w:ascii="Times New Roman" w:hAnsi="Times New Roman" w:cs="Times New Roman"/>
          <w:sz w:val="28"/>
          <w:szCs w:val="28"/>
          <w:lang w:bidi="ar-EG"/>
        </w:rPr>
        <w:footnoteReference w:id="225"/>
      </w:r>
      <w:r w:rsidR="007544A5" w:rsidRPr="00AA12E2">
        <w:rPr>
          <w:rFonts w:ascii="Times New Roman" w:hAnsi="Times New Roman" w:cs="Times New Roman"/>
          <w:sz w:val="28"/>
          <w:szCs w:val="28"/>
          <w:lang w:bidi="ar-EG"/>
        </w:rPr>
        <w:t xml:space="preserve"> </w:t>
      </w:r>
    </w:p>
    <w:p w:rsidR="007544A5" w:rsidRPr="00AA12E2" w:rsidRDefault="007544A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تَّقُوا الظُّلْمَ، فَإِنَّ الظُّلْمَ ظُلُمَاتٌ يَوْمَ الْقِيَامَةِ، وَاتَّقُوا الشُّحَّ، فَإِنَّ الشُّحَّ أَهْلَكَ مَنْ كَانَ قَبْلَكُمْ، حَمَلَهُمْ عَلَى أَنْ سَفَكُوا دِمَاءَهُمْ وَاسْتَحَلُّوا مَحَارِمَهُمْ</w:t>
      </w:r>
      <w:r w:rsidRPr="00AA12E2">
        <w:rPr>
          <w:rFonts w:ascii="Traditional Arabic" w:hAnsi="Traditional Arabic" w:cs="Traditional Arabic"/>
          <w:sz w:val="28"/>
          <w:szCs w:val="28"/>
          <w:lang w:bidi="ar-EG"/>
        </w:rPr>
        <w:t xml:space="preserve"> </w:t>
      </w:r>
    </w:p>
    <w:p w:rsidR="007544A5" w:rsidRPr="00AA12E2" w:rsidRDefault="007544A5"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Zulümden sakının, çünkü zulüm kıyamet gününde zifiri karanlıktır. </w:t>
      </w:r>
      <w:r w:rsidR="00FC5971" w:rsidRPr="00AA12E2">
        <w:rPr>
          <w:rFonts w:ascii="Times New Roman" w:hAnsi="Times New Roman" w:cs="Times New Roman"/>
          <w:sz w:val="28"/>
          <w:szCs w:val="28"/>
          <w:lang w:bidi="ar-EG"/>
        </w:rPr>
        <w:t>Aşırı hırs sonucu olan c</w:t>
      </w:r>
      <w:r w:rsidRPr="00AA12E2">
        <w:rPr>
          <w:rFonts w:ascii="Times New Roman" w:hAnsi="Times New Roman" w:cs="Times New Roman"/>
          <w:sz w:val="28"/>
          <w:szCs w:val="28"/>
          <w:lang w:bidi="ar-EG"/>
        </w:rPr>
        <w:t xml:space="preserve">imrilikten (şuh) sakının! Çünkü </w:t>
      </w:r>
      <w:r w:rsidR="00FC5971" w:rsidRPr="00AA12E2">
        <w:rPr>
          <w:rFonts w:ascii="Times New Roman" w:hAnsi="Times New Roman" w:cs="Times New Roman"/>
          <w:sz w:val="28"/>
          <w:szCs w:val="28"/>
          <w:lang w:bidi="ar-EG"/>
        </w:rPr>
        <w:t xml:space="preserve">aşırı hırs ve </w:t>
      </w:r>
      <w:r w:rsidRPr="00AA12E2">
        <w:rPr>
          <w:rFonts w:ascii="Times New Roman" w:hAnsi="Times New Roman" w:cs="Times New Roman"/>
          <w:sz w:val="28"/>
          <w:szCs w:val="28"/>
          <w:lang w:bidi="ar-EG"/>
        </w:rPr>
        <w:t xml:space="preserve">cimrilik, sizden öncekileri birbirlerinin kanını dökmeye ve kendilerine haram kılınanları çiğnemeye sevk ederek </w:t>
      </w:r>
      <w:r w:rsidRPr="00AA12E2">
        <w:rPr>
          <w:rFonts w:ascii="Times New Roman" w:hAnsi="Times New Roman" w:cs="Times New Roman"/>
          <w:b/>
          <w:bCs/>
          <w:sz w:val="28"/>
          <w:szCs w:val="28"/>
          <w:lang w:bidi="ar-EG"/>
        </w:rPr>
        <w:t>helâk etti</w:t>
      </w:r>
      <w:r w:rsidRPr="00AA12E2">
        <w:rPr>
          <w:rFonts w:ascii="Times New Roman" w:hAnsi="Times New Roman" w:cs="Times New Roman"/>
          <w:sz w:val="28"/>
          <w:szCs w:val="28"/>
          <w:lang w:bidi="ar-EG"/>
        </w:rPr>
        <w:t>.</w:t>
      </w:r>
      <w:r w:rsidRPr="00AA12E2">
        <w:rPr>
          <w:rStyle w:val="DipnotBavurusu"/>
          <w:rFonts w:ascii="Times New Roman" w:hAnsi="Times New Roman" w:cs="Times New Roman"/>
          <w:sz w:val="28"/>
          <w:szCs w:val="28"/>
          <w:lang w:bidi="ar-EG"/>
        </w:rPr>
        <w:footnoteReference w:id="226"/>
      </w:r>
      <w:r w:rsidRPr="00AA12E2">
        <w:rPr>
          <w:rFonts w:ascii="Times New Roman" w:hAnsi="Times New Roman" w:cs="Times New Roman"/>
          <w:sz w:val="28"/>
          <w:szCs w:val="28"/>
          <w:lang w:bidi="ar-EG"/>
        </w:rPr>
        <w:t xml:space="preserve"> </w:t>
      </w:r>
    </w:p>
    <w:p w:rsidR="00156076" w:rsidRPr="00AA12E2" w:rsidRDefault="0015607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ثَ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ائِ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دُو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وَاقِ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ثَ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هَمُ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فِي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صَ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ضُ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لاَ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عْضُ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فَ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فَ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قَ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رُّ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قَ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رَقْ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صِيبِ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رْقً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ؤْ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قَنَ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رُكُو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ادُ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لَكُ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مِيعً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دِي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جَ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جَ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مِيعًا</w:t>
      </w:r>
    </w:p>
    <w:p w:rsidR="00156076" w:rsidRPr="00AA12E2" w:rsidRDefault="00156076"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Yüce Allah’ın çizdiği sınırlara uyanlar ile uymayanların misali bir gemiye binen ve kura sonucu bir kısmı geminin üst tarafında, bir kısmı da alt tarafında yolculuk eden yolcuların misali gibidir. Alttakiler geminin altında kapalı hâlde olduklarından su ihtiyaçlarını karşılamak için yukarıdakileri rahatsız etmemek amacıyla bulundukları yerden bir delik açmak isterler. Bu durumda yukarıda </w:t>
      </w:r>
      <w:r w:rsidRPr="00AA12E2">
        <w:rPr>
          <w:rFonts w:ascii="Times New Roman" w:hAnsi="Times New Roman" w:cs="Times New Roman"/>
          <w:sz w:val="28"/>
          <w:szCs w:val="28"/>
          <w:lang w:bidi="ar-EG"/>
        </w:rPr>
        <w:lastRenderedPageBreak/>
        <w:t xml:space="preserve">bulunanlar aşağıdakileri kendi hâline bırakır da gemiyi delmelerine izin verirlerse gemidekilerin tamamı </w:t>
      </w:r>
      <w:r w:rsidRPr="00AA12E2">
        <w:rPr>
          <w:rFonts w:ascii="Times New Roman" w:hAnsi="Times New Roman" w:cs="Times New Roman"/>
          <w:b/>
          <w:bCs/>
          <w:sz w:val="28"/>
          <w:szCs w:val="28"/>
          <w:lang w:bidi="ar-EG"/>
        </w:rPr>
        <w:t>helâk olur</w:t>
      </w:r>
      <w:r w:rsidRPr="00AA12E2">
        <w:rPr>
          <w:rFonts w:ascii="Times New Roman" w:hAnsi="Times New Roman" w:cs="Times New Roman"/>
          <w:sz w:val="28"/>
          <w:szCs w:val="28"/>
          <w:lang w:bidi="ar-EG"/>
        </w:rPr>
        <w:t xml:space="preserve">. Fakat onlara engel olurlarsa hem onlar hem de kendileri </w:t>
      </w:r>
      <w:r w:rsidRPr="00AA12E2">
        <w:rPr>
          <w:rFonts w:ascii="Times New Roman" w:hAnsi="Times New Roman" w:cs="Times New Roman"/>
          <w:b/>
          <w:bCs/>
          <w:sz w:val="28"/>
          <w:szCs w:val="28"/>
          <w:lang w:bidi="ar-EG"/>
        </w:rPr>
        <w:t>kurtulur</w:t>
      </w:r>
      <w:r w:rsidRPr="00AA12E2">
        <w:rPr>
          <w:rFonts w:ascii="Times New Roman" w:hAnsi="Times New Roman" w:cs="Times New Roman"/>
          <w:sz w:val="28"/>
          <w:szCs w:val="28"/>
          <w:lang w:bidi="ar-EG"/>
        </w:rPr>
        <w:t>.</w:t>
      </w:r>
      <w:r w:rsidRPr="00AA12E2">
        <w:rPr>
          <w:rStyle w:val="DipnotBavurusu"/>
          <w:rFonts w:ascii="Times New Roman" w:hAnsi="Times New Roman" w:cs="Times New Roman"/>
          <w:sz w:val="28"/>
          <w:szCs w:val="28"/>
          <w:lang w:bidi="ar-EG"/>
        </w:rPr>
        <w:footnoteReference w:id="227"/>
      </w:r>
      <w:r w:rsidRPr="00AA12E2">
        <w:rPr>
          <w:rFonts w:ascii="Times New Roman" w:hAnsi="Times New Roman" w:cs="Times New Roman"/>
          <w:sz w:val="28"/>
          <w:szCs w:val="28"/>
          <w:lang w:bidi="ar-EG"/>
        </w:rPr>
        <w:t xml:space="preserve"> </w:t>
      </w:r>
    </w:p>
    <w:p w:rsidR="00D66F8A" w:rsidRPr="00AA12E2" w:rsidRDefault="00D66F8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هَ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كْثِرُ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كَ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كَ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كَذَ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ثَلَا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رَّ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ثَ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مِي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سَا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لِ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مْ</w:t>
      </w:r>
    </w:p>
    <w:p w:rsidR="00D66F8A" w:rsidRPr="00AA12E2" w:rsidRDefault="00593347"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Servet çoğaltanlar</w:t>
      </w:r>
      <w:r w:rsidR="00D66F8A" w:rsidRPr="00AA12E2">
        <w:rPr>
          <w:rFonts w:ascii="Times New Roman" w:hAnsi="Times New Roman" w:cs="Times New Roman"/>
          <w:sz w:val="28"/>
          <w:szCs w:val="28"/>
          <w:lang w:bidi="ar-EG"/>
        </w:rPr>
        <w:t xml:space="preserve"> </w:t>
      </w:r>
      <w:r w:rsidR="00D66F8A" w:rsidRPr="00AA12E2">
        <w:rPr>
          <w:rFonts w:ascii="Times New Roman" w:hAnsi="Times New Roman" w:cs="Times New Roman"/>
          <w:b/>
          <w:bCs/>
          <w:sz w:val="28"/>
          <w:szCs w:val="28"/>
          <w:lang w:bidi="ar-EG"/>
        </w:rPr>
        <w:t>helak</w:t>
      </w:r>
      <w:r w:rsidR="00D66F8A" w:rsidRPr="00AA12E2">
        <w:rPr>
          <w:rFonts w:ascii="Times New Roman" w:hAnsi="Times New Roman" w:cs="Times New Roman"/>
          <w:sz w:val="28"/>
          <w:szCs w:val="28"/>
          <w:lang w:bidi="ar-EG"/>
        </w:rPr>
        <w:t xml:space="preserve"> oldular. Ancak şu şekilde malını (hayır yolunda) dağıtanlar hariç. Böyle olanlar da oldukça azdır.</w:t>
      </w:r>
      <w:r w:rsidR="00D66F8A" w:rsidRPr="00AA12E2">
        <w:rPr>
          <w:rStyle w:val="DipnotBavurusu"/>
          <w:rFonts w:ascii="Times New Roman" w:hAnsi="Times New Roman" w:cs="Times New Roman"/>
          <w:sz w:val="28"/>
          <w:szCs w:val="28"/>
          <w:lang w:bidi="ar-EG"/>
        </w:rPr>
        <w:footnoteReference w:id="228"/>
      </w:r>
      <w:r w:rsidR="00D66F8A" w:rsidRPr="00AA12E2">
        <w:rPr>
          <w:rFonts w:ascii="Times New Roman" w:hAnsi="Times New Roman" w:cs="Times New Roman"/>
          <w:sz w:val="28"/>
          <w:szCs w:val="28"/>
          <w:lang w:bidi="ar-EG"/>
        </w:rPr>
        <w:t xml:space="preserve"> </w:t>
      </w:r>
    </w:p>
    <w:p w:rsidR="00156076" w:rsidRPr="00AA12E2" w:rsidRDefault="0015607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صْحَ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كْيَ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مِيزَ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ي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رَ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لَكَ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مَ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الِفَ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بْلَكُمْ</w:t>
      </w:r>
    </w:p>
    <w:p w:rsidR="00156076" w:rsidRPr="00AA12E2" w:rsidRDefault="00156076"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Tüccarlara: Sizler, daha önceki toplumların </w:t>
      </w:r>
      <w:r w:rsidRPr="00AA12E2">
        <w:rPr>
          <w:rFonts w:ascii="Times New Roman" w:hAnsi="Times New Roman" w:cs="Times New Roman"/>
          <w:b/>
          <w:bCs/>
          <w:sz w:val="28"/>
          <w:szCs w:val="28"/>
          <w:lang w:bidi="ar-EG"/>
        </w:rPr>
        <w:t>helâkine</w:t>
      </w:r>
      <w:r w:rsidRPr="00AA12E2">
        <w:rPr>
          <w:rFonts w:ascii="Times New Roman" w:hAnsi="Times New Roman" w:cs="Times New Roman"/>
          <w:sz w:val="28"/>
          <w:szCs w:val="28"/>
          <w:lang w:bidi="ar-EG"/>
        </w:rPr>
        <w:t xml:space="preserve"> sebep olan iki işi (ölçü ve tartı) devraldınız.</w:t>
      </w:r>
      <w:r w:rsidRPr="00AA12E2">
        <w:rPr>
          <w:rStyle w:val="DipnotBavurusu"/>
          <w:rFonts w:ascii="Times New Roman" w:hAnsi="Times New Roman" w:cs="Times New Roman"/>
          <w:sz w:val="28"/>
          <w:szCs w:val="28"/>
          <w:lang w:bidi="ar-EG"/>
        </w:rPr>
        <w:footnoteReference w:id="229"/>
      </w:r>
      <w:r w:rsidRPr="00AA12E2">
        <w:rPr>
          <w:rFonts w:ascii="Times New Roman" w:hAnsi="Times New Roman" w:cs="Times New Roman"/>
          <w:sz w:val="28"/>
          <w:szCs w:val="28"/>
          <w:lang w:bidi="ar-EG"/>
        </w:rPr>
        <w:t xml:space="preserve"> </w:t>
      </w:r>
    </w:p>
    <w:p w:rsidR="0030008F" w:rsidRPr="00AA12E2" w:rsidRDefault="0030008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كُهُمْ</w:t>
      </w:r>
    </w:p>
    <w:p w:rsidR="0030008F" w:rsidRPr="00AA12E2" w:rsidRDefault="0030008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r kişi ‘insanlar helak oldu’ derse, o kişinin kendisi insanların en çok </w:t>
      </w:r>
      <w:r w:rsidRPr="00AA12E2">
        <w:rPr>
          <w:rFonts w:asciiTheme="majorBidi" w:hAnsiTheme="majorBidi" w:cstheme="majorBidi"/>
          <w:b/>
          <w:bCs/>
          <w:sz w:val="28"/>
          <w:szCs w:val="28"/>
          <w:lang w:bidi="ar-EG"/>
        </w:rPr>
        <w:t>helaka</w:t>
      </w:r>
      <w:r w:rsidRPr="00AA12E2">
        <w:rPr>
          <w:rFonts w:asciiTheme="majorBidi" w:hAnsiTheme="majorBidi" w:cstheme="majorBidi"/>
          <w:sz w:val="28"/>
          <w:szCs w:val="28"/>
          <w:lang w:bidi="ar-EG"/>
        </w:rPr>
        <w:t xml:space="preserve"> uğrayanıdır.</w:t>
      </w:r>
      <w:r w:rsidRPr="00AA12E2">
        <w:rPr>
          <w:rStyle w:val="DipnotBavurusu"/>
          <w:rFonts w:asciiTheme="majorBidi" w:hAnsiTheme="majorBidi" w:cstheme="majorBidi"/>
          <w:sz w:val="28"/>
          <w:szCs w:val="28"/>
          <w:lang w:bidi="ar-EG"/>
        </w:rPr>
        <w:footnoteReference w:id="230"/>
      </w:r>
    </w:p>
    <w:p w:rsidR="00332825" w:rsidRPr="00AA12E2" w:rsidRDefault="0033282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عَبْدِ اللَّهِ بْنِ مَسْعُودٍ قَالَ : اغْدُ عَالِماً أَوْ مُتَعَلِّماً أَوْ مُسْتَمِعاً ، وَلاَ تَكُنِ الرَّابِعَ فَتَهْلِكَ</w:t>
      </w:r>
    </w:p>
    <w:p w:rsidR="00332825" w:rsidRPr="00AA12E2" w:rsidRDefault="0033282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Öğreten, öğrenen, dinleyen ya da ilmi seven/dest</w:t>
      </w:r>
      <w:r w:rsidR="00B67ED8" w:rsidRPr="00AA12E2">
        <w:rPr>
          <w:rFonts w:asciiTheme="majorBidi" w:hAnsiTheme="majorBidi" w:cstheme="majorBidi"/>
          <w:sz w:val="28"/>
          <w:szCs w:val="28"/>
          <w:lang w:bidi="ar-EG"/>
        </w:rPr>
        <w:t xml:space="preserve">ekleyen ol, beşincisi olma, </w:t>
      </w:r>
      <w:r w:rsidR="00B67ED8" w:rsidRPr="00AA12E2">
        <w:rPr>
          <w:rFonts w:asciiTheme="majorBidi" w:hAnsiTheme="majorBidi" w:cstheme="majorBidi"/>
          <w:b/>
          <w:bCs/>
          <w:sz w:val="28"/>
          <w:szCs w:val="28"/>
          <w:lang w:bidi="ar-EG"/>
        </w:rPr>
        <w:t>hela</w:t>
      </w:r>
      <w:r w:rsidRPr="00AA12E2">
        <w:rPr>
          <w:rFonts w:asciiTheme="majorBidi" w:hAnsiTheme="majorBidi" w:cstheme="majorBidi"/>
          <w:b/>
          <w:bCs/>
          <w:sz w:val="28"/>
          <w:szCs w:val="28"/>
          <w:lang w:bidi="ar-EG"/>
        </w:rPr>
        <w:t>k</w:t>
      </w:r>
      <w:r w:rsidRPr="00AA12E2">
        <w:rPr>
          <w:rFonts w:asciiTheme="majorBidi" w:hAnsiTheme="majorBidi" w:cstheme="majorBidi"/>
          <w:sz w:val="28"/>
          <w:szCs w:val="28"/>
          <w:lang w:bidi="ar-EG"/>
        </w:rPr>
        <w:t xml:space="preserve"> olursun!</w:t>
      </w:r>
      <w:r w:rsidRPr="00AA12E2">
        <w:rPr>
          <w:rStyle w:val="DipnotBavurusu"/>
          <w:rFonts w:asciiTheme="majorBidi" w:hAnsiTheme="majorBidi" w:cstheme="majorBidi"/>
          <w:sz w:val="28"/>
          <w:szCs w:val="28"/>
          <w:lang w:bidi="ar-EG"/>
        </w:rPr>
        <w:footnoteReference w:id="231"/>
      </w:r>
    </w:p>
    <w:p w:rsidR="0021192F" w:rsidRPr="00AA12E2" w:rsidRDefault="00356D2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صَلاَ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زُّ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يَقِ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هْ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خِرُ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بُ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أَمَلِ</w:t>
      </w:r>
    </w:p>
    <w:p w:rsidR="0021192F" w:rsidRPr="00AA12E2" w:rsidRDefault="0021192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u ümmetin başı (ilk nesilleri) yakîn (kesin inanç) ve zühd (dünyaya kalben meyletmeme) ile kurtuldular. Ümmetin son nesilleri ise cimrilik ve (dünyaya yönelik) uzun arzular sebebi ile </w:t>
      </w:r>
      <w:r w:rsidRPr="00AA12E2">
        <w:rPr>
          <w:rFonts w:asciiTheme="majorBidi" w:hAnsiTheme="majorBidi" w:cstheme="majorBidi"/>
          <w:b/>
          <w:bCs/>
          <w:sz w:val="28"/>
          <w:szCs w:val="28"/>
          <w:lang w:bidi="ar-EG"/>
        </w:rPr>
        <w:t>helak</w:t>
      </w:r>
      <w:r w:rsidRPr="00AA12E2">
        <w:rPr>
          <w:rFonts w:asciiTheme="majorBidi" w:hAnsiTheme="majorBidi" w:cstheme="majorBidi"/>
          <w:sz w:val="28"/>
          <w:szCs w:val="28"/>
          <w:lang w:bidi="ar-EG"/>
        </w:rPr>
        <w:t xml:space="preserve"> olacaklar.</w:t>
      </w:r>
      <w:r w:rsidR="00356D26" w:rsidRPr="00AA12E2">
        <w:rPr>
          <w:rStyle w:val="DipnotBavurusu"/>
          <w:rFonts w:asciiTheme="majorBidi" w:hAnsiTheme="majorBidi" w:cstheme="majorBidi"/>
          <w:sz w:val="28"/>
          <w:szCs w:val="28"/>
          <w:lang w:bidi="ar-EG"/>
        </w:rPr>
        <w:footnoteReference w:id="232"/>
      </w:r>
      <w:r w:rsidRPr="00AA12E2">
        <w:rPr>
          <w:rFonts w:asciiTheme="majorBidi" w:hAnsiTheme="majorBidi" w:cstheme="majorBidi"/>
          <w:sz w:val="28"/>
          <w:szCs w:val="28"/>
          <w:lang w:bidi="ar-EG"/>
        </w:rPr>
        <w:t xml:space="preserve"> </w:t>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 مُنْجِيَاتٌ، وَثَلَاثٌ مُهْلِكَاتٌ، فَأَمَّا الْمُنْجِيَاتُ: فَتَقْوَى اللهِ فِي السِّرِّ وَالْعَلَانِيَةِ، وَالْقَوْلُ بِالْحَقِّ فِي الرِّضَا وَالسُّخْطِ، وَالْقَصْدُ فِي الْغِنَى وَالْفَقْرِ، وَأَمَّا الْمُهْلِكَاتِ: فَهَوًى مُتَّبِعٌ، وَشُحٌّ مُطَاعٌ، وَإِعْجَابُ الْمَرْءِ بِنَفْسِهِ، وَهِيَ أَشَدُّهُنَّ</w:t>
      </w:r>
      <w:r w:rsidRPr="00AA12E2">
        <w:rPr>
          <w:rFonts w:ascii="Traditional Arabic" w:hAnsi="Traditional Arabic" w:cs="Traditional Arabic"/>
          <w:sz w:val="28"/>
          <w:szCs w:val="28"/>
          <w:lang w:bidi="ar-EG"/>
        </w:rPr>
        <w:t xml:space="preserve"> </w:t>
      </w:r>
    </w:p>
    <w:p w:rsidR="002B1ABC" w:rsidRPr="00AA12E2" w:rsidRDefault="002B1ABC"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Üç şey insanı </w:t>
      </w:r>
      <w:r w:rsidRPr="00AA12E2">
        <w:rPr>
          <w:rFonts w:asciiTheme="majorBidi" w:hAnsiTheme="majorBidi" w:cstheme="majorBidi"/>
          <w:b/>
          <w:bCs/>
          <w:sz w:val="28"/>
          <w:szCs w:val="28"/>
          <w:lang w:bidi="ar-EG"/>
        </w:rPr>
        <w:t>kurtarır</w:t>
      </w:r>
      <w:r w:rsidRPr="00AA12E2">
        <w:rPr>
          <w:rFonts w:asciiTheme="majorBidi" w:hAnsiTheme="majorBidi" w:cstheme="majorBidi"/>
          <w:sz w:val="28"/>
          <w:szCs w:val="28"/>
          <w:lang w:bidi="ar-EG"/>
        </w:rPr>
        <w:t xml:space="preserve">, üç şey de </w:t>
      </w:r>
      <w:r w:rsidRPr="00AA12E2">
        <w:rPr>
          <w:rFonts w:asciiTheme="majorBidi" w:hAnsiTheme="majorBidi" w:cstheme="majorBidi"/>
          <w:b/>
          <w:bCs/>
          <w:sz w:val="28"/>
          <w:szCs w:val="28"/>
          <w:lang w:bidi="ar-EG"/>
        </w:rPr>
        <w:t>helak</w:t>
      </w:r>
      <w:r w:rsidRPr="00AA12E2">
        <w:rPr>
          <w:rFonts w:asciiTheme="majorBidi" w:hAnsiTheme="majorBidi" w:cstheme="majorBidi"/>
          <w:sz w:val="28"/>
          <w:szCs w:val="28"/>
          <w:lang w:bidi="ar-EG"/>
        </w:rPr>
        <w:t xml:space="preserve"> eder. İnsanı kurtaran üç şey şunlardır: Gizlide ve açıkta Yüce Allah’a karşı takva sahibi olmak, memnuniyet ve öfke durumlarında hak sözü söylemek, zenginlikte ve fakirlikte orta yolu izlemek. İnsanı helak eden üç şey ise şunlardır: nefsin uyulan heva ve arzuları, itaat edilen hırs ve cimrilik, kişinin kendin</w:t>
      </w:r>
      <w:r w:rsidR="00E63FB5" w:rsidRPr="00AA12E2">
        <w:rPr>
          <w:rFonts w:asciiTheme="majorBidi" w:hAnsiTheme="majorBidi" w:cstheme="majorBidi"/>
          <w:sz w:val="28"/>
          <w:szCs w:val="28"/>
          <w:lang w:bidi="ar-EG"/>
        </w:rPr>
        <w:t>i beğenmesi ki en kötüsü budur.</w:t>
      </w:r>
      <w:r w:rsidRPr="00AA12E2">
        <w:rPr>
          <w:rStyle w:val="DipnotBavurusu"/>
          <w:rFonts w:asciiTheme="majorBidi" w:hAnsiTheme="majorBidi" w:cstheme="majorBidi"/>
          <w:sz w:val="28"/>
          <w:szCs w:val="28"/>
          <w:lang w:bidi="ar-EG"/>
        </w:rPr>
        <w:footnoteReference w:id="233"/>
      </w:r>
    </w:p>
    <w:p w:rsidR="009076BA" w:rsidRPr="00AA12E2" w:rsidRDefault="009076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تَعِ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ي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مِيصَ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طِ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ضِ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عْ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خِطَ</w:t>
      </w:r>
    </w:p>
    <w:p w:rsidR="009076BA" w:rsidRPr="00AA12E2" w:rsidRDefault="00733170"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lastRenderedPageBreak/>
        <w:t xml:space="preserve">Dinarın, dirhemin ve elbisenin kulu ve kölesi olan </w:t>
      </w:r>
      <w:r w:rsidRPr="00AA12E2">
        <w:rPr>
          <w:rFonts w:ascii="Times New Roman" w:hAnsi="Times New Roman" w:cs="Times New Roman"/>
          <w:b/>
          <w:bCs/>
          <w:sz w:val="28"/>
          <w:szCs w:val="28"/>
          <w:lang w:bidi="ar-EG"/>
        </w:rPr>
        <w:t>helak ve bedbaht</w:t>
      </w:r>
      <w:r w:rsidRPr="00AA12E2">
        <w:rPr>
          <w:rFonts w:ascii="Times New Roman" w:hAnsi="Times New Roman" w:cs="Times New Roman"/>
          <w:sz w:val="28"/>
          <w:szCs w:val="28"/>
          <w:lang w:bidi="ar-EG"/>
        </w:rPr>
        <w:t xml:space="preserve"> olsun. Ona (dünya malı) verilirse sevinir, verilmezse öfkelenir.</w:t>
      </w:r>
      <w:r w:rsidRPr="00AA12E2">
        <w:rPr>
          <w:rStyle w:val="DipnotBavurusu"/>
          <w:rFonts w:ascii="Times New Roman" w:hAnsi="Times New Roman" w:cs="Times New Roman"/>
          <w:sz w:val="28"/>
          <w:szCs w:val="28"/>
          <w:lang w:bidi="ar-EG"/>
        </w:rPr>
        <w:footnoteReference w:id="234"/>
      </w:r>
      <w:r w:rsidRPr="00AA12E2">
        <w:rPr>
          <w:rFonts w:ascii="Times New Roman" w:hAnsi="Times New Roman" w:cs="Times New Roman"/>
          <w:sz w:val="28"/>
          <w:szCs w:val="28"/>
          <w:lang w:bidi="ar-EG"/>
        </w:rPr>
        <w:t xml:space="preserve"> </w:t>
      </w:r>
    </w:p>
    <w:p w:rsidR="00D80162" w:rsidRPr="00AA12E2" w:rsidRDefault="00D8016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كَ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ثْ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زَ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خَاصِمًا</w:t>
      </w:r>
    </w:p>
    <w:p w:rsidR="00D80162" w:rsidRPr="00AA12E2" w:rsidRDefault="00D80162"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Husumeti sürdürmen sana </w:t>
      </w:r>
      <w:r w:rsidRPr="00AA12E2">
        <w:rPr>
          <w:rFonts w:ascii="Times New Roman" w:hAnsi="Times New Roman" w:cs="Times New Roman"/>
          <w:b/>
          <w:bCs/>
          <w:sz w:val="28"/>
          <w:szCs w:val="28"/>
          <w:lang w:bidi="ar-EG"/>
        </w:rPr>
        <w:t>günah olarak yeter</w:t>
      </w:r>
      <w:r w:rsidRPr="00AA12E2">
        <w:rPr>
          <w:rFonts w:ascii="Times New Roman" w:hAnsi="Times New Roman" w:cs="Times New Roman"/>
          <w:sz w:val="28"/>
          <w:szCs w:val="28"/>
          <w:lang w:bidi="ar-EG"/>
        </w:rPr>
        <w:t xml:space="preserve">. </w:t>
      </w:r>
      <w:r w:rsidRPr="00AA12E2">
        <w:rPr>
          <w:rStyle w:val="DipnotBavurusu"/>
          <w:rFonts w:ascii="Times New Roman" w:hAnsi="Times New Roman" w:cs="Times New Roman"/>
          <w:sz w:val="28"/>
          <w:szCs w:val="28"/>
          <w:lang w:bidi="ar-EG"/>
        </w:rPr>
        <w:footnoteReference w:id="235"/>
      </w:r>
    </w:p>
    <w:p w:rsidR="00BC7B23" w:rsidRPr="00AA12E2" w:rsidRDefault="00BC7B2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كَ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مَرْ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ثْ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دِّ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مِعَ</w:t>
      </w:r>
    </w:p>
    <w:p w:rsidR="00BC7B23" w:rsidRPr="00AA12E2" w:rsidRDefault="00BC7B23" w:rsidP="00D03BD4">
      <w:pPr>
        <w:spacing w:after="120" w:line="240" w:lineRule="auto"/>
        <w:jc w:val="both"/>
        <w:rPr>
          <w:rFonts w:ascii="Times New Roman" w:hAnsi="Times New Roman" w:cs="Times New Roman"/>
          <w:sz w:val="28"/>
          <w:szCs w:val="28"/>
          <w:rtl/>
          <w:lang w:bidi="ar-EG"/>
        </w:rPr>
      </w:pPr>
      <w:r w:rsidRPr="00AA12E2">
        <w:rPr>
          <w:rFonts w:ascii="Times New Roman" w:hAnsi="Times New Roman" w:cs="Times New Roman"/>
          <w:sz w:val="28"/>
          <w:szCs w:val="28"/>
          <w:lang w:bidi="ar-EG"/>
        </w:rPr>
        <w:t xml:space="preserve">Kişiye her duyduğunu söylemesi </w:t>
      </w:r>
      <w:r w:rsidR="002B1ABC" w:rsidRPr="00AA12E2">
        <w:rPr>
          <w:rFonts w:ascii="Times New Roman" w:hAnsi="Times New Roman" w:cs="Times New Roman"/>
          <w:b/>
          <w:bCs/>
          <w:sz w:val="28"/>
          <w:szCs w:val="28"/>
          <w:lang w:bidi="ar-EG"/>
        </w:rPr>
        <w:t xml:space="preserve">günah olarak </w:t>
      </w:r>
      <w:r w:rsidRPr="00AA12E2">
        <w:rPr>
          <w:rFonts w:ascii="Times New Roman" w:hAnsi="Times New Roman" w:cs="Times New Roman"/>
          <w:b/>
          <w:bCs/>
          <w:sz w:val="28"/>
          <w:szCs w:val="28"/>
          <w:lang w:bidi="ar-EG"/>
        </w:rPr>
        <w:t>yeter</w:t>
      </w:r>
      <w:r w:rsidRPr="00AA12E2">
        <w:rPr>
          <w:rFonts w:ascii="Times New Roman" w:hAnsi="Times New Roman" w:cs="Times New Roman"/>
          <w:sz w:val="28"/>
          <w:szCs w:val="28"/>
          <w:lang w:bidi="ar-EG"/>
        </w:rPr>
        <w:t>.</w:t>
      </w:r>
      <w:r w:rsidRPr="00AA12E2">
        <w:rPr>
          <w:rStyle w:val="DipnotBavurusu"/>
          <w:rFonts w:ascii="Times New Roman" w:hAnsi="Times New Roman" w:cs="Times New Roman"/>
          <w:sz w:val="28"/>
          <w:szCs w:val="28"/>
          <w:lang w:bidi="ar-EG"/>
        </w:rPr>
        <w:footnoteReference w:id="236"/>
      </w:r>
    </w:p>
    <w:p w:rsidR="00A77962" w:rsidRPr="00AA12E2" w:rsidRDefault="00A77962" w:rsidP="00D154F6">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حَسْ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ئٍ</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قِ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w:t>
      </w:r>
    </w:p>
    <w:p w:rsidR="00A77962" w:rsidRPr="00AA12E2" w:rsidRDefault="00A77962"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Müslüman kardeşini küçük görmesi kişiye </w:t>
      </w:r>
      <w:r w:rsidRPr="00AA12E2">
        <w:rPr>
          <w:rFonts w:ascii="Times New Roman" w:hAnsi="Times New Roman" w:cs="Times New Roman"/>
          <w:b/>
          <w:bCs/>
          <w:sz w:val="28"/>
          <w:szCs w:val="28"/>
          <w:lang w:bidi="ar-EG"/>
        </w:rPr>
        <w:t>kötülük olarak yeter</w:t>
      </w:r>
      <w:r w:rsidRPr="00AA12E2">
        <w:rPr>
          <w:rFonts w:ascii="Times New Roman" w:hAnsi="Times New Roman" w:cs="Times New Roman"/>
          <w:sz w:val="28"/>
          <w:szCs w:val="28"/>
          <w:lang w:bidi="ar-EG"/>
        </w:rPr>
        <w:t xml:space="preserve">. </w:t>
      </w:r>
      <w:r w:rsidRPr="00AA12E2">
        <w:rPr>
          <w:rStyle w:val="DipnotBavurusu"/>
          <w:rFonts w:ascii="Times New Roman" w:hAnsi="Times New Roman" w:cs="Times New Roman"/>
          <w:sz w:val="28"/>
          <w:szCs w:val="28"/>
          <w:lang w:bidi="ar-EG"/>
        </w:rPr>
        <w:footnoteReference w:id="237"/>
      </w:r>
    </w:p>
    <w:p w:rsidR="00156A06" w:rsidRPr="00AA12E2" w:rsidRDefault="00156A0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كَ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مَرْ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ثْ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مْ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وتَهُ</w:t>
      </w:r>
    </w:p>
    <w:p w:rsidR="00156A06" w:rsidRPr="00AA12E2" w:rsidRDefault="000B31E9"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Geçimini</w:t>
      </w:r>
      <w:r w:rsidR="00CB1BBC" w:rsidRPr="00AA12E2">
        <w:rPr>
          <w:rFonts w:ascii="Times New Roman" w:hAnsi="Times New Roman" w:cs="Times New Roman"/>
          <w:sz w:val="28"/>
          <w:szCs w:val="28"/>
          <w:lang w:bidi="ar-EG"/>
        </w:rPr>
        <w:t xml:space="preserve"> üstlendiği kişilerin</w:t>
      </w:r>
      <w:r w:rsidR="00156A06" w:rsidRPr="00AA12E2">
        <w:rPr>
          <w:rFonts w:ascii="Times New Roman" w:hAnsi="Times New Roman" w:cs="Times New Roman"/>
          <w:sz w:val="28"/>
          <w:szCs w:val="28"/>
          <w:lang w:bidi="ar-EG"/>
        </w:rPr>
        <w:t xml:space="preserve"> azığını kısmak, kişiye </w:t>
      </w:r>
      <w:r w:rsidR="00156A06" w:rsidRPr="00AA12E2">
        <w:rPr>
          <w:rFonts w:ascii="Times New Roman" w:hAnsi="Times New Roman" w:cs="Times New Roman"/>
          <w:b/>
          <w:bCs/>
          <w:sz w:val="28"/>
          <w:szCs w:val="28"/>
          <w:lang w:bidi="ar-EG"/>
        </w:rPr>
        <w:t>günah olarak yeter</w:t>
      </w:r>
      <w:r w:rsidR="00156A06" w:rsidRPr="00AA12E2">
        <w:rPr>
          <w:rFonts w:ascii="Times New Roman" w:hAnsi="Times New Roman" w:cs="Times New Roman"/>
          <w:sz w:val="28"/>
          <w:szCs w:val="28"/>
          <w:lang w:bidi="ar-EG"/>
        </w:rPr>
        <w:t>.</w:t>
      </w:r>
      <w:r w:rsidR="00156A06" w:rsidRPr="00AA12E2">
        <w:rPr>
          <w:rStyle w:val="DipnotBavurusu"/>
          <w:rFonts w:ascii="Times New Roman" w:hAnsi="Times New Roman" w:cs="Times New Roman"/>
          <w:sz w:val="28"/>
          <w:szCs w:val="28"/>
          <w:lang w:bidi="ar-EG"/>
        </w:rPr>
        <w:footnoteReference w:id="238"/>
      </w:r>
      <w:r w:rsidR="00156A06" w:rsidRPr="00AA12E2">
        <w:rPr>
          <w:rFonts w:ascii="Times New Roman" w:hAnsi="Times New Roman" w:cs="Times New Roman"/>
          <w:sz w:val="28"/>
          <w:szCs w:val="28"/>
          <w:lang w:bidi="ar-EG"/>
        </w:rPr>
        <w:t xml:space="preserve"> </w:t>
      </w:r>
    </w:p>
    <w:p w:rsidR="008166EC" w:rsidRPr="00AA12E2" w:rsidRDefault="008166E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يْرَ</w:t>
      </w:r>
    </w:p>
    <w:p w:rsidR="008166EC" w:rsidRPr="00AA12E2" w:rsidRDefault="008166EC"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Rıfktan mahrum olan </w:t>
      </w:r>
      <w:r w:rsidRPr="00AA12E2">
        <w:rPr>
          <w:rFonts w:ascii="Times New Roman" w:hAnsi="Times New Roman" w:cs="Times New Roman"/>
          <w:b/>
          <w:bCs/>
          <w:sz w:val="28"/>
          <w:szCs w:val="28"/>
          <w:lang w:bidi="ar-EG"/>
        </w:rPr>
        <w:t>hayırdan mahrum</w:t>
      </w:r>
      <w:r w:rsidRPr="00AA12E2">
        <w:rPr>
          <w:rFonts w:ascii="Times New Roman" w:hAnsi="Times New Roman" w:cs="Times New Roman"/>
          <w:sz w:val="28"/>
          <w:szCs w:val="28"/>
          <w:lang w:bidi="ar-EG"/>
        </w:rPr>
        <w:t xml:space="preserve"> olur.</w:t>
      </w:r>
      <w:r w:rsidRPr="00AA12E2">
        <w:rPr>
          <w:rStyle w:val="DipnotBavurusu"/>
          <w:rFonts w:ascii="Times New Roman" w:hAnsi="Times New Roman" w:cs="Times New Roman"/>
          <w:sz w:val="28"/>
          <w:szCs w:val="28"/>
          <w:lang w:bidi="ar-EG"/>
        </w:rPr>
        <w:footnoteReference w:id="239"/>
      </w:r>
    </w:p>
    <w:p w:rsidR="008B6C2B" w:rsidRPr="00AA12E2" w:rsidRDefault="008B6C2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طِ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ظَّ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طِ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ظَّ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ظَّ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ظَّ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يْرِ</w:t>
      </w:r>
    </w:p>
    <w:p w:rsidR="008B6C2B" w:rsidRPr="00AA12E2" w:rsidRDefault="008B6C2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e rıfktan (nezaket ve kibarlıktan) bir pay verilmişse o kimse hayırdan nasibini almış demektir. Rıfktan mahrum olan kimse ise </w:t>
      </w:r>
      <w:r w:rsidRPr="00AA12E2">
        <w:rPr>
          <w:rFonts w:asciiTheme="majorBidi" w:hAnsiTheme="majorBidi" w:cstheme="majorBidi"/>
          <w:b/>
          <w:bCs/>
          <w:sz w:val="28"/>
          <w:szCs w:val="28"/>
          <w:lang w:bidi="ar-EG"/>
        </w:rPr>
        <w:t>hayırdan nasip alamamış</w:t>
      </w:r>
      <w:r w:rsidRPr="00AA12E2">
        <w:rPr>
          <w:rFonts w:asciiTheme="majorBidi" w:hAnsiTheme="majorBidi" w:cstheme="majorBidi"/>
          <w:sz w:val="28"/>
          <w:szCs w:val="28"/>
          <w:lang w:bidi="ar-EG"/>
        </w:rPr>
        <w:t xml:space="preserve"> demektir.</w:t>
      </w:r>
      <w:r w:rsidRPr="00AA12E2">
        <w:rPr>
          <w:rStyle w:val="DipnotBavurusu"/>
          <w:rFonts w:asciiTheme="majorBidi" w:hAnsiTheme="majorBidi" w:cstheme="majorBidi"/>
          <w:sz w:val="28"/>
          <w:szCs w:val="28"/>
          <w:lang w:bidi="ar-EG"/>
        </w:rPr>
        <w:footnoteReference w:id="240"/>
      </w:r>
      <w:r w:rsidRPr="00AA12E2">
        <w:rPr>
          <w:rFonts w:asciiTheme="majorBidi" w:hAnsiTheme="majorBidi" w:cstheme="majorBidi"/>
          <w:sz w:val="28"/>
          <w:szCs w:val="28"/>
          <w:lang w:bidi="ar-EG"/>
        </w:rPr>
        <w:t xml:space="preserve"> rıfk</w:t>
      </w:r>
    </w:p>
    <w:p w:rsidR="008B6C2B" w:rsidRPr="00AA12E2" w:rsidRDefault="008B6C2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ضِيفُ</w:t>
      </w:r>
    </w:p>
    <w:p w:rsidR="008B6C2B" w:rsidRPr="00AA12E2" w:rsidRDefault="008B6C2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Misafir ağırlamayan kimsede </w:t>
      </w:r>
      <w:r w:rsidRPr="00AA12E2">
        <w:rPr>
          <w:rFonts w:asciiTheme="majorBidi" w:hAnsiTheme="majorBidi" w:cstheme="majorBidi"/>
          <w:b/>
          <w:bCs/>
          <w:sz w:val="28"/>
          <w:szCs w:val="28"/>
          <w:lang w:bidi="ar-EG"/>
        </w:rPr>
        <w:t>hayır yoktu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241"/>
      </w:r>
      <w:r w:rsidRPr="00AA12E2">
        <w:rPr>
          <w:rFonts w:asciiTheme="majorBidi" w:hAnsiTheme="majorBidi" w:cstheme="majorBidi"/>
          <w:sz w:val="28"/>
          <w:szCs w:val="28"/>
          <w:lang w:bidi="ar-EG"/>
        </w:rPr>
        <w:t xml:space="preserve"> </w:t>
      </w:r>
    </w:p>
    <w:p w:rsidR="00F31FC5" w:rsidRPr="00AA12E2" w:rsidRDefault="00F31FC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الِ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الِعٌ</w:t>
      </w:r>
    </w:p>
    <w:p w:rsidR="00F31FC5" w:rsidRPr="00AA12E2" w:rsidRDefault="00F31FC5"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Bir kişide bulunan (</w:t>
      </w:r>
      <w:r w:rsidRPr="00AA12E2">
        <w:rPr>
          <w:rFonts w:ascii="Times New Roman" w:hAnsi="Times New Roman" w:cs="Times New Roman"/>
          <w:b/>
          <w:bCs/>
          <w:sz w:val="28"/>
          <w:szCs w:val="28"/>
          <w:lang w:bidi="ar-EG"/>
        </w:rPr>
        <w:t>huy)ların en kötüsü</w:t>
      </w:r>
      <w:r w:rsidRPr="00AA12E2">
        <w:rPr>
          <w:rFonts w:ascii="Times New Roman" w:hAnsi="Times New Roman" w:cs="Times New Roman"/>
          <w:sz w:val="28"/>
          <w:szCs w:val="28"/>
          <w:lang w:bidi="ar-EG"/>
        </w:rPr>
        <w:t xml:space="preserve">, aşırı cimrilik ve şiddetli korkaklıktır. </w:t>
      </w:r>
      <w:r w:rsidRPr="00AA12E2">
        <w:rPr>
          <w:rStyle w:val="DipnotBavurusu"/>
          <w:rFonts w:ascii="Times New Roman" w:hAnsi="Times New Roman" w:cs="Times New Roman"/>
          <w:sz w:val="28"/>
          <w:szCs w:val="28"/>
          <w:lang w:bidi="ar-EG"/>
        </w:rPr>
        <w:footnoteReference w:id="242"/>
      </w:r>
    </w:p>
    <w:p w:rsidR="00AA1477" w:rsidRPr="00AA12E2" w:rsidRDefault="00AA147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تُفْتَ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وَ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اِثْنَ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مِي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غْفَ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شْ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حْنَ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ظِرُ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صْطَلِحَ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ظِرُ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صْطَلِحَا</w:t>
      </w:r>
      <w:r w:rsidR="00A77B15"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ظِرُ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صْطَلِحَا</w:t>
      </w:r>
    </w:p>
    <w:p w:rsidR="00AA1477" w:rsidRPr="00AA12E2" w:rsidRDefault="00AA1477"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Pazartesi ve perşembe günle</w:t>
      </w:r>
      <w:r w:rsidR="00D07D71" w:rsidRPr="00AA12E2">
        <w:rPr>
          <w:rFonts w:ascii="Times New Roman" w:hAnsi="Times New Roman" w:cs="Times New Roman"/>
          <w:sz w:val="28"/>
          <w:szCs w:val="28"/>
          <w:lang w:bidi="ar-EG"/>
        </w:rPr>
        <w:t>ri cennetin kapıları</w:t>
      </w:r>
      <w:r w:rsidR="00A77B15" w:rsidRPr="00AA12E2">
        <w:rPr>
          <w:rFonts w:ascii="Times New Roman" w:hAnsi="Times New Roman" w:cs="Times New Roman"/>
          <w:sz w:val="28"/>
          <w:szCs w:val="28"/>
          <w:lang w:bidi="ar-EG"/>
        </w:rPr>
        <w:t xml:space="preserve"> açılır, küskünlüklerini sürdürenler dışında Allah’a şirk koşmayan müminler bağışlanır. Küs olanlar için ise ‘barışıncaya kadar onları bekletin’ denir.</w:t>
      </w:r>
      <w:r w:rsidR="00A77B15" w:rsidRPr="00AA12E2">
        <w:rPr>
          <w:rStyle w:val="DipnotBavurusu"/>
          <w:rFonts w:ascii="Times New Roman" w:hAnsi="Times New Roman" w:cs="Times New Roman"/>
          <w:sz w:val="28"/>
          <w:szCs w:val="28"/>
          <w:lang w:bidi="ar-EG"/>
        </w:rPr>
        <w:footnoteReference w:id="243"/>
      </w:r>
    </w:p>
    <w:p w:rsidR="007F77D3" w:rsidRPr="00AA12E2" w:rsidRDefault="007F77D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جَ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سَفْ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مِهِ</w:t>
      </w:r>
    </w:p>
    <w:p w:rsidR="007F77D3" w:rsidRPr="00AA12E2" w:rsidRDefault="007F77D3"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Müslüman kardeşine bir sene küs duran kimse, onun k</w:t>
      </w:r>
      <w:r w:rsidR="00487301" w:rsidRPr="00AA12E2">
        <w:rPr>
          <w:rFonts w:ascii="Times New Roman" w:hAnsi="Times New Roman" w:cs="Times New Roman"/>
          <w:sz w:val="28"/>
          <w:szCs w:val="28"/>
          <w:lang w:bidi="ar-EG"/>
        </w:rPr>
        <w:t>anını dökmüş gibi</w:t>
      </w:r>
      <w:r w:rsidRPr="00AA12E2">
        <w:rPr>
          <w:rFonts w:ascii="Times New Roman" w:hAnsi="Times New Roman" w:cs="Times New Roman"/>
          <w:sz w:val="28"/>
          <w:szCs w:val="28"/>
          <w:lang w:bidi="ar-EG"/>
        </w:rPr>
        <w:t>dir.</w:t>
      </w:r>
      <w:r w:rsidRPr="00AA12E2">
        <w:rPr>
          <w:rStyle w:val="DipnotBavurusu"/>
          <w:rFonts w:ascii="Times New Roman" w:hAnsi="Times New Roman" w:cs="Times New Roman"/>
          <w:sz w:val="28"/>
          <w:szCs w:val="28"/>
          <w:lang w:bidi="ar-EG"/>
        </w:rPr>
        <w:footnoteReference w:id="244"/>
      </w:r>
    </w:p>
    <w:p w:rsidR="00CB64B5" w:rsidRPr="00AA12E2" w:rsidRDefault="00CB64B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وَ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دِّ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كْذِ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ضْحِ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p>
    <w:p w:rsidR="00CB64B5" w:rsidRPr="00AA12E2" w:rsidRDefault="00CB64B5"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İnsanları güldürmek için yalan söyleyen kimselere </w:t>
      </w:r>
      <w:r w:rsidRPr="00AA12E2">
        <w:rPr>
          <w:rFonts w:ascii="Times New Roman" w:hAnsi="Times New Roman" w:cs="Times New Roman"/>
          <w:b/>
          <w:bCs/>
          <w:sz w:val="28"/>
          <w:szCs w:val="28"/>
          <w:lang w:bidi="ar-EG"/>
        </w:rPr>
        <w:t>yazıklar</w:t>
      </w:r>
      <w:r w:rsidRPr="00AA12E2">
        <w:rPr>
          <w:rFonts w:ascii="Times New Roman" w:hAnsi="Times New Roman" w:cs="Times New Roman"/>
          <w:sz w:val="28"/>
          <w:szCs w:val="28"/>
          <w:lang w:bidi="ar-EG"/>
        </w:rPr>
        <w:t xml:space="preserve"> olsun. </w:t>
      </w:r>
      <w:r w:rsidRPr="00AA12E2">
        <w:rPr>
          <w:rStyle w:val="DipnotBavurusu"/>
          <w:rFonts w:ascii="Times New Roman" w:hAnsi="Times New Roman" w:cs="Times New Roman"/>
          <w:sz w:val="28"/>
          <w:szCs w:val="28"/>
          <w:lang w:bidi="ar-EG"/>
        </w:rPr>
        <w:footnoteReference w:id="245"/>
      </w:r>
    </w:p>
    <w:p w:rsidR="001219A4" w:rsidRPr="00AA12E2" w:rsidRDefault="001219A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تُّجَّ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بْعَثُ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جَّا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تَّقَ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دَقَ</w:t>
      </w:r>
    </w:p>
    <w:p w:rsidR="001219A4" w:rsidRPr="00AA12E2" w:rsidRDefault="001219A4"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Allah’tan korkan, iyilik yapan ve doğruluktan ayrılmayanlar dışındaki tacirler kıyamet gününde haddi aşan günahkârlar olarak diriltileceklerdir. </w:t>
      </w:r>
      <w:r w:rsidRPr="00AA12E2">
        <w:rPr>
          <w:rStyle w:val="DipnotBavurusu"/>
          <w:rFonts w:ascii="Times New Roman" w:hAnsi="Times New Roman" w:cs="Times New Roman"/>
          <w:sz w:val="28"/>
          <w:szCs w:val="28"/>
          <w:lang w:bidi="ar-EG"/>
        </w:rPr>
        <w:footnoteReference w:id="246"/>
      </w:r>
    </w:p>
    <w:p w:rsidR="00222CC2" w:rsidRPr="00AA12E2" w:rsidRDefault="00222CC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نَ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نْ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قَاسِ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نَا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عِ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دَ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عْ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جَعَ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صْبَعَ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نَائِمِ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دُّ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يْ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مِخْيَ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غُلُ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شَ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ارٌ</w:t>
      </w:r>
    </w:p>
    <w:p w:rsidR="00222CC2" w:rsidRPr="00AA12E2" w:rsidRDefault="00222CC2"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Resûlullah (s) Huneyn (savaşı) günü ganimet malından bir devenin yanında bize namaz kıldırdı. Namazdan sonra deveden bir tüy alıp iki parmağı arasına koydu. Sonra (cemaate hitaben): “Ey insanlar! Şüphesiz bu (tüy taneciği bile) sizin ganîmetlerinizdendir. (Artık) ipliği, iğneyi, bundan değerli olanı ve bundan değerce düşük olanı ödeyiniz (yâni bana teslim ediniz). Çünkü ganimet malından bir şey çalmak kıyamet günü sahibine şüphesiz bir </w:t>
      </w:r>
      <w:r w:rsidRPr="00AA12E2">
        <w:rPr>
          <w:rFonts w:ascii="Times New Roman" w:hAnsi="Times New Roman" w:cs="Times New Roman"/>
          <w:b/>
          <w:bCs/>
          <w:sz w:val="28"/>
          <w:szCs w:val="28"/>
          <w:lang w:bidi="ar-EG"/>
        </w:rPr>
        <w:t>utançtır, bir ayıptır ve bir ateştir</w:t>
      </w:r>
      <w:r w:rsidRPr="00AA12E2">
        <w:rPr>
          <w:rFonts w:ascii="Times New Roman" w:hAnsi="Times New Roman" w:cs="Times New Roman"/>
          <w:sz w:val="28"/>
          <w:szCs w:val="28"/>
          <w:lang w:bidi="ar-EG"/>
        </w:rPr>
        <w:t>” buyurdu.</w:t>
      </w:r>
      <w:r w:rsidRPr="00AA12E2">
        <w:rPr>
          <w:rStyle w:val="DipnotBavurusu"/>
          <w:rFonts w:ascii="Times New Roman" w:hAnsi="Times New Roman" w:cs="Times New Roman"/>
          <w:sz w:val="28"/>
          <w:szCs w:val="28"/>
          <w:lang w:bidi="ar-EG"/>
        </w:rPr>
        <w:footnoteReference w:id="247"/>
      </w:r>
      <w:r w:rsidR="00F04276" w:rsidRPr="00AA12E2">
        <w:rPr>
          <w:rFonts w:ascii="Times New Roman" w:hAnsi="Times New Roman" w:cs="Times New Roman"/>
          <w:sz w:val="28"/>
          <w:szCs w:val="28"/>
          <w:lang w:bidi="ar-EG"/>
        </w:rPr>
        <w:t xml:space="preserve"> </w:t>
      </w:r>
    </w:p>
    <w:p w:rsidR="0086340E" w:rsidRPr="00AA12E2" w:rsidRDefault="0086340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تَحْرِصُ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مَا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تَكُ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دَ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نِعْ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رْضِعَ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بِئْسَ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اطِمَةُ</w:t>
      </w:r>
    </w:p>
    <w:p w:rsidR="0086340E" w:rsidRPr="00AA12E2" w:rsidRDefault="0086340E" w:rsidP="00D03BD4">
      <w:pPr>
        <w:spacing w:after="120" w:line="240" w:lineRule="auto"/>
        <w:jc w:val="both"/>
        <w:rPr>
          <w:rFonts w:ascii="Times New Roman" w:hAnsi="Times New Roman" w:cs="Times New Roman"/>
          <w:sz w:val="28"/>
          <w:szCs w:val="28"/>
          <w:lang w:bidi="ar-EG"/>
        </w:rPr>
      </w:pPr>
      <w:r w:rsidRPr="00AA12E2">
        <w:rPr>
          <w:rStyle w:val="StilStilGoudySansMdBTkiYanaYaslalksatr125cmnceCharCharCharChar"/>
          <w:rFonts w:asciiTheme="majorBidi" w:eastAsiaTheme="minorHAnsi" w:hAnsiTheme="majorBidi" w:cstheme="majorBidi"/>
          <w:sz w:val="28"/>
          <w:szCs w:val="28"/>
          <w:lang w:val="tr-TR"/>
        </w:rPr>
        <w:t xml:space="preserve">İleride sizler büyük bir hırsla idarecilik isteyeceksiniz, fakat o idarecilik sizin için kıyamet gününde </w:t>
      </w:r>
      <w:r w:rsidRPr="00AA12E2">
        <w:rPr>
          <w:rStyle w:val="StilStilGoudySansMdBTkiYanaYaslalksatr125cmnceCharCharCharChar"/>
          <w:rFonts w:asciiTheme="majorBidi" w:eastAsiaTheme="minorHAnsi" w:hAnsiTheme="majorBidi" w:cstheme="majorBidi"/>
          <w:b/>
          <w:bCs/>
          <w:sz w:val="28"/>
          <w:szCs w:val="28"/>
          <w:lang w:val="tr-TR"/>
        </w:rPr>
        <w:t>pişmanlık</w:t>
      </w:r>
      <w:r w:rsidRPr="00AA12E2">
        <w:rPr>
          <w:rStyle w:val="StilStilGoudySansMdBTkiYanaYaslalksatr125cmnceCharCharCharChar"/>
          <w:rFonts w:asciiTheme="majorBidi" w:eastAsiaTheme="minorHAnsi" w:hAnsiTheme="majorBidi" w:cstheme="majorBidi"/>
          <w:sz w:val="28"/>
          <w:szCs w:val="28"/>
          <w:lang w:val="tr-TR"/>
        </w:rPr>
        <w:t xml:space="preserve"> (sebebi) olacaktır. İş başındayken yöneticilik ne kadar tatlıdır, o başkanlık koltuğunu terk edip bırakmak ise ne kadar acıdır.</w:t>
      </w:r>
      <w:r w:rsidRPr="00AA12E2">
        <w:rPr>
          <w:rStyle w:val="DipnotBavurusu"/>
          <w:rFonts w:asciiTheme="majorBidi" w:hAnsiTheme="majorBidi" w:cstheme="majorBidi"/>
          <w:sz w:val="28"/>
          <w:szCs w:val="28"/>
        </w:rPr>
        <w:footnoteReference w:id="248"/>
      </w:r>
    </w:p>
    <w:p w:rsidR="00156076" w:rsidRPr="00AA12E2" w:rsidRDefault="0015607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قْبَ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جَ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أَمْسِ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سَانَ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يَسَعْ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تُ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بْ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طِيئَتِكَ</w:t>
      </w:r>
    </w:p>
    <w:p w:rsidR="00156076" w:rsidRPr="00AA12E2" w:rsidRDefault="00156076"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Bir sahâbî Resûl-i Ekrem’e “Ey Allah’ın Resûlü, </w:t>
      </w:r>
      <w:r w:rsidRPr="00AA12E2">
        <w:rPr>
          <w:rFonts w:ascii="Times New Roman" w:hAnsi="Times New Roman" w:cs="Times New Roman"/>
          <w:b/>
          <w:bCs/>
          <w:sz w:val="28"/>
          <w:szCs w:val="28"/>
          <w:lang w:bidi="ar-EG"/>
        </w:rPr>
        <w:t>kurtuluşun</w:t>
      </w:r>
      <w:r w:rsidRPr="00AA12E2">
        <w:rPr>
          <w:rFonts w:ascii="Times New Roman" w:hAnsi="Times New Roman" w:cs="Times New Roman"/>
          <w:sz w:val="28"/>
          <w:szCs w:val="28"/>
          <w:lang w:bidi="ar-EG"/>
        </w:rPr>
        <w:t xml:space="preserve"> yolu nedir?” şeklinde bir soru sorunca Allah Resûlü şöyle cevap verdi: Diline sahip ol, (fitne zamanında) evinden çıkma, günahların için de gözyaşı dök</w:t>
      </w:r>
      <w:r w:rsidRPr="00AA12E2">
        <w:rPr>
          <w:rFonts w:ascii="Times New Roman" w:hAnsi="Times New Roman" w:cs="Times New Roman"/>
          <w:sz w:val="28"/>
          <w:szCs w:val="28"/>
          <w:rtl/>
          <w:lang w:bidi="ar-EG"/>
        </w:rPr>
        <w:t>.</w:t>
      </w:r>
      <w:r w:rsidRPr="00AA12E2">
        <w:rPr>
          <w:rStyle w:val="DipnotBavurusu"/>
          <w:rFonts w:ascii="Times New Roman" w:hAnsi="Times New Roman" w:cs="Times New Roman"/>
          <w:sz w:val="28"/>
          <w:szCs w:val="28"/>
          <w:rtl/>
          <w:lang w:bidi="ar-EG"/>
        </w:rPr>
        <w:footnoteReference w:id="249"/>
      </w:r>
    </w:p>
    <w:p w:rsidR="00156076" w:rsidRPr="00AA12E2" w:rsidRDefault="0015607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فْلَ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رُزِ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فَافً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نَّعَ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تَاهُ</w:t>
      </w:r>
    </w:p>
    <w:p w:rsidR="00156076" w:rsidRPr="00AA12E2" w:rsidRDefault="00156076"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 xml:space="preserve">Müslüman olan, kendisine yetecek kadar rızık verilen ve Allah"ın ona verdikleriyle kanaatkâr kıldığı kimse </w:t>
      </w:r>
      <w:r w:rsidRPr="00AA12E2">
        <w:rPr>
          <w:rFonts w:ascii="Times New Roman" w:hAnsi="Times New Roman" w:cs="Times New Roman"/>
          <w:b/>
          <w:bCs/>
          <w:sz w:val="28"/>
          <w:szCs w:val="28"/>
          <w:lang w:bidi="ar-EG"/>
        </w:rPr>
        <w:t>kurtuluşa</w:t>
      </w:r>
      <w:r w:rsidRPr="00AA12E2">
        <w:rPr>
          <w:rFonts w:ascii="Times New Roman" w:hAnsi="Times New Roman" w:cs="Times New Roman"/>
          <w:sz w:val="28"/>
          <w:szCs w:val="28"/>
          <w:lang w:bidi="ar-EG"/>
        </w:rPr>
        <w:t xml:space="preserve"> ermiştir.</w:t>
      </w:r>
      <w:r w:rsidRPr="00AA12E2">
        <w:rPr>
          <w:rStyle w:val="DipnotBavurusu"/>
          <w:rFonts w:ascii="Times New Roman" w:hAnsi="Times New Roman" w:cs="Times New Roman"/>
          <w:sz w:val="28"/>
          <w:szCs w:val="28"/>
          <w:lang w:bidi="ar-EG"/>
        </w:rPr>
        <w:footnoteReference w:id="250"/>
      </w:r>
      <w:r w:rsidRPr="00AA12E2">
        <w:rPr>
          <w:rFonts w:ascii="Times New Roman" w:hAnsi="Times New Roman" w:cs="Times New Roman"/>
          <w:sz w:val="28"/>
          <w:szCs w:val="28"/>
          <w:lang w:bidi="ar-EG"/>
        </w:rPr>
        <w:t xml:space="preserve"> </w:t>
      </w:r>
    </w:p>
    <w:p w:rsidR="00605520" w:rsidRPr="00AA12E2" w:rsidRDefault="00605520" w:rsidP="00CF7696">
      <w:pPr>
        <w:pStyle w:val="Balk1"/>
        <w:rPr>
          <w:lang w:bidi="ar-EG"/>
        </w:rPr>
      </w:pPr>
      <w:r w:rsidRPr="00AA12E2">
        <w:rPr>
          <w:lang w:bidi="ar-EG"/>
        </w:rPr>
        <w:lastRenderedPageBreak/>
        <w:t xml:space="preserve">Cennete </w:t>
      </w:r>
      <w:r w:rsidRPr="00AA12E2">
        <w:t>Girenler</w:t>
      </w:r>
    </w:p>
    <w:p w:rsidR="001C6387" w:rsidRPr="00AA12E2" w:rsidRDefault="001C638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سُئِلَ رَسُولُ اللَّهِ صَلَّى اللَّهُ عَلَيْهِ وَسَلَّمَ عَنْ أَكْثَرِ مَا يُدْخِلُ النَّاسَ الجَنَّةَ، فَقَالَ: «تَقْوَى اللَّهِ وَحُسْنُ الخُلُقِ»، وَسُئِلَ عَنْ أَكْثَرِ مَا يُدْخِلُ النَّاسَ النَّارَ، فَقَالَ: «الفَمُ وَالفَرْجُ»</w:t>
      </w:r>
      <w:r w:rsidRPr="00AA12E2">
        <w:rPr>
          <w:rFonts w:ascii="Traditional Arabic" w:hAnsi="Traditional Arabic" w:cs="Traditional Arabic"/>
          <w:sz w:val="28"/>
          <w:szCs w:val="28"/>
          <w:lang w:bidi="ar-EG"/>
        </w:rPr>
        <w:t xml:space="preserve"> </w:t>
      </w:r>
    </w:p>
    <w:p w:rsidR="001C6387" w:rsidRPr="00AA12E2" w:rsidRDefault="001C6387" w:rsidP="00D03BD4">
      <w:pPr>
        <w:jc w:val="both"/>
        <w:rPr>
          <w:rFonts w:asciiTheme="majorBidi" w:hAnsiTheme="majorBidi" w:cstheme="majorBidi"/>
          <w:sz w:val="28"/>
          <w:szCs w:val="28"/>
        </w:rPr>
      </w:pPr>
      <w:r w:rsidRPr="00AA12E2">
        <w:rPr>
          <w:rFonts w:asciiTheme="majorBidi" w:hAnsiTheme="majorBidi" w:cstheme="majorBidi"/>
          <w:sz w:val="28"/>
          <w:szCs w:val="28"/>
        </w:rPr>
        <w:t xml:space="preserve">Resûlullah’a (sav), “İnsanların cennete girmelerine en fazla sebep olan şeyler nelerdir?” diye soruldu. Hz. Peygamber: </w:t>
      </w:r>
      <w:r w:rsidRPr="00AA12E2">
        <w:rPr>
          <w:rFonts w:asciiTheme="majorBidi" w:hAnsiTheme="majorBidi" w:cstheme="majorBidi"/>
          <w:i/>
          <w:sz w:val="28"/>
          <w:szCs w:val="28"/>
        </w:rPr>
        <w:t>“Allah’tan sakınmak (takva) ve güzel ahlâktır.”</w:t>
      </w:r>
      <w:r w:rsidRPr="00AA12E2">
        <w:rPr>
          <w:rFonts w:asciiTheme="majorBidi" w:hAnsiTheme="majorBidi" w:cstheme="majorBidi"/>
          <w:sz w:val="28"/>
          <w:szCs w:val="28"/>
        </w:rPr>
        <w:t xml:space="preserve"> buyurdu. “İnsanların cehenneme girmelerine en çok sebep olan nelerdir?” diye soruldu, </w:t>
      </w:r>
      <w:r w:rsidRPr="00AA12E2">
        <w:rPr>
          <w:rFonts w:asciiTheme="majorBidi" w:hAnsiTheme="majorBidi" w:cstheme="majorBidi"/>
          <w:i/>
          <w:sz w:val="28"/>
          <w:szCs w:val="28"/>
        </w:rPr>
        <w:t>“Ağızları ve cinsel organlarıdır.”</w:t>
      </w:r>
      <w:r w:rsidRPr="00AA12E2">
        <w:rPr>
          <w:rFonts w:asciiTheme="majorBidi" w:hAnsiTheme="majorBidi" w:cstheme="majorBidi"/>
          <w:sz w:val="28"/>
          <w:szCs w:val="28"/>
        </w:rPr>
        <w:t xml:space="preserve"> cevabını verdi.</w:t>
      </w:r>
      <w:r w:rsidRPr="00AA12E2">
        <w:rPr>
          <w:rStyle w:val="DipnotBavurusu"/>
          <w:rFonts w:asciiTheme="majorBidi" w:hAnsiTheme="majorBidi" w:cstheme="majorBidi"/>
          <w:sz w:val="28"/>
          <w:szCs w:val="28"/>
        </w:rPr>
        <w:footnoteReference w:id="251"/>
      </w:r>
      <w:r w:rsidRPr="00AA12E2">
        <w:rPr>
          <w:rFonts w:asciiTheme="majorBidi" w:hAnsiTheme="majorBidi" w:cstheme="majorBidi"/>
          <w:sz w:val="28"/>
          <w:szCs w:val="28"/>
        </w:rPr>
        <w:t xml:space="preserve"> </w:t>
      </w:r>
    </w:p>
    <w:p w:rsidR="00593930"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مَرُّوا بِجَنَازَةٍ، فَأَثْنَوْا عَلَيْهَا خَيْرًا، فَقَالَ النَّبِيُّ صَلَّى اللهُ عَلَيْهِ وَسَلَّمَ: «وَجَبَتْ» ثُمَّ مَرُّوا بِأُخْرَى فَأَثْنَوْا عَلَيْهَا شَرًّا، فَقَالَ: «وَجَبَتْ» فَقَالَ عُمَرُ بْنُ الخَطَّابِ رَضِيَ اللَّهُ عَنْهُ: مَا وَجَبَتْ؟ قَالَ: «هَذَا أَثْنَيْتُمْ عَلَيْهِ خَيْرًا، فَوَجَبَتْ لَهُ الجَنَّةُ، وَهَذَا أَثْنَيْتُمْ عَلَيْهِ شَرًّا، فَوَجَبَتْ لَهُ النَّارُ، أَنْتُمْ شُهَدَاءُ اللَّهِ فِي الأَرْضِ» </w:t>
      </w:r>
    </w:p>
    <w:p w:rsidR="0099318F" w:rsidRPr="00AA12E2" w:rsidRDefault="0099318F"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Rasulullah sahabenin yanlarından geçen iki cenaze hakkında iyi ve kötü yorum yapmalarından sonra şöyle buyurmuştur: “İlk cenaze hakkında hayır konuştunuz, ona cennet vacip oldu. İkinci cenaze hakkında ise olumsuz konuştunuz. Ona da cehennem vacip oldu. Sizler yüce Allah’ın yeryüzündeki şahitlerisiniz.”</w:t>
      </w:r>
      <w:r w:rsidRPr="00AA12E2">
        <w:rPr>
          <w:rStyle w:val="DipnotBavurusu"/>
          <w:rFonts w:asciiTheme="majorBidi" w:hAnsiTheme="majorBidi" w:cstheme="majorBidi"/>
          <w:sz w:val="28"/>
          <w:szCs w:val="28"/>
        </w:rPr>
        <w:footnoteReference w:id="252"/>
      </w:r>
    </w:p>
    <w:p w:rsidR="00593930" w:rsidRPr="00AA12E2" w:rsidRDefault="0059393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الصِّدْقَ يَهْدِي إِلَى البِرِّ، وَإِنَّ البِرَّ يَهْدِي إِلَى الجَنَّةِ، وَإِنَّ الرَّجُلَ لَيَصْدُقُ حَتَّى يَكُونَ صِدِّيقًا. وَإِنَّ الكَذِبَ يَهْدِي إِلَى الفُجُورِ، وَإِنَّ الفُجُورَ يَهْدِي إِلَى النَّارِ، وَإِنَّ الرَّجُلَ لَيَكْذِبُ حَتَّى يُكْتَبَ عِنْدَ اللَّهِ كَذَّابًا</w:t>
      </w:r>
      <w:r w:rsidRPr="00AA12E2">
        <w:rPr>
          <w:rFonts w:ascii="Traditional Arabic" w:hAnsi="Traditional Arabic" w:cs="Traditional Arabic"/>
          <w:sz w:val="28"/>
          <w:szCs w:val="28"/>
          <w:lang w:bidi="ar-EG"/>
        </w:rPr>
        <w:t xml:space="preserve"> </w:t>
      </w:r>
    </w:p>
    <w:p w:rsidR="00A72A4E" w:rsidRPr="00AA12E2" w:rsidRDefault="00A72A4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Doğruluk (insanı) iyiliğe, iyilik de cennete götürür. Kişi devamlı doğru söyler ve doğru</w:t>
      </w:r>
      <w:r w:rsidR="00F83B6B" w:rsidRPr="00AA12E2">
        <w:rPr>
          <w:rFonts w:asciiTheme="majorBidi" w:hAnsiTheme="majorBidi" w:cstheme="majorBidi"/>
          <w:sz w:val="28"/>
          <w:szCs w:val="28"/>
          <w:lang w:bidi="ar-EG"/>
        </w:rPr>
        <w:t>luktan ayrılmazsa sıddık</w:t>
      </w:r>
      <w:r w:rsidRPr="00AA12E2">
        <w:rPr>
          <w:rFonts w:asciiTheme="majorBidi" w:hAnsiTheme="majorBidi" w:cstheme="majorBidi"/>
          <w:sz w:val="28"/>
          <w:szCs w:val="28"/>
          <w:lang w:bidi="ar-EG"/>
        </w:rPr>
        <w:t xml:space="preserve"> olur. Yalan (insanı) kötülüğe, kötülük de cehenneme götürür. Kişi devamlı yalan </w:t>
      </w:r>
      <w:r w:rsidR="00F83B6B" w:rsidRPr="00AA12E2">
        <w:rPr>
          <w:rFonts w:asciiTheme="majorBidi" w:hAnsiTheme="majorBidi" w:cstheme="majorBidi"/>
          <w:sz w:val="28"/>
          <w:szCs w:val="28"/>
          <w:lang w:bidi="ar-EG"/>
        </w:rPr>
        <w:t>söylerse Allah katında yalancı olarak tescillenir.</w:t>
      </w:r>
      <w:r w:rsidRPr="00AA12E2">
        <w:rPr>
          <w:rStyle w:val="DipnotBavurusu"/>
          <w:rFonts w:asciiTheme="majorBidi" w:hAnsiTheme="majorBidi" w:cstheme="majorBidi"/>
          <w:sz w:val="28"/>
          <w:szCs w:val="28"/>
          <w:lang w:bidi="ar-EG"/>
        </w:rPr>
        <w:footnoteReference w:id="253"/>
      </w:r>
    </w:p>
    <w:p w:rsidR="00A37309" w:rsidRPr="00AA12E2" w:rsidRDefault="0060552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عْبُدُوا الرَّحْمَنَ، وَأَطْعِمُوا الطَّعَامَ، وَأَفْشُوا السَّلَامَ، تَدْخُلُوا الجَنَّةَ بِسَلَامٍ</w:t>
      </w:r>
      <w:r w:rsidR="00D9530B" w:rsidRPr="00AA12E2">
        <w:rPr>
          <w:rFonts w:ascii="Traditional Arabic" w:hAnsi="Traditional Arabic" w:cs="Traditional Arabic"/>
          <w:sz w:val="28"/>
          <w:szCs w:val="28"/>
          <w:lang w:bidi="ar-EG"/>
        </w:rPr>
        <w:t>/</w:t>
      </w:r>
      <w:r w:rsidR="00357E1C" w:rsidRPr="00AA12E2">
        <w:rPr>
          <w:rFonts w:ascii="Traditional Arabic" w:hAnsi="Traditional Arabic" w:cs="Traditional Arabic"/>
          <w:sz w:val="28"/>
          <w:szCs w:val="28"/>
          <w:lang w:bidi="ar-EG"/>
        </w:rPr>
        <w:t xml:space="preserve"> </w:t>
      </w:r>
      <w:r w:rsidR="00A37309" w:rsidRPr="00AA12E2">
        <w:rPr>
          <w:rFonts w:ascii="Traditional Arabic" w:hAnsi="Traditional Arabic" w:cs="Traditional Arabic"/>
          <w:sz w:val="28"/>
          <w:szCs w:val="28"/>
          <w:rtl/>
          <w:lang w:bidi="ar-EG"/>
        </w:rPr>
        <w:t>أَفْشِ السَّلَامَ، وَأَطِبِ الْكَلَامَ وَصِلِ الْأَرْحَامَ وَقُمْ</w:t>
      </w:r>
      <w:r w:rsidR="00A37309" w:rsidRPr="00AA12E2">
        <w:rPr>
          <w:rFonts w:ascii="Traditional Arabic" w:hAnsi="Traditional Arabic" w:cs="Traditional Arabic"/>
          <w:sz w:val="28"/>
          <w:szCs w:val="28"/>
          <w:lang w:bidi="ar-EG"/>
        </w:rPr>
        <w:t xml:space="preserve"> </w:t>
      </w:r>
      <w:r w:rsidR="00A37309" w:rsidRPr="00AA12E2">
        <w:rPr>
          <w:rFonts w:ascii="Traditional Arabic" w:hAnsi="Traditional Arabic" w:cs="Traditional Arabic"/>
          <w:sz w:val="28"/>
          <w:szCs w:val="28"/>
          <w:rtl/>
          <w:lang w:bidi="ar-EG"/>
        </w:rPr>
        <w:t>بِاللَّيْلِ، وَالنَّاسُ نِيَامٌ تَدْخُلِ الْجَنَّةَ بِسَلَامٍ</w:t>
      </w:r>
      <w:r w:rsidR="00D9530B" w:rsidRPr="00AA12E2">
        <w:rPr>
          <w:rFonts w:ascii="Traditional Arabic" w:hAnsi="Traditional Arabic" w:cs="Traditional Arabic"/>
          <w:sz w:val="28"/>
          <w:szCs w:val="28"/>
          <w:lang w:bidi="ar-EG"/>
        </w:rPr>
        <w:t>/</w:t>
      </w:r>
      <w:r w:rsidR="00512619" w:rsidRPr="00AA12E2">
        <w:rPr>
          <w:rFonts w:ascii="Traditional Arabic" w:hAnsi="Traditional Arabic" w:cs="Traditional Arabic"/>
          <w:sz w:val="28"/>
          <w:szCs w:val="28"/>
          <w:lang w:bidi="ar-EG"/>
        </w:rPr>
        <w:t xml:space="preserve"> </w:t>
      </w:r>
      <w:r w:rsidR="00512619" w:rsidRPr="00AA12E2">
        <w:rPr>
          <w:rFonts w:ascii="Traditional Arabic" w:hAnsi="Traditional Arabic" w:cs="Traditional Arabic"/>
          <w:sz w:val="28"/>
          <w:szCs w:val="28"/>
          <w:rtl/>
          <w:lang w:bidi="ar-EG"/>
        </w:rPr>
        <w:t>أَفْشِ السَّلَامَ، وَأَطْعِمِ الطَّعَامَ، وَصِلِ الْأَرْحَامَ، وَصَلِّ وَالنَّاسُ نِيَامٌ، ثُمَّ ادْخُلِ الْجَنَّةَ بِسَلَامٍ</w:t>
      </w:r>
      <w:r w:rsidR="0083314C" w:rsidRPr="00AA12E2">
        <w:rPr>
          <w:rFonts w:ascii="Traditional Arabic" w:hAnsi="Traditional Arabic" w:cs="Traditional Arabic"/>
          <w:sz w:val="28"/>
          <w:szCs w:val="28"/>
          <w:lang w:bidi="ar-EG"/>
        </w:rPr>
        <w:t xml:space="preserve"> </w:t>
      </w:r>
    </w:p>
    <w:p w:rsidR="00AB3743" w:rsidRPr="00AA12E2" w:rsidRDefault="00AB374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y insanlar! Selâmı yaygınlaştırın, yemek yedirin, akrabalık bağlarını gözetin ve insanlar uykudayken (gece) namaz kılın ki, esenlik içinde cennete giresiniz.</w:t>
      </w:r>
      <w:r w:rsidRPr="00AA12E2">
        <w:rPr>
          <w:rStyle w:val="DipnotBavurusu"/>
          <w:rFonts w:asciiTheme="majorBidi" w:hAnsiTheme="majorBidi" w:cstheme="majorBidi"/>
          <w:sz w:val="28"/>
          <w:szCs w:val="28"/>
          <w:lang w:bidi="ar-EG"/>
        </w:rPr>
        <w:footnoteReference w:id="254"/>
      </w:r>
    </w:p>
    <w:p w:rsidR="00221001" w:rsidRPr="00AA12E2" w:rsidRDefault="0022100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يَضْمَنْ لِي مَا بَيْنَ لَحْيَيْهِ وَمَا بَيْنَ رِجْلَيْهِ أَضْمَنْ لَهُ الجَنَّةَ</w:t>
      </w:r>
      <w:r w:rsidR="0083314C" w:rsidRPr="00AA12E2">
        <w:rPr>
          <w:rFonts w:ascii="Traditional Arabic" w:hAnsi="Traditional Arabic" w:cs="Traditional Arabic"/>
          <w:sz w:val="28"/>
          <w:szCs w:val="28"/>
          <w:lang w:bidi="ar-EG"/>
        </w:rPr>
        <w:t xml:space="preserve"> </w:t>
      </w:r>
    </w:p>
    <w:p w:rsidR="00BC7B23" w:rsidRPr="00AA12E2" w:rsidRDefault="00BC7B2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 bana iki </w:t>
      </w:r>
      <w:r w:rsidR="009F4F9D" w:rsidRPr="00AA12E2">
        <w:rPr>
          <w:rFonts w:asciiTheme="majorBidi" w:hAnsiTheme="majorBidi" w:cstheme="majorBidi"/>
          <w:sz w:val="28"/>
          <w:szCs w:val="28"/>
          <w:lang w:bidi="ar-EG"/>
        </w:rPr>
        <w:t>çene kemiğinin</w:t>
      </w:r>
      <w:r w:rsidRPr="00AA12E2">
        <w:rPr>
          <w:rFonts w:asciiTheme="majorBidi" w:hAnsiTheme="majorBidi" w:cstheme="majorBidi"/>
          <w:sz w:val="28"/>
          <w:szCs w:val="28"/>
          <w:lang w:bidi="ar-EG"/>
        </w:rPr>
        <w:t xml:space="preserve"> arasındakini </w:t>
      </w:r>
      <w:r w:rsidR="009F4F9D" w:rsidRPr="00AA12E2">
        <w:rPr>
          <w:rFonts w:asciiTheme="majorBidi" w:hAnsiTheme="majorBidi" w:cstheme="majorBidi"/>
          <w:sz w:val="28"/>
          <w:szCs w:val="28"/>
          <w:lang w:bidi="ar-EG"/>
        </w:rPr>
        <w:t xml:space="preserve">(dilini) </w:t>
      </w:r>
      <w:r w:rsidRPr="00AA12E2">
        <w:rPr>
          <w:rFonts w:asciiTheme="majorBidi" w:hAnsiTheme="majorBidi" w:cstheme="majorBidi"/>
          <w:sz w:val="28"/>
          <w:szCs w:val="28"/>
          <w:lang w:bidi="ar-EG"/>
        </w:rPr>
        <w:t xml:space="preserve">ve iki bacağının arasındakini </w:t>
      </w:r>
      <w:r w:rsidR="009F4F9D" w:rsidRPr="00AA12E2">
        <w:rPr>
          <w:rFonts w:asciiTheme="majorBidi" w:hAnsiTheme="majorBidi" w:cstheme="majorBidi"/>
          <w:sz w:val="28"/>
          <w:szCs w:val="28"/>
          <w:lang w:bidi="ar-EG"/>
        </w:rPr>
        <w:t xml:space="preserve">(tenasül uzvunu) </w:t>
      </w:r>
      <w:r w:rsidRPr="00AA12E2">
        <w:rPr>
          <w:rFonts w:asciiTheme="majorBidi" w:hAnsiTheme="majorBidi" w:cstheme="majorBidi"/>
          <w:sz w:val="28"/>
          <w:szCs w:val="28"/>
          <w:lang w:bidi="ar-EG"/>
        </w:rPr>
        <w:t>korumayı garanti ederse, ben de onun için cenneti garanti ederim.</w:t>
      </w:r>
      <w:r w:rsidR="009F4F9D" w:rsidRPr="00AA12E2">
        <w:rPr>
          <w:rStyle w:val="DipnotBavurusu"/>
          <w:rFonts w:asciiTheme="majorBidi" w:hAnsiTheme="majorBidi" w:cstheme="majorBidi"/>
          <w:sz w:val="28"/>
          <w:szCs w:val="28"/>
          <w:lang w:bidi="ar-EG"/>
        </w:rPr>
        <w:footnoteReference w:id="255"/>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فَمَنْ أَحَبَّ أَنْ يُزَحْزَحَ عَنِ النَّارِ، وَيُدْخَلَ الْجَنَّةَ، فَلْتَأْتِهِ مَنِيَّتُهُ وَهُوَ يُؤْمِنُ بِاللهِ وَالْيَوْمِ الْآخِرِ، وَلْيَأْتِ إِلَى النَّاسِ الَّذِي يُحِبُّ أَنْ يُؤْتَى إِلَيْهِ</w:t>
      </w:r>
      <w:r w:rsidRPr="00AA12E2">
        <w:rPr>
          <w:rFonts w:ascii="Traditional Arabic" w:hAnsi="Traditional Arabic" w:cs="Traditional Arabic"/>
          <w:sz w:val="28"/>
          <w:szCs w:val="28"/>
          <w:lang w:bidi="ar-EG"/>
        </w:rPr>
        <w:t xml:space="preserve"> </w:t>
      </w:r>
    </w:p>
    <w:p w:rsidR="002B1ABC" w:rsidRPr="00AA12E2" w:rsidRDefault="002B1AB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rPr>
        <w:t>Kim, cehennemden uzaklaştırılıp cennete konulmayı isterse, ölümünü, Allah'a ve âhirete inanmış olarak karşılasın. Bir de başkalarına karşı, kendisine nasıl davranılmasınd</w:t>
      </w:r>
      <w:r w:rsidR="00B622F5" w:rsidRPr="00AA12E2">
        <w:rPr>
          <w:rFonts w:asciiTheme="majorBidi" w:hAnsiTheme="majorBidi" w:cstheme="majorBidi"/>
          <w:sz w:val="28"/>
          <w:szCs w:val="28"/>
        </w:rPr>
        <w:t>an hoşlanıyorsa öyle davransın.</w:t>
      </w:r>
      <w:r w:rsidRPr="00AA12E2">
        <w:rPr>
          <w:rStyle w:val="DipnotBavurusu"/>
          <w:rFonts w:asciiTheme="majorBidi" w:hAnsiTheme="majorBidi" w:cstheme="majorBidi"/>
          <w:sz w:val="28"/>
          <w:szCs w:val="28"/>
        </w:rPr>
        <w:footnoteReference w:id="256"/>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حَامِلَاتٌ وَالِدَاتٌ رَحِيمَاتٌ بِأَوْلَادِهِنَّ لَوْلَا مَا يَصْنَعْنَ بِأَزْوَاجِهِنَّ لَدَخَلَتْ</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مُصَلِّيَاتُهُنَّ الْجَنَّةَ</w:t>
      </w:r>
      <w:r w:rsidRPr="00AA12E2">
        <w:rPr>
          <w:rFonts w:ascii="Traditional Arabic" w:hAnsi="Traditional Arabic" w:cs="Traditional Arabic"/>
          <w:sz w:val="28"/>
          <w:szCs w:val="28"/>
          <w:lang w:bidi="ar-EG"/>
        </w:rPr>
        <w:t xml:space="preserve"> </w:t>
      </w:r>
    </w:p>
    <w:p w:rsidR="003A3E1F" w:rsidRPr="00AA12E2" w:rsidRDefault="003A3E1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adınlar çocukları gebelik süresince taşırlar, doğururlar, çocuklarına merhametle davranırlar, (bu takdir edilecek davranışlarının yanında) bir de kocalarına yaptıkları (şikâyet tarzı bazı davranışları) olmasa, içlerinden namaz kılanları cennete girerler.</w:t>
      </w:r>
      <w:r w:rsidRPr="00AA12E2">
        <w:rPr>
          <w:rStyle w:val="DipnotBavurusu"/>
          <w:rFonts w:asciiTheme="majorBidi" w:hAnsiTheme="majorBidi" w:cstheme="majorBidi"/>
          <w:sz w:val="28"/>
          <w:szCs w:val="28"/>
          <w:lang w:bidi="ar-EG"/>
        </w:rPr>
        <w:footnoteReference w:id="257"/>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فَارَقَ الرُّوحُ الْجَسَدَ وَهُوَ بَرِيءٌ مِنْ ثَلَاثٍ دَخَلَ الْجَنَّةَ: الْكِبْرِ، وَالدَّيْنِ، وَالْغُلُولِ</w:t>
      </w:r>
      <w:r w:rsidRPr="00AA12E2">
        <w:rPr>
          <w:rFonts w:ascii="Traditional Arabic" w:hAnsi="Traditional Arabic" w:cs="Traditional Arabic"/>
          <w:sz w:val="28"/>
          <w:szCs w:val="28"/>
          <w:lang w:bidi="ar-EG"/>
        </w:rPr>
        <w:t xml:space="preserve"> </w:t>
      </w:r>
    </w:p>
    <w:p w:rsidR="00B21F51" w:rsidRPr="00AA12E2" w:rsidRDefault="00B21F51"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Kimin ruhu şu üç şeyden uzak bir şekilde cesedinden ayrılırsa cennete girer: Kibir, borç ve ğulul (kamu malından yapılan haksı</w:t>
      </w:r>
      <w:r w:rsidR="001135DB" w:rsidRPr="00AA12E2">
        <w:rPr>
          <w:rFonts w:asciiTheme="majorBidi" w:hAnsiTheme="majorBidi" w:cstheme="majorBidi"/>
          <w:sz w:val="28"/>
          <w:szCs w:val="28"/>
          <w:lang w:bidi="ar-EG"/>
        </w:rPr>
        <w:t>z kazanç).</w:t>
      </w:r>
      <w:r w:rsidRPr="00AA12E2">
        <w:rPr>
          <w:rStyle w:val="DipnotBavurusu"/>
          <w:rFonts w:asciiTheme="majorBidi" w:hAnsiTheme="majorBidi" w:cstheme="majorBidi"/>
          <w:sz w:val="28"/>
          <w:szCs w:val="28"/>
          <w:lang w:bidi="ar-EG"/>
        </w:rPr>
        <w:footnoteReference w:id="258"/>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احْتَسَبَ ثَلَاثَةً مِنْ صُلْبِهِ دَخَلَ الْجَنَّةَ</w:t>
      </w:r>
      <w:r w:rsidR="00142F72"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لَا يَمُوتُ لِإِحْدَاكُنَّ ثَلَاثَةٌ مِنَ الْوَلَدِ فَتَحْتَسِبَهُ، إِلَّا دَخَلَتِ الْجَنَّةَ» فَقَالَتِ امْرَأَةٌ مِنْهُنَّ: أَوِ اثْنَيْنِ يَا رَسُولَ اللهِ؟ قَالَ: «أَوِ اثْنَيْنِ»</w:t>
      </w:r>
      <w:r w:rsidRPr="00AA12E2">
        <w:rPr>
          <w:rFonts w:ascii="Traditional Arabic" w:hAnsi="Traditional Arabic" w:cs="Traditional Arabic"/>
          <w:sz w:val="28"/>
          <w:szCs w:val="28"/>
          <w:lang w:bidi="ar-EG"/>
        </w:rPr>
        <w:t xml:space="preserve"> </w:t>
      </w:r>
    </w:p>
    <w:p w:rsidR="00A70E6B" w:rsidRPr="00AA12E2" w:rsidRDefault="00A70E6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 ölen üç çocuğu (sebebiyle sabreder ve sabrına mukabil onlar) </w:t>
      </w:r>
      <w:r w:rsidR="00F608D8" w:rsidRPr="00AA12E2">
        <w:rPr>
          <w:rFonts w:asciiTheme="majorBidi" w:hAnsiTheme="majorBidi" w:cstheme="majorBidi"/>
          <w:sz w:val="28"/>
          <w:szCs w:val="28"/>
          <w:lang w:bidi="ar-EG"/>
        </w:rPr>
        <w:t>dolayısıyla</w:t>
      </w:r>
      <w:r w:rsidRPr="00AA12E2">
        <w:rPr>
          <w:rFonts w:asciiTheme="majorBidi" w:hAnsiTheme="majorBidi" w:cstheme="majorBidi"/>
          <w:sz w:val="28"/>
          <w:szCs w:val="28"/>
          <w:lang w:bidi="ar-EG"/>
        </w:rPr>
        <w:t xml:space="preserve"> mükâfatını (yüce Allah’tan) beklerse, cennete girer.</w:t>
      </w:r>
      <w:r w:rsidR="00F608D8" w:rsidRPr="00AA12E2">
        <w:rPr>
          <w:rStyle w:val="DipnotBavurusu"/>
          <w:rFonts w:asciiTheme="majorBidi" w:hAnsiTheme="majorBidi" w:cstheme="majorBidi"/>
          <w:sz w:val="28"/>
          <w:szCs w:val="28"/>
          <w:lang w:bidi="ar-EG"/>
        </w:rPr>
        <w:footnoteReference w:id="259"/>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أَكَلَ طَيِّبًا، وَعَمِلَ فِي سُنَّةٍ، وَأَمِنَ النَّاسُ بَوَائِقَهُ دَخَلَ الجَنَّةَ</w:t>
      </w:r>
      <w:r w:rsidRPr="00AA12E2">
        <w:rPr>
          <w:rFonts w:ascii="Traditional Arabic" w:hAnsi="Traditional Arabic" w:cs="Traditional Arabic"/>
          <w:sz w:val="28"/>
          <w:szCs w:val="28"/>
          <w:lang w:bidi="ar-EG"/>
        </w:rPr>
        <w:t xml:space="preserve"> </w:t>
      </w:r>
    </w:p>
    <w:p w:rsidR="001135DB" w:rsidRPr="00AA12E2" w:rsidRDefault="001135D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helal yer, sünnet üzere amel eder ve insanlar kendisinden kötülük beklemezse (güvende olurlarsa) cennete girer.</w:t>
      </w:r>
      <w:r w:rsidRPr="00AA12E2">
        <w:rPr>
          <w:rStyle w:val="DipnotBavurusu"/>
          <w:rFonts w:asciiTheme="majorBidi" w:hAnsiTheme="majorBidi" w:cstheme="majorBidi"/>
          <w:sz w:val="28"/>
          <w:szCs w:val="28"/>
          <w:lang w:bidi="ar-EG"/>
        </w:rPr>
        <w:footnoteReference w:id="260"/>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يُّمَا امْرَأَةٍ مَاتَتْ وَزَوْجُهَا عَنْهَا رَاضٍ دَخَلَتِ الجَنَّةَ</w:t>
      </w:r>
      <w:r w:rsidRPr="00AA12E2">
        <w:rPr>
          <w:rFonts w:ascii="Traditional Arabic" w:hAnsi="Traditional Arabic" w:cs="Traditional Arabic"/>
          <w:sz w:val="28"/>
          <w:szCs w:val="28"/>
          <w:lang w:bidi="ar-EG"/>
        </w:rPr>
        <w:t xml:space="preserve"> </w:t>
      </w:r>
    </w:p>
    <w:p w:rsidR="00765E1B" w:rsidRPr="00AA12E2" w:rsidRDefault="00765E1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angi kadın kocası kendisinden razı olmuş halde ölürse cennete girer.</w:t>
      </w:r>
      <w:r w:rsidRPr="00AA12E2">
        <w:rPr>
          <w:rStyle w:val="DipnotBavurusu"/>
          <w:rFonts w:asciiTheme="majorBidi" w:hAnsiTheme="majorBidi" w:cstheme="majorBidi"/>
          <w:sz w:val="28"/>
          <w:szCs w:val="28"/>
          <w:lang w:bidi="ar-EG"/>
        </w:rPr>
        <w:footnoteReference w:id="261"/>
      </w:r>
      <w:r w:rsidRPr="00AA12E2">
        <w:rPr>
          <w:rFonts w:asciiTheme="majorBidi" w:hAnsiTheme="majorBidi" w:cstheme="majorBidi"/>
          <w:sz w:val="28"/>
          <w:szCs w:val="28"/>
          <w:lang w:bidi="ar-EG"/>
        </w:rPr>
        <w:t xml:space="preserve"> </w:t>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انَتْ لَهُ أُخْتَانِ، فَأَحْسَنَ صُحْبَتَهُمَا مَا صَحِبَتَاهُ، دَخَلَ بِهِمَا الْجَنَّةَ» ، وَقَالَ مُحَمَّدُ بْنُ عُبَيْدٍ: «تُدْرِكُ لَهُ ابْنَتَانِ، فَيَحْسَنَ إِلَيْهِمَا مَا صَحِبَتَاهُ، إِلَّا أَدْخَلَهُ اللَّهُ تَعَالَى الْجَنَّةَ»</w:t>
      </w:r>
      <w:r w:rsidRPr="00AA12E2">
        <w:rPr>
          <w:rFonts w:ascii="Traditional Arabic" w:hAnsi="Traditional Arabic" w:cs="Traditional Arabic"/>
          <w:sz w:val="28"/>
          <w:szCs w:val="28"/>
          <w:lang w:bidi="ar-EG"/>
        </w:rPr>
        <w:t xml:space="preserve"> </w:t>
      </w:r>
    </w:p>
    <w:p w:rsidR="000D4F79" w:rsidRPr="00AA12E2" w:rsidRDefault="000D4F7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in iki kız kardeşi olup da onlarla iyi arkadaşlık yapar</w:t>
      </w:r>
      <w:r w:rsidR="00B86681" w:rsidRPr="00AA12E2">
        <w:rPr>
          <w:rFonts w:asciiTheme="majorBidi" w:hAnsiTheme="majorBidi" w:cstheme="majorBidi"/>
          <w:sz w:val="28"/>
          <w:szCs w:val="28"/>
          <w:lang w:bidi="ar-EG"/>
        </w:rPr>
        <w:t>sa</w:t>
      </w:r>
      <w:r w:rsidRPr="00AA12E2">
        <w:rPr>
          <w:rFonts w:asciiTheme="majorBidi" w:hAnsiTheme="majorBidi" w:cstheme="majorBidi"/>
          <w:sz w:val="28"/>
          <w:szCs w:val="28"/>
          <w:lang w:bidi="ar-EG"/>
        </w:rPr>
        <w:t>, onlar sebebiyle cennete girer. Diğer rivayette: Kimin iki kız çocuğu olur da onlarla beraber olduğu sürece onlara iyilik yaparsa yüce Allah onu cennete alır.</w:t>
      </w:r>
      <w:r w:rsidRPr="00AA12E2">
        <w:rPr>
          <w:rStyle w:val="DipnotBavurusu"/>
          <w:rFonts w:asciiTheme="majorBidi" w:hAnsiTheme="majorBidi" w:cstheme="majorBidi"/>
          <w:sz w:val="28"/>
          <w:szCs w:val="28"/>
          <w:lang w:bidi="ar-EG"/>
        </w:rPr>
        <w:footnoteReference w:id="262"/>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كانَت له أُنثى، فلم يَئِدْها, ولم يُهِنْها, ولم يُؤثِرْ ولدَه عليها -قال: يعني الذكورَ-، أدخلَه اللهُ الجنةَ</w:t>
      </w:r>
      <w:r w:rsidRPr="00AA12E2">
        <w:rPr>
          <w:rFonts w:ascii="Traditional Arabic" w:hAnsi="Traditional Arabic" w:cs="Traditional Arabic"/>
          <w:sz w:val="28"/>
          <w:szCs w:val="28"/>
          <w:lang w:bidi="ar-EG"/>
        </w:rPr>
        <w:t xml:space="preserve"> </w:t>
      </w:r>
    </w:p>
    <w:p w:rsidR="00E63FB5" w:rsidRPr="00AA12E2" w:rsidRDefault="00E63FB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Kimin bir kız çocuğu olur da onu gömmez, küçük görmez, erkek çocuğunu ona tercih etmezse yüce Allah onu cennete alır.</w:t>
      </w:r>
      <w:r w:rsidRPr="00AA12E2">
        <w:rPr>
          <w:rStyle w:val="DipnotBavurusu"/>
          <w:rFonts w:asciiTheme="majorBidi" w:hAnsiTheme="majorBidi" w:cstheme="majorBidi"/>
          <w:sz w:val="28"/>
          <w:szCs w:val="28"/>
          <w:lang w:bidi="ar-EG"/>
        </w:rPr>
        <w:footnoteReference w:id="263"/>
      </w:r>
    </w:p>
    <w:p w:rsidR="00B21F51" w:rsidRPr="00AA12E2" w:rsidRDefault="00B21F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عالَ ثلاثَ بَنَاتٍ، فأدَّبهُن، وزَوَّجَهُنَّ، وأحْسَنَ اليهنَّ، فلهُ الجَنَّةُ</w:t>
      </w:r>
      <w:r w:rsidRPr="00AA12E2">
        <w:rPr>
          <w:rFonts w:ascii="Traditional Arabic" w:hAnsi="Traditional Arabic" w:cs="Traditional Arabic"/>
          <w:sz w:val="28"/>
          <w:szCs w:val="28"/>
          <w:lang w:bidi="ar-EG"/>
        </w:rPr>
        <w:t xml:space="preserve"> </w:t>
      </w:r>
    </w:p>
    <w:p w:rsidR="00415DF3" w:rsidRPr="00AA12E2" w:rsidRDefault="00415DF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üç kız çocuğunun geçimini sağlarsa, onlara güzel bir terbiye verirse, onları evlendirirse ve onlara iyi davranırsa cenneti kazanır.</w:t>
      </w:r>
      <w:r w:rsidRPr="00AA12E2">
        <w:rPr>
          <w:rStyle w:val="DipnotBavurusu"/>
          <w:rFonts w:asciiTheme="majorBidi" w:hAnsiTheme="majorBidi" w:cstheme="majorBidi"/>
          <w:sz w:val="28"/>
          <w:szCs w:val="28"/>
          <w:lang w:bidi="ar-EG"/>
        </w:rPr>
        <w:footnoteReference w:id="264"/>
      </w:r>
    </w:p>
    <w:p w:rsidR="00E35DC8" w:rsidRPr="00AA12E2" w:rsidRDefault="00E35DC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بَ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يْ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زْنُ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فِظَ</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رْجَ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p>
    <w:p w:rsidR="00E35DC8" w:rsidRPr="00AA12E2" w:rsidRDefault="00E35DC8"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Ey Kureyş gençleri, zina etmeyin, kim iffetini korursa ona </w:t>
      </w:r>
      <w:r w:rsidRPr="00AA12E2">
        <w:rPr>
          <w:rFonts w:asciiTheme="majorBidi" w:hAnsiTheme="majorBidi" w:cstheme="majorBidi"/>
          <w:b/>
          <w:bCs/>
          <w:sz w:val="28"/>
          <w:szCs w:val="28"/>
          <w:lang w:bidi="ar-EG"/>
        </w:rPr>
        <w:t>cennet vardı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265"/>
      </w:r>
    </w:p>
    <w:p w:rsidR="00A727F9" w:rsidRPr="00AA12E2" w:rsidRDefault="00A727F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 مَنْ كُنَّ فِيهِ حَاسَبَهُ اللَّهُ حِسَابًا يَسِيرًا وَأَدْخَلَهُ الْجَنَّةَ بِرَحْمَتِهِ» قَالُوا: لِمَنْ يَا رَسُولَ اللَّهِ؟ قَالَ: «تُعْطِي مَنْ حَرَمَكَ، وَتَعْفُو عَمَّنْ ظَلَمَكَ، وَتَصِلُ مَنْ قَطَعَكَ»</w:t>
      </w:r>
      <w:r w:rsidR="00A64B5D" w:rsidRPr="00AA12E2">
        <w:rPr>
          <w:rFonts w:ascii="Traditional Arabic" w:hAnsi="Traditional Arabic" w:cs="Traditional Arabic"/>
          <w:sz w:val="28"/>
          <w:szCs w:val="28"/>
          <w:lang w:bidi="ar-EG"/>
        </w:rPr>
        <w:t xml:space="preserve"> </w:t>
      </w:r>
    </w:p>
    <w:p w:rsidR="002A6A0C" w:rsidRPr="00AA12E2" w:rsidRDefault="00867BB3"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w:t>
      </w:r>
      <w:r w:rsidR="00C00D60" w:rsidRPr="00AA12E2">
        <w:rPr>
          <w:rFonts w:asciiTheme="majorBidi" w:hAnsiTheme="majorBidi" w:cstheme="majorBidi"/>
          <w:sz w:val="28"/>
          <w:szCs w:val="28"/>
          <w:lang w:bidi="ar-EG"/>
        </w:rPr>
        <w:t xml:space="preserve">Üç </w:t>
      </w:r>
      <w:r w:rsidRPr="00AA12E2">
        <w:rPr>
          <w:rFonts w:asciiTheme="majorBidi" w:hAnsiTheme="majorBidi" w:cstheme="majorBidi"/>
          <w:sz w:val="28"/>
          <w:szCs w:val="28"/>
          <w:lang w:bidi="ar-EG"/>
        </w:rPr>
        <w:t>özellik</w:t>
      </w:r>
      <w:r w:rsidR="00C00D60" w:rsidRPr="00AA12E2">
        <w:rPr>
          <w:rFonts w:asciiTheme="majorBidi" w:hAnsiTheme="majorBidi" w:cstheme="majorBidi"/>
          <w:sz w:val="28"/>
          <w:szCs w:val="28"/>
          <w:lang w:bidi="ar-EG"/>
        </w:rPr>
        <w:t xml:space="preserve"> vardır ki onlar kimde bulunursa </w:t>
      </w:r>
      <w:r w:rsidRPr="00AA12E2">
        <w:rPr>
          <w:rFonts w:asciiTheme="majorBidi" w:hAnsiTheme="majorBidi" w:cstheme="majorBidi"/>
          <w:sz w:val="28"/>
          <w:szCs w:val="28"/>
          <w:lang w:bidi="ar-EG"/>
        </w:rPr>
        <w:t xml:space="preserve">yüce </w:t>
      </w:r>
      <w:r w:rsidR="00C00D60" w:rsidRPr="00AA12E2">
        <w:rPr>
          <w:rFonts w:asciiTheme="majorBidi" w:hAnsiTheme="majorBidi" w:cstheme="majorBidi"/>
          <w:sz w:val="28"/>
          <w:szCs w:val="28"/>
          <w:lang w:bidi="ar-EG"/>
        </w:rPr>
        <w:t>Allah onun hesabını kolaylaştırır ve onu rahmetiyle cennetine sokar.”</w:t>
      </w:r>
      <w:r w:rsidRPr="00AA12E2">
        <w:rPr>
          <w:rFonts w:asciiTheme="majorBidi" w:hAnsiTheme="majorBidi" w:cstheme="majorBidi"/>
          <w:sz w:val="28"/>
          <w:szCs w:val="28"/>
          <w:lang w:bidi="ar-EG"/>
        </w:rPr>
        <w:t xml:space="preserve"> Sahabe:</w:t>
      </w:r>
      <w:r w:rsidR="00C00D60" w:rsidRPr="00AA12E2">
        <w:rPr>
          <w:rFonts w:asciiTheme="majorBidi" w:hAnsiTheme="majorBidi" w:cstheme="majorBidi"/>
          <w:sz w:val="28"/>
          <w:szCs w:val="28"/>
          <w:lang w:bidi="ar-EG"/>
        </w:rPr>
        <w:t xml:space="preserve"> “Bunlar nedir yâ Resûlallah?” diye sorduklarında Peygamberimiz, “Sana vermeyene vermen, sana zulmedeni affetmen ve sana gelmeyene gitmendir</w:t>
      </w:r>
      <w:r w:rsidR="002A6A0C" w:rsidRPr="00AA12E2">
        <w:rPr>
          <w:rFonts w:asciiTheme="majorBidi" w:hAnsiTheme="majorBidi" w:cstheme="majorBidi"/>
          <w:sz w:val="28"/>
          <w:szCs w:val="28"/>
          <w:lang w:bidi="ar-EG"/>
        </w:rPr>
        <w:t>.</w:t>
      </w:r>
      <w:r w:rsidR="00007373" w:rsidRPr="00AA12E2">
        <w:rPr>
          <w:rFonts w:asciiTheme="majorBidi" w:hAnsiTheme="majorBidi" w:cstheme="majorBidi"/>
          <w:sz w:val="28"/>
          <w:szCs w:val="28"/>
          <w:lang w:bidi="ar-EG"/>
        </w:rPr>
        <w:t>” d</w:t>
      </w:r>
      <w:r w:rsidR="00C00D60" w:rsidRPr="00AA12E2">
        <w:rPr>
          <w:rFonts w:asciiTheme="majorBidi" w:hAnsiTheme="majorBidi" w:cstheme="majorBidi"/>
          <w:sz w:val="28"/>
          <w:szCs w:val="28"/>
          <w:lang w:bidi="ar-EG"/>
        </w:rPr>
        <w:t>emiştir.</w:t>
      </w:r>
      <w:r w:rsidRPr="00AA12E2">
        <w:rPr>
          <w:rStyle w:val="DipnotBavurusu"/>
          <w:rFonts w:asciiTheme="majorBidi" w:hAnsiTheme="majorBidi" w:cstheme="majorBidi"/>
          <w:sz w:val="28"/>
          <w:szCs w:val="28"/>
          <w:lang w:bidi="ar-EG"/>
        </w:rPr>
        <w:footnoteReference w:id="266"/>
      </w:r>
    </w:p>
    <w:p w:rsidR="00000BDB" w:rsidRPr="00AA12E2" w:rsidRDefault="00000B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قَدْ رَأَيْتُ رَجُلًا يَتَقَلَّبُ فِي الْجَنَّةِ، فِي شَجَرَةٍ قَطَعَهَا مِنْ ظَهْرِ الطَّرِيقِ، كَانَتْ تُؤْذِي النَّاسَ</w:t>
      </w:r>
      <w:r w:rsidR="00AF4440" w:rsidRPr="00AA12E2">
        <w:rPr>
          <w:rFonts w:ascii="Traditional Arabic" w:hAnsi="Traditional Arabic" w:cs="Traditional Arabic"/>
          <w:sz w:val="28"/>
          <w:szCs w:val="28"/>
          <w:lang w:bidi="ar-EG"/>
        </w:rPr>
        <w:t xml:space="preserve"> </w:t>
      </w:r>
    </w:p>
    <w:p w:rsidR="000D4F79" w:rsidRPr="00AA12E2" w:rsidRDefault="000D4F7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ol üzerinde insanlara rahatsızlık veren bir ağacı kestiği için bir adamın cennette nimetler içinde yüzdüğünü gördüm.</w:t>
      </w:r>
      <w:r w:rsidRPr="00AA12E2">
        <w:rPr>
          <w:rStyle w:val="DipnotBavurusu"/>
          <w:rFonts w:asciiTheme="majorBidi" w:hAnsiTheme="majorBidi" w:cstheme="majorBidi"/>
          <w:sz w:val="28"/>
          <w:szCs w:val="28"/>
          <w:lang w:bidi="ar-EG"/>
        </w:rPr>
        <w:footnoteReference w:id="267"/>
      </w:r>
    </w:p>
    <w:p w:rsidR="008706A1" w:rsidRPr="00AA12E2" w:rsidRDefault="008706A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ئِشَ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ءَتْ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سْكِي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حْ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تَ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طْعَمْ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لَا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مَرَ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عْطَ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حِدَ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مْ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رَفَعَ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مْ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تَأْكُ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سْتَطْعَمَ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تَا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شَ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تَّمْ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أْكُ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عْجَبَ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أْنُ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ذَكَرْ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نَعَ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جَ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تَقَ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hint="eastAsia"/>
          <w:sz w:val="28"/>
          <w:szCs w:val="28"/>
          <w:rtl/>
          <w:lang w:bidi="ar-EG"/>
        </w:rPr>
        <w:t>»</w:t>
      </w:r>
    </w:p>
    <w:p w:rsidR="008706A1" w:rsidRPr="00AA12E2" w:rsidRDefault="008706A1" w:rsidP="00F23237">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Hz. Aişe anlatıyor: Bana yoksul bir kadın iki kızını taşıyarak geldi. Ona üç hurma verdim. İki kızına birer hurma verdi, kadın kendisi de kalan hurmayı ağzına götürmüşken iki kızı o hurmayı da istediler. Kadın da o hurmayı da ikiye bölerek iki kızına paylaştırdı. Bu davranışı benim hoşuma gitmişti. Bunu Rasulullah’a </w:t>
      </w:r>
      <w:r w:rsidR="000E60EE" w:rsidRPr="00AA12E2">
        <w:rPr>
          <w:rFonts w:asciiTheme="majorBidi" w:hAnsiTheme="majorBidi" w:cstheme="majorBidi"/>
          <w:sz w:val="28"/>
          <w:szCs w:val="28"/>
          <w:lang w:bidi="ar-EG"/>
        </w:rPr>
        <w:t xml:space="preserve">(sav) </w:t>
      </w:r>
      <w:r w:rsidRPr="00AA12E2">
        <w:rPr>
          <w:rFonts w:asciiTheme="majorBidi" w:hAnsiTheme="majorBidi" w:cstheme="majorBidi"/>
          <w:sz w:val="28"/>
          <w:szCs w:val="28"/>
          <w:lang w:bidi="ar-EG"/>
        </w:rPr>
        <w:t>anlatınca “</w:t>
      </w:r>
      <w:r w:rsidR="000E60EE" w:rsidRPr="00AA12E2">
        <w:rPr>
          <w:rFonts w:asciiTheme="majorBidi" w:hAnsiTheme="majorBidi" w:cstheme="majorBidi"/>
          <w:sz w:val="28"/>
          <w:szCs w:val="28"/>
          <w:lang w:bidi="ar-EG"/>
        </w:rPr>
        <w:t>Yüce Allah o kadını</w:t>
      </w:r>
      <w:r w:rsidRPr="00AA12E2">
        <w:rPr>
          <w:rFonts w:asciiTheme="majorBidi" w:hAnsiTheme="majorBidi" w:cstheme="majorBidi"/>
          <w:sz w:val="28"/>
          <w:szCs w:val="28"/>
          <w:lang w:bidi="ar-EG"/>
        </w:rPr>
        <w:t xml:space="preserve"> bu davranışı sebebiyle cennetlik kıldı veya cehennemden kurtardı.” buyurdu.</w:t>
      </w:r>
      <w:r w:rsidR="000E60EE" w:rsidRPr="00AA12E2">
        <w:rPr>
          <w:rStyle w:val="DipnotBavurusu"/>
          <w:rFonts w:asciiTheme="majorBidi" w:hAnsiTheme="majorBidi" w:cstheme="majorBidi"/>
          <w:sz w:val="28"/>
          <w:szCs w:val="28"/>
          <w:lang w:bidi="ar-EG"/>
        </w:rPr>
        <w:footnoteReference w:id="268"/>
      </w:r>
      <w:r w:rsidRPr="00AA12E2">
        <w:rPr>
          <w:rFonts w:asciiTheme="majorBidi" w:hAnsiTheme="majorBidi" w:cstheme="majorBidi"/>
          <w:sz w:val="28"/>
          <w:szCs w:val="28"/>
          <w:lang w:bidi="ar-EG"/>
        </w:rPr>
        <w:t xml:space="preserve"> </w:t>
      </w:r>
    </w:p>
    <w:p w:rsidR="0060483D" w:rsidRPr="00AA12E2" w:rsidRDefault="0060483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ذَا صَلَّتِ الْمَرْأَةُ خَمْسَهَا، وَصَامَتْ شَهْرَهَا، وَحَفِظَتْ فَرْجَهَا، وَأَطَاعَتْ زَوْجَهَا قِيلَ لَهَا: ادْخُلِي الْجَنَّةَ مِنْ أَيِّ أَبْوَابِ الْجَنَّةِ شِئْتِ</w:t>
      </w:r>
      <w:r w:rsidR="00AF4440" w:rsidRPr="00AA12E2">
        <w:rPr>
          <w:rFonts w:ascii="Traditional Arabic" w:hAnsi="Traditional Arabic" w:cs="Traditional Arabic"/>
          <w:sz w:val="28"/>
          <w:szCs w:val="28"/>
          <w:lang w:bidi="ar-EG"/>
        </w:rPr>
        <w:t xml:space="preserve"> </w:t>
      </w:r>
    </w:p>
    <w:p w:rsidR="00AE36E9" w:rsidRPr="00AA12E2" w:rsidRDefault="00AE36E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Bir kadın beş vakit namazını kılar, Ramazan orucunu tutar, iffetini korur ve kocasına itaat ederse ona cennetin istediğin kapısından cennete girebileceği söylenir.</w:t>
      </w:r>
      <w:r w:rsidRPr="00AA12E2">
        <w:rPr>
          <w:rStyle w:val="DipnotBavurusu"/>
          <w:rFonts w:asciiTheme="majorBidi" w:hAnsiTheme="majorBidi" w:cstheme="majorBidi"/>
          <w:sz w:val="28"/>
          <w:szCs w:val="28"/>
          <w:lang w:bidi="ar-EG"/>
        </w:rPr>
        <w:footnoteReference w:id="269"/>
      </w:r>
    </w:p>
    <w:p w:rsidR="00B56772" w:rsidRPr="00AA12E2" w:rsidRDefault="00B5677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اتَ رَجُلٌ، فَقِيلَ لَهُ، قَالَ: كُنْتُ أُبَايِعُ النَّاسَ، فَأَتَجَوَّزُ عَنِ المُوسِرِ، وَأُخَفِّفُ عَنِ المُعْسِرِ، فَغُفِرَ لَهُ</w:t>
      </w:r>
      <w:r w:rsidR="00AF4440" w:rsidRPr="00AA12E2">
        <w:rPr>
          <w:rFonts w:ascii="Traditional Arabic" w:hAnsi="Traditional Arabic" w:cs="Traditional Arabic"/>
          <w:sz w:val="28"/>
          <w:szCs w:val="28"/>
          <w:lang w:bidi="ar-EG"/>
        </w:rPr>
        <w:t xml:space="preserve"> </w:t>
      </w:r>
    </w:p>
    <w:p w:rsidR="003A7040" w:rsidRPr="00AA12E2" w:rsidRDefault="003A704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r adam öldü, ona (hayatında hayır namına ne yaptığı) soruldu. O da insanlarla alış veriş yapardım, </w:t>
      </w:r>
      <w:r w:rsidR="00A04386" w:rsidRPr="00AA12E2">
        <w:rPr>
          <w:rFonts w:asciiTheme="majorBidi" w:hAnsiTheme="majorBidi" w:cstheme="majorBidi"/>
          <w:sz w:val="28"/>
          <w:szCs w:val="28"/>
          <w:lang w:bidi="ar-EG"/>
        </w:rPr>
        <w:t>eli bol olana kolaylık gösterir, eli darda olanın da borcunu düşürürdüm, dedi ve (bu davranışından dolayı) bağışlandı.</w:t>
      </w:r>
      <w:r w:rsidR="00A04386" w:rsidRPr="00AA12E2">
        <w:rPr>
          <w:rStyle w:val="DipnotBavurusu"/>
          <w:rFonts w:asciiTheme="majorBidi" w:hAnsiTheme="majorBidi" w:cstheme="majorBidi"/>
          <w:sz w:val="28"/>
          <w:szCs w:val="28"/>
          <w:lang w:bidi="ar-EG"/>
        </w:rPr>
        <w:footnoteReference w:id="270"/>
      </w:r>
    </w:p>
    <w:p w:rsidR="002B1ABC" w:rsidRPr="00AA12E2" w:rsidRDefault="002B1AB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دْخَلَ اللهُ عَزَّ وَجَلَّ الْجَنَّةَ رَجُلًا كَانَ سَهْلًا مُشْتَرِيًا، وَبَائِعًا وَقَاضِيًا، وَمُقْتَضِيًا</w:t>
      </w:r>
      <w:r w:rsidRPr="00AA12E2">
        <w:rPr>
          <w:rFonts w:ascii="Traditional Arabic" w:hAnsi="Traditional Arabic" w:cs="Traditional Arabic"/>
          <w:sz w:val="28"/>
          <w:szCs w:val="28"/>
          <w:lang w:bidi="ar-EG"/>
        </w:rPr>
        <w:t xml:space="preserve"> </w:t>
      </w:r>
    </w:p>
    <w:p w:rsidR="006074D9" w:rsidRPr="00AA12E2" w:rsidRDefault="006074D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Yüce Allah mal alırken, satarken, borç öderken ve </w:t>
      </w:r>
      <w:r w:rsidR="007C5CCD" w:rsidRPr="00AA12E2">
        <w:rPr>
          <w:rFonts w:asciiTheme="majorBidi" w:hAnsiTheme="majorBidi" w:cstheme="majorBidi"/>
          <w:sz w:val="28"/>
          <w:szCs w:val="28"/>
          <w:lang w:bidi="ar-EG"/>
        </w:rPr>
        <w:t xml:space="preserve">alacağını </w:t>
      </w:r>
      <w:r w:rsidRPr="00AA12E2">
        <w:rPr>
          <w:rFonts w:asciiTheme="majorBidi" w:hAnsiTheme="majorBidi" w:cstheme="majorBidi"/>
          <w:sz w:val="28"/>
          <w:szCs w:val="28"/>
          <w:lang w:bidi="ar-EG"/>
        </w:rPr>
        <w:t>alırken kolaylık gösteren kişiyi cennetine alır.</w:t>
      </w:r>
      <w:r w:rsidRPr="00AA12E2">
        <w:rPr>
          <w:rStyle w:val="DipnotBavurusu"/>
          <w:rFonts w:asciiTheme="majorBidi" w:hAnsiTheme="majorBidi" w:cstheme="majorBidi"/>
          <w:sz w:val="28"/>
          <w:szCs w:val="28"/>
          <w:lang w:bidi="ar-EG"/>
        </w:rPr>
        <w:footnoteReference w:id="271"/>
      </w:r>
    </w:p>
    <w:p w:rsidR="00221001" w:rsidRPr="00AA12E2" w:rsidRDefault="0022100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ا وامرأةٌ سَفْعاءُ الخَدَّينِ كهاتينِ يومَ القيامَةِ" وأومأ يزيدُ بالوسطى والسَّبَّابةِ: "امرأةٌ آمَت من زوجِها ذاتُ منصِبٍ وجمالِ، حبَسَت نفسَها على يتاماها حتى بانُوا أو ماتُوا"</w:t>
      </w:r>
      <w:r w:rsidR="00AF4440" w:rsidRPr="00AA12E2">
        <w:rPr>
          <w:rFonts w:ascii="Traditional Arabic" w:hAnsi="Traditional Arabic" w:cs="Traditional Arabic"/>
          <w:sz w:val="28"/>
          <w:szCs w:val="28"/>
          <w:lang w:bidi="ar-EG"/>
        </w:rPr>
        <w:t xml:space="preserve"> </w:t>
      </w:r>
    </w:p>
    <w:p w:rsidR="00F23237" w:rsidRPr="00AA12E2" w:rsidRDefault="00F23237" w:rsidP="00F23237">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en ve yanakları solmuş bir kadın cennette bu ikisi (iki parmağı göstererek) gibi yakın olacağız. Bu kadın dul kalmış makam ve güzellik sahibi bir kadındır. Yetim çocukları (evlenerek) ayrılana veya ölene kadar onlarla ilgilenmek için evlenmemiştir.</w:t>
      </w:r>
      <w:r w:rsidRPr="00AA12E2">
        <w:rPr>
          <w:rStyle w:val="DipnotBavurusu"/>
          <w:rFonts w:asciiTheme="majorBidi" w:hAnsiTheme="majorBidi" w:cstheme="majorBidi"/>
          <w:sz w:val="28"/>
          <w:szCs w:val="28"/>
          <w:lang w:bidi="ar-EG"/>
        </w:rPr>
        <w:footnoteReference w:id="272"/>
      </w:r>
    </w:p>
    <w:p w:rsidR="00221001" w:rsidRPr="00AA12E2" w:rsidRDefault="00EA10A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أَنَا وَكَافِلُ اليَتِيمِ فِي الجَنَّةِ هَكَذَا» وَأَشَارَ بِالسَّبَّابَةِ وَالوُسْطَى، وَفَرَّجَ بَيْنَهُمَا شَيْئًا</w:t>
      </w:r>
      <w:r w:rsidR="00AF4440" w:rsidRPr="00AA12E2">
        <w:rPr>
          <w:rFonts w:ascii="Traditional Arabic" w:hAnsi="Traditional Arabic" w:cs="Traditional Arabic"/>
          <w:sz w:val="28"/>
          <w:szCs w:val="28"/>
          <w:lang w:bidi="ar-EG"/>
        </w:rPr>
        <w:t xml:space="preserve"> </w:t>
      </w:r>
    </w:p>
    <w:p w:rsidR="007C7CD1" w:rsidRPr="00AA12E2" w:rsidRDefault="007C7CD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en ve yetimin bakımını üstlenen kişi cennette  (Peygamberimiz (sav) iki parmağını göstererek) böyle beraberiz.</w:t>
      </w:r>
      <w:r w:rsidRPr="00AA12E2">
        <w:rPr>
          <w:rStyle w:val="DipnotBavurusu"/>
          <w:rFonts w:asciiTheme="majorBidi" w:hAnsiTheme="majorBidi" w:cstheme="majorBidi"/>
          <w:sz w:val="28"/>
          <w:szCs w:val="28"/>
          <w:lang w:bidi="ar-EG"/>
        </w:rPr>
        <w:footnoteReference w:id="273"/>
      </w:r>
      <w:r w:rsidRPr="00AA12E2">
        <w:rPr>
          <w:rFonts w:asciiTheme="majorBidi" w:hAnsiTheme="majorBidi" w:cstheme="majorBidi"/>
          <w:sz w:val="28"/>
          <w:szCs w:val="28"/>
          <w:lang w:bidi="ar-EG"/>
        </w:rPr>
        <w:t xml:space="preserve"> </w:t>
      </w:r>
    </w:p>
    <w:p w:rsidR="003B1AB3" w:rsidRPr="00AA12E2" w:rsidRDefault="003B1AB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رْبَعُونَ خَصْلَةً أَعْلاَهُنَّ مَنِيحَةُ العَنْزِ، مَا مِنْ عَامِلٍ يَعْمَلُ بِخَصْلَةٍ مِنْهَا رَجَاءَ ثَوَابِهَا، وَتَصْدِيقَ مَوْعُودِهَا، إِلَّا أَد</w:t>
      </w:r>
      <w:r w:rsidR="0000242C" w:rsidRPr="00AA12E2">
        <w:rPr>
          <w:rFonts w:ascii="Traditional Arabic" w:hAnsi="Traditional Arabic" w:cs="Traditional Arabic"/>
          <w:sz w:val="28"/>
          <w:szCs w:val="28"/>
          <w:rtl/>
          <w:lang w:bidi="ar-EG"/>
        </w:rPr>
        <w:t>ْخَلَهُ اللَّهُ بِهَا الجَنَّةَ</w:t>
      </w:r>
      <w:r w:rsidR="001F62E2" w:rsidRPr="00AA12E2">
        <w:rPr>
          <w:rFonts w:ascii="Traditional Arabic" w:hAnsi="Traditional Arabic" w:cs="Traditional Arabic"/>
          <w:sz w:val="28"/>
          <w:szCs w:val="28"/>
          <w:lang w:bidi="ar-EG"/>
        </w:rPr>
        <w:t xml:space="preserve"> </w:t>
      </w:r>
    </w:p>
    <w:p w:rsidR="0000242C" w:rsidRPr="00AA12E2" w:rsidRDefault="0000242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n üstünü sağımlı bir keçiyi ödünç vermek olan kırk özellik vardır ki, sevabını umarak ve bu işi yapana söz verilen karşılığı tasdik ederek, bunlardan birini yapanı yüce Allah o iş sebebiyle cennete alır.</w:t>
      </w:r>
      <w:r w:rsidRPr="00AA12E2">
        <w:rPr>
          <w:rStyle w:val="DipnotBavurusu"/>
          <w:rFonts w:asciiTheme="majorBidi" w:hAnsiTheme="majorBidi" w:cstheme="majorBidi"/>
          <w:sz w:val="28"/>
          <w:szCs w:val="28"/>
          <w:lang w:bidi="ar-EG"/>
        </w:rPr>
        <w:footnoteReference w:id="274"/>
      </w:r>
    </w:p>
    <w:p w:rsidR="006E1006" w:rsidRPr="00AA12E2" w:rsidRDefault="006E100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فَإِنَّ مُقَامَ أَحَدِكُمْ فِي سَبِيلِ اللَّهِ أَفْضَلُ مِنْ صَلَاتِهِ فِي بَيْتِهِ سَبْعِينَ عَامًا، أَلَا تُحِبُّونَ أَنْ يَغْفِرَ اللَّهُ لَكُمْ وَيُدْخِلَكُمُ الجَنَّةَ، اغْزُو فِي سَبِيلِ اللَّهِ، مَنْ قَاتَلَ فِي سَبِيلِ اللَّهِ فَوَاقَ نَاقَةٍ وَجَبَتْ لَهُ الجَنَّةُ</w:t>
      </w:r>
      <w:r w:rsidR="001F62E2" w:rsidRPr="00AA12E2">
        <w:rPr>
          <w:rFonts w:ascii="Traditional Arabic" w:hAnsi="Traditional Arabic" w:cs="Traditional Arabic"/>
          <w:sz w:val="28"/>
          <w:szCs w:val="28"/>
          <w:lang w:bidi="ar-EG"/>
        </w:rPr>
        <w:t xml:space="preserve"> </w:t>
      </w:r>
    </w:p>
    <w:p w:rsidR="006D40F2" w:rsidRPr="00AA12E2" w:rsidRDefault="006D40F2" w:rsidP="00D03BD4">
      <w:pPr>
        <w:spacing w:after="120" w:line="240" w:lineRule="auto"/>
        <w:jc w:val="both"/>
        <w:rPr>
          <w:rFonts w:cs="Traditional Arabic"/>
          <w:sz w:val="28"/>
          <w:szCs w:val="28"/>
          <w:lang w:bidi="ar-EG"/>
        </w:rPr>
      </w:pPr>
      <w:r w:rsidRPr="00AA12E2">
        <w:rPr>
          <w:rFonts w:asciiTheme="majorBidi" w:hAnsiTheme="majorBidi" w:cstheme="majorBidi"/>
          <w:sz w:val="28"/>
          <w:szCs w:val="28"/>
          <w:lang w:bidi="ar-EG"/>
        </w:rPr>
        <w:t>Yüce Allah’ın sizi bağışlamasını ve cennete sokmasını istemez misiniz? Yüce Allah’ın yolunda savaşın. Kim Allah yolunda bir deveyi sağım süresince (bile olsa) savaşırsa cenneti hak eder.</w:t>
      </w:r>
      <w:r w:rsidRPr="00AA12E2">
        <w:rPr>
          <w:rStyle w:val="DipnotBavurusu"/>
          <w:rFonts w:asciiTheme="majorBidi" w:hAnsiTheme="majorBidi" w:cstheme="majorBidi"/>
          <w:sz w:val="28"/>
          <w:szCs w:val="28"/>
          <w:lang w:bidi="ar-EG"/>
        </w:rPr>
        <w:footnoteReference w:id="275"/>
      </w:r>
    </w:p>
    <w:p w:rsidR="009A29A1" w:rsidRPr="00AA12E2" w:rsidRDefault="009A29A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يَدْخُلُ الْجَنَّةَ أَقْوَامٌ، أَفْئِدَتُهُمْ مِثْلُ أَفْئِدَةِ الطَّيْرِ</w:t>
      </w:r>
      <w:r w:rsidR="00D07CF7" w:rsidRPr="00AA12E2">
        <w:rPr>
          <w:rFonts w:ascii="Traditional Arabic" w:hAnsi="Traditional Arabic" w:cs="Traditional Arabic"/>
          <w:sz w:val="28"/>
          <w:szCs w:val="28"/>
          <w:lang w:bidi="ar-EG"/>
        </w:rPr>
        <w:t xml:space="preserve"> </w:t>
      </w:r>
    </w:p>
    <w:p w:rsidR="00A95160" w:rsidRPr="00AA12E2" w:rsidRDefault="00A9516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Cennete, kalpleri kuş kalbi gibi (saf ve hassas) olan insanlar girecektir.</w:t>
      </w:r>
      <w:r w:rsidRPr="00AA12E2">
        <w:rPr>
          <w:rFonts w:asciiTheme="majorBidi" w:hAnsiTheme="majorBidi" w:cstheme="majorBidi"/>
          <w:sz w:val="28"/>
          <w:szCs w:val="28"/>
          <w:vertAlign w:val="superscript"/>
        </w:rPr>
        <w:footnoteReference w:id="276"/>
      </w:r>
    </w:p>
    <w:p w:rsidR="00835505" w:rsidRPr="00AA12E2" w:rsidRDefault="0083550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هِدَ إِلَيْنَا رَسُولُ اللهِ صَلَّى اللهُ عَلَيْهِ وَسَلَّمَ فِي خَمْسٍ مَنْ فَعَلَ مِنْهُنَّ كَانَ ضَامِنًا عَلَى اللهِ: " مَنْ عَادَ مَرِيضًا، أَوْ خَرَجَ مَعَ جَنَازَةٍ، أَوْ خَرَجَ غَازِيًا فِي سَبِيلِ اللهِ، أَوْ دَخَلَ عَلَى إِمَامٍ يُرِيدُ بِذَلِكَ تَعْزِيرَهُ وَتَوْقِيرَهُ، أَوْ قَعَدَ فِي بَيْتِهِ فَيَسْلَمُ النَّاسُ مِنْهُ وَيَسْلَمُ</w:t>
      </w:r>
      <w:r w:rsidRPr="00AA12E2">
        <w:rPr>
          <w:rFonts w:ascii="Traditional Arabic" w:hAnsi="Traditional Arabic" w:cs="Traditional Arabic"/>
          <w:sz w:val="28"/>
          <w:szCs w:val="28"/>
          <w:lang w:bidi="ar-EG"/>
        </w:rPr>
        <w:t xml:space="preserve"> </w:t>
      </w:r>
    </w:p>
    <w:p w:rsidR="00341B97" w:rsidRPr="00AA12E2" w:rsidRDefault="00341B97" w:rsidP="00D03BD4">
      <w:pPr>
        <w:spacing w:after="120" w:line="240" w:lineRule="auto"/>
        <w:jc w:val="both"/>
        <w:rPr>
          <w:rFonts w:asciiTheme="majorBidi" w:hAnsiTheme="majorBidi" w:cstheme="majorBidi"/>
          <w:sz w:val="28"/>
          <w:szCs w:val="28"/>
          <w:lang w:bidi="ar-EG"/>
        </w:rPr>
      </w:pPr>
      <w:proofErr w:type="gramStart"/>
      <w:r w:rsidRPr="00AA12E2">
        <w:rPr>
          <w:rFonts w:asciiTheme="majorBidi" w:hAnsiTheme="majorBidi" w:cstheme="majorBidi"/>
          <w:sz w:val="28"/>
          <w:szCs w:val="28"/>
          <w:lang w:bidi="ar-EG"/>
        </w:rPr>
        <w:t>Rasulullah (sav) bize beş şey bildirdi ki kim bunları yaparsa yüce Allah o kişiyi himaye eder: Hastayı ziyaret ederse, cenazeye eşlik ederse, Allah yolunda gazaya çıkarsa, desteklemek ve saygı göstermek maksadıyla bir yöneticiyi ziyaret ederse, evinde oturup hem kendisi insanlardan selamette olur (zarar görmez), hem de insanlar ondan selamette olursa.</w:t>
      </w:r>
      <w:proofErr w:type="gramEnd"/>
      <w:r w:rsidRPr="00AA12E2">
        <w:rPr>
          <w:rStyle w:val="DipnotBavurusu"/>
          <w:rFonts w:asciiTheme="majorBidi" w:hAnsiTheme="majorBidi" w:cstheme="majorBidi"/>
          <w:sz w:val="28"/>
          <w:szCs w:val="28"/>
          <w:lang w:bidi="ar-EG"/>
        </w:rPr>
        <w:footnoteReference w:id="277"/>
      </w:r>
    </w:p>
    <w:p w:rsidR="00835505" w:rsidRPr="00AA12E2" w:rsidRDefault="0083550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خَمْسٌ مَنْ عَمِلَهُنَّ فِي يَوْمٍ كَتَبَهُ اللَّهُ مِنْ أَهْلِ الْجَنَّةِ: مَنْ عَادَ مَرِيضًا، وَشَهِدَ جَنَازَةً، وَصَامَ يَوْمًا، وَرَاحَ يَوْمَ الْجُمُعَةِ، وَأَعْتَقَ رَقَبَةً</w:t>
      </w:r>
      <w:r w:rsidRPr="00AA12E2">
        <w:rPr>
          <w:rFonts w:ascii="Traditional Arabic" w:hAnsi="Traditional Arabic" w:cs="Traditional Arabic"/>
          <w:sz w:val="28"/>
          <w:szCs w:val="28"/>
          <w:lang w:bidi="ar-EG"/>
        </w:rPr>
        <w:t xml:space="preserve"> </w:t>
      </w:r>
    </w:p>
    <w:p w:rsidR="00125FB0" w:rsidRPr="00AA12E2" w:rsidRDefault="00353D3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eş iş vardır ki bunları bir günde yapanı yüce Allah cennetliklerden yazar: hastayı ziyaret, cenazeye katılma, oruç tutma, Cuma namazına gitme ve bir köleyi hürriyetine kavuşturma.</w:t>
      </w:r>
      <w:r w:rsidRPr="00AA12E2">
        <w:rPr>
          <w:rStyle w:val="DipnotBavurusu"/>
          <w:rFonts w:asciiTheme="majorBidi" w:hAnsiTheme="majorBidi" w:cstheme="majorBidi"/>
          <w:sz w:val="28"/>
          <w:szCs w:val="28"/>
          <w:lang w:bidi="ar-EG"/>
        </w:rPr>
        <w:footnoteReference w:id="278"/>
      </w:r>
    </w:p>
    <w:p w:rsidR="0033425D" w:rsidRPr="00AA12E2" w:rsidRDefault="0033425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ضْمَنُوا لِي سِتًّا مِنْ أَنْفُسِكُمْ أَضْمَنْ لَكُمُ الْجَنَّةَ: اصْدُقُوا إِذَا حَدَّثْتُمْ، وَأَوْفُوا إِذَا وَعَدْتُمْ، وَأَدُّوا إِذَا اؤْتُمِنْتُمْ، وَاحْفَظُوا فُرُوجَكُمْ، وَغُضُّوا أَبْصَارَكُمْ، وَكُفُّوا أَيْدِيَكُمْ</w:t>
      </w:r>
      <w:r w:rsidR="009F4F9D" w:rsidRPr="00AA12E2">
        <w:rPr>
          <w:rFonts w:ascii="Traditional Arabic" w:hAnsi="Traditional Arabic" w:cs="Traditional Arabic"/>
          <w:sz w:val="28"/>
          <w:szCs w:val="28"/>
          <w:lang w:bidi="ar-EG"/>
        </w:rPr>
        <w:t>/</w:t>
      </w:r>
      <w:r w:rsidR="000057E6" w:rsidRPr="00AA12E2">
        <w:rPr>
          <w:rFonts w:ascii="Traditional Arabic" w:hAnsi="Traditional Arabic" w:cs="Traditional Arabic"/>
          <w:sz w:val="28"/>
          <w:szCs w:val="28"/>
          <w:lang w:bidi="ar-EG"/>
        </w:rPr>
        <w:t xml:space="preserve"> </w:t>
      </w:r>
      <w:r w:rsidR="000057E6" w:rsidRPr="00AA12E2">
        <w:rPr>
          <w:rFonts w:ascii="Traditional Arabic" w:hAnsi="Traditional Arabic" w:cs="Traditional Arabic"/>
          <w:sz w:val="28"/>
          <w:szCs w:val="28"/>
          <w:rtl/>
          <w:lang w:bidi="ar-EG"/>
        </w:rPr>
        <w:t>اكْفُلُوا لِي بِسِتِّ خِصَالٍ وَأَكْفُلُ لَكُمُ الْجَنَّةَ» . قُلْتُ: مَا هِيَ يَا رَسُولَ اللَّهِ؟ قَالَ: «الصَّلَاةُ، وَالزَّكَاةُ، وَالْأَمَانَةُ، وَالْفَرْجُ، وَالْبَطْنُ، وَاللِّسَانُ</w:t>
      </w:r>
      <w:r w:rsidRPr="00AA12E2">
        <w:rPr>
          <w:rFonts w:ascii="Traditional Arabic" w:hAnsi="Traditional Arabic" w:cs="Traditional Arabic"/>
          <w:sz w:val="28"/>
          <w:szCs w:val="28"/>
          <w:lang w:bidi="ar-EG"/>
        </w:rPr>
        <w:t xml:space="preserve"> </w:t>
      </w:r>
    </w:p>
    <w:p w:rsidR="003D2E50" w:rsidRPr="00AA12E2" w:rsidRDefault="003D2E5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ana kendi adınıza altı şeyin güvencesini verin, ben de size cennetin güvencesini vereyim: Konuştuğunuzda doğru söyleyin, söz verdiğinizde sözünüzü tutun, size (bir şey) emanet edildiğinde ona riayet edin, iffetinizi koruyun, gözlerinizi (bakılması yasak olandan) sakının ve ellerinizi (haramdan) çekin.</w:t>
      </w:r>
      <w:r w:rsidR="009F4F9D" w:rsidRPr="00AA12E2">
        <w:rPr>
          <w:rStyle w:val="DipnotBavurusu"/>
          <w:rFonts w:asciiTheme="majorBidi" w:hAnsiTheme="majorBidi" w:cstheme="majorBidi"/>
          <w:sz w:val="28"/>
          <w:szCs w:val="28"/>
          <w:lang w:bidi="ar-EG"/>
        </w:rPr>
        <w:footnoteReference w:id="279"/>
      </w:r>
      <w:r w:rsidR="009F4F9D" w:rsidRPr="00AA12E2">
        <w:rPr>
          <w:rFonts w:asciiTheme="majorBidi" w:hAnsiTheme="majorBidi" w:cstheme="majorBidi"/>
          <w:sz w:val="28"/>
          <w:szCs w:val="28"/>
          <w:lang w:bidi="ar-EG"/>
        </w:rPr>
        <w:t xml:space="preserve"> Bana kendi adınıza altı şeyin güvencesini verin, ben de size cennetin güvencesini vereyim:</w:t>
      </w:r>
      <w:r w:rsidR="00910F46" w:rsidRPr="00AA12E2">
        <w:rPr>
          <w:rFonts w:asciiTheme="majorBidi" w:hAnsiTheme="majorBidi" w:cstheme="majorBidi"/>
          <w:sz w:val="28"/>
          <w:szCs w:val="28"/>
          <w:lang w:bidi="ar-EG"/>
        </w:rPr>
        <w:t xml:space="preserve"> Namaz, </w:t>
      </w:r>
      <w:proofErr w:type="gramStart"/>
      <w:r w:rsidR="00910F46" w:rsidRPr="00AA12E2">
        <w:rPr>
          <w:rFonts w:asciiTheme="majorBidi" w:hAnsiTheme="majorBidi" w:cstheme="majorBidi"/>
          <w:sz w:val="28"/>
          <w:szCs w:val="28"/>
          <w:lang w:bidi="ar-EG"/>
        </w:rPr>
        <w:t>zekat</w:t>
      </w:r>
      <w:proofErr w:type="gramEnd"/>
      <w:r w:rsidR="00910F46" w:rsidRPr="00AA12E2">
        <w:rPr>
          <w:rFonts w:asciiTheme="majorBidi" w:hAnsiTheme="majorBidi" w:cstheme="majorBidi"/>
          <w:sz w:val="28"/>
          <w:szCs w:val="28"/>
          <w:lang w:bidi="ar-EG"/>
        </w:rPr>
        <w:t>, emanet, tenasül uzvu (cinsel organ), karın, dil.</w:t>
      </w:r>
      <w:r w:rsidR="00910F46" w:rsidRPr="00AA12E2">
        <w:rPr>
          <w:rStyle w:val="DipnotBavurusu"/>
          <w:rFonts w:asciiTheme="majorBidi" w:hAnsiTheme="majorBidi" w:cstheme="majorBidi"/>
          <w:sz w:val="28"/>
          <w:szCs w:val="28"/>
          <w:lang w:bidi="ar-EG"/>
        </w:rPr>
        <w:footnoteReference w:id="280"/>
      </w:r>
      <w:r w:rsidR="00910F46" w:rsidRPr="00AA12E2">
        <w:rPr>
          <w:rFonts w:asciiTheme="majorBidi" w:hAnsiTheme="majorBidi" w:cstheme="majorBidi"/>
          <w:sz w:val="28"/>
          <w:szCs w:val="28"/>
          <w:lang w:bidi="ar-EG"/>
        </w:rPr>
        <w:t xml:space="preserve"> </w:t>
      </w:r>
    </w:p>
    <w:p w:rsidR="003B47EF" w:rsidRPr="00AA12E2" w:rsidRDefault="003B47E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ضْمَنُوا لِي سِتَّ خِصَالٍ أَضْمَنُ لَكُمِ الْجَنَّةَ» . قَالُوا: وَمَا هُنَّ يَا رَسُولَ اللهِ؟ قَالَ: «لَا تَظْلِمُوا عِنْدَ قِسْمَةِ مَوَارِيثِكُمْ، وَأَنْصِفُوا النَّاسَ مِنْ أَنْفُسِكُمْ، وَلَا تَجْبُنُوا عِنْدَ قِتَالِ عَدُوِّكُمْ، وَلَا تَغُلُّوا غَنَائِمَكُمْ، وَامْنَعُوا ظَالِمَكُمْ مِنْ مَظْلُومِكُمْ</w:t>
      </w:r>
      <w:r w:rsidR="00F9333E" w:rsidRPr="00AA12E2">
        <w:rPr>
          <w:rFonts w:ascii="Traditional Arabic" w:hAnsi="Traditional Arabic" w:cs="Traditional Arabic"/>
          <w:sz w:val="28"/>
          <w:szCs w:val="28"/>
          <w:lang w:bidi="ar-EG"/>
        </w:rPr>
        <w:t xml:space="preserve"> </w:t>
      </w:r>
    </w:p>
    <w:p w:rsidR="001135DB" w:rsidRPr="00AA12E2" w:rsidRDefault="001135DB"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Bana kendi adınıza altı şeyin güvencesini verin, ben de size cennetin güvencesini vereyim: Miras paylaşımlarında haksızlık yapmayın, insanlara karşı </w:t>
      </w:r>
      <w:r w:rsidRPr="00AA12E2">
        <w:rPr>
          <w:rFonts w:asciiTheme="majorBidi" w:hAnsiTheme="majorBidi" w:cstheme="majorBidi"/>
          <w:sz w:val="28"/>
          <w:szCs w:val="28"/>
          <w:lang w:bidi="ar-EG"/>
        </w:rPr>
        <w:lastRenderedPageBreak/>
        <w:t>kendiniz hakkında hakkaniyetli olun, düşmanla savaşırken korkmayın, ganimetlerinizden çalmayın ve zalimlerinizi mazlumlarınıza karşı engelleyin.</w:t>
      </w:r>
      <w:r w:rsidRPr="00AA12E2">
        <w:rPr>
          <w:rStyle w:val="DipnotBavurusu"/>
          <w:rFonts w:asciiTheme="majorBidi" w:hAnsiTheme="majorBidi" w:cstheme="majorBidi"/>
          <w:sz w:val="28"/>
          <w:szCs w:val="28"/>
          <w:lang w:bidi="ar-EG"/>
        </w:rPr>
        <w:footnoteReference w:id="281"/>
      </w:r>
      <w:r w:rsidRPr="00AA12E2">
        <w:rPr>
          <w:rFonts w:asciiTheme="majorBidi" w:hAnsiTheme="majorBidi" w:cstheme="majorBidi"/>
          <w:sz w:val="28"/>
          <w:szCs w:val="28"/>
          <w:lang w:bidi="ar-EG"/>
        </w:rPr>
        <w:t xml:space="preserve"> </w:t>
      </w:r>
    </w:p>
    <w:p w:rsidR="002F29D2" w:rsidRPr="00AA12E2" w:rsidRDefault="002F29D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نْتَدَبَ اللَّهُ لِمَنْ خَرَجَ فِي سَبِيلِهِ، لاَ يُخْرِجُهُ إِلَّا إِيمَانٌ بِي وَتَصْدِيقٌ بِرُسُلِي، أَنْ أُرْجِعَهُ بِمَا نَالَ مِنْ أَجْرٍ أَوْ غَنِيمَةٍ، أَوْ أُدْخِلَهُ الجَنَّةَ</w:t>
      </w:r>
      <w:r w:rsidR="00F9333E" w:rsidRPr="00AA12E2">
        <w:rPr>
          <w:rFonts w:ascii="Traditional Arabic" w:hAnsi="Traditional Arabic" w:cs="Traditional Arabic"/>
          <w:sz w:val="28"/>
          <w:szCs w:val="28"/>
          <w:lang w:bidi="ar-EG"/>
        </w:rPr>
        <w:t xml:space="preserve"> </w:t>
      </w:r>
    </w:p>
    <w:p w:rsidR="00785ADC" w:rsidRPr="00AA12E2" w:rsidRDefault="00785ADC"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Allah, yalnızca</w:t>
      </w:r>
      <w:r w:rsidR="00506A8C" w:rsidRPr="00AA12E2">
        <w:rPr>
          <w:rFonts w:asciiTheme="majorBidi" w:hAnsiTheme="majorBidi" w:cstheme="majorBidi"/>
          <w:sz w:val="28"/>
          <w:szCs w:val="28"/>
        </w:rPr>
        <w:t xml:space="preserve"> kendi yolunda cihad etmek ve elçilerini </w:t>
      </w:r>
      <w:r w:rsidRPr="00AA12E2">
        <w:rPr>
          <w:rFonts w:asciiTheme="majorBidi" w:hAnsiTheme="majorBidi" w:cstheme="majorBidi"/>
          <w:sz w:val="28"/>
          <w:szCs w:val="28"/>
        </w:rPr>
        <w:t>doğrulamak üzere cihada çıkan kimseyi cennete sokmaya veya çıktığı evine sevap ve ganimet ile döndürmeye kefil olmuştur.</w:t>
      </w:r>
      <w:r w:rsidR="00506A8C" w:rsidRPr="00AA12E2">
        <w:rPr>
          <w:rStyle w:val="DipnotBavurusu"/>
          <w:rFonts w:asciiTheme="majorBidi" w:hAnsiTheme="majorBidi" w:cstheme="majorBidi"/>
          <w:sz w:val="28"/>
          <w:szCs w:val="28"/>
        </w:rPr>
        <w:footnoteReference w:id="282"/>
      </w:r>
    </w:p>
    <w:p w:rsidR="004E23F7" w:rsidRPr="00AA12E2" w:rsidRDefault="004E23F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خْبِرُكُمْ بِمَنْ يَحْرُمُ عَلَى النَّارِ أَوْ بِمَنْ تَحْرُمُ عَلَيْهِ النَّارُ، عَلَى كُلِّ قَرِيبٍ هَيِّنٍ سَهْلٍ</w:t>
      </w:r>
      <w:r w:rsidR="00F9333E" w:rsidRPr="00AA12E2">
        <w:rPr>
          <w:rFonts w:ascii="Traditional Arabic" w:hAnsi="Traditional Arabic" w:cs="Traditional Arabic"/>
          <w:sz w:val="28"/>
          <w:szCs w:val="28"/>
          <w:lang w:bidi="ar-EG"/>
        </w:rPr>
        <w:t xml:space="preserve"> </w:t>
      </w:r>
    </w:p>
    <w:p w:rsidR="002E569E" w:rsidRPr="00AA12E2" w:rsidRDefault="002E569E"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Cana yakın, yumuşak huylu ve kolaylaştırıcı kimseler cehennem ateşinden uzak olacaktır.</w:t>
      </w:r>
      <w:r w:rsidR="007C5CCD" w:rsidRPr="00AA12E2">
        <w:rPr>
          <w:rStyle w:val="DipnotBavurusu"/>
          <w:rFonts w:asciiTheme="majorBidi" w:hAnsiTheme="majorBidi" w:cstheme="majorBidi"/>
          <w:sz w:val="28"/>
          <w:szCs w:val="28"/>
        </w:rPr>
        <w:footnoteReference w:id="283"/>
      </w:r>
    </w:p>
    <w:p w:rsidR="00895759" w:rsidRPr="00AA12E2" w:rsidRDefault="0089575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دْخُلُ الجَنَّةَ إِلاَّ رَحِيمٌ</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هَب)</w:t>
      </w:r>
      <w:r w:rsidR="00F9333E" w:rsidRPr="00AA12E2">
        <w:rPr>
          <w:rFonts w:ascii="Traditional Arabic" w:hAnsi="Traditional Arabic" w:cs="Traditional Arabic"/>
          <w:sz w:val="28"/>
          <w:szCs w:val="28"/>
          <w:lang w:bidi="ar-EG"/>
        </w:rPr>
        <w:t xml:space="preserve"> </w:t>
      </w:r>
    </w:p>
    <w:p w:rsidR="00741389" w:rsidRPr="00AA12E2" w:rsidRDefault="0074138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Cennete ancak merhametli olanlar girer.</w:t>
      </w:r>
      <w:r w:rsidRPr="00AA12E2">
        <w:rPr>
          <w:rStyle w:val="DipnotBavurusu"/>
          <w:rFonts w:asciiTheme="majorBidi" w:hAnsiTheme="majorBidi" w:cstheme="majorBidi"/>
          <w:sz w:val="28"/>
          <w:szCs w:val="28"/>
          <w:lang w:bidi="ar-EG"/>
        </w:rPr>
        <w:footnoteReference w:id="284"/>
      </w:r>
    </w:p>
    <w:p w:rsidR="00766E6B" w:rsidRPr="00AA12E2" w:rsidRDefault="00766E6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نْتَسَبَ رَجُلَانِ عَلَى عَهْدِ مُوسَى عَلَيْهِ السَّلَامُ، فَقَالَ أَحَدُهُمَا: أَنَا فُلَانُ بْنُ فُلَانٍ، حَتَّى عَدَّ تِسْعَةً، فَمَنْ أَنْتَ لَا أُمَّ لَكَ؟ قَالَ: أَنَا فُلَانُ بْنُ فُلَانٍ ابْنُ الْإِسْلَامِ ". قَالَ: " فَأَوْحَى اللَّهُ إِلَى مُوسَى عَلَيْهِ السَّلَامُ: أَنَّ هَذَيْنِ الْمُنْتَسِبَيْنِ، أَمَّا أَنْتَ أَيُّهَا الْمُنْتَمِي أَوِ الْمُنْتَسِبُ إِلَى تِسْعَةٍ فِي النَّارِ فَأَنْتَ عَاشِرُهُمْ، وَأَمَّا أَنْتَ يَا هَذَا الْمُنْتَسِبُ إِلَى اثْنَيْنِ فِي الْجَنَّةِ، فَأَنْتَ ثَالِثُهُمَا فِي الْجَنَّةِ</w:t>
      </w:r>
      <w:r w:rsidR="00610972" w:rsidRPr="00AA12E2">
        <w:rPr>
          <w:rFonts w:ascii="Traditional Arabic" w:hAnsi="Traditional Arabic" w:cs="Traditional Arabic"/>
          <w:sz w:val="28"/>
          <w:szCs w:val="28"/>
          <w:lang w:bidi="ar-EG"/>
        </w:rPr>
        <w:t xml:space="preserve"> </w:t>
      </w:r>
    </w:p>
    <w:p w:rsidR="0060796B" w:rsidRPr="00AA12E2" w:rsidRDefault="0060796B"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Hz. Musa (as) zamanında iki kişi neseplerini saydı. Biri, ben falan oğlu falanım diye dokuz atasını saydı ve peki sen kimsin diye sordu. Diğeri ise ben İslam’ın oğlu falanın oğlu falanım dedi. Yüce Allah Hz. Musa’ya o kendini cehennemdeki dokuz kat dedesine nispet edenin cehennemde onların onuncusu olacağını, kendisi cennetteki iki dedesine nispet edenin de cennette onların üçüncüsü olacağını vahy etti.</w:t>
      </w:r>
      <w:r w:rsidRPr="00AA12E2">
        <w:rPr>
          <w:rStyle w:val="DipnotBavurusu"/>
          <w:rFonts w:asciiTheme="majorBidi" w:hAnsiTheme="majorBidi" w:cstheme="majorBidi"/>
          <w:sz w:val="28"/>
          <w:szCs w:val="28"/>
          <w:lang w:bidi="ar-EG"/>
        </w:rPr>
        <w:footnoteReference w:id="285"/>
      </w:r>
    </w:p>
    <w:p w:rsidR="00833E4F" w:rsidRPr="00AA12E2" w:rsidRDefault="00833E4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تكفَّلَ لي أن لا يَسْألَ الناسَ شيئاً وأتكفَّلَ له بالجنة</w:t>
      </w:r>
      <w:r w:rsidR="00763C08" w:rsidRPr="00AA12E2">
        <w:rPr>
          <w:rFonts w:ascii="Traditional Arabic" w:hAnsi="Traditional Arabic" w:cs="Traditional Arabic"/>
          <w:sz w:val="28"/>
          <w:szCs w:val="28"/>
          <w:lang w:bidi="ar-EG"/>
        </w:rPr>
        <w:t xml:space="preserve"> </w:t>
      </w:r>
    </w:p>
    <w:p w:rsidR="00910F46" w:rsidRPr="00AA12E2" w:rsidRDefault="00910F4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bana insanlardan bir şey istememeye söz verirse, ben de onun cennete gideceğine kefil olurum.</w:t>
      </w:r>
      <w:r w:rsidRPr="00AA12E2">
        <w:rPr>
          <w:rStyle w:val="DipnotBavurusu"/>
          <w:rFonts w:asciiTheme="majorBidi" w:hAnsiTheme="majorBidi" w:cstheme="majorBidi"/>
          <w:sz w:val="28"/>
          <w:szCs w:val="28"/>
          <w:lang w:bidi="ar-EG"/>
        </w:rPr>
        <w:footnoteReference w:id="286"/>
      </w:r>
    </w:p>
    <w:p w:rsidR="0091131B" w:rsidRPr="00AA12E2" w:rsidRDefault="0091131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وَالِدُ أَوْسَطُ أَبْوَابِ الجَنَّةِ</w:t>
      </w:r>
      <w:r w:rsidR="00763C08" w:rsidRPr="00AA12E2">
        <w:rPr>
          <w:rFonts w:ascii="Traditional Arabic" w:hAnsi="Traditional Arabic" w:cs="Traditional Arabic"/>
          <w:sz w:val="28"/>
          <w:szCs w:val="28"/>
          <w:lang w:bidi="ar-EG"/>
        </w:rPr>
        <w:t xml:space="preserve"> </w:t>
      </w:r>
    </w:p>
    <w:p w:rsidR="00765E1B" w:rsidRPr="00AA12E2" w:rsidRDefault="00765E1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aba cennetin orta kapısıdır.</w:t>
      </w:r>
      <w:r w:rsidRPr="00AA12E2">
        <w:rPr>
          <w:rStyle w:val="DipnotBavurusu"/>
          <w:rFonts w:asciiTheme="majorBidi" w:hAnsiTheme="majorBidi" w:cstheme="majorBidi"/>
          <w:sz w:val="28"/>
          <w:szCs w:val="28"/>
          <w:lang w:bidi="ar-EG"/>
        </w:rPr>
        <w:footnoteReference w:id="287"/>
      </w:r>
    </w:p>
    <w:p w:rsidR="00E4145E" w:rsidRPr="00AA12E2" w:rsidRDefault="00E4145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لَّمْ</w:t>
      </w:r>
      <w:r w:rsidRPr="00AA12E2">
        <w:rPr>
          <w:rFonts w:ascii="Traditional Arabic" w:hAnsi="Traditional Arabic" w:cs="Traditional Arabic"/>
          <w:sz w:val="28"/>
          <w:szCs w:val="28"/>
          <w:rtl/>
          <w:lang w:bidi="ar-EG"/>
        </w:rPr>
        <w:t>) :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دَرْ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صْبِ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مْسِ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بِ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فْعَلْ</w:t>
      </w:r>
      <w:r w:rsidRPr="00AA12E2">
        <w:rPr>
          <w:rFonts w:ascii="Traditional Arabic" w:hAnsi="Traditional Arabic" w:cs="Traditional Arabic" w:hint="eastAsia"/>
          <w:sz w:val="28"/>
          <w:szCs w:val="28"/>
          <w:rtl/>
          <w:lang w:bidi="ar-EG"/>
        </w:rPr>
        <w:t>”</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ى</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نَّ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نَّ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p>
    <w:p w:rsidR="00E4145E" w:rsidRPr="00AA12E2" w:rsidRDefault="00C2099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nes b. Mâlik anlatıyor: Rasu</w:t>
      </w:r>
      <w:r w:rsidR="009D5537" w:rsidRPr="00AA12E2">
        <w:rPr>
          <w:rFonts w:asciiTheme="majorBidi" w:hAnsiTheme="majorBidi" w:cstheme="majorBidi"/>
          <w:sz w:val="28"/>
          <w:szCs w:val="28"/>
          <w:lang w:bidi="ar-EG"/>
        </w:rPr>
        <w:t xml:space="preserve">lullah (sav) bana dedi ki, </w:t>
      </w:r>
      <w:r w:rsidR="00E4145E" w:rsidRPr="00AA12E2">
        <w:rPr>
          <w:rFonts w:asciiTheme="majorBidi" w:hAnsiTheme="majorBidi" w:cstheme="majorBidi"/>
          <w:sz w:val="28"/>
          <w:szCs w:val="28"/>
          <w:lang w:bidi="ar-EG"/>
        </w:rPr>
        <w:t xml:space="preserve">Evlâdım! Eğer kalbinde hiç kimseye karşı </w:t>
      </w:r>
      <w:r w:rsidR="009A61A3" w:rsidRPr="00AA12E2">
        <w:rPr>
          <w:rFonts w:asciiTheme="majorBidi" w:hAnsiTheme="majorBidi" w:cstheme="majorBidi"/>
          <w:sz w:val="28"/>
          <w:szCs w:val="28"/>
          <w:lang w:bidi="ar-EG"/>
        </w:rPr>
        <w:t>olumsuz bir duygu</w:t>
      </w:r>
      <w:r w:rsidR="00E4145E" w:rsidRPr="00AA12E2">
        <w:rPr>
          <w:rFonts w:asciiTheme="majorBidi" w:hAnsiTheme="majorBidi" w:cstheme="majorBidi"/>
          <w:sz w:val="28"/>
          <w:szCs w:val="28"/>
          <w:lang w:bidi="ar-EG"/>
        </w:rPr>
        <w:t xml:space="preserve"> olmadan sabaha ve akşama erişmeyi başarabilirsen bunu yap. İşte bu benim sünnetimdir. Kim benim sünnetimi yaşatırsa beni sevmiş olur, kim de beni severse cennette benimle birlikte olur</w:t>
      </w:r>
      <w:r w:rsidRPr="00AA12E2">
        <w:rPr>
          <w:rFonts w:asciiTheme="majorBidi" w:hAnsiTheme="majorBidi" w:cstheme="majorBidi"/>
          <w:sz w:val="28"/>
          <w:szCs w:val="28"/>
          <w:lang w:bidi="ar-EG"/>
        </w:rPr>
        <w:t>.</w:t>
      </w:r>
      <w:r w:rsidR="00E4145E" w:rsidRPr="00AA12E2">
        <w:rPr>
          <w:rStyle w:val="DipnotBavurusu"/>
          <w:rFonts w:asciiTheme="majorBidi" w:hAnsiTheme="majorBidi" w:cstheme="majorBidi"/>
          <w:sz w:val="28"/>
          <w:szCs w:val="28"/>
          <w:lang w:bidi="ar-EG"/>
        </w:rPr>
        <w:footnoteReference w:id="288"/>
      </w:r>
    </w:p>
    <w:p w:rsidR="00D625BF" w:rsidRPr="00AA12E2" w:rsidRDefault="00D625BF" w:rsidP="00D154F6">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شًّ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سُ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طَ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يَّاهُ</w:t>
      </w:r>
    </w:p>
    <w:p w:rsidR="00D625BF" w:rsidRPr="00AA12E2" w:rsidRDefault="00D625BF" w:rsidP="00DA1AEC">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Peygamber Efendimizin gıyabında cennetlik olduğunu bildirdiği bir sahabinin bu dereceye nasıl ulaştığı araştırılınca şu sözü itiraf etmiştir: “</w:t>
      </w:r>
      <w:r w:rsidR="00F23237" w:rsidRPr="00AA12E2">
        <w:rPr>
          <w:rFonts w:asciiTheme="majorBidi" w:hAnsiTheme="majorBidi" w:cstheme="majorBidi"/>
          <w:sz w:val="28"/>
          <w:szCs w:val="28"/>
          <w:lang w:bidi="ar-EG"/>
        </w:rPr>
        <w:t>Ben kalbimde hiçbir Müslüman</w:t>
      </w:r>
      <w:r w:rsidRPr="00AA12E2">
        <w:rPr>
          <w:rFonts w:asciiTheme="majorBidi" w:hAnsiTheme="majorBidi" w:cstheme="majorBidi"/>
          <w:sz w:val="28"/>
          <w:szCs w:val="28"/>
          <w:lang w:bidi="ar-EG"/>
        </w:rPr>
        <w:t>a karşı kin, nefret ve samim</w:t>
      </w:r>
      <w:r w:rsidR="00F23237" w:rsidRPr="00AA12E2">
        <w:rPr>
          <w:rFonts w:asciiTheme="majorBidi" w:hAnsiTheme="majorBidi" w:cstheme="majorBidi"/>
          <w:sz w:val="28"/>
          <w:szCs w:val="28"/>
          <w:lang w:bidi="ar-EG"/>
        </w:rPr>
        <w:t>iyetsizlik bulundurmam ve Allah’</w:t>
      </w:r>
      <w:r w:rsidRPr="00AA12E2">
        <w:rPr>
          <w:rFonts w:asciiTheme="majorBidi" w:hAnsiTheme="majorBidi" w:cstheme="majorBidi"/>
          <w:sz w:val="28"/>
          <w:szCs w:val="28"/>
          <w:lang w:bidi="ar-EG"/>
        </w:rPr>
        <w:t>ın kendisine ihsanda bulunduklarından dolayı hiç kimseye haset etmem.”</w:t>
      </w:r>
      <w:r w:rsidRPr="00AA12E2">
        <w:rPr>
          <w:rStyle w:val="DipnotBavurusu"/>
          <w:rFonts w:asciiTheme="majorBidi" w:hAnsiTheme="majorBidi" w:cstheme="majorBidi"/>
          <w:sz w:val="28"/>
          <w:szCs w:val="28"/>
          <w:lang w:bidi="ar-EG"/>
        </w:rPr>
        <w:footnoteReference w:id="289"/>
      </w:r>
      <w:r w:rsidRPr="00AA12E2">
        <w:rPr>
          <w:rFonts w:asciiTheme="majorBidi" w:hAnsiTheme="majorBidi" w:cstheme="majorBidi"/>
          <w:sz w:val="28"/>
          <w:szCs w:val="28"/>
          <w:lang w:bidi="ar-EG"/>
        </w:rPr>
        <w:t xml:space="preserve"> </w:t>
      </w:r>
    </w:p>
    <w:p w:rsidR="00FF4A45" w:rsidRPr="00AA12E2" w:rsidRDefault="00FF4A4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بِرْ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خِلُ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شْ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قِي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ؤْ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زَّكَ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صِ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w:t>
      </w:r>
    </w:p>
    <w:p w:rsidR="00FF4A45" w:rsidRPr="00AA12E2" w:rsidRDefault="00D86A68" w:rsidP="00DA1AEC">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adam Hz. Peygamber’</w:t>
      </w:r>
      <w:r w:rsidR="00FF4A45" w:rsidRPr="00AA12E2">
        <w:rPr>
          <w:rFonts w:asciiTheme="majorBidi" w:hAnsiTheme="majorBidi" w:cstheme="majorBidi"/>
          <w:sz w:val="28"/>
          <w:szCs w:val="28"/>
          <w:lang w:bidi="ar-EG"/>
        </w:rPr>
        <w:t>e gelerek, “Bana, yaptığımda beni cennete sokacak bir amel haber ver!” der. Orada bulunanlar, “Buna da ne oluyor!” derler. Hz. Peygamber, “Bir ihtiyacı var, nesi olacak!” der ve soran şahsa, “</w:t>
      </w:r>
      <w:r w:rsidRPr="00AA12E2">
        <w:rPr>
          <w:rFonts w:asciiTheme="majorBidi" w:hAnsiTheme="majorBidi" w:cstheme="majorBidi"/>
          <w:sz w:val="28"/>
          <w:szCs w:val="28"/>
          <w:lang w:bidi="ar-EG"/>
        </w:rPr>
        <w:t>Allah’</w:t>
      </w:r>
      <w:r w:rsidR="00FF4A45" w:rsidRPr="00AA12E2">
        <w:rPr>
          <w:rFonts w:asciiTheme="majorBidi" w:hAnsiTheme="majorBidi" w:cstheme="majorBidi"/>
          <w:sz w:val="28"/>
          <w:szCs w:val="28"/>
          <w:lang w:bidi="ar-EG"/>
        </w:rPr>
        <w:t>a ibadet edersin ve O</w:t>
      </w:r>
      <w:r w:rsidRPr="00AA12E2">
        <w:rPr>
          <w:rFonts w:asciiTheme="majorBidi" w:hAnsiTheme="majorBidi" w:cstheme="majorBidi"/>
          <w:sz w:val="28"/>
          <w:szCs w:val="28"/>
          <w:lang w:bidi="ar-EG"/>
        </w:rPr>
        <w:t>’</w:t>
      </w:r>
      <w:r w:rsidR="00FF4A45" w:rsidRPr="00AA12E2">
        <w:rPr>
          <w:rFonts w:asciiTheme="majorBidi" w:hAnsiTheme="majorBidi" w:cstheme="majorBidi"/>
          <w:sz w:val="28"/>
          <w:szCs w:val="28"/>
          <w:lang w:bidi="ar-EG"/>
        </w:rPr>
        <w:t xml:space="preserve">na hiçbir şeyi ortak koşmazsın. Namazı kılarsın, zekâtı verirsin, bir de </w:t>
      </w:r>
      <w:r w:rsidRPr="00AA12E2">
        <w:rPr>
          <w:rFonts w:asciiTheme="majorBidi" w:hAnsiTheme="majorBidi" w:cstheme="majorBidi"/>
          <w:sz w:val="28"/>
          <w:szCs w:val="28"/>
          <w:lang w:bidi="ar-EG"/>
        </w:rPr>
        <w:t>akrabalık</w:t>
      </w:r>
      <w:r w:rsidR="00FF4A45" w:rsidRPr="00AA12E2">
        <w:rPr>
          <w:rFonts w:asciiTheme="majorBidi" w:hAnsiTheme="majorBidi" w:cstheme="majorBidi"/>
          <w:sz w:val="28"/>
          <w:szCs w:val="28"/>
          <w:lang w:bidi="ar-EG"/>
        </w:rPr>
        <w:t xml:space="preserve"> bağlarını </w:t>
      </w:r>
      <w:r w:rsidRPr="00AA12E2">
        <w:rPr>
          <w:rFonts w:asciiTheme="majorBidi" w:hAnsiTheme="majorBidi" w:cstheme="majorBidi"/>
          <w:sz w:val="28"/>
          <w:szCs w:val="28"/>
          <w:lang w:bidi="ar-EG"/>
        </w:rPr>
        <w:t>gözetirsin</w:t>
      </w:r>
      <w:r w:rsidR="00FF4A45" w:rsidRPr="00AA12E2">
        <w:rPr>
          <w:rFonts w:asciiTheme="majorBidi" w:hAnsiTheme="majorBidi" w:cstheme="majorBidi"/>
          <w:sz w:val="28"/>
          <w:szCs w:val="28"/>
          <w:lang w:bidi="ar-EG"/>
        </w:rPr>
        <w:t>.” buyurur.</w:t>
      </w:r>
      <w:r w:rsidR="00FF4A45" w:rsidRPr="00AA12E2">
        <w:rPr>
          <w:rStyle w:val="DipnotBavurusu"/>
          <w:rFonts w:asciiTheme="majorBidi" w:hAnsiTheme="majorBidi" w:cstheme="majorBidi"/>
          <w:sz w:val="28"/>
          <w:szCs w:val="28"/>
          <w:lang w:bidi="ar-EG"/>
        </w:rPr>
        <w:footnoteReference w:id="290"/>
      </w:r>
      <w:r w:rsidR="00D12D27" w:rsidRPr="00AA12E2">
        <w:rPr>
          <w:rFonts w:asciiTheme="majorBidi" w:hAnsiTheme="majorBidi" w:cstheme="majorBidi"/>
          <w:sz w:val="28"/>
          <w:szCs w:val="28"/>
          <w:lang w:bidi="ar-EG"/>
        </w:rPr>
        <w:t xml:space="preserve"> </w:t>
      </w:r>
    </w:p>
    <w:p w:rsidR="00BE3FD0" w:rsidRPr="00AA12E2" w:rsidRDefault="00BE3FD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ضَ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نَا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دْ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وْ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وْ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دْ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p>
    <w:p w:rsidR="00BE3FD0" w:rsidRPr="00AA12E2" w:rsidRDefault="00BE3FD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er kim Müslümanlar arasında hâkimlik yapmak ister ve bunu elde ettikten sonra adaleti zulmüne baskın gelirse cennetlik olur. Zulmü adaletine baskın gelen kimse ise cehennemlik olur.</w:t>
      </w:r>
      <w:r w:rsidRPr="00AA12E2">
        <w:rPr>
          <w:rStyle w:val="DipnotBavurusu"/>
          <w:rFonts w:asciiTheme="majorBidi" w:hAnsiTheme="majorBidi" w:cstheme="majorBidi"/>
          <w:sz w:val="28"/>
          <w:szCs w:val="28"/>
          <w:lang w:bidi="ar-EG"/>
        </w:rPr>
        <w:footnoteReference w:id="291"/>
      </w:r>
      <w:r w:rsidR="00CE7B5E" w:rsidRPr="00AA12E2">
        <w:rPr>
          <w:rFonts w:asciiTheme="majorBidi" w:hAnsiTheme="majorBidi" w:cstheme="majorBidi"/>
          <w:sz w:val="28"/>
          <w:szCs w:val="28"/>
          <w:lang w:bidi="ar-EG"/>
        </w:rPr>
        <w:t xml:space="preserve"> </w:t>
      </w:r>
    </w:p>
    <w:p w:rsidR="00B32E5B" w:rsidRPr="00AA12E2" w:rsidRDefault="00B32E5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رِيقً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بْتَغِ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رِيقً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لاَئِكَ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تَضَ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نِحَتَ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ضً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طَا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ا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سْتَغْفِ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مَوَ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رْ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يتَ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فَضْ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ا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ا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فَضْ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ائِ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وَاكِ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لَمَ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رَثَ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نْبِ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نْبِ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رِّثُ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ينَا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رْ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رَّثُ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حَظٍّ</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فِرٍ</w:t>
      </w:r>
      <w:r w:rsidR="00A13ED9" w:rsidRPr="00AA12E2">
        <w:rPr>
          <w:rFonts w:ascii="Traditional Arabic" w:hAnsi="Traditional Arabic" w:cs="Traditional Arabic"/>
          <w:sz w:val="28"/>
          <w:szCs w:val="28"/>
          <w:lang w:bidi="ar-EG"/>
        </w:rPr>
        <w:t>/</w:t>
      </w:r>
      <w:r w:rsidR="00A13ED9" w:rsidRPr="00AA12E2">
        <w:rPr>
          <w:rFonts w:ascii="Traditional Arabic" w:hAnsi="Traditional Arabic" w:cs="Traditional Arabic"/>
          <w:sz w:val="28"/>
          <w:szCs w:val="28"/>
          <w:rtl/>
          <w:lang w:bidi="ar-EG"/>
        </w:rPr>
        <w:t xml:space="preserve"> مَنْ سَلَكَ طَرِيقًا يَلْتَمِسُ فِيهِ عِلْمًا، سَهَّلَ اللهُ لَهُ بِهِ طَرِيقًا إِلَى الْجَنَّةِ</w:t>
      </w:r>
    </w:p>
    <w:p w:rsidR="00B32E5B" w:rsidRPr="00AA12E2" w:rsidRDefault="00B32E5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 ilim için yola çıkarsa Allah ona cennete giden yolu kolaylaştırır. Melekler, hoşnutluklarından dolayı ilim talebesine kanatlarını serer. Sudaki balıklara varıncaya kadar yer ve gök ehli âlim </w:t>
      </w:r>
      <w:r w:rsidR="00B23741" w:rsidRPr="00AA12E2">
        <w:rPr>
          <w:rFonts w:asciiTheme="majorBidi" w:hAnsiTheme="majorBidi" w:cstheme="majorBidi"/>
          <w:sz w:val="28"/>
          <w:szCs w:val="28"/>
          <w:lang w:bidi="ar-EG"/>
        </w:rPr>
        <w:t>kişinin bağışlanması için Allah’</w:t>
      </w:r>
      <w:r w:rsidRPr="00AA12E2">
        <w:rPr>
          <w:rFonts w:asciiTheme="majorBidi" w:hAnsiTheme="majorBidi" w:cstheme="majorBidi"/>
          <w:sz w:val="28"/>
          <w:szCs w:val="28"/>
          <w:lang w:bidi="ar-EG"/>
        </w:rPr>
        <w:t xml:space="preserve">a yakarır. Âlimin, âbide (ibadet edene) üstünlüğü, (parlaklık, görünürlük ve güzellik </w:t>
      </w:r>
      <w:r w:rsidRPr="00AA12E2">
        <w:rPr>
          <w:rFonts w:asciiTheme="majorBidi" w:hAnsiTheme="majorBidi" w:cstheme="majorBidi"/>
          <w:sz w:val="28"/>
          <w:szCs w:val="28"/>
          <w:lang w:bidi="ar-EG"/>
        </w:rPr>
        <w:lastRenderedPageBreak/>
        <w:t>bakımından) ayın diğer yıldızlara olan üstünlüğü gibidir. Kuşkusuz âlimler peygamberlerin vârisleridir. Peygamberler miras olarak ne altın ne de gümüş bırakmışlardır; onların bıraktıkları yegâne miras ilimdir. Dolayısıyla kim onu alırsa büyük bir pay almış olur.</w:t>
      </w:r>
      <w:r w:rsidRPr="00AA12E2">
        <w:rPr>
          <w:rStyle w:val="DipnotBavurusu"/>
          <w:rFonts w:asciiTheme="majorBidi" w:hAnsiTheme="majorBidi" w:cstheme="majorBidi"/>
          <w:sz w:val="28"/>
          <w:szCs w:val="28"/>
          <w:lang w:bidi="ar-EG"/>
        </w:rPr>
        <w:footnoteReference w:id="292"/>
      </w:r>
    </w:p>
    <w:p w:rsidR="00A97103" w:rsidRPr="00AA12E2" w:rsidRDefault="00A9710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صْبَ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ائِمًا</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بِ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نَازَةً</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طْعَ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سْكِينًا</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رِيضًا</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جْتَمَ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ئٍ</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 </w:t>
      </w:r>
    </w:p>
    <w:p w:rsidR="00A97103" w:rsidRPr="00AA12E2" w:rsidRDefault="00A97103" w:rsidP="0074102A">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esûlullah (sav) bir gün ashâbına dönerek, “Bugün içinizden kim oruçlu olarak sabahladı?” diye sordu. Orada hazır bulunanlardan Hz. Ebû Bekir, “Ben!” cevabını verdi. Hz. Peygamber (sav), “Bugün içinizden kim bir cenazenin arkasından gitti?” dedi. Yine Ebû Bekir, “Ben!” cevabını verdi. Hz. Peygamber (sav) bu sefer, “Bugün içinizden kim bir fakiri doyurdu?” diye sordu. Ebû Bekir, “Ben!” cevabını verdi. Hz. Peygamber (sav), “Peki, bugün içinizden hanginiz bir hastayı ziyaret etti?” buyurdular. Yine Ebû Bekir, “Ben!” cevabını verdi. Bunun üzerine Resûlullah (sav), “Bu hasletler kimde bulunursa o, mutlaka cennete girer.” buyurdu.</w:t>
      </w:r>
      <w:r w:rsidRPr="00AA12E2">
        <w:rPr>
          <w:rStyle w:val="DipnotBavurusu"/>
          <w:rFonts w:asciiTheme="majorBidi" w:hAnsiTheme="majorBidi" w:cstheme="majorBidi"/>
          <w:sz w:val="28"/>
          <w:szCs w:val="28"/>
          <w:lang w:bidi="ar-EG"/>
        </w:rPr>
        <w:footnoteReference w:id="293"/>
      </w:r>
      <w:r w:rsidR="008C7EBC" w:rsidRPr="00AA12E2">
        <w:rPr>
          <w:rFonts w:asciiTheme="majorBidi" w:hAnsiTheme="majorBidi" w:cstheme="majorBidi"/>
          <w:sz w:val="28"/>
          <w:szCs w:val="28"/>
          <w:lang w:bidi="ar-EG"/>
        </w:rPr>
        <w:t xml:space="preserve"> </w:t>
      </w:r>
    </w:p>
    <w:p w:rsidR="00073400" w:rsidRPr="00AA12E2" w:rsidRDefault="0007340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عَادَ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دَ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ضَ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ضَ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قَاوَ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دَ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كُ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خَا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قَاوَ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دَ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خَطُ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ضَ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p>
    <w:p w:rsidR="00073400" w:rsidRPr="00AA12E2" w:rsidRDefault="00073400" w:rsidP="00D03BD4">
      <w:pPr>
        <w:spacing w:after="120" w:line="240" w:lineRule="auto"/>
        <w:jc w:val="both"/>
        <w:rPr>
          <w:rFonts w:asciiTheme="majorBidi" w:hAnsiTheme="majorBidi" w:cstheme="majorBidi"/>
          <w:sz w:val="28"/>
          <w:szCs w:val="28"/>
          <w:lang w:bidi="ar-EG"/>
        </w:rPr>
      </w:pPr>
      <w:r w:rsidRPr="00AA12E2">
        <w:rPr>
          <w:rFonts w:asciiTheme="majorBidi" w:hAnsiTheme="majorBidi" w:cs="Times New Roman"/>
          <w:sz w:val="28"/>
          <w:szCs w:val="28"/>
          <w:lang w:bidi="ar-EG"/>
        </w:rPr>
        <w:t>Allah’ın takdirine razı olması, Âdemoğlunun saadetindendir. Yüce Allah’tan hayırlı olanı istemeyi bırakması ve Allah’ın takdirine öfkelenmesi ise Âdemoğlunun şekâvetindendir (bedbahtlığındandır).</w:t>
      </w:r>
      <w:r w:rsidRPr="00AA12E2">
        <w:rPr>
          <w:rStyle w:val="DipnotBavurusu"/>
          <w:rFonts w:asciiTheme="majorBidi" w:hAnsiTheme="majorBidi" w:cs="Times New Roman"/>
          <w:sz w:val="28"/>
          <w:szCs w:val="28"/>
          <w:lang w:bidi="ar-EG"/>
        </w:rPr>
        <w:footnoteReference w:id="294"/>
      </w:r>
    </w:p>
    <w:p w:rsidR="00B51EF6" w:rsidRPr="00AA12E2" w:rsidRDefault="00B51EF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هَذِ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رْأَ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وْدَ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تَ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صْرَ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تَكَشَّ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دْ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ئْ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بَرْ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ئْ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عَوْ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عَافِيَكِ</w:t>
      </w:r>
      <w:r w:rsidRPr="00AA12E2">
        <w:rPr>
          <w:rFonts w:ascii="Traditional Arabic" w:hAnsi="Traditional Arabic" w:cs="Traditional Arabic" w:hint="eastAsia"/>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صْبِرُ</w:t>
      </w:r>
    </w:p>
    <w:p w:rsidR="00B51EF6" w:rsidRPr="00AA12E2" w:rsidRDefault="00B51EF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kadın Rasulullah’a gelerek “Bende sara hastalığı var, bu yüzden (nöbet geçirdiğimde) üzerim açılıyor. Benim için yüce Allah’a dua eder misin?” dedi. Hz. Peygamber (sav) ona “İstersen sabredersin, böylece cenneti (cennette yüksek bir mertebeyi) kazanırsın. İstersen Allah’a sana afiyet vermesi için dua ederim.” dedi. Bunun üzerine kadın sabretmeyi tercih etti.</w:t>
      </w:r>
      <w:r w:rsidRPr="00AA12E2">
        <w:rPr>
          <w:rStyle w:val="DipnotBavurusu"/>
          <w:rFonts w:asciiTheme="majorBidi" w:hAnsiTheme="majorBidi" w:cstheme="majorBidi"/>
          <w:sz w:val="28"/>
          <w:szCs w:val="28"/>
          <w:lang w:bidi="ar-EG"/>
        </w:rPr>
        <w:footnoteReference w:id="295"/>
      </w:r>
    </w:p>
    <w:p w:rsidR="00835ED2" w:rsidRPr="00AA12E2" w:rsidRDefault="00835ED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ذْهَبْ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بِيبَتَ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صَ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حْتَسَ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ثَوَ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p>
    <w:p w:rsidR="00835ED2" w:rsidRPr="00AA12E2" w:rsidRDefault="00835ED2" w:rsidP="0074102A">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in iki sevgili gözünü alırım da o, </w:t>
      </w:r>
      <w:r w:rsidR="00073400" w:rsidRPr="00AA12E2">
        <w:rPr>
          <w:rFonts w:asciiTheme="majorBidi" w:hAnsiTheme="majorBidi" w:cstheme="majorBidi"/>
          <w:sz w:val="28"/>
          <w:szCs w:val="28"/>
          <w:lang w:bidi="ar-EG"/>
        </w:rPr>
        <w:t>mükâfatını</w:t>
      </w:r>
      <w:r w:rsidRPr="00AA12E2">
        <w:rPr>
          <w:rFonts w:asciiTheme="majorBidi" w:hAnsiTheme="majorBidi" w:cstheme="majorBidi"/>
          <w:sz w:val="28"/>
          <w:szCs w:val="28"/>
          <w:lang w:bidi="ar-EG"/>
        </w:rPr>
        <w:t xml:space="preserve"> benden bekleyerek buna sabrederse onun için cennetin dışında hiç</w:t>
      </w:r>
      <w:r w:rsidR="00073400" w:rsidRPr="00AA12E2">
        <w:rPr>
          <w:rFonts w:asciiTheme="majorBidi" w:hAnsiTheme="majorBidi" w:cstheme="majorBidi"/>
          <w:sz w:val="28"/>
          <w:szCs w:val="28"/>
          <w:lang w:bidi="ar-EG"/>
        </w:rPr>
        <w:t xml:space="preserve"> </w:t>
      </w:r>
      <w:r w:rsidRPr="00AA12E2">
        <w:rPr>
          <w:rFonts w:asciiTheme="majorBidi" w:hAnsiTheme="majorBidi" w:cstheme="majorBidi"/>
          <w:sz w:val="28"/>
          <w:szCs w:val="28"/>
          <w:lang w:bidi="ar-EG"/>
        </w:rPr>
        <w:t>bir</w:t>
      </w:r>
      <w:r w:rsidR="00073400" w:rsidRPr="00AA12E2">
        <w:rPr>
          <w:rFonts w:asciiTheme="majorBidi" w:hAnsiTheme="majorBidi" w:cstheme="majorBidi"/>
          <w:sz w:val="28"/>
          <w:szCs w:val="28"/>
          <w:lang w:bidi="ar-EG"/>
        </w:rPr>
        <w:t xml:space="preserve"> karşılığa</w:t>
      </w:r>
      <w:r w:rsidRPr="00AA12E2">
        <w:rPr>
          <w:rFonts w:asciiTheme="majorBidi" w:hAnsiTheme="majorBidi" w:cstheme="majorBidi"/>
          <w:sz w:val="28"/>
          <w:szCs w:val="28"/>
          <w:lang w:bidi="ar-EG"/>
        </w:rPr>
        <w:t xml:space="preserve"> razı olmam.</w:t>
      </w:r>
      <w:r w:rsidRPr="00AA12E2">
        <w:rPr>
          <w:rStyle w:val="DipnotBavurusu"/>
          <w:rFonts w:asciiTheme="majorBidi" w:hAnsiTheme="majorBidi" w:cstheme="majorBidi"/>
          <w:sz w:val="28"/>
          <w:szCs w:val="28"/>
          <w:lang w:bidi="ar-EG"/>
        </w:rPr>
        <w:footnoteReference w:id="296"/>
      </w:r>
      <w:r w:rsidR="008D48D4" w:rsidRPr="00AA12E2">
        <w:rPr>
          <w:rFonts w:asciiTheme="majorBidi" w:hAnsiTheme="majorBidi" w:cstheme="majorBidi"/>
          <w:sz w:val="28"/>
          <w:szCs w:val="28"/>
          <w:lang w:bidi="ar-EG"/>
        </w:rPr>
        <w:t xml:space="preserve"> </w:t>
      </w:r>
    </w:p>
    <w:p w:rsidR="00706E1A" w:rsidRPr="00AA12E2" w:rsidRDefault="00706E1A" w:rsidP="0074102A">
      <w:pPr>
        <w:pStyle w:val="Balk1"/>
        <w:rPr>
          <w:lang w:bidi="ar-EG"/>
        </w:rPr>
      </w:pPr>
      <w:r w:rsidRPr="00AA12E2">
        <w:rPr>
          <w:rFonts w:cs="Times New Roman"/>
          <w:lang w:bidi="ar-EG"/>
        </w:rPr>
        <w:lastRenderedPageBreak/>
        <w:t>İ</w:t>
      </w:r>
      <w:r w:rsidRPr="00AA12E2">
        <w:rPr>
          <w:lang w:bidi="ar-EG"/>
        </w:rPr>
        <w:t xml:space="preserve">nsanların En Hayırlıları/ </w:t>
      </w:r>
      <w:r w:rsidRPr="00AA12E2">
        <w:rPr>
          <w:rFonts w:cs="Times New Roman"/>
          <w:lang w:bidi="ar-EG"/>
        </w:rPr>
        <w:t>Ş</w:t>
      </w:r>
      <w:r w:rsidRPr="00AA12E2">
        <w:rPr>
          <w:lang w:bidi="ar-EG"/>
        </w:rPr>
        <w:t>erlileri</w:t>
      </w:r>
      <w:r w:rsidR="0069621F" w:rsidRPr="00AA12E2">
        <w:rPr>
          <w:lang w:bidi="ar-EG"/>
        </w:rPr>
        <w:t xml:space="preserve">, </w:t>
      </w:r>
      <w:r w:rsidR="0069621F" w:rsidRPr="00AA12E2">
        <w:t>Amellerin</w:t>
      </w:r>
      <w:r w:rsidR="0069621F" w:rsidRPr="00AA12E2">
        <w:rPr>
          <w:lang w:bidi="ar-EG"/>
        </w:rPr>
        <w:t xml:space="preserve"> En Üstünü</w:t>
      </w:r>
    </w:p>
    <w:p w:rsidR="007A4C8B" w:rsidRPr="00AA12E2" w:rsidRDefault="007A4C8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خْبِرُكُمْ بِخَيْرِكُمْ مِنْ شَرِّكُمْ؟» «خَيْرُكُمْ مَنْ يُرْجَى خَيْرُهُ وَيُؤْمَنُ شَرُّهُ، وَشَرُّكُمْ مَنْ لَا يُرْجَى خَيْرُهُ وَلَا يُؤْمَنُ شَرُّهُ</w:t>
      </w:r>
      <w:r w:rsidR="00605520" w:rsidRPr="00AA12E2">
        <w:rPr>
          <w:rFonts w:ascii="Traditional Arabic" w:hAnsi="Traditional Arabic" w:cs="Traditional Arabic"/>
          <w:sz w:val="28"/>
          <w:szCs w:val="28"/>
          <w:lang w:bidi="ar-EG"/>
        </w:rPr>
        <w:t xml:space="preserve"> </w:t>
      </w:r>
    </w:p>
    <w:p w:rsidR="005B2332" w:rsidRPr="00AA12E2" w:rsidRDefault="00F134E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n h</w:t>
      </w:r>
      <w:r w:rsidR="005B2332" w:rsidRPr="00AA12E2">
        <w:rPr>
          <w:rFonts w:asciiTheme="majorBidi" w:hAnsiTheme="majorBidi" w:cstheme="majorBidi"/>
          <w:sz w:val="28"/>
          <w:szCs w:val="28"/>
          <w:lang w:bidi="ar-EG"/>
        </w:rPr>
        <w:t xml:space="preserve">ayırlınız, kendisinden hayır beklenilen ve kötülüğünden emin olunandır; </w:t>
      </w:r>
      <w:r w:rsidRPr="00AA12E2">
        <w:rPr>
          <w:rFonts w:asciiTheme="majorBidi" w:hAnsiTheme="majorBidi" w:cstheme="majorBidi"/>
          <w:sz w:val="28"/>
          <w:szCs w:val="28"/>
          <w:lang w:bidi="ar-EG"/>
        </w:rPr>
        <w:t xml:space="preserve">en </w:t>
      </w:r>
      <w:r w:rsidR="005B2332" w:rsidRPr="00AA12E2">
        <w:rPr>
          <w:rFonts w:asciiTheme="majorBidi" w:hAnsiTheme="majorBidi" w:cstheme="majorBidi"/>
          <w:sz w:val="28"/>
          <w:szCs w:val="28"/>
          <w:lang w:bidi="ar-EG"/>
        </w:rPr>
        <w:t>şerliniz ise kendisinden hayır beklenmeyen ve kötülüğünden de emin olunmayandı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297"/>
      </w:r>
    </w:p>
    <w:p w:rsidR="0084366A" w:rsidRPr="00AA12E2" w:rsidRDefault="000D105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خِيَارَكُمْ أَحْسَنُكُمْ قَضَاءً</w:t>
      </w:r>
      <w:r w:rsidR="00165BA1" w:rsidRPr="00AA12E2">
        <w:rPr>
          <w:rFonts w:ascii="Traditional Arabic" w:hAnsi="Traditional Arabic" w:cs="Traditional Arabic"/>
          <w:sz w:val="28"/>
          <w:szCs w:val="28"/>
          <w:lang w:bidi="ar-EG"/>
        </w:rPr>
        <w:t xml:space="preserve"> </w:t>
      </w:r>
    </w:p>
    <w:p w:rsidR="002A6A0C" w:rsidRPr="00AA12E2" w:rsidRDefault="005B233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izin en hayırlınız, borcunu en güzel şekil</w:t>
      </w:r>
      <w:r w:rsidR="00071CCE" w:rsidRPr="00AA12E2">
        <w:rPr>
          <w:rFonts w:asciiTheme="majorBidi" w:hAnsiTheme="majorBidi" w:cstheme="majorBidi"/>
          <w:sz w:val="28"/>
          <w:szCs w:val="28"/>
          <w:lang w:bidi="ar-EG"/>
        </w:rPr>
        <w:t>de</w:t>
      </w:r>
      <w:r w:rsidRPr="00AA12E2">
        <w:rPr>
          <w:rFonts w:asciiTheme="majorBidi" w:hAnsiTheme="majorBidi" w:cstheme="majorBidi"/>
          <w:sz w:val="28"/>
          <w:szCs w:val="28"/>
          <w:lang w:bidi="ar-EG"/>
        </w:rPr>
        <w:t xml:space="preserve"> ödeyeninizdir.</w:t>
      </w:r>
      <w:r w:rsidR="00C51762" w:rsidRPr="00AA12E2">
        <w:rPr>
          <w:rStyle w:val="DipnotBavurusu"/>
          <w:rFonts w:asciiTheme="majorBidi" w:hAnsiTheme="majorBidi" w:cstheme="majorBidi"/>
          <w:sz w:val="28"/>
          <w:szCs w:val="28"/>
          <w:lang w:bidi="ar-EG"/>
        </w:rPr>
        <w:footnoteReference w:id="298"/>
      </w:r>
    </w:p>
    <w:p w:rsidR="0084366A" w:rsidRPr="00AA12E2" w:rsidRDefault="00F65B1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خِيَارَكُمْ أَحَاسِنُكُمْ أَخْلاَقًا</w:t>
      </w:r>
      <w:r w:rsidR="00165BA1" w:rsidRPr="00AA12E2">
        <w:rPr>
          <w:rFonts w:ascii="Traditional Arabic" w:hAnsi="Traditional Arabic" w:cs="Traditional Arabic"/>
          <w:sz w:val="28"/>
          <w:szCs w:val="28"/>
          <w:lang w:bidi="ar-EG"/>
        </w:rPr>
        <w:t xml:space="preserve"> </w:t>
      </w:r>
    </w:p>
    <w:p w:rsidR="004858C9" w:rsidRPr="00AA12E2" w:rsidRDefault="004858C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n hayırlınız ahlakı en güzel olanınızdır.</w:t>
      </w:r>
      <w:r w:rsidRPr="00AA12E2">
        <w:rPr>
          <w:rStyle w:val="DipnotBavurusu"/>
          <w:rFonts w:asciiTheme="majorBidi" w:hAnsiTheme="majorBidi" w:cstheme="majorBidi"/>
          <w:sz w:val="28"/>
          <w:szCs w:val="28"/>
          <w:lang w:bidi="ar-EG"/>
        </w:rPr>
        <w:footnoteReference w:id="299"/>
      </w:r>
    </w:p>
    <w:p w:rsidR="00A41B07" w:rsidRPr="00AA12E2" w:rsidRDefault="00A41B0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خَيْرُكُمْ مَنْ تَعَلَّمَ القُرْآنَ وَعَلَّمَهُ</w:t>
      </w:r>
      <w:r w:rsidR="00165BA1" w:rsidRPr="00AA12E2">
        <w:rPr>
          <w:rFonts w:ascii="Traditional Arabic" w:hAnsi="Traditional Arabic" w:cs="Traditional Arabic"/>
          <w:sz w:val="28"/>
          <w:szCs w:val="28"/>
          <w:lang w:bidi="ar-EG"/>
        </w:rPr>
        <w:t xml:space="preserve"> </w:t>
      </w:r>
    </w:p>
    <w:p w:rsidR="00A13ED9" w:rsidRPr="00AA12E2" w:rsidRDefault="00A13ED9"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En hayırlınız Kur’an-ı Kerim’i öğrenen ve öğreteninizdir.</w:t>
      </w:r>
      <w:r w:rsidRPr="00AA12E2">
        <w:rPr>
          <w:rStyle w:val="DipnotBavurusu"/>
          <w:rFonts w:asciiTheme="majorBidi" w:hAnsiTheme="majorBidi" w:cstheme="majorBidi"/>
          <w:sz w:val="28"/>
          <w:szCs w:val="28"/>
          <w:lang w:bidi="ar-EG"/>
        </w:rPr>
        <w:footnoteReference w:id="300"/>
      </w:r>
    </w:p>
    <w:p w:rsidR="00BF7747" w:rsidRPr="00AA12E2" w:rsidRDefault="00BF774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خَيْرَكُمْ مَنْ أَطْعَمَ الطَّعَامَ</w:t>
      </w:r>
      <w:r w:rsidR="00605520" w:rsidRPr="00AA12E2">
        <w:rPr>
          <w:rFonts w:ascii="Traditional Arabic" w:hAnsi="Traditional Arabic" w:cs="Traditional Arabic"/>
          <w:sz w:val="28"/>
          <w:szCs w:val="28"/>
          <w:lang w:bidi="ar-EG"/>
        </w:rPr>
        <w:t xml:space="preserve"> </w:t>
      </w:r>
    </w:p>
    <w:p w:rsidR="00867BB3" w:rsidRPr="00AA12E2" w:rsidRDefault="00867BB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n hayırlınız yemek yedirendir.</w:t>
      </w:r>
      <w:r w:rsidRPr="00AA12E2">
        <w:rPr>
          <w:rStyle w:val="DipnotBavurusu"/>
          <w:rFonts w:asciiTheme="majorBidi" w:hAnsiTheme="majorBidi" w:cstheme="majorBidi"/>
          <w:sz w:val="28"/>
          <w:szCs w:val="28"/>
          <w:lang w:bidi="ar-EG"/>
        </w:rPr>
        <w:footnoteReference w:id="301"/>
      </w:r>
    </w:p>
    <w:p w:rsidR="00320977" w:rsidRPr="00AA12E2" w:rsidRDefault="0032097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خَيْرُكُمْ إِسْلَامًا أَحَاسِنُكُمْ أَخْلَاقًا إِذَا فَقِهُوا</w:t>
      </w:r>
      <w:r w:rsidR="00165BA1" w:rsidRPr="00AA12E2">
        <w:rPr>
          <w:rFonts w:ascii="Traditional Arabic" w:hAnsi="Traditional Arabic" w:cs="Traditional Arabic"/>
          <w:sz w:val="28"/>
          <w:szCs w:val="28"/>
          <w:lang w:bidi="ar-EG"/>
        </w:rPr>
        <w:t xml:space="preserve"> </w:t>
      </w:r>
    </w:p>
    <w:p w:rsidR="004858C9" w:rsidRPr="00AA12E2" w:rsidRDefault="004858C9"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İslamı en hayırlınız, dinde anlayışlı ve bilgili olduğu zaman ahlakı en güzel olanınızdır.</w:t>
      </w:r>
      <w:r w:rsidRPr="00AA12E2">
        <w:rPr>
          <w:rStyle w:val="DipnotBavurusu"/>
          <w:rFonts w:asciiTheme="majorBidi" w:hAnsiTheme="majorBidi" w:cstheme="majorBidi"/>
          <w:sz w:val="28"/>
          <w:szCs w:val="28"/>
          <w:lang w:bidi="ar-EG"/>
        </w:rPr>
        <w:footnoteReference w:id="302"/>
      </w:r>
    </w:p>
    <w:p w:rsidR="00FB462A" w:rsidRPr="00AA12E2" w:rsidRDefault="00FB462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خَيْرُ النَّاسِ أَقْرَؤُهُمْ وَأَتْقَاهُمْ وَآمَرُهُمْ بِالْمَعْرُوفِ، وَأَنْهَاهُمْ عَنِ الْمُنْكَرِ، وَأَوْصَلُهُمْ لِلرَّحِمِ</w:t>
      </w:r>
      <w:r w:rsidR="00165BA1" w:rsidRPr="00AA12E2">
        <w:rPr>
          <w:rFonts w:ascii="Traditional Arabic" w:hAnsi="Traditional Arabic" w:cs="Traditional Arabic"/>
          <w:sz w:val="28"/>
          <w:szCs w:val="28"/>
          <w:lang w:bidi="ar-EG"/>
        </w:rPr>
        <w:t xml:space="preserve"> </w:t>
      </w:r>
    </w:p>
    <w:p w:rsidR="00F134EC" w:rsidRPr="00AA12E2" w:rsidRDefault="00C242E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nsanların en hayırlısı Kur’an’ı en iyi bilen, en çok takva sahibi, iyiliği en çok emreden ve kötülükten en çok sakındıran ve akrabalık bağlarını en fazla gözetendir.</w:t>
      </w:r>
      <w:r w:rsidRPr="00AA12E2">
        <w:rPr>
          <w:rStyle w:val="DipnotBavurusu"/>
          <w:rFonts w:asciiTheme="majorBidi" w:hAnsiTheme="majorBidi" w:cstheme="majorBidi"/>
          <w:sz w:val="28"/>
          <w:szCs w:val="28"/>
          <w:lang w:bidi="ar-EG"/>
        </w:rPr>
        <w:footnoteReference w:id="303"/>
      </w:r>
    </w:p>
    <w:p w:rsidR="00450A09" w:rsidRPr="00AA12E2" w:rsidRDefault="00450A0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خَيرُكُم المُدَافِعُ عن عَشِيرته ما لم يأثَم</w:t>
      </w:r>
      <w:r w:rsidR="00165BA1" w:rsidRPr="00AA12E2">
        <w:rPr>
          <w:rFonts w:ascii="Traditional Arabic" w:hAnsi="Traditional Arabic" w:cs="Traditional Arabic"/>
          <w:sz w:val="28"/>
          <w:szCs w:val="28"/>
          <w:lang w:bidi="ar-EG"/>
        </w:rPr>
        <w:t xml:space="preserve"> </w:t>
      </w:r>
    </w:p>
    <w:p w:rsidR="00437492" w:rsidRPr="00AA12E2" w:rsidRDefault="0043749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En hayırlınız, günaha girmediği sürece aşiretini savunandır.</w:t>
      </w:r>
      <w:r w:rsidRPr="00AA12E2">
        <w:rPr>
          <w:rStyle w:val="DipnotBavurusu"/>
          <w:rFonts w:asciiTheme="majorBidi" w:hAnsiTheme="majorBidi" w:cstheme="majorBidi"/>
          <w:sz w:val="28"/>
          <w:szCs w:val="28"/>
          <w:lang w:bidi="ar-EG"/>
        </w:rPr>
        <w:footnoteReference w:id="304"/>
      </w:r>
    </w:p>
    <w:p w:rsidR="00663B7B" w:rsidRPr="00AA12E2" w:rsidRDefault="00663B7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نَبِّئُكُمْ بِشِرَارِكُمْ؟ " فَقَالَ: " هُمُ الثَّرْثَارُونَ الْمُتَشَدِّقُونَ، أَلَا أُنَبِّئُكُمْ بِخِيَارِكُمْ؟ أَحَاسِنُكُمْ أَخْلَاقًا</w:t>
      </w:r>
      <w:r w:rsidR="004858C9"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شِرَارُ أُمَّتِي الثَّرْثَارُونَ، الْمُشَّدِّقُونَ، الْمُتَفَيْهِقُونَ، وَخِيَارُ أُمَّتِي أَحَاسِنُهُمْ أَخْلَاقًا</w:t>
      </w:r>
      <w:r w:rsidR="005E28FA" w:rsidRPr="00AA12E2">
        <w:rPr>
          <w:rFonts w:ascii="Traditional Arabic" w:hAnsi="Traditional Arabic" w:cs="Traditional Arabic"/>
          <w:sz w:val="28"/>
          <w:szCs w:val="28"/>
          <w:lang w:bidi="ar-EG"/>
        </w:rPr>
        <w:t xml:space="preserve"> </w:t>
      </w:r>
      <w:r w:rsidR="00C57ED8" w:rsidRPr="00AA12E2">
        <w:rPr>
          <w:rFonts w:ascii="Traditional Arabic" w:hAnsi="Traditional Arabic" w:cs="Traditional Arabic"/>
          <w:sz w:val="28"/>
          <w:szCs w:val="28"/>
          <w:lang w:bidi="ar-EG"/>
        </w:rPr>
        <w:t xml:space="preserve"> </w:t>
      </w:r>
    </w:p>
    <w:p w:rsidR="00AB3257" w:rsidRPr="00AA12E2" w:rsidRDefault="00AB3257"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lastRenderedPageBreak/>
        <w:t xml:space="preserve">Ümmetimin en kötüleri çok konuşanlar, konuşmasıyla üstünlük taslayıp insanları rahatsız edenlerle kibirli olanlardır. Ümmetimin en hayırlıları </w:t>
      </w:r>
      <w:r w:rsidR="004858C9" w:rsidRPr="00AA12E2">
        <w:rPr>
          <w:rFonts w:asciiTheme="majorBidi" w:hAnsiTheme="majorBidi" w:cstheme="majorBidi"/>
          <w:sz w:val="28"/>
          <w:szCs w:val="28"/>
          <w:lang w:bidi="ar-EG"/>
        </w:rPr>
        <w:t>ise ahlakı en güzel olanlardır.</w:t>
      </w:r>
      <w:r w:rsidRPr="00AA12E2">
        <w:rPr>
          <w:rStyle w:val="DipnotBavurusu"/>
          <w:rFonts w:asciiTheme="majorBidi" w:hAnsiTheme="majorBidi" w:cstheme="majorBidi"/>
          <w:sz w:val="28"/>
          <w:szCs w:val="28"/>
          <w:lang w:bidi="ar-EG"/>
        </w:rPr>
        <w:footnoteReference w:id="305"/>
      </w:r>
    </w:p>
    <w:p w:rsidR="00FA4C51" w:rsidRPr="00AA12E2" w:rsidRDefault="00FA4C5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خْبِرُكُمْ بِخِيَارِكُمْ؟» قَالُوا: بَلَى، قَالَ: «الَّذِينَ إِذَا رُؤُوا ذُكِرَ اللَّهُ، أَفَلَا أُخْبِرُكُمْ بِشِرَارِكُمْ؟» قَالُوا: بَلَى، قَالَ: «الْمَشَّاؤُونَ بِالنَّمِيمَةِ، الْمُفْسِدُونَ بَيْنَ الْأَحِبَّةِ، الْبَاغُونَ الْبُرَآءَ الْعَنَتَ»</w:t>
      </w:r>
      <w:r w:rsidR="00C57ED8" w:rsidRPr="00AA12E2">
        <w:rPr>
          <w:rFonts w:ascii="Traditional Arabic" w:hAnsi="Traditional Arabic" w:cs="Traditional Arabic"/>
          <w:sz w:val="28"/>
          <w:szCs w:val="28"/>
          <w:lang w:bidi="ar-EG"/>
        </w:rPr>
        <w:t xml:space="preserve"> </w:t>
      </w:r>
    </w:p>
    <w:p w:rsidR="006871A7" w:rsidRPr="00AA12E2" w:rsidRDefault="006871A7" w:rsidP="00D03BD4">
      <w:pPr>
        <w:spacing w:after="120" w:line="240" w:lineRule="auto"/>
        <w:jc w:val="both"/>
        <w:rPr>
          <w:rFonts w:cs="Traditional Arabic"/>
          <w:sz w:val="28"/>
          <w:szCs w:val="28"/>
          <w:lang w:bidi="ar-EG"/>
        </w:rPr>
      </w:pPr>
      <w:r w:rsidRPr="00AA12E2">
        <w:rPr>
          <w:rFonts w:asciiTheme="majorBidi" w:hAnsiTheme="majorBidi" w:cstheme="majorBidi"/>
          <w:sz w:val="28"/>
          <w:szCs w:val="28"/>
          <w:lang w:bidi="ar-EG"/>
        </w:rPr>
        <w:t>En kötülerinizi bildireyim mi? Onlar, laf taşıyan, sevenlerin arasını ayıran, masum insanların sıkıntı çekmesini isteyenlerdir.</w:t>
      </w:r>
      <w:r w:rsidRPr="00AA12E2">
        <w:rPr>
          <w:rStyle w:val="DipnotBavurusu"/>
          <w:rFonts w:asciiTheme="majorBidi" w:hAnsiTheme="majorBidi" w:cstheme="majorBidi"/>
          <w:sz w:val="28"/>
          <w:szCs w:val="28"/>
          <w:lang w:bidi="ar-EG"/>
        </w:rPr>
        <w:footnoteReference w:id="306"/>
      </w:r>
    </w:p>
    <w:p w:rsidR="004803AC" w:rsidRPr="00AA12E2" w:rsidRDefault="004803A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مُؤْمِنُ الْقَوِيُّ، خَيْرٌ وَأَحَبُّ إِلَى اللهِ مِنَ الْمُؤْمِنِ الضَّعِيفِ، وَفِي كُلٍّ خَيْرٌ احْرِصْ عَلَى مَا يَنْفَعُكَ، وَاسْتَعِنْ بِاللهِ وَلَا تَعْجَزْ</w:t>
      </w:r>
      <w:r w:rsidR="00C57ED8" w:rsidRPr="00AA12E2">
        <w:rPr>
          <w:rFonts w:ascii="Traditional Arabic" w:hAnsi="Traditional Arabic" w:cs="Traditional Arabic"/>
          <w:sz w:val="28"/>
          <w:szCs w:val="28"/>
          <w:lang w:bidi="ar-EG"/>
        </w:rPr>
        <w:t xml:space="preserve"> </w:t>
      </w:r>
    </w:p>
    <w:p w:rsidR="00A076EA" w:rsidRPr="00AA12E2" w:rsidRDefault="00A076E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uvvetli mümin zayıf müminden daha hayırlı ve yüce Allah’a daha sevimlidir. Ancak her ikisinde de hayır vardır. Sana fayda veren konuda hırslı ol, Allah’tan yardım iste ve aciz olma.</w:t>
      </w:r>
      <w:r w:rsidR="00ED4965" w:rsidRPr="00AA12E2">
        <w:rPr>
          <w:rStyle w:val="DipnotBavurusu"/>
          <w:rFonts w:asciiTheme="majorBidi" w:hAnsiTheme="majorBidi" w:cstheme="majorBidi"/>
          <w:sz w:val="28"/>
          <w:szCs w:val="28"/>
          <w:lang w:bidi="ar-EG"/>
        </w:rPr>
        <w:footnoteReference w:id="307"/>
      </w:r>
    </w:p>
    <w:p w:rsidR="00A77960" w:rsidRPr="00AA12E2" w:rsidRDefault="00A7796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وَخَيْرُهُمْ بَطِيءُ الغَضَبِ سَرِيعُ الفَيْءِ، أَلاَ وَشَرُّهُمْ سَرِيعُ الغَضَبِ بَطِيءُ الفَيْءِ</w:t>
      </w:r>
      <w:r w:rsidR="00C57ED8" w:rsidRPr="00AA12E2">
        <w:rPr>
          <w:rFonts w:ascii="Traditional Arabic" w:hAnsi="Traditional Arabic" w:cs="Traditional Arabic"/>
          <w:sz w:val="28"/>
          <w:szCs w:val="28"/>
          <w:lang w:bidi="ar-EG"/>
        </w:rPr>
        <w:t xml:space="preserve"> </w:t>
      </w:r>
    </w:p>
    <w:p w:rsidR="0052740E" w:rsidRPr="00AA12E2" w:rsidRDefault="0052740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nsanların en hayırlıları yavaş öfkelenen ve hızlı sakinleşendir, en kötüleri ise hızlı öfkelenen ve yavaş sakinleşendir.</w:t>
      </w:r>
      <w:r w:rsidRPr="00AA12E2">
        <w:rPr>
          <w:rStyle w:val="DipnotBavurusu"/>
          <w:rFonts w:asciiTheme="majorBidi" w:hAnsiTheme="majorBidi" w:cstheme="majorBidi"/>
          <w:sz w:val="28"/>
          <w:szCs w:val="28"/>
          <w:lang w:bidi="ar-EG"/>
        </w:rPr>
        <w:footnoteReference w:id="308"/>
      </w:r>
    </w:p>
    <w:p w:rsidR="00574E0C" w:rsidRPr="00AA12E2" w:rsidRDefault="00574E0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سَ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كِ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بِ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الِ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سَ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يْ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نَ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غَ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رْعَ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زَوْجٍ</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هِ</w:t>
      </w:r>
    </w:p>
    <w:p w:rsidR="00574E0C" w:rsidRPr="00AA12E2" w:rsidRDefault="00574E0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Deveye binen kadınların </w:t>
      </w:r>
      <w:r w:rsidRPr="00AA12E2">
        <w:rPr>
          <w:rFonts w:asciiTheme="majorBidi" w:hAnsiTheme="majorBidi" w:cstheme="majorBidi"/>
          <w:b/>
          <w:bCs/>
          <w:sz w:val="28"/>
          <w:szCs w:val="28"/>
          <w:lang w:bidi="ar-EG"/>
        </w:rPr>
        <w:t>en hayırlıları</w:t>
      </w:r>
      <w:r w:rsidRPr="00AA12E2">
        <w:rPr>
          <w:rFonts w:asciiTheme="majorBidi" w:hAnsiTheme="majorBidi" w:cstheme="majorBidi"/>
          <w:sz w:val="28"/>
          <w:szCs w:val="28"/>
          <w:lang w:bidi="ar-EG"/>
        </w:rPr>
        <w:t>, çocuklarına karşı küçükken en şefkatli olan, kocalarının mallarını da en iyi muhafaza eden Kureyşin salih kadınlarıdır.</w:t>
      </w:r>
      <w:r w:rsidRPr="00AA12E2">
        <w:rPr>
          <w:rStyle w:val="DipnotBavurusu"/>
          <w:rFonts w:asciiTheme="majorBidi" w:hAnsiTheme="majorBidi" w:cstheme="majorBidi"/>
          <w:sz w:val="28"/>
          <w:szCs w:val="28"/>
          <w:lang w:bidi="ar-EG"/>
        </w:rPr>
        <w:footnoteReference w:id="309"/>
      </w:r>
    </w:p>
    <w:p w:rsidR="00F71452" w:rsidRPr="00AA12E2" w:rsidRDefault="00F7145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يُّ النِّسَاءِ خَيْرٌ؟ قَالَ: " الَّذِي تَسُرُّهُ إِذَا نَظَرَ، وَتُطِيعُهُ إِذَا أَمَرَ، وَلَا تُخَالِفُهُ فِيمَا يَكْرَهُ فِي</w:t>
      </w:r>
      <w:r w:rsidRPr="00AA12E2">
        <w:rPr>
          <w:rFonts w:ascii="Traditional Arabic" w:hAnsi="Traditional Arabic" w:cs="Traditional Arabic"/>
          <w:sz w:val="28"/>
          <w:szCs w:val="28"/>
          <w:rtl/>
        </w:rPr>
        <w:t xml:space="preserve"> </w:t>
      </w:r>
      <w:r w:rsidRPr="00AA12E2">
        <w:rPr>
          <w:rFonts w:ascii="Traditional Arabic" w:hAnsi="Traditional Arabic" w:cs="Traditional Arabic"/>
          <w:sz w:val="28"/>
          <w:szCs w:val="28"/>
          <w:rtl/>
          <w:lang w:bidi="ar-EG"/>
        </w:rPr>
        <w:t>نَفْسِهَا وَمَالِهِ</w:t>
      </w:r>
      <w:r w:rsidR="00C57ED8" w:rsidRPr="00AA12E2">
        <w:rPr>
          <w:rFonts w:ascii="Traditional Arabic" w:hAnsi="Traditional Arabic" w:cs="Traditional Arabic"/>
          <w:sz w:val="28"/>
          <w:szCs w:val="28"/>
          <w:lang w:bidi="ar-EG"/>
        </w:rPr>
        <w:t xml:space="preserve"> </w:t>
      </w:r>
    </w:p>
    <w:p w:rsidR="006506B2" w:rsidRPr="00AA12E2" w:rsidRDefault="006506B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adınların hangisi daha hayırlıdır sorusuna “kocası baktığında onu mutlu eden, bir şey istediğinde yapan, kendisi ve kocasının malı konusunda kocasının hoşnut olmadığı şeyler yapmayan kadın” cevabını vermiştir.</w:t>
      </w:r>
      <w:r w:rsidRPr="00AA12E2">
        <w:rPr>
          <w:rStyle w:val="DipnotBavurusu"/>
          <w:rFonts w:asciiTheme="majorBidi" w:hAnsiTheme="majorBidi" w:cstheme="majorBidi"/>
          <w:sz w:val="28"/>
          <w:szCs w:val="28"/>
          <w:lang w:bidi="ar-EG"/>
        </w:rPr>
        <w:footnoteReference w:id="310"/>
      </w:r>
    </w:p>
    <w:p w:rsidR="005F7EDB" w:rsidRPr="00AA12E2" w:rsidRDefault="005F7EDB" w:rsidP="00D154F6">
      <w:pPr>
        <w:pStyle w:val="ListeParagraf"/>
        <w:numPr>
          <w:ilvl w:val="0"/>
          <w:numId w:val="2"/>
        </w:numPr>
        <w:autoSpaceDE w:val="0"/>
        <w:autoSpaceDN w:val="0"/>
        <w:bidi/>
        <w:adjustRightInd w:val="0"/>
        <w:spacing w:after="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تَجِدُ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ادِ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ا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اهِلِ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ا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سْ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هُ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جِدُ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شَّ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شَدَّ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رَاهِ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جِدُ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وَجْهَ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أْ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ؤُل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وَجْ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أْ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ؤُل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وَجْهٍ</w:t>
      </w:r>
    </w:p>
    <w:p w:rsidR="005F7EDB" w:rsidRPr="00AA12E2" w:rsidRDefault="005F7EDB" w:rsidP="00D03BD4">
      <w:pPr>
        <w:autoSpaceDE w:val="0"/>
        <w:autoSpaceDN w:val="0"/>
        <w:adjustRightInd w:val="0"/>
        <w:spacing w:after="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Siz insanları madenler gibi bulursunuz. Câhiliye devrinde hayırlı olanlar, İslâm’da da hayırlıdır. Yeter ki (dini) iyi kavrasınlar. Siz yöneticilik hususunda da insanların en hayırlısı olarak (yönetici olmazdan önce yöneticiliğe) en isteksiz olanları bulursunuz. İnsanların en şerlisi olarak da bir kısım insanlara bir </w:t>
      </w:r>
      <w:r w:rsidRPr="00AA12E2">
        <w:rPr>
          <w:rFonts w:asciiTheme="majorBidi" w:hAnsiTheme="majorBidi" w:cstheme="majorBidi"/>
          <w:sz w:val="28"/>
          <w:szCs w:val="28"/>
          <w:lang w:bidi="ar-EG"/>
        </w:rPr>
        <w:lastRenderedPageBreak/>
        <w:t>yüzle, diğer bir kısım insanlara ise farklı bir yüzle giden ikiyüzlü kişileri bulursunuz.</w:t>
      </w:r>
      <w:r w:rsidRPr="00AA12E2">
        <w:rPr>
          <w:rStyle w:val="DipnotBavurusu"/>
          <w:rFonts w:asciiTheme="majorBidi" w:hAnsiTheme="majorBidi" w:cstheme="majorBidi"/>
          <w:sz w:val="28"/>
          <w:szCs w:val="28"/>
          <w:lang w:bidi="ar-EG"/>
        </w:rPr>
        <w:footnoteReference w:id="311"/>
      </w:r>
      <w:r w:rsidRPr="00AA12E2">
        <w:rPr>
          <w:rFonts w:asciiTheme="majorBidi" w:hAnsiTheme="majorBidi" w:cstheme="majorBidi"/>
          <w:sz w:val="28"/>
          <w:szCs w:val="28"/>
          <w:lang w:bidi="ar-EG"/>
        </w:rPr>
        <w:t xml:space="preserve"> </w:t>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بِرُ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مْسِ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نَ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رَسِ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بِ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بِرُ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لُو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تَزِ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نَيْ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ؤَدِّ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بِرُ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سْأَ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عْطِ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p>
    <w:p w:rsidR="005F7EDB" w:rsidRPr="00AA12E2" w:rsidRDefault="005F7ED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ize insanların en hayırlısını haber vereyim mi? Allah yolunda atının dizginlerini tutan kişidir. … Size insanların en kötüsünün bildireyim mi? Allah rızası için kendisinden bir şey istendiğinde vermeyen kişidir.</w:t>
      </w:r>
      <w:r w:rsidRPr="00AA12E2">
        <w:rPr>
          <w:rStyle w:val="DipnotBavurusu"/>
          <w:rFonts w:asciiTheme="majorBidi" w:hAnsiTheme="majorBidi" w:cstheme="majorBidi"/>
          <w:sz w:val="28"/>
          <w:szCs w:val="28"/>
          <w:lang w:bidi="ar-EG"/>
        </w:rPr>
        <w:footnoteReference w:id="312"/>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صْحَ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صَاحِ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يرَ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جَارِهِ</w:t>
      </w:r>
    </w:p>
    <w:p w:rsidR="005F7EDB" w:rsidRPr="00AA12E2" w:rsidRDefault="005F7ED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 katında arkadaşın en hayırlısı, arkadaşına karşı iyi davranandır. Allah katında komşunun en hayırlısı ise komşusuna karşı iyi davranandır</w:t>
      </w:r>
      <w:proofErr w:type="gramStart"/>
      <w:r w:rsidRPr="00AA12E2">
        <w:rPr>
          <w:rFonts w:asciiTheme="majorBidi" w:hAnsiTheme="majorBidi" w:cstheme="majorBidi"/>
          <w:sz w:val="28"/>
          <w:szCs w:val="28"/>
          <w:lang w:bidi="ar-EG"/>
        </w:rPr>
        <w:t>.</w:t>
      </w:r>
      <w:r w:rsidRPr="00AA12E2">
        <w:rPr>
          <w:rFonts w:asciiTheme="majorBidi" w:hAnsiTheme="majorBidi" w:cstheme="majorBidi"/>
          <w:sz w:val="28"/>
          <w:szCs w:val="28"/>
          <w:rtl/>
          <w:lang w:bidi="ar-EG"/>
        </w:rPr>
        <w:t>.</w:t>
      </w:r>
      <w:proofErr w:type="gramEnd"/>
      <w:r w:rsidRPr="00AA12E2">
        <w:rPr>
          <w:rStyle w:val="DipnotBavurusu"/>
          <w:rFonts w:asciiTheme="majorBidi" w:hAnsiTheme="majorBidi" w:cstheme="majorBidi"/>
          <w:sz w:val="28"/>
          <w:szCs w:val="28"/>
          <w:rtl/>
          <w:lang w:bidi="ar-EG"/>
        </w:rPr>
        <w:footnoteReference w:id="313"/>
      </w:r>
    </w:p>
    <w:p w:rsidR="00114608" w:rsidRPr="00AA12E2" w:rsidRDefault="0011460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u w:val="single"/>
          <w:rtl/>
          <w:lang w:bidi="ar-EG"/>
        </w:rPr>
        <w:t>أَكْمَلُ المُؤْمِنِينَ إِيمَانًا</w:t>
      </w:r>
      <w:r w:rsidRPr="00AA12E2">
        <w:rPr>
          <w:rFonts w:ascii="Traditional Arabic" w:hAnsi="Traditional Arabic" w:cs="Traditional Arabic"/>
          <w:sz w:val="28"/>
          <w:szCs w:val="28"/>
          <w:rtl/>
          <w:lang w:bidi="ar-EG"/>
        </w:rPr>
        <w:t xml:space="preserve"> أَحْسَنُهُمْ خُلُقًا، </w:t>
      </w:r>
      <w:r w:rsidRPr="00AA12E2">
        <w:rPr>
          <w:rFonts w:ascii="Traditional Arabic" w:hAnsi="Traditional Arabic" w:cs="Traditional Arabic"/>
          <w:sz w:val="28"/>
          <w:szCs w:val="28"/>
          <w:u w:val="single"/>
          <w:rtl/>
          <w:lang w:bidi="ar-EG"/>
        </w:rPr>
        <w:t>وَخَيْرُكُمْ</w:t>
      </w:r>
      <w:r w:rsidRPr="00AA12E2">
        <w:rPr>
          <w:rFonts w:ascii="Traditional Arabic" w:hAnsi="Traditional Arabic" w:cs="Traditional Arabic"/>
          <w:sz w:val="28"/>
          <w:szCs w:val="28"/>
          <w:rtl/>
          <w:lang w:bidi="ar-EG"/>
        </w:rPr>
        <w:t xml:space="preserve"> خَيْرُكُمْ لِنِسَائِهِمْ</w:t>
      </w:r>
      <w:r w:rsidRPr="00AA12E2">
        <w:rPr>
          <w:rFonts w:ascii="Traditional Arabic" w:hAnsi="Traditional Arabic" w:cs="Traditional Arabic"/>
          <w:sz w:val="28"/>
          <w:szCs w:val="28"/>
          <w:lang w:bidi="ar-EG"/>
        </w:rPr>
        <w:t xml:space="preserve"> </w:t>
      </w:r>
    </w:p>
    <w:p w:rsidR="00927F72" w:rsidRPr="00AA12E2" w:rsidRDefault="00927F72"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color w:val="000000"/>
          <w:sz w:val="28"/>
          <w:szCs w:val="28"/>
          <w:lang w:bidi="ar-EG"/>
        </w:rPr>
        <w:t>Müminlerin iman bakımından en mükemmeli, ahlâk bakımından en güzel olanıdır. En hayırlınız hanımlarına karşı en hayırlı olanınızdır.</w:t>
      </w:r>
      <w:r w:rsidRPr="00AA12E2">
        <w:rPr>
          <w:rStyle w:val="DipnotBavurusu"/>
          <w:rFonts w:ascii="Times New Roman" w:hAnsi="Times New Roman" w:cs="Times New Roman"/>
          <w:color w:val="000000"/>
          <w:sz w:val="28"/>
          <w:szCs w:val="28"/>
          <w:lang w:bidi="ar-EG"/>
        </w:rPr>
        <w:footnoteReference w:id="314"/>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بِرُ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ظُّ</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تَكْ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hint="cs"/>
          <w:sz w:val="28"/>
          <w:szCs w:val="28"/>
          <w:rtl/>
          <w:lang w:bidi="ar-EG"/>
        </w:rPr>
        <w:t>أُخْبِرُ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ضَّعِي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تَضْعَ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طِّمْرَ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قْسَ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سَمَهُ</w:t>
      </w:r>
    </w:p>
    <w:p w:rsidR="005F7EDB" w:rsidRPr="00AA12E2" w:rsidRDefault="005F7ED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ize Allah’ın en şerli kullarını bildireyim mi? Katı ve kibirli olanlardır. Size Allah’ın en hayırlı kullarını bildireyim mi? Zayıf, mütevazı, insanlar tarafından da zayıf görülen, eski elbiseler giyen, Allah adına yemin etse, Yüce Allah’ın yeminlerini doğru çıkaracağı kimselerdir.</w:t>
      </w:r>
      <w:r w:rsidRPr="00AA12E2">
        <w:rPr>
          <w:rStyle w:val="DipnotBavurusu"/>
          <w:rFonts w:asciiTheme="majorBidi" w:hAnsiTheme="majorBidi" w:cstheme="majorBidi"/>
          <w:sz w:val="28"/>
          <w:szCs w:val="28"/>
          <w:lang w:bidi="ar-EG"/>
        </w:rPr>
        <w:footnoteReference w:id="315"/>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نَبِّئُكَ بِشَرِّ النّاسِ؟ مَنْ أكَلَ وحْدَهُ ومَنَعَ رِفْدَهُ وَسافَرَ وَحْدَهُ وضَرَبَ عَبْدَهُ أَلا أُنَبِّئُكَ بِشَرَ مِنْ هَذَا؟ مَنْ يَبْغضُ النّاسَ فَيَبْغُضُونَهُ أَلا أنَبِّئُكَ بِشَرَ مِنْ هَذَا؟ مَنْ يُخْشَى شَرُّهُ وَلَا يُرْجَى خَيْرُهُ (ابْن عَسَاكِر)</w:t>
      </w:r>
      <w:r w:rsidR="00867BB3" w:rsidRPr="00AA12E2">
        <w:rPr>
          <w:rFonts w:ascii="Traditional Arabic" w:hAnsi="Traditional Arabic" w:cs="Traditional Arabic"/>
          <w:sz w:val="28"/>
          <w:szCs w:val="28"/>
          <w:lang w:bidi="ar-EG"/>
        </w:rPr>
        <w:t xml:space="preserve"> </w:t>
      </w:r>
    </w:p>
    <w:p w:rsidR="00867BB3" w:rsidRPr="00AA12E2" w:rsidRDefault="00867BB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Sana insanların en şerlisini bildireyim mi? Tek başına yiyen, yardımını esirgeyen, tek başına yolculuk yapan ve hizmetkârını döven kişi. </w:t>
      </w:r>
      <w:proofErr w:type="gramStart"/>
      <w:r w:rsidRPr="00AA12E2">
        <w:rPr>
          <w:rFonts w:asciiTheme="majorBidi" w:hAnsiTheme="majorBidi" w:cstheme="majorBidi"/>
          <w:sz w:val="28"/>
          <w:szCs w:val="28"/>
          <w:lang w:bidi="ar-EG"/>
        </w:rPr>
        <w:t>Bundan daha şerlisi ise, insanlardan nefret eden, insanların da kendisinden nefret ettiği kişi. Bundan daha şerlisi ise, şerrinden korkulan ve hayrı umulmayan kişi.</w:t>
      </w:r>
      <w:proofErr w:type="gramEnd"/>
      <w:r w:rsidRPr="00AA12E2">
        <w:rPr>
          <w:rStyle w:val="DipnotBavurusu"/>
          <w:rFonts w:asciiTheme="majorBidi" w:hAnsiTheme="majorBidi" w:cstheme="majorBidi"/>
          <w:sz w:val="28"/>
          <w:szCs w:val="28"/>
          <w:lang w:bidi="ar-EG"/>
        </w:rPr>
        <w:footnoteReference w:id="316"/>
      </w:r>
    </w:p>
    <w:p w:rsidR="00512B6C" w:rsidRPr="00AA12E2" w:rsidRDefault="00512B6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يَا عَائِشَةُ، مَتَى عَهِدْتِنِي فَحَّاشًا، إِنَّ شَرَّ النَّاسِ عِنْدَ اللَّهِ مَنْزِلَةً يَوْمَ القِيَامَةِ مَنْ تَرَكَهُ النَّاسُ اتِّقَاءَ شَرِّهِ</w:t>
      </w:r>
      <w:r w:rsidR="00C57ED8" w:rsidRPr="00AA12E2">
        <w:rPr>
          <w:rFonts w:ascii="Traditional Arabic" w:hAnsi="Traditional Arabic" w:cs="Traditional Arabic"/>
          <w:sz w:val="28"/>
          <w:szCs w:val="28"/>
          <w:lang w:bidi="ar-EG"/>
        </w:rPr>
        <w:t xml:space="preserve"> </w:t>
      </w:r>
    </w:p>
    <w:p w:rsidR="004858C9" w:rsidRPr="00AA12E2" w:rsidRDefault="004858C9"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İnsanların en </w:t>
      </w:r>
      <w:r w:rsidRPr="00AA12E2">
        <w:rPr>
          <w:rFonts w:asciiTheme="majorBidi" w:hAnsiTheme="majorBidi" w:cstheme="majorBidi"/>
          <w:b/>
          <w:bCs/>
          <w:sz w:val="28"/>
          <w:szCs w:val="28"/>
          <w:lang w:bidi="ar-EG"/>
        </w:rPr>
        <w:t>şerlisi</w:t>
      </w:r>
      <w:r w:rsidRPr="00AA12E2">
        <w:rPr>
          <w:rFonts w:asciiTheme="majorBidi" w:hAnsiTheme="majorBidi" w:cstheme="majorBidi"/>
          <w:sz w:val="28"/>
          <w:szCs w:val="28"/>
          <w:lang w:bidi="ar-EG"/>
        </w:rPr>
        <w:t>, kötülüğünden korunmak için insanların kendisini terk ettiği kişidir.</w:t>
      </w:r>
      <w:r w:rsidRPr="00AA12E2">
        <w:rPr>
          <w:rStyle w:val="DipnotBavurusu"/>
          <w:rFonts w:asciiTheme="majorBidi" w:hAnsiTheme="majorBidi" w:cstheme="majorBidi"/>
          <w:sz w:val="28"/>
          <w:szCs w:val="28"/>
          <w:lang w:bidi="ar-EG"/>
        </w:rPr>
        <w:footnoteReference w:id="317"/>
      </w:r>
    </w:p>
    <w:p w:rsidR="007B5AB1" w:rsidRPr="00AA12E2" w:rsidRDefault="00EA2E8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كَ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دَعَ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تِّقَ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حْشِهِ</w:t>
      </w:r>
    </w:p>
    <w:p w:rsidR="007B5AB1" w:rsidRPr="00AA12E2" w:rsidRDefault="007B5AB1" w:rsidP="00D03BD4">
      <w:pPr>
        <w:spacing w:after="120" w:line="240" w:lineRule="auto"/>
        <w:jc w:val="both"/>
        <w:rPr>
          <w:rFonts w:asciiTheme="majorBidi" w:hAnsiTheme="majorBidi" w:cs="Times New Roman"/>
          <w:sz w:val="28"/>
          <w:szCs w:val="28"/>
          <w:lang w:bidi="ar-EG"/>
        </w:rPr>
      </w:pPr>
      <w:r w:rsidRPr="00AA12E2">
        <w:rPr>
          <w:rFonts w:asciiTheme="majorBidi" w:hAnsiTheme="majorBidi" w:cstheme="majorBidi"/>
          <w:sz w:val="28"/>
          <w:szCs w:val="28"/>
          <w:lang w:bidi="ar-EG"/>
        </w:rPr>
        <w:lastRenderedPageBreak/>
        <w:t xml:space="preserve">İnsanların en </w:t>
      </w:r>
      <w:r w:rsidRPr="00AA12E2">
        <w:rPr>
          <w:rFonts w:asciiTheme="majorBidi" w:hAnsiTheme="majorBidi" w:cstheme="majorBidi"/>
          <w:b/>
          <w:bCs/>
          <w:sz w:val="28"/>
          <w:szCs w:val="28"/>
          <w:lang w:bidi="ar-EG"/>
        </w:rPr>
        <w:t>şerlisi</w:t>
      </w:r>
      <w:r w:rsidRPr="00AA12E2">
        <w:rPr>
          <w:rFonts w:asciiTheme="majorBidi" w:hAnsiTheme="majorBidi" w:cstheme="majorBidi"/>
          <w:sz w:val="28"/>
          <w:szCs w:val="28"/>
          <w:lang w:bidi="ar-EG"/>
        </w:rPr>
        <w:t xml:space="preserve">, </w:t>
      </w:r>
      <w:r w:rsidR="00EA2E88" w:rsidRPr="00AA12E2">
        <w:rPr>
          <w:rFonts w:asciiTheme="majorBidi" w:hAnsiTheme="majorBidi" w:cstheme="majorBidi"/>
          <w:sz w:val="28"/>
          <w:szCs w:val="28"/>
          <w:lang w:bidi="ar-EG"/>
        </w:rPr>
        <w:t>çirkin söz ve davranışlarından</w:t>
      </w:r>
      <w:r w:rsidRPr="00AA12E2">
        <w:rPr>
          <w:rFonts w:asciiTheme="majorBidi" w:hAnsiTheme="majorBidi" w:cstheme="majorBidi"/>
          <w:sz w:val="28"/>
          <w:szCs w:val="28"/>
          <w:lang w:bidi="ar-EG"/>
        </w:rPr>
        <w:t xml:space="preserve"> korunmak için insanların kendisini terk ettiği kişidir</w:t>
      </w:r>
      <w:r w:rsidR="00CA462D" w:rsidRPr="00AA12E2">
        <w:rPr>
          <w:rFonts w:asciiTheme="majorBidi" w:hAnsiTheme="majorBidi" w:cs="Times New Roman"/>
          <w:sz w:val="28"/>
          <w:szCs w:val="28"/>
          <w:lang w:bidi="ar-EG"/>
        </w:rPr>
        <w:t>.</w:t>
      </w:r>
      <w:r w:rsidR="00CA462D" w:rsidRPr="00AA12E2">
        <w:rPr>
          <w:rStyle w:val="DipnotBavurusu"/>
          <w:rFonts w:asciiTheme="majorBidi" w:hAnsiTheme="majorBidi" w:cs="Times New Roman"/>
          <w:sz w:val="28"/>
          <w:szCs w:val="28"/>
          <w:lang w:bidi="ar-EG"/>
        </w:rPr>
        <w:footnoteReference w:id="318"/>
      </w:r>
    </w:p>
    <w:p w:rsidR="00D4175E" w:rsidRPr="00AA12E2" w:rsidRDefault="00D4175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فْضَ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عْ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بُّ</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00EB064B"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عْ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p>
    <w:p w:rsidR="00D4175E" w:rsidRPr="00AA12E2" w:rsidRDefault="00D4175E" w:rsidP="00EB064B">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Amellerin en faziletlisi </w:t>
      </w:r>
      <w:r w:rsidR="00EB064B" w:rsidRPr="00AA12E2">
        <w:rPr>
          <w:rFonts w:asciiTheme="majorBidi" w:hAnsiTheme="majorBidi" w:cstheme="majorBidi"/>
          <w:sz w:val="28"/>
          <w:szCs w:val="28"/>
          <w:lang w:bidi="ar-EG"/>
        </w:rPr>
        <w:t xml:space="preserve">(diğer rivayette, yüce Allah’a en sevimlisi) </w:t>
      </w:r>
      <w:r w:rsidRPr="00AA12E2">
        <w:rPr>
          <w:rFonts w:asciiTheme="majorBidi" w:hAnsiTheme="majorBidi" w:cstheme="majorBidi"/>
          <w:sz w:val="28"/>
          <w:szCs w:val="28"/>
          <w:lang w:bidi="ar-EG"/>
        </w:rPr>
        <w:t>Allah için sevmek ve Allah için nefret etmektir.</w:t>
      </w:r>
      <w:r w:rsidRPr="00AA12E2">
        <w:rPr>
          <w:rStyle w:val="DipnotBavurusu"/>
          <w:rFonts w:asciiTheme="majorBidi" w:hAnsiTheme="majorBidi" w:cstheme="majorBidi"/>
          <w:sz w:val="28"/>
          <w:szCs w:val="28"/>
          <w:lang w:bidi="ar-EG"/>
        </w:rPr>
        <w:footnoteReference w:id="319"/>
      </w:r>
      <w:r w:rsidRPr="00AA12E2">
        <w:rPr>
          <w:rFonts w:asciiTheme="majorBidi" w:hAnsiTheme="majorBidi" w:cstheme="majorBidi"/>
          <w:sz w:val="28"/>
          <w:szCs w:val="28"/>
          <w:lang w:bidi="ar-EG"/>
        </w:rPr>
        <w:t xml:space="preserve"> </w:t>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حَبُّ النَّاسِ إِلَى اللَّهِ أَنْفَعَهُمْ لِلنَّاسِ، وَأَحَبُّ الْأَعْمَالِ إِلَى اللَّهِ سُرُورٍ تُدْخِلُهُ عَلَى مُسْلِمٍ، أَوْ تَكْشِفُ عَنْهُ كُرْبَةً، أَوْ تَقْضِي عَنْهُ دِينًا، أَوْ تُطْرَدُ عَنْهُ جُوعًا</w:t>
      </w:r>
      <w:r w:rsidRPr="00AA12E2">
        <w:rPr>
          <w:rFonts w:ascii="Traditional Arabic" w:hAnsi="Traditional Arabic" w:cs="Traditional Arabic"/>
          <w:sz w:val="28"/>
          <w:szCs w:val="28"/>
          <w:lang w:bidi="ar-EG"/>
        </w:rPr>
        <w:t xml:space="preserve"> </w:t>
      </w:r>
    </w:p>
    <w:p w:rsidR="00A46593" w:rsidRPr="00AA12E2" w:rsidRDefault="00A4659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üce Allah’a insanların en sevimlisi insanlara en faydalı olanıdır. Yüce Allah’a en sevimli amel ise, bir Müslümana verdiğin mutluluk, bir Müslümandan bir sıkıntıyı uzaklaştırmak veya bir borcunu ödemek veya açlığını gidermektir.</w:t>
      </w:r>
      <w:r w:rsidRPr="00AA12E2">
        <w:rPr>
          <w:rStyle w:val="DipnotBavurusu"/>
          <w:rFonts w:asciiTheme="majorBidi" w:hAnsiTheme="majorBidi" w:cstheme="majorBidi"/>
          <w:sz w:val="28"/>
          <w:szCs w:val="28"/>
          <w:lang w:bidi="ar-EG"/>
        </w:rPr>
        <w:footnoteReference w:id="320"/>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ئِلَ</w:t>
      </w:r>
      <w:r w:rsidRPr="00AA12E2">
        <w:rPr>
          <w:rFonts w:ascii="Traditional Arabic" w:hAnsi="Traditional Arabic" w:cs="Traditional Arabic"/>
          <w:sz w:val="28"/>
          <w:szCs w:val="28"/>
          <w:rtl/>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hint="cs"/>
          <w:sz w:val="28"/>
          <w:szCs w:val="28"/>
          <w:rtl/>
          <w:lang w:bidi="ar-EG"/>
        </w:rPr>
        <w:t>أَ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أَدْوَمُ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w:t>
      </w:r>
    </w:p>
    <w:p w:rsidR="007B1FB4" w:rsidRPr="00AA12E2" w:rsidRDefault="00142F7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w:t>
      </w:r>
      <w:r w:rsidR="007B1FB4" w:rsidRPr="00AA12E2">
        <w:rPr>
          <w:rFonts w:asciiTheme="majorBidi" w:hAnsiTheme="majorBidi" w:cstheme="majorBidi"/>
          <w:sz w:val="28"/>
          <w:szCs w:val="28"/>
          <w:lang w:bidi="ar-EG"/>
        </w:rPr>
        <w:t>a (sav), “Allah katında amellerin en sevimli</w:t>
      </w:r>
      <w:r w:rsidRPr="00AA12E2">
        <w:rPr>
          <w:rFonts w:asciiTheme="majorBidi" w:hAnsiTheme="majorBidi" w:cstheme="majorBidi"/>
          <w:sz w:val="28"/>
          <w:szCs w:val="28"/>
          <w:lang w:bidi="ar-EG"/>
        </w:rPr>
        <w:t>si hangisidir?” diye sorulunca</w:t>
      </w:r>
      <w:r w:rsidR="007B1FB4" w:rsidRPr="00AA12E2">
        <w:rPr>
          <w:rFonts w:asciiTheme="majorBidi" w:hAnsiTheme="majorBidi" w:cstheme="majorBidi"/>
          <w:sz w:val="28"/>
          <w:szCs w:val="28"/>
          <w:lang w:bidi="ar-EG"/>
        </w:rPr>
        <w:t xml:space="preserve"> “Az da</w:t>
      </w:r>
      <w:r w:rsidRPr="00AA12E2">
        <w:rPr>
          <w:rFonts w:asciiTheme="majorBidi" w:hAnsiTheme="majorBidi" w:cstheme="majorBidi"/>
          <w:sz w:val="28"/>
          <w:szCs w:val="28"/>
          <w:lang w:bidi="ar-EG"/>
        </w:rPr>
        <w:t xml:space="preserve"> olsa devamlı olanıdır.” buyurmuştur</w:t>
      </w:r>
      <w:r w:rsidR="007B1FB4" w:rsidRPr="00AA12E2">
        <w:rPr>
          <w:rFonts w:asciiTheme="majorBidi" w:hAnsiTheme="majorBidi" w:cstheme="majorBidi"/>
          <w:sz w:val="28"/>
          <w:szCs w:val="28"/>
          <w:lang w:bidi="ar-EG"/>
        </w:rPr>
        <w:t>.</w:t>
      </w:r>
      <w:r w:rsidR="007B1FB4" w:rsidRPr="00AA12E2">
        <w:rPr>
          <w:rStyle w:val="DipnotBavurusu"/>
          <w:rFonts w:asciiTheme="majorBidi" w:hAnsiTheme="majorBidi" w:cstheme="majorBidi"/>
          <w:sz w:val="28"/>
          <w:szCs w:val="28"/>
          <w:lang w:bidi="ar-EG"/>
        </w:rPr>
        <w:footnoteReference w:id="321"/>
      </w:r>
      <w:r w:rsidR="007B1FB4" w:rsidRPr="00AA12E2">
        <w:rPr>
          <w:rFonts w:asciiTheme="majorBidi" w:hAnsiTheme="majorBidi" w:cstheme="majorBidi"/>
          <w:sz w:val="28"/>
          <w:szCs w:val="28"/>
          <w:lang w:bidi="ar-EG"/>
        </w:rPr>
        <w:t xml:space="preserve"> </w:t>
      </w:r>
    </w:p>
    <w:p w:rsidR="00A17844" w:rsidRPr="00AA12E2" w:rsidRDefault="000D5DD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فْضَ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دَقَ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عَ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رْ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عَلِّمَ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w:t>
      </w:r>
    </w:p>
    <w:p w:rsidR="000D5DD0" w:rsidRPr="00AA12E2" w:rsidRDefault="000D5DD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adakanın en fazile</w:t>
      </w:r>
      <w:r w:rsidR="00EB064B" w:rsidRPr="00AA12E2">
        <w:rPr>
          <w:rFonts w:asciiTheme="majorBidi" w:hAnsiTheme="majorBidi" w:cstheme="majorBidi"/>
          <w:sz w:val="28"/>
          <w:szCs w:val="28"/>
          <w:lang w:bidi="ar-EG"/>
        </w:rPr>
        <w:t>tlisi, Müslüman’</w:t>
      </w:r>
      <w:r w:rsidRPr="00AA12E2">
        <w:rPr>
          <w:rFonts w:asciiTheme="majorBidi" w:hAnsiTheme="majorBidi" w:cstheme="majorBidi"/>
          <w:sz w:val="28"/>
          <w:szCs w:val="28"/>
          <w:lang w:bidi="ar-EG"/>
        </w:rPr>
        <w:t>ın bir bilgi öğrenmesi, sonra da o bilgiyi Müslüman kardeşine öğretmesidir.</w:t>
      </w:r>
      <w:r w:rsidRPr="00AA12E2">
        <w:rPr>
          <w:rStyle w:val="DipnotBavurusu"/>
          <w:rFonts w:asciiTheme="majorBidi" w:hAnsiTheme="majorBidi" w:cstheme="majorBidi"/>
          <w:sz w:val="28"/>
          <w:szCs w:val="28"/>
          <w:lang w:bidi="ar-EG"/>
        </w:rPr>
        <w:footnoteReference w:id="322"/>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يُّ النَّاسِ أَفْضَلُ؟ قَالَ: «كُلُّ مَخْمُومِ الْقَلْبِ، صَدُوقِ اللِّسَانِ» ، قَالُوا: صَدُوقُ اللِّسَانِ، نَعْرِفُهُ، فَمَا مَخْمُومُ الْقَلْبِ؟ قَالَ: «هُوَ التَّقِيُّ النَّقِيُّ، لَا إِثْمَ فِيهِ، وَلَا بَغْيَ، وَلَا غِلَّ، وَلَا حَسَدَ</w:t>
      </w:r>
      <w:r w:rsidRPr="00AA12E2">
        <w:rPr>
          <w:rFonts w:ascii="Traditional Arabic" w:hAnsi="Traditional Arabic" w:cs="Traditional Arabic"/>
          <w:sz w:val="28"/>
          <w:szCs w:val="28"/>
          <w:lang w:bidi="ar-EG"/>
        </w:rPr>
        <w:t xml:space="preserve"> </w:t>
      </w:r>
    </w:p>
    <w:p w:rsidR="005F7EDB" w:rsidRPr="00AA12E2" w:rsidRDefault="006871A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a</w:t>
      </w:r>
      <w:r w:rsidR="005F7EDB" w:rsidRPr="00AA12E2">
        <w:rPr>
          <w:rFonts w:asciiTheme="majorBidi" w:hAnsiTheme="majorBidi" w:cstheme="majorBidi"/>
          <w:sz w:val="28"/>
          <w:szCs w:val="28"/>
          <w:lang w:bidi="ar-EG"/>
        </w:rPr>
        <w:t>, “İnsanların hangisi daha</w:t>
      </w:r>
      <w:r w:rsidRPr="00AA12E2">
        <w:rPr>
          <w:rFonts w:asciiTheme="majorBidi" w:hAnsiTheme="majorBidi" w:cstheme="majorBidi"/>
          <w:sz w:val="28"/>
          <w:szCs w:val="28"/>
          <w:lang w:bidi="ar-EG"/>
        </w:rPr>
        <w:t xml:space="preserve"> üstündür</w:t>
      </w:r>
      <w:r w:rsidR="005F7EDB" w:rsidRPr="00AA12E2">
        <w:rPr>
          <w:rFonts w:asciiTheme="majorBidi" w:hAnsiTheme="majorBidi" w:cstheme="majorBidi"/>
          <w:sz w:val="28"/>
          <w:szCs w:val="28"/>
          <w:lang w:bidi="ar-EG"/>
        </w:rPr>
        <w:t>?” diye sorulmuş, o da, “Kalbi mahmûm (temiz kalpli), doğru sözlü olan</w:t>
      </w:r>
      <w:r w:rsidRPr="00AA12E2">
        <w:rPr>
          <w:rFonts w:asciiTheme="majorBidi" w:hAnsiTheme="majorBidi" w:cstheme="majorBidi"/>
          <w:sz w:val="28"/>
          <w:szCs w:val="28"/>
          <w:lang w:bidi="ar-EG"/>
        </w:rPr>
        <w:t xml:space="preserve"> kişi</w:t>
      </w:r>
      <w:r w:rsidR="005F7EDB" w:rsidRPr="00AA12E2">
        <w:rPr>
          <w:rFonts w:asciiTheme="majorBidi" w:hAnsiTheme="majorBidi" w:cstheme="majorBidi"/>
          <w:sz w:val="28"/>
          <w:szCs w:val="28"/>
          <w:lang w:bidi="ar-EG"/>
        </w:rPr>
        <w:t>.” cevabını vermiştir. Daha sonra sahâbîler, “(Yâ Resûlallah!) Doğru sözlü olanı biliyoruz. Peki, kalbi mahmûm olan kimdir?” diye sormuşlardır. Bunun üzerine Resûl-i Ekrem, “O, kalbinde asla günah, taşkınlık, nefret, samimiyetsizlik ve haset olmayan takva sahibi, tertemiz insandır.” buyurmuştur.</w:t>
      </w:r>
      <w:r w:rsidRPr="00AA12E2">
        <w:rPr>
          <w:rStyle w:val="DipnotBavurusu"/>
          <w:rFonts w:asciiTheme="majorBidi" w:hAnsiTheme="majorBidi" w:cstheme="majorBidi"/>
          <w:sz w:val="28"/>
          <w:szCs w:val="28"/>
          <w:lang w:bidi="ar-EG"/>
        </w:rPr>
        <w:footnoteReference w:id="323"/>
      </w:r>
    </w:p>
    <w:p w:rsidR="005F7EDB" w:rsidRPr="00AA12E2" w:rsidRDefault="005F7ED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قِيلَ: يَا رَسُولَ اللَّهِ </w:t>
      </w:r>
      <w:r w:rsidRPr="00AA12E2">
        <w:rPr>
          <w:rFonts w:ascii="Traditional Arabic" w:hAnsi="Traditional Arabic" w:cs="Traditional Arabic"/>
          <w:sz w:val="28"/>
          <w:szCs w:val="28"/>
          <w:u w:val="single"/>
          <w:rtl/>
          <w:lang w:bidi="ar-EG"/>
        </w:rPr>
        <w:t>أَيُّ النَّاسِ أَفْضَلُ</w:t>
      </w:r>
      <w:r w:rsidRPr="00AA12E2">
        <w:rPr>
          <w:rFonts w:ascii="Traditional Arabic" w:hAnsi="Traditional Arabic" w:cs="Traditional Arabic"/>
          <w:sz w:val="28"/>
          <w:szCs w:val="28"/>
          <w:rtl/>
          <w:lang w:bidi="ar-EG"/>
        </w:rPr>
        <w:t>؟ فَقَالَ رَسُولُ اللَّهِ صَلَّى اللهُ عَلَيْهِ وَسَلَّمَ: «مُؤْمِنٌ يُجَاهِدُ فِي سَبِيلِ اللَّهِ بِنَفْسِهِ وَمَالِهِ»، قَالُوا: ثُمَّ مَنْ؟ قَالَ: «مُؤْمِنٌ فِي شِعْبٍ مِنَ الشِّعَابِ يَتَّقِي اللَّهَ، وَيَدَعُ النَّاسَ مِنْ شَرِّهِ</w:t>
      </w:r>
      <w:r w:rsidR="00847BD4"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 xml:space="preserve">عَنِ النَّبِيِّ صَلَّى اللهُ عَلَيْهِ وَسَلَّمَ أَنَّهُ سُئِلَ: </w:t>
      </w:r>
      <w:r w:rsidRPr="00AA12E2">
        <w:rPr>
          <w:rFonts w:ascii="Traditional Arabic" w:hAnsi="Traditional Arabic" w:cs="Traditional Arabic"/>
          <w:sz w:val="28"/>
          <w:szCs w:val="28"/>
          <w:u w:val="single"/>
          <w:rtl/>
          <w:lang w:bidi="ar-EG"/>
        </w:rPr>
        <w:t>أَيُّ الْمُؤْمِنِينَ أَكْمَلُ إِيمَانًا</w:t>
      </w:r>
      <w:r w:rsidRPr="00AA12E2">
        <w:rPr>
          <w:rFonts w:ascii="Traditional Arabic" w:hAnsi="Traditional Arabic" w:cs="Traditional Arabic"/>
          <w:sz w:val="28"/>
          <w:szCs w:val="28"/>
          <w:rtl/>
          <w:lang w:bidi="ar-EG"/>
        </w:rPr>
        <w:t>؟ قَالَ: «رَجُلٌ يُجَاهِدُ فِي سَبِيلِ اللَّهِ بِنَفْسِهِ وَمَالِهِ، وَرَجُلٌ يَعْبُدُ اللَّهَ فِي شِعْبٍ مِنَ الشِّعَابِ قَدْ كُفِيَ النَّاسُ شَرَّهُ»</w:t>
      </w:r>
      <w:r w:rsidRPr="00AA12E2">
        <w:rPr>
          <w:rFonts w:ascii="Traditional Arabic" w:hAnsi="Traditional Arabic" w:cs="Traditional Arabic"/>
          <w:sz w:val="28"/>
          <w:szCs w:val="28"/>
          <w:lang w:bidi="ar-EG"/>
        </w:rPr>
        <w:t xml:space="preserve"> </w:t>
      </w:r>
    </w:p>
    <w:p w:rsidR="00847BD4" w:rsidRPr="00AA12E2" w:rsidRDefault="00847BD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Rasulullah’a hangi insanın daha üstün olduğu (diğer rivayette ise müminlerden hangisinin imanının daha kâmil olduğu) sorulunca “Canıyla ve malıyla Allah </w:t>
      </w:r>
      <w:r w:rsidRPr="00AA12E2">
        <w:rPr>
          <w:rFonts w:asciiTheme="majorBidi" w:hAnsiTheme="majorBidi" w:cstheme="majorBidi"/>
          <w:sz w:val="28"/>
          <w:szCs w:val="28"/>
          <w:lang w:bidi="ar-EG"/>
        </w:rPr>
        <w:lastRenderedPageBreak/>
        <w:t>yolunda mücadele eden”, ikinci sırada ise “Uzak bir yerde Rabbine ibadet edenler ve insanlara kötülüğü dokunmayan” cevabını vermiştir.</w:t>
      </w:r>
      <w:r w:rsidRPr="00AA12E2">
        <w:rPr>
          <w:rStyle w:val="DipnotBavurusu"/>
          <w:rFonts w:asciiTheme="majorBidi" w:hAnsiTheme="majorBidi" w:cstheme="majorBidi"/>
          <w:sz w:val="28"/>
          <w:szCs w:val="28"/>
          <w:lang w:bidi="ar-EG"/>
        </w:rPr>
        <w:footnoteReference w:id="324"/>
      </w:r>
    </w:p>
    <w:p w:rsidR="00276E9E" w:rsidRPr="00AA12E2" w:rsidRDefault="00276E9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فْضَ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صْدِي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هَ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بِي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مَاحَ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بْرُ</w:t>
      </w:r>
    </w:p>
    <w:p w:rsidR="00276E9E" w:rsidRPr="00AA12E2" w:rsidRDefault="00A745A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 (sav)</w:t>
      </w:r>
      <w:r w:rsidR="00142F72" w:rsidRPr="00AA12E2">
        <w:rPr>
          <w:rFonts w:asciiTheme="majorBidi" w:hAnsiTheme="majorBidi" w:cstheme="majorBidi"/>
          <w:sz w:val="28"/>
          <w:szCs w:val="28"/>
          <w:lang w:bidi="ar-EG"/>
        </w:rPr>
        <w:t>, Allah’a iman, O’nu tasdik</w:t>
      </w:r>
      <w:r w:rsidR="00276E9E" w:rsidRPr="00AA12E2">
        <w:rPr>
          <w:rFonts w:asciiTheme="majorBidi" w:hAnsiTheme="majorBidi" w:cstheme="majorBidi"/>
          <w:sz w:val="28"/>
          <w:szCs w:val="28"/>
          <w:lang w:bidi="ar-EG"/>
        </w:rPr>
        <w:t xml:space="preserve"> ve cihaddan sonra en üstün erdem olarak sabrı ve </w:t>
      </w:r>
      <w:r w:rsidRPr="00AA12E2">
        <w:rPr>
          <w:rFonts w:asciiTheme="majorBidi" w:hAnsiTheme="majorBidi" w:cstheme="majorBidi"/>
          <w:sz w:val="28"/>
          <w:szCs w:val="28"/>
          <w:lang w:bidi="ar-EG"/>
        </w:rPr>
        <w:t>cömertliği</w:t>
      </w:r>
      <w:r w:rsidR="00276E9E" w:rsidRPr="00AA12E2">
        <w:rPr>
          <w:rFonts w:asciiTheme="majorBidi" w:hAnsiTheme="majorBidi" w:cstheme="majorBidi"/>
          <w:sz w:val="28"/>
          <w:szCs w:val="28"/>
          <w:lang w:bidi="ar-EG"/>
        </w:rPr>
        <w:t xml:space="preserve"> zikretmiştir</w:t>
      </w:r>
      <w:r w:rsidR="00276E9E" w:rsidRPr="00AA12E2">
        <w:rPr>
          <w:rFonts w:asciiTheme="majorBidi" w:hAnsiTheme="majorBidi" w:cstheme="majorBidi"/>
          <w:sz w:val="28"/>
          <w:szCs w:val="28"/>
          <w:rtl/>
          <w:lang w:bidi="ar-EG"/>
        </w:rPr>
        <w:t>.</w:t>
      </w:r>
      <w:r w:rsidR="00276E9E" w:rsidRPr="00AA12E2">
        <w:rPr>
          <w:rStyle w:val="DipnotBavurusu"/>
          <w:rFonts w:asciiTheme="majorBidi" w:hAnsiTheme="majorBidi" w:cstheme="majorBidi"/>
          <w:sz w:val="28"/>
          <w:szCs w:val="28"/>
          <w:lang w:bidi="ar-EG"/>
        </w:rPr>
        <w:footnoteReference w:id="325"/>
      </w:r>
      <w:r w:rsidR="00276E9E" w:rsidRPr="00AA12E2">
        <w:rPr>
          <w:rFonts w:asciiTheme="majorBidi" w:hAnsiTheme="majorBidi" w:cstheme="majorBidi"/>
          <w:sz w:val="28"/>
          <w:szCs w:val="28"/>
          <w:lang w:bidi="ar-EG"/>
        </w:rPr>
        <w:t xml:space="preserve"> </w:t>
      </w:r>
    </w:p>
    <w:p w:rsidR="00276E9E" w:rsidRPr="00AA12E2" w:rsidRDefault="00276E9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رْبَعَ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زَقَ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قِ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صِ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حِمَ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عْ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أَفْضَ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نَازِ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زَقَ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زُقْ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ادِ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عَمِ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يَّ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جْرُ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وَاءٌ</w:t>
      </w:r>
    </w:p>
    <w:p w:rsidR="00276E9E" w:rsidRPr="00AA12E2" w:rsidRDefault="00276E9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Dünyada dört sınıf insan vardır. İlki Yüce Allah’ın ilim ve mal verdiği, bunlar hakkında Allah’a vereceği hesaptan korkan, akrabalık bağlarını gözeten ve Allah’ın bu verdiği nimetler üzerinde hakkı olduğunu bilen kişidir ki en üstün sınıf budur.</w:t>
      </w:r>
      <w:r w:rsidRPr="00AA12E2">
        <w:rPr>
          <w:rStyle w:val="DipnotBavurusu"/>
          <w:rFonts w:asciiTheme="majorBidi" w:hAnsiTheme="majorBidi" w:cstheme="majorBidi"/>
          <w:sz w:val="28"/>
          <w:szCs w:val="28"/>
          <w:lang w:bidi="ar-EG"/>
        </w:rPr>
        <w:footnoteReference w:id="326"/>
      </w:r>
    </w:p>
    <w:p w:rsidR="00276E9E" w:rsidRPr="00AA12E2" w:rsidRDefault="00276E9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يَا عُقْبَةُ، أَلَا أُخْبِرُكَ بِأَفْضَلِ أَخْلَاقِ أَهْلِ الدُّنْيَا وَالْآخِرَةِ. تَصِلُ مَنْ قَطَعَكَ وَتُعْطِي مَنْ حَرَمَكَ وَتَعْفُو عَمَّنْ ظَلَمَكَ</w:t>
      </w:r>
      <w:r w:rsidR="00B61F1D"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 xml:space="preserve"> أَفْضَلُ الْفَضَائِلِ أَنْ تَصِلَ مَنْ قَطَعَكَ، وَتُعْطِيَ مَنْ مَنَعَكَ، وَتَصْفَحَ عَمَّنْ شَتَمَكَ</w:t>
      </w:r>
      <w:r w:rsidRPr="00AA12E2">
        <w:rPr>
          <w:rFonts w:ascii="Traditional Arabic" w:hAnsi="Traditional Arabic" w:cs="Traditional Arabic"/>
          <w:sz w:val="28"/>
          <w:szCs w:val="28"/>
          <w:lang w:bidi="ar-EG"/>
        </w:rPr>
        <w:t xml:space="preserve"> </w:t>
      </w:r>
    </w:p>
    <w:p w:rsidR="00276E9E" w:rsidRPr="00AA12E2" w:rsidRDefault="00276E9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Faziletlerin en üstünü, seninle akrabalık bağlarını kesenle ilişkini sürdürmen, sana vermeyene vermen, sana kötü söz söyleyeni</w:t>
      </w:r>
      <w:r w:rsidR="00B61F1D" w:rsidRPr="00AA12E2">
        <w:rPr>
          <w:rFonts w:asciiTheme="majorBidi" w:hAnsiTheme="majorBidi" w:cstheme="majorBidi"/>
          <w:sz w:val="28"/>
          <w:szCs w:val="28"/>
          <w:lang w:bidi="ar-EG"/>
        </w:rPr>
        <w:t xml:space="preserve"> (diğer rivayette, sana zulmedeni)</w:t>
      </w:r>
      <w:r w:rsidRPr="00AA12E2">
        <w:rPr>
          <w:rFonts w:asciiTheme="majorBidi" w:hAnsiTheme="majorBidi" w:cstheme="majorBidi"/>
          <w:sz w:val="28"/>
          <w:szCs w:val="28"/>
          <w:lang w:bidi="ar-EG"/>
        </w:rPr>
        <w:t xml:space="preserve"> bağışlamandır.</w:t>
      </w:r>
      <w:r w:rsidR="00B61F1D" w:rsidRPr="00AA12E2">
        <w:rPr>
          <w:rStyle w:val="DipnotBavurusu"/>
          <w:rFonts w:asciiTheme="majorBidi" w:hAnsiTheme="majorBidi" w:cstheme="majorBidi"/>
          <w:sz w:val="28"/>
          <w:szCs w:val="28"/>
          <w:lang w:bidi="ar-EG"/>
        </w:rPr>
        <w:footnoteReference w:id="327"/>
      </w:r>
      <w:r w:rsidRPr="00AA12E2">
        <w:rPr>
          <w:rFonts w:asciiTheme="majorBidi" w:hAnsiTheme="majorBidi" w:cstheme="majorBidi"/>
          <w:sz w:val="28"/>
          <w:szCs w:val="28"/>
          <w:lang w:bidi="ar-EG"/>
        </w:rPr>
        <w:t xml:space="preserve"> </w:t>
      </w:r>
    </w:p>
    <w:p w:rsidR="00276E9E" w:rsidRPr="00AA12E2" w:rsidRDefault="00276E9E" w:rsidP="00D154F6">
      <w:pPr>
        <w:pStyle w:val="ListeParagraf"/>
        <w:numPr>
          <w:ilvl w:val="0"/>
          <w:numId w:val="2"/>
        </w:numPr>
        <w:autoSpaceDE w:val="0"/>
        <w:autoSpaceDN w:val="0"/>
        <w:bidi/>
        <w:adjustRightInd w:val="0"/>
        <w:spacing w:after="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رَسُولَ اللَّهِ صَلَّى اللهُ عَلَيْهِ وَسَلَّمَ سُئِلَ: أَيُّ العَمَلِ أَفْضَلُ؟ فَقَالَ: «إِيمَانٌ بِاللَّهِ وَرَسُولِهِ». قِيلَ: ثُمَّ مَاذَا؟ قَالَ: «الجِهَادُ فِي سَبِيلِ اللَّهِ» قِيلَ: ثُمَّ مَاذَا؟ قَالَ: «حَجٌّ مَبْرُورٌ»</w:t>
      </w:r>
    </w:p>
    <w:p w:rsidR="00276E9E" w:rsidRPr="00AA12E2" w:rsidRDefault="00276E9E" w:rsidP="00D03BD4">
      <w:pPr>
        <w:autoSpaceDE w:val="0"/>
        <w:autoSpaceDN w:val="0"/>
        <w:adjustRightInd w:val="0"/>
        <w:spacing w:after="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a hangi amel en üstündür diye sorulunca “Allah’a ve Rasulü’ne iman”, sonra hangisi diye sorulunca “Allah yolund</w:t>
      </w:r>
      <w:r w:rsidR="00DB119C" w:rsidRPr="00AA12E2">
        <w:rPr>
          <w:rFonts w:asciiTheme="majorBidi" w:hAnsiTheme="majorBidi" w:cstheme="majorBidi"/>
          <w:sz w:val="28"/>
          <w:szCs w:val="28"/>
          <w:lang w:bidi="ar-EG"/>
        </w:rPr>
        <w:t>a</w:t>
      </w:r>
      <w:r w:rsidRPr="00AA12E2">
        <w:rPr>
          <w:rFonts w:asciiTheme="majorBidi" w:hAnsiTheme="majorBidi" w:cstheme="majorBidi"/>
          <w:sz w:val="28"/>
          <w:szCs w:val="28"/>
          <w:lang w:bidi="ar-EG"/>
        </w:rPr>
        <w:t xml:space="preserve"> cihad”, sonra hangisi diye sorulunca “Kabul olmuş hac” demiştir.</w:t>
      </w:r>
      <w:r w:rsidRPr="00AA12E2">
        <w:rPr>
          <w:rStyle w:val="DipnotBavurusu"/>
          <w:rFonts w:asciiTheme="majorBidi" w:hAnsiTheme="majorBidi" w:cstheme="majorBidi"/>
          <w:sz w:val="28"/>
          <w:szCs w:val="28"/>
          <w:lang w:bidi="ar-EG"/>
        </w:rPr>
        <w:footnoteReference w:id="328"/>
      </w:r>
      <w:r w:rsidRPr="00AA12E2">
        <w:rPr>
          <w:rFonts w:asciiTheme="majorBidi" w:hAnsiTheme="majorBidi" w:cstheme="majorBidi"/>
          <w:sz w:val="28"/>
          <w:szCs w:val="28"/>
          <w:lang w:bidi="ar-EG"/>
        </w:rPr>
        <w:t xml:space="preserve"> </w:t>
      </w:r>
    </w:p>
    <w:p w:rsidR="006E5EE8" w:rsidRPr="00AA12E2" w:rsidRDefault="006E5EE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سَأَ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ال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تِهَا</w:t>
      </w:r>
      <w:r w:rsidRPr="00AA12E2">
        <w:rPr>
          <w:rFonts w:ascii="Traditional Arabic" w:hAnsi="Traditional Arabic" w:cs="Traditional Arabic" w:hint="eastAsia"/>
          <w:sz w:val="28"/>
          <w:szCs w:val="28"/>
          <w:rtl/>
          <w:lang w:bidi="ar-EG"/>
        </w:rPr>
        <w:t>»</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وَالِدَيْنِ</w:t>
      </w:r>
      <w:r w:rsidRPr="00AA12E2">
        <w:rPr>
          <w:rFonts w:ascii="Traditional Arabic" w:hAnsi="Traditional Arabic" w:cs="Traditional Arabic" w:hint="eastAsia"/>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الجِهَ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بِ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hint="eastAsia"/>
          <w:sz w:val="28"/>
          <w:szCs w:val="28"/>
          <w:rtl/>
          <w:lang w:bidi="ar-EG"/>
        </w:rPr>
        <w:t>»</w:t>
      </w:r>
    </w:p>
    <w:p w:rsidR="006E5EE8" w:rsidRPr="00AA12E2" w:rsidRDefault="006E5EE8"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Rasulullah’a hangi amelin yüce Allah’a daha sevimli olduğu sorulunca “vaktinde kılınan namaz” demiş, sonra hangisi diye sorulunca “ana babaya iyilik” demiş, sonra hangisi diye sorulunca “Allah yolunda cihad” demiştir.</w:t>
      </w:r>
      <w:r w:rsidR="00A95A4B" w:rsidRPr="00AA12E2">
        <w:rPr>
          <w:rStyle w:val="DipnotBavurusu"/>
          <w:rFonts w:asciiTheme="majorBidi" w:hAnsiTheme="majorBidi" w:cstheme="majorBidi"/>
          <w:sz w:val="28"/>
          <w:szCs w:val="28"/>
          <w:lang w:bidi="ar-EG"/>
        </w:rPr>
        <w:footnoteReference w:id="329"/>
      </w:r>
      <w:r w:rsidRPr="00AA12E2">
        <w:rPr>
          <w:rFonts w:asciiTheme="majorBidi" w:hAnsiTheme="majorBidi" w:cstheme="majorBidi"/>
          <w:sz w:val="28"/>
          <w:szCs w:val="28"/>
          <w:lang w:bidi="ar-EG"/>
        </w:rPr>
        <w:t xml:space="preserve"> </w:t>
      </w:r>
    </w:p>
    <w:p w:rsidR="00625847" w:rsidRPr="00AA12E2" w:rsidRDefault="0062584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وَلَ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يهِ</w:t>
      </w:r>
    </w:p>
    <w:p w:rsidR="00625847" w:rsidRPr="00AA12E2" w:rsidRDefault="0062584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İyiliklerin en</w:t>
      </w:r>
      <w:r w:rsidR="008305C5" w:rsidRPr="00AA12E2">
        <w:rPr>
          <w:rFonts w:asciiTheme="majorBidi" w:hAnsiTheme="majorBidi" w:cstheme="majorBidi"/>
          <w:sz w:val="28"/>
          <w:szCs w:val="28"/>
          <w:lang w:bidi="ar-EG"/>
        </w:rPr>
        <w:t xml:space="preserve"> güzeli, evlâdın baba dostlarının aileleri ile (dostluk) bağlarını sürdürmesi ve gözetmes</w:t>
      </w:r>
      <w:r w:rsidRPr="00AA12E2">
        <w:rPr>
          <w:rFonts w:asciiTheme="majorBidi" w:hAnsiTheme="majorBidi" w:cstheme="majorBidi"/>
          <w:sz w:val="28"/>
          <w:szCs w:val="28"/>
          <w:lang w:bidi="ar-EG"/>
        </w:rPr>
        <w:t>idir.</w:t>
      </w:r>
      <w:r w:rsidRPr="00AA12E2">
        <w:rPr>
          <w:rStyle w:val="DipnotBavurusu"/>
          <w:rFonts w:asciiTheme="majorBidi" w:hAnsiTheme="majorBidi" w:cstheme="majorBidi"/>
          <w:sz w:val="28"/>
          <w:szCs w:val="28"/>
          <w:lang w:bidi="ar-EG"/>
        </w:rPr>
        <w:footnoteReference w:id="330"/>
      </w:r>
    </w:p>
    <w:p w:rsidR="00625847" w:rsidRPr="00AA12E2" w:rsidRDefault="0062584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عَا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دَأَ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سَّلاَمِ</w:t>
      </w:r>
    </w:p>
    <w:p w:rsidR="00625847" w:rsidRPr="00AA12E2" w:rsidRDefault="00625847" w:rsidP="002C7CB7">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nsanların Yüce Allah katında en hayırlısı, önce selâm verenleridir.</w:t>
      </w:r>
      <w:r w:rsidRPr="00AA12E2">
        <w:rPr>
          <w:rStyle w:val="DipnotBavurusu"/>
          <w:rFonts w:asciiTheme="majorBidi" w:hAnsiTheme="majorBidi" w:cstheme="majorBidi"/>
          <w:sz w:val="28"/>
          <w:szCs w:val="28"/>
          <w:lang w:bidi="ar-EG"/>
        </w:rPr>
        <w:footnoteReference w:id="331"/>
      </w:r>
      <w:r w:rsidRPr="00AA12E2">
        <w:rPr>
          <w:rFonts w:asciiTheme="majorBidi" w:hAnsiTheme="majorBidi" w:cstheme="majorBidi"/>
          <w:sz w:val="28"/>
          <w:szCs w:val="28"/>
          <w:lang w:bidi="ar-EG"/>
        </w:rPr>
        <w:t xml:space="preserve"> </w:t>
      </w:r>
    </w:p>
    <w:p w:rsidR="00625847" w:rsidRPr="00AA12E2" w:rsidRDefault="00625847" w:rsidP="00D154F6">
      <w:pPr>
        <w:pStyle w:val="ListeParagraf"/>
        <w:numPr>
          <w:ilvl w:val="0"/>
          <w:numId w:val="2"/>
        </w:numPr>
        <w:autoSpaceDE w:val="0"/>
        <w:autoSpaceDN w:val="0"/>
        <w:bidi/>
        <w:adjustRightInd w:val="0"/>
        <w:spacing w:after="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ىْ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ثْقَ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يزَ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ؤْ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لُ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سَ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احِ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ذِىءَ</w:t>
      </w:r>
    </w:p>
    <w:p w:rsidR="00625847" w:rsidRPr="00AA12E2" w:rsidRDefault="00625847" w:rsidP="007E2AE1">
      <w:pPr>
        <w:autoSpaceDE w:val="0"/>
        <w:autoSpaceDN w:val="0"/>
        <w:adjustRightInd w:val="0"/>
        <w:spacing w:after="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ıyamet günü müminin mizanında güzel ahlâktan daha ağır bir şey yoktur. Muhakkak ki Allah söz ve fiilleri çirkin kimseler</w:t>
      </w:r>
      <w:r w:rsidR="007E2AE1" w:rsidRPr="00AA12E2">
        <w:rPr>
          <w:rFonts w:asciiTheme="majorBidi" w:hAnsiTheme="majorBidi" w:cstheme="majorBidi"/>
          <w:sz w:val="28"/>
          <w:szCs w:val="28"/>
          <w:lang w:bidi="ar-EG"/>
        </w:rPr>
        <w:t>den</w:t>
      </w:r>
      <w:r w:rsidRPr="00AA12E2">
        <w:rPr>
          <w:rFonts w:asciiTheme="majorBidi" w:hAnsiTheme="majorBidi" w:cstheme="majorBidi"/>
          <w:sz w:val="28"/>
          <w:szCs w:val="28"/>
          <w:lang w:bidi="ar-EG"/>
        </w:rPr>
        <w:t xml:space="preserve"> </w:t>
      </w:r>
      <w:r w:rsidR="002E2F21" w:rsidRPr="00AA12E2">
        <w:rPr>
          <w:rFonts w:asciiTheme="majorBidi" w:hAnsiTheme="majorBidi" w:cstheme="majorBidi"/>
          <w:sz w:val="28"/>
          <w:szCs w:val="28"/>
          <w:lang w:bidi="ar-EG"/>
        </w:rPr>
        <w:t>(ahlaksız ve hayâsızlara)</w:t>
      </w:r>
      <w:r w:rsidR="007E2AE1" w:rsidRPr="00AA12E2">
        <w:rPr>
          <w:rFonts w:asciiTheme="majorBidi" w:hAnsiTheme="majorBidi" w:cstheme="majorBidi"/>
          <w:sz w:val="28"/>
          <w:szCs w:val="28"/>
          <w:lang w:bidi="ar-EG"/>
        </w:rPr>
        <w:t xml:space="preserve"> nefret ede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332"/>
      </w:r>
      <w:r w:rsidRPr="00AA12E2">
        <w:rPr>
          <w:rFonts w:asciiTheme="majorBidi" w:hAnsiTheme="majorBidi" w:cstheme="majorBidi"/>
          <w:sz w:val="28"/>
          <w:szCs w:val="28"/>
          <w:lang w:bidi="ar-EG"/>
        </w:rPr>
        <w:t xml:space="preserve"> </w:t>
      </w:r>
    </w:p>
    <w:p w:rsidR="00501CD5" w:rsidRPr="00AA12E2" w:rsidRDefault="0010241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بِئْ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خَ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خْتَ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بِ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تَعَ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ئْ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جَ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عْتَدَ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بَّ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ئْ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تَ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طَغَ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بْتَ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مُنْتَهَى</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hint="cs"/>
          <w:sz w:val="28"/>
          <w:szCs w:val="28"/>
          <w:rtl/>
          <w:lang w:bidi="ar-EG"/>
        </w:rPr>
        <w:t>بِئْ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مَعٌ</w:t>
      </w:r>
      <w:r w:rsidRPr="00AA12E2">
        <w:rPr>
          <w:rFonts w:ascii="Traditional Arabic" w:hAnsi="Traditional Arabic" w:cs="Traditional Arabic"/>
          <w:sz w:val="28"/>
          <w:szCs w:val="28"/>
          <w:rtl/>
          <w:lang w:bidi="ar-EG"/>
        </w:rPr>
        <w:t xml:space="preserve"> </w:t>
      </w:r>
      <w:r w:rsidR="00EC69E6" w:rsidRPr="00AA12E2">
        <w:rPr>
          <w:rFonts w:ascii="Traditional Arabic" w:hAnsi="Traditional Arabic" w:cs="Traditional Arabic" w:hint="cs"/>
          <w:sz w:val="28"/>
          <w:szCs w:val="28"/>
          <w:rtl/>
          <w:lang w:bidi="ar-EG"/>
        </w:rPr>
        <w:t>يَقُودُهُ</w:t>
      </w:r>
      <w:r w:rsidR="00EC69E6" w:rsidRPr="00AA12E2">
        <w:rPr>
          <w:rFonts w:ascii="Traditional Arabic" w:hAnsi="Traditional Arabic" w:cs="Traditional Arabic"/>
          <w:sz w:val="28"/>
          <w:szCs w:val="28"/>
          <w:lang w:bidi="ar-EG"/>
        </w:rPr>
        <w:t>…</w:t>
      </w:r>
    </w:p>
    <w:p w:rsidR="0010241D" w:rsidRPr="00AA12E2" w:rsidRDefault="007D49A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üyüklenip</w:t>
      </w:r>
      <w:r w:rsidR="0010241D" w:rsidRPr="00AA12E2">
        <w:rPr>
          <w:rFonts w:asciiTheme="majorBidi" w:hAnsiTheme="majorBidi" w:cstheme="majorBidi"/>
          <w:sz w:val="28"/>
          <w:szCs w:val="28"/>
          <w:lang w:bidi="ar-EG"/>
        </w:rPr>
        <w:t xml:space="preserve"> üstünlük taslayan ve yüce </w:t>
      </w:r>
      <w:r w:rsidRPr="00AA12E2">
        <w:rPr>
          <w:rFonts w:asciiTheme="majorBidi" w:hAnsiTheme="majorBidi" w:cstheme="majorBidi"/>
          <w:sz w:val="28"/>
          <w:szCs w:val="28"/>
          <w:lang w:bidi="ar-EG"/>
        </w:rPr>
        <w:t xml:space="preserve">ve üstün olan </w:t>
      </w:r>
      <w:r w:rsidR="0010241D" w:rsidRPr="00AA12E2">
        <w:rPr>
          <w:rFonts w:asciiTheme="majorBidi" w:hAnsiTheme="majorBidi" w:cstheme="majorBidi"/>
          <w:sz w:val="28"/>
          <w:szCs w:val="28"/>
          <w:lang w:bidi="ar-EG"/>
        </w:rPr>
        <w:t xml:space="preserve">Allah'ı unutan kul ne </w:t>
      </w:r>
      <w:r w:rsidR="00D7377D" w:rsidRPr="00AA12E2">
        <w:rPr>
          <w:rFonts w:asciiTheme="majorBidi" w:hAnsiTheme="majorBidi" w:cstheme="majorBidi"/>
          <w:sz w:val="28"/>
          <w:szCs w:val="28"/>
          <w:lang w:bidi="ar-EG"/>
        </w:rPr>
        <w:t>kötü kuldur</w:t>
      </w:r>
      <w:r w:rsidR="0010241D" w:rsidRPr="00AA12E2">
        <w:rPr>
          <w:rFonts w:asciiTheme="majorBidi" w:hAnsiTheme="majorBidi" w:cstheme="majorBidi"/>
          <w:sz w:val="28"/>
          <w:szCs w:val="28"/>
          <w:lang w:bidi="ar-EG"/>
        </w:rPr>
        <w:t>. Zorba</w:t>
      </w:r>
      <w:r w:rsidR="00101EDE" w:rsidRPr="00AA12E2">
        <w:rPr>
          <w:rFonts w:asciiTheme="majorBidi" w:hAnsiTheme="majorBidi" w:cstheme="majorBidi"/>
          <w:sz w:val="28"/>
          <w:szCs w:val="28"/>
          <w:lang w:bidi="ar-EG"/>
        </w:rPr>
        <w:t>lık eden, büyüklenen ve</w:t>
      </w:r>
      <w:r w:rsidR="0010241D" w:rsidRPr="00AA12E2">
        <w:rPr>
          <w:rFonts w:asciiTheme="majorBidi" w:hAnsiTheme="majorBidi" w:cstheme="majorBidi"/>
          <w:sz w:val="28"/>
          <w:szCs w:val="28"/>
          <w:lang w:bidi="ar-EG"/>
        </w:rPr>
        <w:t xml:space="preserve"> haklara tecavüz eden ve yüce kudret ve kuvvet sahibini unutan</w:t>
      </w:r>
      <w:r w:rsidRPr="00AA12E2">
        <w:rPr>
          <w:rFonts w:asciiTheme="majorBidi" w:hAnsiTheme="majorBidi" w:cstheme="majorBidi"/>
          <w:sz w:val="28"/>
          <w:szCs w:val="28"/>
          <w:lang w:bidi="ar-EG"/>
        </w:rPr>
        <w:t xml:space="preserve"> kul</w:t>
      </w:r>
      <w:r w:rsidR="0010241D" w:rsidRPr="00AA12E2">
        <w:rPr>
          <w:rFonts w:asciiTheme="majorBidi" w:hAnsiTheme="majorBidi" w:cstheme="majorBidi"/>
          <w:sz w:val="28"/>
          <w:szCs w:val="28"/>
          <w:lang w:bidi="ar-EG"/>
        </w:rPr>
        <w:t xml:space="preserve"> ne </w:t>
      </w:r>
      <w:r w:rsidR="00D7377D" w:rsidRPr="00AA12E2">
        <w:rPr>
          <w:rFonts w:asciiTheme="majorBidi" w:hAnsiTheme="majorBidi" w:cstheme="majorBidi"/>
          <w:sz w:val="28"/>
          <w:szCs w:val="28"/>
          <w:lang w:bidi="ar-EG"/>
        </w:rPr>
        <w:t>kötü kuldur</w:t>
      </w:r>
      <w:r w:rsidR="00EC69E6" w:rsidRPr="00AA12E2">
        <w:rPr>
          <w:rFonts w:asciiTheme="majorBidi" w:hAnsiTheme="majorBidi" w:cstheme="majorBidi"/>
          <w:sz w:val="28"/>
          <w:szCs w:val="28"/>
          <w:lang w:bidi="ar-EG"/>
        </w:rPr>
        <w:t>...</w:t>
      </w:r>
      <w:r w:rsidR="0010241D" w:rsidRPr="00AA12E2">
        <w:rPr>
          <w:rFonts w:asciiTheme="majorBidi" w:hAnsiTheme="majorBidi" w:cstheme="majorBidi"/>
          <w:sz w:val="28"/>
          <w:szCs w:val="28"/>
          <w:lang w:bidi="ar-EG"/>
        </w:rPr>
        <w:t xml:space="preserve"> Azıp, taşkınlık gösteren </w:t>
      </w:r>
      <w:r w:rsidR="00EC69E6" w:rsidRPr="00AA12E2">
        <w:rPr>
          <w:rFonts w:asciiTheme="majorBidi" w:hAnsiTheme="majorBidi" w:cstheme="majorBidi"/>
          <w:sz w:val="28"/>
          <w:szCs w:val="28"/>
          <w:lang w:bidi="ar-EG"/>
        </w:rPr>
        <w:t>ve yaratılışın başlangıcını ve sonunu</w:t>
      </w:r>
      <w:r w:rsidR="0010241D" w:rsidRPr="00AA12E2">
        <w:rPr>
          <w:rFonts w:asciiTheme="majorBidi" w:hAnsiTheme="majorBidi" w:cstheme="majorBidi"/>
          <w:sz w:val="28"/>
          <w:szCs w:val="28"/>
          <w:lang w:bidi="ar-EG"/>
        </w:rPr>
        <w:t xml:space="preserve"> unutan kul ne bedbahttır! … Hırs tarafından </w:t>
      </w:r>
      <w:r w:rsidR="00EC69E6" w:rsidRPr="00AA12E2">
        <w:rPr>
          <w:rFonts w:asciiTheme="majorBidi" w:hAnsiTheme="majorBidi" w:cstheme="majorBidi"/>
          <w:sz w:val="28"/>
          <w:szCs w:val="28"/>
          <w:lang w:bidi="ar-EG"/>
        </w:rPr>
        <w:t xml:space="preserve">yönetilen kul ne </w:t>
      </w:r>
      <w:r w:rsidR="00D7377D" w:rsidRPr="00AA12E2">
        <w:rPr>
          <w:rFonts w:asciiTheme="majorBidi" w:hAnsiTheme="majorBidi" w:cstheme="majorBidi"/>
          <w:sz w:val="28"/>
          <w:szCs w:val="28"/>
          <w:lang w:bidi="ar-EG"/>
        </w:rPr>
        <w:t>kötü</w:t>
      </w:r>
      <w:r w:rsidR="00EC69E6" w:rsidRPr="00AA12E2">
        <w:rPr>
          <w:rFonts w:asciiTheme="majorBidi" w:hAnsiTheme="majorBidi" w:cstheme="majorBidi"/>
          <w:sz w:val="28"/>
          <w:szCs w:val="28"/>
          <w:lang w:bidi="ar-EG"/>
        </w:rPr>
        <w:t xml:space="preserve"> kuldur</w:t>
      </w:r>
      <w:r w:rsidR="0010241D" w:rsidRPr="00AA12E2">
        <w:rPr>
          <w:rFonts w:asciiTheme="majorBidi" w:hAnsiTheme="majorBidi" w:cstheme="majorBidi"/>
          <w:sz w:val="28"/>
          <w:szCs w:val="28"/>
          <w:lang w:bidi="ar-EG"/>
        </w:rPr>
        <w:t>!</w:t>
      </w:r>
      <w:r w:rsidR="0010241D" w:rsidRPr="00AA12E2">
        <w:rPr>
          <w:rStyle w:val="DipnotBavurusu"/>
          <w:rFonts w:asciiTheme="majorBidi" w:hAnsiTheme="majorBidi" w:cstheme="majorBidi"/>
          <w:sz w:val="28"/>
          <w:szCs w:val="28"/>
          <w:lang w:bidi="ar-EG"/>
        </w:rPr>
        <w:footnoteReference w:id="333"/>
      </w:r>
      <w:r w:rsidR="00136D87" w:rsidRPr="00AA12E2">
        <w:rPr>
          <w:rFonts w:asciiTheme="majorBidi" w:hAnsiTheme="majorBidi" w:cstheme="majorBidi"/>
          <w:sz w:val="28"/>
          <w:szCs w:val="28"/>
          <w:lang w:bidi="ar-EG"/>
        </w:rPr>
        <w:t xml:space="preserve"> </w:t>
      </w:r>
    </w:p>
    <w:p w:rsidR="00F00B25" w:rsidRPr="00AA12E2" w:rsidRDefault="00F00B2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كْثِرُ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ثْ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سْوَ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قَ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عَ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اسِي</w:t>
      </w:r>
    </w:p>
    <w:p w:rsidR="00F00B25" w:rsidRPr="00AA12E2" w:rsidRDefault="00F00B2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Yüce Allah’ı anmadan çok konuşmayın. Çünkü Allah’ı anmadan çok konuşmak kalp katılığına yol açar. İnsanların yüce Allah’tan </w:t>
      </w:r>
      <w:r w:rsidRPr="00AA12E2">
        <w:rPr>
          <w:rFonts w:asciiTheme="majorBidi" w:hAnsiTheme="majorBidi" w:cstheme="majorBidi"/>
          <w:b/>
          <w:bCs/>
          <w:sz w:val="28"/>
          <w:szCs w:val="28"/>
          <w:lang w:bidi="ar-EG"/>
        </w:rPr>
        <w:t>en uzak olanı</w:t>
      </w:r>
      <w:r w:rsidRPr="00AA12E2">
        <w:rPr>
          <w:rFonts w:asciiTheme="majorBidi" w:hAnsiTheme="majorBidi" w:cstheme="majorBidi"/>
          <w:sz w:val="28"/>
          <w:szCs w:val="28"/>
          <w:lang w:bidi="ar-EG"/>
        </w:rPr>
        <w:t xml:space="preserve"> ise kalbi katı olandır.</w:t>
      </w:r>
      <w:r w:rsidR="002C53A6" w:rsidRPr="00AA12E2">
        <w:rPr>
          <w:rStyle w:val="DipnotBavurusu"/>
          <w:rFonts w:asciiTheme="majorBidi" w:hAnsiTheme="majorBidi" w:cstheme="majorBidi"/>
          <w:sz w:val="28"/>
          <w:szCs w:val="28"/>
          <w:lang w:bidi="ar-EG"/>
        </w:rPr>
        <w:footnoteReference w:id="334"/>
      </w:r>
    </w:p>
    <w:p w:rsidR="00473E6B" w:rsidRPr="00AA12E2" w:rsidRDefault="00473E6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صْ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صَبِّ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طِ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طَ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وْسَ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بْرِ</w:t>
      </w:r>
    </w:p>
    <w:p w:rsidR="00473E6B" w:rsidRPr="00AA12E2" w:rsidRDefault="00473E6B" w:rsidP="007E2AE1">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sabrederse, Allah ona dayanma gücü verir. Kimseye sabırdan daha hayırlı ve daha geniş bir ikram verilmemiştir.</w:t>
      </w:r>
      <w:r w:rsidRPr="00AA12E2">
        <w:rPr>
          <w:rStyle w:val="DipnotBavurusu"/>
          <w:rFonts w:asciiTheme="majorBidi" w:hAnsiTheme="majorBidi" w:cstheme="majorBidi"/>
          <w:sz w:val="28"/>
          <w:szCs w:val="28"/>
          <w:lang w:bidi="ar-EG"/>
        </w:rPr>
        <w:footnoteReference w:id="335"/>
      </w:r>
      <w:r w:rsidR="001C0824" w:rsidRPr="00AA12E2">
        <w:rPr>
          <w:rFonts w:asciiTheme="majorBidi" w:hAnsiTheme="majorBidi" w:cstheme="majorBidi"/>
          <w:sz w:val="28"/>
          <w:szCs w:val="28"/>
          <w:lang w:bidi="ar-EG"/>
        </w:rPr>
        <w:t xml:space="preserve"> </w:t>
      </w:r>
    </w:p>
    <w:p w:rsidR="00605520" w:rsidRPr="00AA12E2" w:rsidRDefault="00CF7696" w:rsidP="002C7CB7">
      <w:pPr>
        <w:pStyle w:val="Balk1"/>
        <w:rPr>
          <w:lang w:bidi="ar-EG"/>
        </w:rPr>
      </w:pPr>
      <w:r w:rsidRPr="00AA12E2">
        <w:rPr>
          <w:lang w:bidi="ar-EG"/>
        </w:rPr>
        <w:t>Allah Teâlâ ve Ra</w:t>
      </w:r>
      <w:r w:rsidR="00605520" w:rsidRPr="00AA12E2">
        <w:rPr>
          <w:lang w:bidi="ar-EG"/>
        </w:rPr>
        <w:t xml:space="preserve">sûlü’nün </w:t>
      </w:r>
      <w:r w:rsidR="00605520" w:rsidRPr="00AA12E2">
        <w:t>Sevmesi</w:t>
      </w:r>
      <w:r w:rsidR="00605520" w:rsidRPr="00AA12E2">
        <w:rPr>
          <w:lang w:bidi="ar-EG"/>
        </w:rPr>
        <w:t>/ Bu</w:t>
      </w:r>
      <w:r w:rsidR="00605520" w:rsidRPr="00AA12E2">
        <w:rPr>
          <w:rFonts w:cs="Times New Roman"/>
          <w:lang w:bidi="ar-EG"/>
        </w:rPr>
        <w:t>ğ</w:t>
      </w:r>
      <w:r w:rsidR="00605520" w:rsidRPr="00AA12E2">
        <w:rPr>
          <w:lang w:bidi="ar-EG"/>
        </w:rPr>
        <w:t>z Etmesi</w:t>
      </w:r>
      <w:r w:rsidR="007B36E9" w:rsidRPr="00AA12E2">
        <w:rPr>
          <w:lang w:bidi="ar-EG"/>
        </w:rPr>
        <w:t>, Cenâb-ı Hakk’ın kıyamette konu</w:t>
      </w:r>
      <w:r w:rsidR="007B36E9" w:rsidRPr="00AA12E2">
        <w:rPr>
          <w:rFonts w:cs="Times New Roman"/>
          <w:lang w:bidi="ar-EG"/>
        </w:rPr>
        <w:t>ş</w:t>
      </w:r>
      <w:r w:rsidR="007B36E9" w:rsidRPr="00AA12E2">
        <w:rPr>
          <w:lang w:bidi="ar-EG"/>
        </w:rPr>
        <w:t>maması, bakmaması</w:t>
      </w:r>
      <w:r w:rsidR="003C3494" w:rsidRPr="00AA12E2">
        <w:rPr>
          <w:lang w:bidi="ar-EG"/>
        </w:rPr>
        <w:t>, hasmı olması</w:t>
      </w:r>
    </w:p>
    <w:p w:rsidR="003C298A" w:rsidRPr="00AA12E2" w:rsidRDefault="003C298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مِنْ أَحَبِّكُمْ إِلَيَّ وَأَقْرَبِكُمْ مِنِّي مَجْلِسًا يَوْمَ القِيَامَةِ أَحَاسِنَكُمْ أَخْلَاقًا، وَإِنَّ أَبْغَضَكُمْ إِلَيَّ وَأَبْعَدَكُمْ مِنِّي مَجْلِسًا يَوْمَ القِيَامَةِ الثَّرْثَارُونَ وَالمُتَشَدِّقُونَ وَالمُتَفَيْهِقُونَ»، قَالُوا: يَا رَسُولَ اللَّهِ، قَدْ عَلِمْنَا الثَّرْثَارُونَ وَالمُتَشَدِّقُونَ فَمَا المُتَفَيْهِقُونَ؟ قَالَ: «المُتَكَبِّرُونَ</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xml:space="preserve"> وَالثَّرْثَارُ: هُوَ الكَثِيرُ الكَلَامِ، وَالمُتَشَدِّقُ الَّذِي يَتَطَاوَلُ عَلَى النَّاسِ فِي الكَلَامِ وَيَبْذُو عَلَيْهِمْ</w:t>
      </w:r>
      <w:r w:rsidR="004858C9" w:rsidRPr="00AA12E2">
        <w:rPr>
          <w:rFonts w:ascii="Traditional Arabic" w:hAnsi="Traditional Arabic" w:cs="Traditional Arabic"/>
          <w:sz w:val="28"/>
          <w:szCs w:val="28"/>
          <w:lang w:bidi="ar-EG"/>
        </w:rPr>
        <w:t>/</w:t>
      </w:r>
      <w:r w:rsidR="00663B7B" w:rsidRPr="00AA12E2">
        <w:rPr>
          <w:rFonts w:ascii="Traditional Arabic" w:hAnsi="Traditional Arabic" w:cs="Traditional Arabic"/>
          <w:sz w:val="28"/>
          <w:szCs w:val="28"/>
          <w:lang w:bidi="ar-EG"/>
        </w:rPr>
        <w:t xml:space="preserve"> </w:t>
      </w:r>
      <w:r w:rsidR="00663B7B" w:rsidRPr="00AA12E2">
        <w:rPr>
          <w:rFonts w:ascii="Traditional Arabic" w:hAnsi="Traditional Arabic" w:cs="Traditional Arabic"/>
          <w:sz w:val="28"/>
          <w:szCs w:val="28"/>
          <w:rtl/>
          <w:lang w:bidi="ar-EG"/>
        </w:rPr>
        <w:t>إِنَّ أَحَبَّكُمْ إِلَيَّ وَأَقْرَبَكُمْ مِنِّي فِي الْآخِرَةِ أَحَاسِنُكُمْ أَخْلَاقًا، وَإِنَّ أَبْغَضَكُمْ إِلَيَّ وَأَبْعَدَكُمْ مِنِّي فِي الْآخِرَةِ أَسْوَؤُكُمْ أَخْلَاقًا، الْمُتَشَدِّقُونَ الْمُتَفَيْهِقُونَ الثَّرْثَارُونَ</w:t>
      </w:r>
      <w:r w:rsidR="00941C83" w:rsidRPr="00AA12E2">
        <w:rPr>
          <w:rFonts w:ascii="Traditional Arabic" w:hAnsi="Traditional Arabic" w:cs="Traditional Arabic"/>
          <w:sz w:val="28"/>
          <w:szCs w:val="28"/>
          <w:lang w:bidi="ar-EG"/>
        </w:rPr>
        <w:t xml:space="preserve"> </w:t>
      </w:r>
    </w:p>
    <w:p w:rsidR="00D7377D" w:rsidRPr="00AA12E2" w:rsidRDefault="00D7377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Ahirette bana en sevimli ve en yakın olanlarınız ahlakı en güzel olanlarınızdır. Ahirette bana en sevimsiz ve benden en uzak olacak olanlarınız ise ahlakı kötü olanlar, sersârun (çok konuşanlar), müteşeddikun (konuşmasıyla üstünlük taslayıp insanları rahatsız edenler) ile müt</w:t>
      </w:r>
      <w:r w:rsidR="004858C9" w:rsidRPr="00AA12E2">
        <w:rPr>
          <w:rFonts w:asciiTheme="majorBidi" w:hAnsiTheme="majorBidi" w:cstheme="majorBidi"/>
          <w:sz w:val="28"/>
          <w:szCs w:val="28"/>
          <w:lang w:bidi="ar-EG"/>
        </w:rPr>
        <w:t>efeyhikun (kibirli olanlardır).</w:t>
      </w:r>
      <w:r w:rsidRPr="00AA12E2">
        <w:rPr>
          <w:rStyle w:val="DipnotBavurusu"/>
          <w:rFonts w:asciiTheme="majorBidi" w:hAnsiTheme="majorBidi" w:cstheme="majorBidi"/>
          <w:sz w:val="28"/>
          <w:szCs w:val="28"/>
          <w:lang w:bidi="ar-EG"/>
        </w:rPr>
        <w:footnoteReference w:id="336"/>
      </w:r>
    </w:p>
    <w:p w:rsidR="000153A8" w:rsidRPr="00AA12E2" w:rsidRDefault="000153A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يُحِبُّهُمُ اللَّهُ، وَثَلَاثَةٌ يُبْغِضُهُمُ اللَّهُ، فَأَمَّا الَّذِينَ يُحِبُّهُمُ اللَّهُ، فَرَجُلٌ أَتَى قَوْمًا فَسَأَلَهُمْ بِاللَّهِ وَلَمْ يَسْأَلْهُمْ بِقَرَابَةٍ بَيْنَهُ وَبَيْنَهُمْ فَمَنَعُوهُ، فَتَخَلَّفَ رَجُلٌ بِأَعْيَانِهِمْ فَأَعْطَاهُ سِرًّا لَا يَعْلَمُ بِعَطِيَّتِهِ إِلَّا اللَّهُ، وَالَّذِي أَعْطَاهُ، وَقَوْمٌ سَارُوا لَيْلَتَهُمْ حَتَّى إِذَا كَانَ النَّوْمُ أَحَبَّ إِلَيْهِمْ مِمَّا يُعْدَلُ بِهِ نَزَلُوا فَوَضَعُوا رُءُوسَهُمْ، فَقَامَ أَحَدُهُمْ يَتَمَلَّقُنِي وَيَتْلُو آيَاتِي، وَرَجُلٌ كَانَ فِي سَرِيَّةٍ فَلَقِيَ العَدُوَّ فَهُزِمُوا وَأَقْبَلَ بِصَدْرِهِ حَتَّى يُقْتَلَ أَوْ يُفْتَحَ لَهُ، وَالثَّلَاثَةُ الَّذِينَ يُبْغِضُهُمُ اللَّهُ، الشَّيْخُ الزَّانِي، وَالفَقِيرُ المُخْتَالُ، وَالغَنِيُّ الظَّلُومُ</w:t>
      </w:r>
      <w:r w:rsidRPr="00AA12E2">
        <w:rPr>
          <w:rFonts w:ascii="Traditional Arabic" w:hAnsi="Traditional Arabic" w:cs="Traditional Arabic"/>
          <w:sz w:val="28"/>
          <w:szCs w:val="28"/>
          <w:lang w:bidi="ar-EG"/>
        </w:rPr>
        <w:t xml:space="preserve"> </w:t>
      </w:r>
    </w:p>
    <w:p w:rsidR="00D85D88" w:rsidRPr="00AA12E2" w:rsidRDefault="00D85D88"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Üç kişi vardır ki Allah onları sever, üç kişi de vardır ki Allah onlara buğzeder. </w:t>
      </w:r>
      <w:r w:rsidR="00867BB3" w:rsidRPr="00AA12E2">
        <w:rPr>
          <w:rFonts w:asciiTheme="majorBidi" w:hAnsiTheme="majorBidi" w:cstheme="majorBidi"/>
          <w:sz w:val="28"/>
          <w:szCs w:val="28"/>
          <w:lang w:bidi="ar-EG"/>
        </w:rPr>
        <w:t xml:space="preserve">Yüce </w:t>
      </w:r>
      <w:r w:rsidRPr="00AA12E2">
        <w:rPr>
          <w:rFonts w:asciiTheme="majorBidi" w:hAnsiTheme="majorBidi" w:cstheme="majorBidi"/>
          <w:sz w:val="28"/>
          <w:szCs w:val="28"/>
          <w:lang w:bidi="ar-EG"/>
        </w:rPr>
        <w:t>Allah</w:t>
      </w:r>
      <w:r w:rsidR="00867BB3" w:rsidRPr="00AA12E2">
        <w:rPr>
          <w:rFonts w:asciiTheme="majorBidi" w:hAnsiTheme="majorBidi" w:cstheme="majorBidi"/>
          <w:sz w:val="28"/>
          <w:szCs w:val="28"/>
          <w:lang w:bidi="ar-EG"/>
        </w:rPr>
        <w:t>’ın</w:t>
      </w:r>
      <w:r w:rsidRPr="00AA12E2">
        <w:rPr>
          <w:rFonts w:asciiTheme="majorBidi" w:hAnsiTheme="majorBidi" w:cstheme="majorBidi"/>
          <w:sz w:val="28"/>
          <w:szCs w:val="28"/>
          <w:lang w:bidi="ar-EG"/>
        </w:rPr>
        <w:t xml:space="preserve"> sevdikleri kimselerden birincisi </w:t>
      </w:r>
      <w:r w:rsidR="00867BB3" w:rsidRPr="00AA12E2">
        <w:rPr>
          <w:rFonts w:asciiTheme="majorBidi" w:hAnsiTheme="majorBidi" w:cstheme="majorBidi"/>
          <w:sz w:val="28"/>
          <w:szCs w:val="28"/>
          <w:lang w:bidi="ar-EG"/>
        </w:rPr>
        <w:t>şu kişidir: B</w:t>
      </w:r>
      <w:r w:rsidRPr="00AA12E2">
        <w:rPr>
          <w:rFonts w:asciiTheme="majorBidi" w:hAnsiTheme="majorBidi" w:cstheme="majorBidi"/>
          <w:sz w:val="28"/>
          <w:szCs w:val="28"/>
          <w:lang w:bidi="ar-EG"/>
        </w:rPr>
        <w:t xml:space="preserve">ir adam bir toplumdan </w:t>
      </w:r>
      <w:r w:rsidR="00867BB3" w:rsidRPr="00AA12E2">
        <w:rPr>
          <w:rFonts w:asciiTheme="majorBidi" w:hAnsiTheme="majorBidi" w:cstheme="majorBidi"/>
          <w:sz w:val="28"/>
          <w:szCs w:val="28"/>
          <w:lang w:bidi="ar-EG"/>
        </w:rPr>
        <w:t xml:space="preserve">aralarındaki yakınlıktan dolayı değil de, sırf Allah için </w:t>
      </w:r>
      <w:r w:rsidRPr="00AA12E2">
        <w:rPr>
          <w:rFonts w:asciiTheme="majorBidi" w:hAnsiTheme="majorBidi" w:cstheme="majorBidi"/>
          <w:sz w:val="28"/>
          <w:szCs w:val="28"/>
          <w:lang w:bidi="ar-EG"/>
        </w:rPr>
        <w:t>bir şeyler ister</w:t>
      </w:r>
      <w:r w:rsidR="00867BB3" w:rsidRPr="00AA12E2">
        <w:rPr>
          <w:rFonts w:asciiTheme="majorBidi" w:hAnsiTheme="majorBidi" w:cstheme="majorBidi"/>
          <w:sz w:val="28"/>
          <w:szCs w:val="28"/>
          <w:lang w:bidi="ar-EG"/>
        </w:rPr>
        <w:t>. Onlar</w:t>
      </w:r>
      <w:r w:rsidRPr="00AA12E2">
        <w:rPr>
          <w:rFonts w:asciiTheme="majorBidi" w:hAnsiTheme="majorBidi" w:cstheme="majorBidi"/>
          <w:sz w:val="28"/>
          <w:szCs w:val="28"/>
          <w:lang w:bidi="ar-EG"/>
        </w:rPr>
        <w:t xml:space="preserve"> bu adama bir şey vermezler. Bir </w:t>
      </w:r>
      <w:r w:rsidR="00867BB3" w:rsidRPr="00AA12E2">
        <w:rPr>
          <w:rFonts w:asciiTheme="majorBidi" w:hAnsiTheme="majorBidi" w:cstheme="majorBidi"/>
          <w:sz w:val="28"/>
          <w:szCs w:val="28"/>
          <w:lang w:bidi="ar-EG"/>
        </w:rPr>
        <w:t>kişi</w:t>
      </w:r>
      <w:r w:rsidRPr="00AA12E2">
        <w:rPr>
          <w:rFonts w:asciiTheme="majorBidi" w:hAnsiTheme="majorBidi" w:cstheme="majorBidi"/>
          <w:sz w:val="28"/>
          <w:szCs w:val="28"/>
          <w:lang w:bidi="ar-EG"/>
        </w:rPr>
        <w:t xml:space="preserve"> onlardan geri durarak gizlice </w:t>
      </w:r>
      <w:r w:rsidR="00867BB3" w:rsidRPr="00AA12E2">
        <w:rPr>
          <w:rFonts w:asciiTheme="majorBidi" w:hAnsiTheme="majorBidi" w:cstheme="majorBidi"/>
          <w:sz w:val="28"/>
          <w:szCs w:val="28"/>
          <w:lang w:bidi="ar-EG"/>
        </w:rPr>
        <w:t xml:space="preserve">bu adama </w:t>
      </w:r>
      <w:r w:rsidRPr="00AA12E2">
        <w:rPr>
          <w:rFonts w:asciiTheme="majorBidi" w:hAnsiTheme="majorBidi" w:cstheme="majorBidi"/>
          <w:sz w:val="28"/>
          <w:szCs w:val="28"/>
          <w:lang w:bidi="ar-EG"/>
        </w:rPr>
        <w:t xml:space="preserve">bir şeyler verir </w:t>
      </w:r>
      <w:r w:rsidR="00867BB3" w:rsidRPr="00AA12E2">
        <w:rPr>
          <w:rFonts w:asciiTheme="majorBidi" w:hAnsiTheme="majorBidi" w:cstheme="majorBidi"/>
          <w:sz w:val="28"/>
          <w:szCs w:val="28"/>
          <w:lang w:bidi="ar-EG"/>
        </w:rPr>
        <w:t xml:space="preserve">ve </w:t>
      </w:r>
      <w:r w:rsidRPr="00AA12E2">
        <w:rPr>
          <w:rFonts w:asciiTheme="majorBidi" w:hAnsiTheme="majorBidi" w:cstheme="majorBidi"/>
          <w:sz w:val="28"/>
          <w:szCs w:val="28"/>
          <w:lang w:bidi="ar-EG"/>
        </w:rPr>
        <w:t>bu verdiğini sadece Allah ve verdiği kimse bilir. İkinci kimse ise: Bir toplum geceleri yürürler sonunda uyku onlara galip gelir ve başlarını eğerek uyu</w:t>
      </w:r>
      <w:r w:rsidR="00E6537C" w:rsidRPr="00AA12E2">
        <w:rPr>
          <w:rFonts w:asciiTheme="majorBidi" w:hAnsiTheme="majorBidi" w:cstheme="majorBidi"/>
          <w:sz w:val="28"/>
          <w:szCs w:val="28"/>
          <w:lang w:bidi="ar-EG"/>
        </w:rPr>
        <w:t xml:space="preserve">rlar ancak bir adam kalkar, sevgimi kazanmak </w:t>
      </w:r>
      <w:r w:rsidRPr="00AA12E2">
        <w:rPr>
          <w:rFonts w:asciiTheme="majorBidi" w:hAnsiTheme="majorBidi" w:cstheme="majorBidi"/>
          <w:sz w:val="28"/>
          <w:szCs w:val="28"/>
          <w:lang w:bidi="ar-EG"/>
        </w:rPr>
        <w:t>için ayetlerimi okur</w:t>
      </w:r>
      <w:r w:rsidR="00E6537C" w:rsidRPr="00AA12E2">
        <w:rPr>
          <w:rFonts w:asciiTheme="majorBidi" w:hAnsiTheme="majorBidi" w:cstheme="majorBidi"/>
          <w:sz w:val="28"/>
          <w:szCs w:val="28"/>
          <w:lang w:bidi="ar-EG"/>
        </w:rPr>
        <w:t>. Üçüncü kimse,</w:t>
      </w:r>
      <w:r w:rsidRPr="00AA12E2">
        <w:rPr>
          <w:rFonts w:asciiTheme="majorBidi" w:hAnsiTheme="majorBidi" w:cstheme="majorBidi"/>
          <w:sz w:val="28"/>
          <w:szCs w:val="28"/>
          <w:lang w:bidi="ar-EG"/>
        </w:rPr>
        <w:t xml:space="preserve"> bir müfrezede bulunur düşmanla karşılaştıklarında yenilirler fakat o i</w:t>
      </w:r>
      <w:r w:rsidR="00E6537C" w:rsidRPr="00AA12E2">
        <w:rPr>
          <w:rFonts w:asciiTheme="majorBidi" w:hAnsiTheme="majorBidi" w:cstheme="majorBidi"/>
          <w:sz w:val="28"/>
          <w:szCs w:val="28"/>
          <w:lang w:bidi="ar-EG"/>
        </w:rPr>
        <w:t>leri atılarak devam eder ya şehi</w:t>
      </w:r>
      <w:r w:rsidRPr="00AA12E2">
        <w:rPr>
          <w:rFonts w:asciiTheme="majorBidi" w:hAnsiTheme="majorBidi" w:cstheme="majorBidi"/>
          <w:sz w:val="28"/>
          <w:szCs w:val="28"/>
          <w:lang w:bidi="ar-EG"/>
        </w:rPr>
        <w:t xml:space="preserve">d olur veya Allah o kimseye fetih nasib eder. Allah’ın </w:t>
      </w:r>
      <w:r w:rsidR="00910F46" w:rsidRPr="00AA12E2">
        <w:rPr>
          <w:rFonts w:asciiTheme="majorBidi" w:hAnsiTheme="majorBidi" w:cstheme="majorBidi"/>
          <w:sz w:val="28"/>
          <w:szCs w:val="28"/>
          <w:lang w:bidi="ar-EG"/>
        </w:rPr>
        <w:t>buğz ettiği</w:t>
      </w:r>
      <w:r w:rsidRPr="00AA12E2">
        <w:rPr>
          <w:rFonts w:asciiTheme="majorBidi" w:hAnsiTheme="majorBidi" w:cstheme="majorBidi"/>
          <w:sz w:val="28"/>
          <w:szCs w:val="28"/>
          <w:lang w:bidi="ar-EG"/>
        </w:rPr>
        <w:t xml:space="preserve"> üç kişi ise: Zina eden yaşlı kişi, büyüklük taslayan fakir ve </w:t>
      </w:r>
      <w:r w:rsidR="00643463" w:rsidRPr="00AA12E2">
        <w:rPr>
          <w:rFonts w:asciiTheme="majorBidi" w:hAnsiTheme="majorBidi" w:cstheme="majorBidi"/>
          <w:sz w:val="28"/>
          <w:szCs w:val="28"/>
          <w:lang w:bidi="ar-EG"/>
        </w:rPr>
        <w:t>zalim (borcunu ödememek gibi hak ihlallerinde bulunan) zengindir</w:t>
      </w:r>
      <w:r w:rsidR="009E1086" w:rsidRPr="00AA12E2">
        <w:rPr>
          <w:rFonts w:asciiTheme="majorBidi" w:hAnsiTheme="majorBidi" w:cstheme="majorBidi"/>
          <w:sz w:val="28"/>
          <w:szCs w:val="28"/>
          <w:lang w:bidi="ar-EG"/>
        </w:rPr>
        <w:t>.</w:t>
      </w:r>
      <w:r w:rsidR="009E1086" w:rsidRPr="00AA12E2">
        <w:rPr>
          <w:rStyle w:val="DipnotBavurusu"/>
          <w:rFonts w:asciiTheme="majorBidi" w:hAnsiTheme="majorBidi" w:cstheme="majorBidi"/>
          <w:sz w:val="28"/>
          <w:szCs w:val="28"/>
          <w:lang w:bidi="ar-EG"/>
        </w:rPr>
        <w:footnoteReference w:id="337"/>
      </w:r>
    </w:p>
    <w:p w:rsidR="007C5BF7" w:rsidRPr="00AA12E2" w:rsidRDefault="007C5BF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يُحِبُّهُمُ اللهُ، وَثَلَاثَةٌ يَشْنَؤُهُمُ اللهُ " "الرَّجُلُ يَلْقَى الْعَدُوَّ فِي الْفِئَةِ فَيَنْصِبُ لَهُمْ نَحْرَهُ حَتَّى يُقْتَلَ، أَوْ يُفْتَحَ لِأَصْحَابِهِ، وَالْقَوْمُ يُسَافِرُونَ فَيَطُولُ سُرَاهُمْ حَتَّى يُحِبُّوا أَنْ يَمَسُّوا الْأَرْضَ، فَيَنْزِلُونَ فَيَتَنَحَّى أَحَدُهُمْ، فَيُصَلِّي حَتَّى يُوقِظَهُمْ لِرَحِيلِهِمْ، وَالرَّجُلُ</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يَكُونُ لَهُ الْجَارُ يُؤْذِيهِ جِوَارُهُ، فَيَصْبِرُ عَلَى أَذَاهُ حَتَّى يُفَرِّقَ بَيْنَهُمَا مَوْتٌ أَوْ ظَعْنٌ " قُلْتُ: وَمَنْ هَؤُلَاءِ الَّذِينَ يَشْنَؤُهُمُ اللهُ؟  قَالَ: "التَّاجِرُ الْحَلَّافُ، أَوْ قَالَ: الْبَائِعُ الْحَلَّافُ، وَالْبَخِيلُ الْمَنَّانُ، وَالْفَقِيرُ الْمُخْتَالُ</w:t>
      </w:r>
      <w:r w:rsidRPr="00AA12E2">
        <w:rPr>
          <w:rFonts w:ascii="Traditional Arabic" w:hAnsi="Traditional Arabic" w:cs="Traditional Arabic"/>
          <w:sz w:val="28"/>
          <w:szCs w:val="28"/>
          <w:lang w:bidi="ar-EG"/>
        </w:rPr>
        <w:t xml:space="preserve"> </w:t>
      </w:r>
    </w:p>
    <w:p w:rsidR="00E10927" w:rsidRPr="00AA12E2" w:rsidRDefault="00E10927" w:rsidP="00D03BD4">
      <w:pPr>
        <w:spacing w:after="120" w:line="36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üce Allah’ın sevmediği üç kişi vardır. Bunlar çok yemin eden satıcı, verdiğini başa k</w:t>
      </w:r>
      <w:r w:rsidR="00A70435" w:rsidRPr="00AA12E2">
        <w:rPr>
          <w:rFonts w:asciiTheme="majorBidi" w:hAnsiTheme="majorBidi" w:cstheme="majorBidi"/>
          <w:sz w:val="28"/>
          <w:szCs w:val="28"/>
          <w:lang w:bidi="ar-EG"/>
        </w:rPr>
        <w:t>akan cimri kişi, kibirli fakir.</w:t>
      </w:r>
      <w:r w:rsidRPr="00AA12E2">
        <w:rPr>
          <w:rStyle w:val="DipnotBavurusu"/>
          <w:rFonts w:asciiTheme="majorBidi" w:hAnsiTheme="majorBidi" w:cstheme="majorBidi"/>
          <w:sz w:val="28"/>
          <w:szCs w:val="28"/>
          <w:lang w:bidi="ar-EG"/>
        </w:rPr>
        <w:footnoteReference w:id="338"/>
      </w:r>
    </w:p>
    <w:p w:rsidR="001154B8" w:rsidRPr="00AA12E2" w:rsidRDefault="001154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لَ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لْ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رَغَ</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لْقِ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قَ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ائِ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طِيعَةِ</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عَ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ضَ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صِ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لَكِ</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أَقْطَ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طَعَكِ</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بِّ</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كِ</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اقْرَءُ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ئْتُ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سَيْ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وَلَّيْ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فْسِدُ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رْ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قَطِّعُ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حَامَكُمْ</w:t>
      </w:r>
      <w:r w:rsidRPr="00AA12E2">
        <w:rPr>
          <w:rFonts w:ascii="Traditional Arabic" w:hAnsi="Traditional Arabic" w:cs="Traditional Arabic"/>
          <w:sz w:val="28"/>
          <w:szCs w:val="28"/>
          <w:lang w:bidi="ar-EG"/>
        </w:rPr>
        <w:t xml:space="preserve"> (</w:t>
      </w:r>
    </w:p>
    <w:p w:rsidR="001154B8" w:rsidRPr="00AA12E2" w:rsidRDefault="001154B8"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Allah mahlûkâtı yarattıktan sonra, rahim</w:t>
      </w:r>
      <w:r w:rsidR="008B0A18" w:rsidRPr="00AA12E2">
        <w:rPr>
          <w:rFonts w:asciiTheme="majorBidi" w:hAnsiTheme="majorBidi" w:cs="Times New Roman"/>
          <w:sz w:val="28"/>
          <w:szCs w:val="28"/>
          <w:lang w:bidi="ar-EG"/>
        </w:rPr>
        <w:t xml:space="preserve"> (akrabalık bağı)</w:t>
      </w:r>
      <w:r w:rsidRPr="00AA12E2">
        <w:rPr>
          <w:rFonts w:asciiTheme="majorBidi" w:hAnsiTheme="majorBidi" w:cs="Times New Roman"/>
          <w:sz w:val="28"/>
          <w:szCs w:val="28"/>
          <w:lang w:bidi="ar-EG"/>
        </w:rPr>
        <w:t xml:space="preserve"> dile gelerek: “Burası, akrabalık ilişkilerini kesmekten sana sığınanların makamıdır.” der. Allah, “</w:t>
      </w:r>
      <w:r w:rsidR="008B0A18" w:rsidRPr="00AA12E2">
        <w:rPr>
          <w:rFonts w:asciiTheme="majorBidi" w:hAnsiTheme="majorBidi" w:cs="Times New Roman"/>
          <w:sz w:val="28"/>
          <w:szCs w:val="28"/>
          <w:lang w:bidi="ar-EG"/>
        </w:rPr>
        <w:t>Evet öyledir. Sen, seni gözetenleri</w:t>
      </w:r>
      <w:r w:rsidRPr="00AA12E2">
        <w:rPr>
          <w:rFonts w:asciiTheme="majorBidi" w:hAnsiTheme="majorBidi" w:cs="Times New Roman"/>
          <w:sz w:val="28"/>
          <w:szCs w:val="28"/>
          <w:lang w:bidi="ar-EG"/>
        </w:rPr>
        <w:t xml:space="preserve"> benim </w:t>
      </w:r>
      <w:r w:rsidR="008B0A18" w:rsidRPr="00AA12E2">
        <w:rPr>
          <w:rFonts w:asciiTheme="majorBidi" w:hAnsiTheme="majorBidi" w:cs="Times New Roman"/>
          <w:sz w:val="28"/>
          <w:szCs w:val="28"/>
          <w:lang w:bidi="ar-EG"/>
        </w:rPr>
        <w:t>de gözetmemi</w:t>
      </w:r>
      <w:r w:rsidRPr="00AA12E2">
        <w:rPr>
          <w:rFonts w:asciiTheme="majorBidi" w:hAnsiTheme="majorBidi" w:cs="Times New Roman"/>
          <w:sz w:val="28"/>
          <w:szCs w:val="28"/>
          <w:lang w:bidi="ar-EG"/>
        </w:rPr>
        <w:t xml:space="preserve">, seninle ilgiyi kesenlerden de </w:t>
      </w:r>
      <w:r w:rsidRPr="00AA12E2">
        <w:rPr>
          <w:rFonts w:asciiTheme="majorBidi" w:hAnsiTheme="majorBidi" w:cs="Times New Roman"/>
          <w:sz w:val="28"/>
          <w:szCs w:val="28"/>
          <w:lang w:bidi="ar-EG"/>
        </w:rPr>
        <w:lastRenderedPageBreak/>
        <w:t>ilgiyi kesmeme razı olmaz mısın?” diye sorar. Rahim, “Evet, razıyım Rabbim.” deyince Yüce Allah, “Öyleyse bu sana verilmiştir.” buyuru</w:t>
      </w:r>
      <w:r w:rsidR="008B0A18" w:rsidRPr="00AA12E2">
        <w:rPr>
          <w:rFonts w:asciiTheme="majorBidi" w:hAnsiTheme="majorBidi" w:cs="Times New Roman"/>
          <w:sz w:val="28"/>
          <w:szCs w:val="28"/>
          <w:lang w:bidi="ar-EG"/>
        </w:rPr>
        <w:t>r. Bundan sonra Ra</w:t>
      </w:r>
      <w:r w:rsidRPr="00AA12E2">
        <w:rPr>
          <w:rFonts w:asciiTheme="majorBidi" w:hAnsiTheme="majorBidi" w:cs="Times New Roman"/>
          <w:sz w:val="28"/>
          <w:szCs w:val="28"/>
          <w:lang w:bidi="ar-EG"/>
        </w:rPr>
        <w:t>sûlullah, “İsterseniz şu âyetleri okuyun.” der: “</w:t>
      </w:r>
      <w:r w:rsidR="008B0A18" w:rsidRPr="00AA12E2">
        <w:rPr>
          <w:rFonts w:asciiTheme="majorBidi" w:hAnsiTheme="majorBidi" w:cs="Times New Roman"/>
          <w:sz w:val="28"/>
          <w:szCs w:val="28"/>
          <w:lang w:bidi="ar-EG"/>
        </w:rPr>
        <w:t>Demek siz (İslâm’</w:t>
      </w:r>
      <w:r w:rsidRPr="00AA12E2">
        <w:rPr>
          <w:rFonts w:asciiTheme="majorBidi" w:hAnsiTheme="majorBidi" w:cs="Times New Roman"/>
          <w:sz w:val="28"/>
          <w:szCs w:val="28"/>
          <w:lang w:bidi="ar-EG"/>
        </w:rPr>
        <w:t>dan) yüz çevirip de yeryüzünde fesat çıkaracak ve akrabalık ilişkilerini koparacaksınız öyle mi! İşte Allah’ın lânetlediği, kulaklarını sağır ve gözlerini kör ettiği kimseler bunlardır.”(Muhammed 22-23)</w:t>
      </w:r>
      <w:r w:rsidRPr="00AA12E2">
        <w:rPr>
          <w:rStyle w:val="DipnotBavurusu"/>
          <w:rFonts w:asciiTheme="majorBidi" w:hAnsiTheme="majorBidi" w:cs="Times New Roman"/>
          <w:sz w:val="28"/>
          <w:szCs w:val="28"/>
          <w:lang w:bidi="ar-EG"/>
        </w:rPr>
        <w:footnoteReference w:id="339"/>
      </w:r>
      <w:r w:rsidRPr="00AA12E2">
        <w:rPr>
          <w:rFonts w:asciiTheme="majorBidi" w:hAnsiTheme="majorBidi" w:cs="Times New Roman"/>
          <w:sz w:val="28"/>
          <w:szCs w:val="28"/>
          <w:lang w:bidi="ar-EG"/>
        </w:rPr>
        <w:t xml:space="preserve"> </w:t>
      </w:r>
    </w:p>
    <w:p w:rsidR="001154B8" w:rsidRPr="00AA12E2" w:rsidRDefault="001154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قَ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مِ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لْ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طَعَ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تَتُّهُ</w:t>
      </w:r>
    </w:p>
    <w:p w:rsidR="001154B8" w:rsidRPr="00AA12E2" w:rsidRDefault="001154B8"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Yüce A</w:t>
      </w:r>
      <w:r w:rsidR="00233C70" w:rsidRPr="00AA12E2">
        <w:rPr>
          <w:rFonts w:asciiTheme="majorBidi" w:hAnsiTheme="majorBidi" w:cs="Times New Roman"/>
          <w:sz w:val="28"/>
          <w:szCs w:val="28"/>
          <w:lang w:bidi="ar-EG"/>
        </w:rPr>
        <w:t xml:space="preserve">llah şöyle buyurur: </w:t>
      </w:r>
      <w:r w:rsidR="008B0A18" w:rsidRPr="00AA12E2">
        <w:rPr>
          <w:rFonts w:asciiTheme="majorBidi" w:hAnsiTheme="majorBidi" w:cs="Times New Roman"/>
          <w:sz w:val="28"/>
          <w:szCs w:val="28"/>
          <w:lang w:bidi="ar-EG"/>
        </w:rPr>
        <w:t>Ben Rahmân’</w:t>
      </w:r>
      <w:r w:rsidRPr="00AA12E2">
        <w:rPr>
          <w:rFonts w:asciiTheme="majorBidi" w:hAnsiTheme="majorBidi" w:cs="Times New Roman"/>
          <w:sz w:val="28"/>
          <w:szCs w:val="28"/>
          <w:lang w:bidi="ar-EG"/>
        </w:rPr>
        <w:t>ım, o (akrabalık bağlarının adı) da rahimdir.</w:t>
      </w:r>
      <w:r w:rsidR="008B0A18" w:rsidRPr="00AA12E2">
        <w:rPr>
          <w:rFonts w:asciiTheme="majorBidi" w:hAnsiTheme="majorBidi" w:cs="Times New Roman"/>
          <w:sz w:val="28"/>
          <w:szCs w:val="28"/>
          <w:lang w:bidi="ar-EG"/>
        </w:rPr>
        <w:t xml:space="preserve"> Ona kendi ismimden türemiş</w:t>
      </w:r>
      <w:r w:rsidRPr="00AA12E2">
        <w:rPr>
          <w:rFonts w:asciiTheme="majorBidi" w:hAnsiTheme="majorBidi" w:cs="Times New Roman"/>
          <w:sz w:val="28"/>
          <w:szCs w:val="28"/>
          <w:lang w:bidi="ar-EG"/>
        </w:rPr>
        <w:t xml:space="preserve"> bir isim verdim. Onunla ilişkiyi sürdürenle ben de ilişkimi sürdürür, onunla ilişkiyi kesenle ben de ilişkimi keserim.</w:t>
      </w:r>
      <w:r w:rsidRPr="00AA12E2">
        <w:rPr>
          <w:rStyle w:val="DipnotBavurusu"/>
          <w:rFonts w:asciiTheme="majorBidi" w:hAnsiTheme="majorBidi" w:cs="Times New Roman"/>
          <w:sz w:val="28"/>
          <w:szCs w:val="28"/>
          <w:lang w:bidi="ar-EG"/>
        </w:rPr>
        <w:footnoteReference w:id="340"/>
      </w:r>
      <w:r w:rsidRPr="00AA12E2">
        <w:rPr>
          <w:rFonts w:asciiTheme="majorBidi" w:hAnsiTheme="majorBidi" w:cs="Times New Roman"/>
          <w:sz w:val="28"/>
          <w:szCs w:val="28"/>
          <w:lang w:bidi="ar-EG"/>
        </w:rPr>
        <w:t xml:space="preserve"> </w:t>
      </w:r>
    </w:p>
    <w:p w:rsidR="001154B8" w:rsidRPr="00AA12E2" w:rsidRDefault="001154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قْرَبَ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جْلِسً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مَ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دِ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شَ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ذَابً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مَ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ئِرٌ</w:t>
      </w:r>
    </w:p>
    <w:p w:rsidR="001154B8" w:rsidRPr="00AA12E2" w:rsidRDefault="001154B8"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Adil yönetici, Yüce Allah katında kıyamet gününde en çok sevilen kişidir ve O’nun en yakınında bulunur. Yüce Allah’ın kıyamet gününde en çok kızdığı kişiler ve en şiddetli azaba uğrayacak olanlar ise zalim idareciler olacaktır.</w:t>
      </w:r>
      <w:r w:rsidRPr="00AA12E2">
        <w:rPr>
          <w:rStyle w:val="DipnotBavurusu"/>
          <w:rFonts w:asciiTheme="majorBidi" w:hAnsiTheme="majorBidi" w:cs="Times New Roman"/>
          <w:sz w:val="28"/>
          <w:szCs w:val="28"/>
          <w:lang w:bidi="ar-EG"/>
        </w:rPr>
        <w:footnoteReference w:id="341"/>
      </w:r>
      <w:r w:rsidRPr="00AA12E2">
        <w:rPr>
          <w:rFonts w:asciiTheme="majorBidi" w:hAnsiTheme="majorBidi" w:cs="Times New Roman"/>
          <w:sz w:val="28"/>
          <w:szCs w:val="28"/>
          <w:lang w:bidi="ar-EG"/>
        </w:rPr>
        <w:t xml:space="preserve"> </w:t>
      </w:r>
    </w:p>
    <w:p w:rsidR="00643463" w:rsidRPr="00AA12E2" w:rsidRDefault="001154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 </w:t>
      </w:r>
      <w:r w:rsidR="00643463" w:rsidRPr="00AA12E2">
        <w:rPr>
          <w:rFonts w:ascii="Traditional Arabic" w:hAnsi="Traditional Arabic" w:cs="Traditional Arabic"/>
          <w:sz w:val="28"/>
          <w:szCs w:val="28"/>
          <w:rtl/>
          <w:lang w:bidi="ar-EG"/>
        </w:rPr>
        <w:t>كُنَّا عِنْدَ رَسُولِ اللَّهِ صَلَّى اللهُ عَلَيْهِ وَسَلَّمَ فَدَعَا بِطَهُورٍ، فَغَمَسَ يَدَهُ فِيهِ، ثُمَّ تَوَضَّأَ، فَتَتَبَّعْنَاهُ، فَحَسَوْنَاهُ، فَقَالَ رَسُولُ اللَّهِ صَلَّى اللهُ عَلَيْهِ وَسَلَّمَ: «مَا حَمَلَكُمْ عَلَى مَا صَنَعْتُمْ؟» قُلْنَا، حُبُّ اللَّهِ وَرَسُولِهِ قَالَ: «فَإِنْ أَحْبَبْتُمْ أَنْ يُحِبَّكُمُ اللَّهُ وَرَسُولُهُ فَأَدُّوا إِذَا ائْتُمِنْتُمْ، وَاصْدُقُوا إِذَا حَدَّثْتُمْ، وَأَحْسِنُوا جِوَارَ مِنْ جَاوَرَكُمْ</w:t>
      </w:r>
      <w:r w:rsidR="00643463" w:rsidRPr="00AA12E2">
        <w:rPr>
          <w:rFonts w:ascii="Traditional Arabic" w:hAnsi="Traditional Arabic" w:cs="Traditional Arabic"/>
          <w:sz w:val="28"/>
          <w:szCs w:val="28"/>
          <w:lang w:bidi="ar-EG"/>
        </w:rPr>
        <w:t xml:space="preserve"> </w:t>
      </w:r>
    </w:p>
    <w:p w:rsidR="009D5F04" w:rsidRPr="00AA12E2" w:rsidRDefault="009D5F04" w:rsidP="00D03BD4">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Allah ve Rasulü’nün sizi sevmesini istiyorsanız emanete riayet ediniz, konuştuğunuzda doğru konuşunuz ve yakın olduğunuz insanlarla (komşu ve arkadaşlar) ilişkilerinizi iyi tutunuz.</w:t>
      </w:r>
      <w:r w:rsidRPr="00AA12E2">
        <w:rPr>
          <w:rStyle w:val="DipnotBavurusu"/>
          <w:rFonts w:asciiTheme="majorBidi" w:hAnsiTheme="majorBidi" w:cs="Times New Roman"/>
          <w:sz w:val="28"/>
          <w:szCs w:val="28"/>
          <w:lang w:bidi="ar-EG"/>
        </w:rPr>
        <w:footnoteReference w:id="342"/>
      </w:r>
    </w:p>
    <w:p w:rsidR="00BC2807" w:rsidRPr="00AA12E2" w:rsidRDefault="00BC280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هِ</w:t>
      </w:r>
    </w:p>
    <w:p w:rsidR="00BC2807" w:rsidRPr="00AA12E2" w:rsidRDefault="00BC2807"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 xml:space="preserve">Allah, her işte rıfkı (yumuşaklığı, ölçülü olmayı) </w:t>
      </w:r>
      <w:r w:rsidRPr="00AA12E2">
        <w:rPr>
          <w:rFonts w:asciiTheme="majorBidi" w:hAnsiTheme="majorBidi" w:cs="Times New Roman"/>
          <w:b/>
          <w:bCs/>
          <w:sz w:val="28"/>
          <w:szCs w:val="28"/>
          <w:lang w:bidi="ar-EG"/>
        </w:rPr>
        <w:t>sever</w:t>
      </w:r>
      <w:r w:rsidRPr="00AA12E2">
        <w:rPr>
          <w:rFonts w:asciiTheme="majorBidi" w:hAnsiTheme="majorBidi" w:cs="Times New Roman"/>
          <w:sz w:val="28"/>
          <w:szCs w:val="28"/>
          <w:lang w:bidi="ar-EG"/>
        </w:rPr>
        <w:t>.</w:t>
      </w:r>
      <w:r w:rsidRPr="00AA12E2">
        <w:rPr>
          <w:rStyle w:val="DipnotBavurusu"/>
          <w:rFonts w:asciiTheme="majorBidi" w:hAnsiTheme="majorBidi" w:cs="Times New Roman"/>
          <w:sz w:val="28"/>
          <w:szCs w:val="28"/>
          <w:lang w:bidi="ar-EG"/>
        </w:rPr>
        <w:footnoteReference w:id="343"/>
      </w:r>
      <w:r w:rsidR="005A23A6" w:rsidRPr="00AA12E2">
        <w:rPr>
          <w:rFonts w:asciiTheme="majorBidi" w:hAnsiTheme="majorBidi" w:cs="Times New Roman"/>
          <w:sz w:val="28"/>
          <w:szCs w:val="28"/>
          <w:lang w:bidi="ar-EG"/>
        </w:rPr>
        <w:t xml:space="preserve"> </w:t>
      </w:r>
    </w:p>
    <w:p w:rsidR="00317250" w:rsidRPr="00AA12E2" w:rsidRDefault="0031725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مْ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يْ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مْ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شِّرَ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مْ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ضَاءِ</w:t>
      </w:r>
    </w:p>
    <w:p w:rsidR="00317250" w:rsidRPr="00AA12E2" w:rsidRDefault="00317250" w:rsidP="00D03BD4">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 xml:space="preserve">Allah, satışın, alışın ve borç ödemenin </w:t>
      </w:r>
      <w:r w:rsidR="00873AC8" w:rsidRPr="00AA12E2">
        <w:rPr>
          <w:rFonts w:asciiTheme="majorBidi" w:hAnsiTheme="majorBidi" w:cs="Times New Roman"/>
          <w:sz w:val="28"/>
          <w:szCs w:val="28"/>
          <w:lang w:bidi="ar-EG"/>
        </w:rPr>
        <w:t>kolaylık gösterilenini</w:t>
      </w:r>
      <w:r w:rsidRPr="00AA12E2">
        <w:rPr>
          <w:rFonts w:asciiTheme="majorBidi" w:hAnsiTheme="majorBidi" w:cs="Times New Roman"/>
          <w:sz w:val="28"/>
          <w:szCs w:val="28"/>
          <w:lang w:bidi="ar-EG"/>
        </w:rPr>
        <w:t xml:space="preserve"> </w:t>
      </w:r>
      <w:r w:rsidRPr="00AA12E2">
        <w:rPr>
          <w:rFonts w:asciiTheme="majorBidi" w:hAnsiTheme="majorBidi" w:cs="Times New Roman"/>
          <w:b/>
          <w:bCs/>
          <w:sz w:val="28"/>
          <w:szCs w:val="28"/>
          <w:lang w:bidi="ar-EG"/>
        </w:rPr>
        <w:t>sever</w:t>
      </w:r>
      <w:r w:rsidRPr="00AA12E2">
        <w:rPr>
          <w:rFonts w:asciiTheme="majorBidi" w:hAnsiTheme="majorBidi" w:cs="Times New Roman"/>
          <w:sz w:val="28"/>
          <w:szCs w:val="28"/>
          <w:lang w:bidi="ar-EG"/>
        </w:rPr>
        <w:t>.</w:t>
      </w:r>
      <w:r w:rsidRPr="00AA12E2">
        <w:rPr>
          <w:rStyle w:val="DipnotBavurusu"/>
          <w:rFonts w:asciiTheme="majorBidi" w:hAnsiTheme="majorBidi" w:cs="Times New Roman"/>
          <w:sz w:val="28"/>
          <w:szCs w:val="28"/>
          <w:lang w:bidi="ar-EG"/>
        </w:rPr>
        <w:footnoteReference w:id="344"/>
      </w:r>
    </w:p>
    <w:p w:rsidR="00317250" w:rsidRPr="00AA12E2" w:rsidRDefault="0031725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ؤْ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قِ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تَعَفِّ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يَالِ</w:t>
      </w:r>
    </w:p>
    <w:p w:rsidR="00317250" w:rsidRPr="00AA12E2" w:rsidRDefault="00317250" w:rsidP="005B0917">
      <w:pPr>
        <w:spacing w:after="120" w:line="240" w:lineRule="auto"/>
        <w:jc w:val="both"/>
        <w:rPr>
          <w:rFonts w:asciiTheme="majorBidi" w:hAnsiTheme="majorBidi" w:cs="Times New Roman"/>
          <w:sz w:val="28"/>
          <w:szCs w:val="28"/>
          <w:lang w:bidi="ar-EG"/>
        </w:rPr>
      </w:pPr>
      <w:r w:rsidRPr="00AA12E2">
        <w:rPr>
          <w:rFonts w:asciiTheme="majorBidi" w:hAnsiTheme="majorBidi" w:cstheme="majorBidi"/>
          <w:sz w:val="28"/>
          <w:szCs w:val="28"/>
          <w:lang w:bidi="ar-EG"/>
        </w:rPr>
        <w:t xml:space="preserve">Allah, yoksul (olmasına rağmen) iffetli, çoluk çocuk sahibi mümin kulunu </w:t>
      </w:r>
      <w:r w:rsidRPr="00AA12E2">
        <w:rPr>
          <w:rFonts w:asciiTheme="majorBidi" w:hAnsiTheme="majorBidi" w:cstheme="majorBidi"/>
          <w:b/>
          <w:bCs/>
          <w:sz w:val="28"/>
          <w:szCs w:val="28"/>
          <w:lang w:bidi="ar-EG"/>
        </w:rPr>
        <w:t>sever</w:t>
      </w:r>
      <w:r w:rsidRPr="00AA12E2">
        <w:rPr>
          <w:rFonts w:asciiTheme="majorBidi" w:hAnsiTheme="majorBidi" w:cs="Times New Roman"/>
          <w:sz w:val="28"/>
          <w:szCs w:val="28"/>
          <w:rtl/>
          <w:lang w:bidi="ar-EG"/>
        </w:rPr>
        <w:t>.</w:t>
      </w:r>
      <w:r w:rsidRPr="00AA12E2">
        <w:rPr>
          <w:rStyle w:val="DipnotBavurusu"/>
          <w:rFonts w:asciiTheme="majorBidi" w:hAnsiTheme="majorBidi" w:cs="Times New Roman"/>
          <w:sz w:val="28"/>
          <w:szCs w:val="28"/>
          <w:rtl/>
          <w:lang w:bidi="ar-EG"/>
        </w:rPr>
        <w:footnoteReference w:id="345"/>
      </w:r>
      <w:r w:rsidRPr="00AA12E2">
        <w:rPr>
          <w:rFonts w:asciiTheme="majorBidi" w:hAnsiTheme="majorBidi" w:cs="Times New Roman"/>
          <w:sz w:val="28"/>
          <w:szCs w:val="28"/>
          <w:lang w:bidi="ar-EG"/>
        </w:rPr>
        <w:t xml:space="preserve"> </w:t>
      </w:r>
    </w:p>
    <w:p w:rsidR="009B70DE" w:rsidRPr="00AA12E2" w:rsidRDefault="009B70D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يِ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تِّ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سَّتْ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غْتَسَ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يَسْتَتِرْ</w:t>
      </w:r>
    </w:p>
    <w:p w:rsidR="009B70DE" w:rsidRPr="00AA12E2" w:rsidRDefault="009B70D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Allah hayâ sahibidir, ayıp ve kusurları örter. Hayâyı ve örtünmeyi </w:t>
      </w:r>
      <w:r w:rsidRPr="00AA12E2">
        <w:rPr>
          <w:rFonts w:asciiTheme="majorBidi" w:hAnsiTheme="majorBidi" w:cstheme="majorBidi"/>
          <w:b/>
          <w:bCs/>
          <w:sz w:val="28"/>
          <w:szCs w:val="28"/>
          <w:lang w:bidi="ar-EG"/>
        </w:rPr>
        <w:t>sever</w:t>
      </w:r>
      <w:r w:rsidRPr="00AA12E2">
        <w:rPr>
          <w:rFonts w:asciiTheme="majorBidi" w:hAnsiTheme="majorBidi" w:cstheme="majorBidi"/>
          <w:sz w:val="28"/>
          <w:szCs w:val="28"/>
          <w:lang w:bidi="ar-EG"/>
        </w:rPr>
        <w:t xml:space="preserve">, sizden biriniz gusledeceğinde </w:t>
      </w:r>
      <w:r w:rsidR="000621BF" w:rsidRPr="00AA12E2">
        <w:rPr>
          <w:rFonts w:asciiTheme="majorBidi" w:hAnsiTheme="majorBidi" w:cstheme="majorBidi"/>
          <w:sz w:val="28"/>
          <w:szCs w:val="28"/>
          <w:lang w:bidi="ar-EG"/>
        </w:rPr>
        <w:t>kendini gizlesin</w:t>
      </w:r>
      <w:r w:rsidRPr="00AA12E2">
        <w:rPr>
          <w:rFonts w:asciiTheme="majorBidi" w:hAnsiTheme="majorBidi" w:cstheme="majorBidi"/>
          <w:sz w:val="28"/>
          <w:szCs w:val="28"/>
          <w:lang w:bidi="ar-EG"/>
        </w:rPr>
        <w:t xml:space="preserve"> (kapalı yerde yıkansın).</w:t>
      </w:r>
      <w:r w:rsidRPr="00AA12E2">
        <w:rPr>
          <w:rStyle w:val="DipnotBavurusu"/>
          <w:rFonts w:asciiTheme="majorBidi" w:hAnsiTheme="majorBidi" w:cstheme="majorBidi"/>
          <w:sz w:val="28"/>
          <w:szCs w:val="28"/>
          <w:lang w:bidi="ar-EG"/>
        </w:rPr>
        <w:footnoteReference w:id="346"/>
      </w:r>
      <w:r w:rsidRPr="00AA12E2">
        <w:rPr>
          <w:rFonts w:asciiTheme="majorBidi" w:hAnsiTheme="majorBidi" w:cstheme="majorBidi"/>
          <w:sz w:val="28"/>
          <w:szCs w:val="28"/>
          <w:lang w:bidi="ar-EG"/>
        </w:rPr>
        <w:t xml:space="preserve"> </w:t>
      </w:r>
    </w:p>
    <w:p w:rsidR="00811DEC" w:rsidRPr="00AA12E2" w:rsidRDefault="00811DE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وَ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و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ا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خْلَا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كْ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فَافَهَا</w:t>
      </w:r>
    </w:p>
    <w:p w:rsidR="00811DEC" w:rsidRPr="00AA12E2" w:rsidRDefault="00195C7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 Teâlâ</w:t>
      </w:r>
      <w:r w:rsidR="00811DEC" w:rsidRPr="00AA12E2">
        <w:rPr>
          <w:rFonts w:asciiTheme="majorBidi" w:hAnsiTheme="majorBidi" w:cstheme="majorBidi"/>
          <w:sz w:val="28"/>
          <w:szCs w:val="28"/>
          <w:lang w:bidi="ar-EG"/>
        </w:rPr>
        <w:t xml:space="preserve"> cömerttir, cömertliği ve güzel ahlakı </w:t>
      </w:r>
      <w:r w:rsidR="00811DEC" w:rsidRPr="00AA12E2">
        <w:rPr>
          <w:rFonts w:asciiTheme="majorBidi" w:hAnsiTheme="majorBidi" w:cstheme="majorBidi"/>
          <w:b/>
          <w:bCs/>
          <w:sz w:val="28"/>
          <w:szCs w:val="28"/>
          <w:lang w:bidi="ar-EG"/>
        </w:rPr>
        <w:t>sever</w:t>
      </w:r>
      <w:r w:rsidR="00811DEC" w:rsidRPr="00AA12E2">
        <w:rPr>
          <w:rFonts w:asciiTheme="majorBidi" w:hAnsiTheme="majorBidi" w:cstheme="majorBidi"/>
          <w:sz w:val="28"/>
          <w:szCs w:val="28"/>
          <w:lang w:bidi="ar-EG"/>
        </w:rPr>
        <w:t>, kötü ahlakı sevmez.</w:t>
      </w:r>
      <w:r w:rsidR="00811DEC" w:rsidRPr="00AA12E2">
        <w:rPr>
          <w:rStyle w:val="DipnotBavurusu"/>
          <w:rFonts w:asciiTheme="majorBidi" w:hAnsiTheme="majorBidi" w:cstheme="majorBidi"/>
          <w:sz w:val="28"/>
          <w:szCs w:val="28"/>
          <w:lang w:bidi="ar-EG"/>
        </w:rPr>
        <w:footnoteReference w:id="347"/>
      </w:r>
    </w:p>
    <w:p w:rsidR="007C77CD" w:rsidRPr="00AA12E2" w:rsidRDefault="007C77C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زْ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زْ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دِ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وكَ</w:t>
      </w:r>
    </w:p>
    <w:p w:rsidR="007C77CD" w:rsidRPr="00AA12E2" w:rsidRDefault="007C77CD" w:rsidP="002C7CB7">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Dünyaya rağbet etme ki Allah seni </w:t>
      </w:r>
      <w:r w:rsidRPr="00AA12E2">
        <w:rPr>
          <w:rFonts w:asciiTheme="majorBidi" w:hAnsiTheme="majorBidi" w:cstheme="majorBidi"/>
          <w:b/>
          <w:bCs/>
          <w:sz w:val="28"/>
          <w:szCs w:val="28"/>
          <w:lang w:bidi="ar-EG"/>
        </w:rPr>
        <w:t>sevsin</w:t>
      </w:r>
      <w:r w:rsidRPr="00AA12E2">
        <w:rPr>
          <w:rFonts w:asciiTheme="majorBidi" w:hAnsiTheme="majorBidi" w:cstheme="majorBidi"/>
          <w:sz w:val="28"/>
          <w:szCs w:val="28"/>
          <w:lang w:bidi="ar-EG"/>
        </w:rPr>
        <w:t>, insanların elindekine rağbet etme ki insanlar seni sevsin.</w:t>
      </w:r>
      <w:r w:rsidRPr="00AA12E2">
        <w:rPr>
          <w:rStyle w:val="DipnotBavurusu"/>
          <w:rFonts w:asciiTheme="majorBidi" w:hAnsiTheme="majorBidi" w:cstheme="majorBidi"/>
          <w:sz w:val="28"/>
          <w:szCs w:val="28"/>
          <w:lang w:bidi="ar-EG"/>
        </w:rPr>
        <w:footnoteReference w:id="348"/>
      </w:r>
      <w:r w:rsidRPr="00AA12E2">
        <w:rPr>
          <w:rFonts w:asciiTheme="majorBidi" w:hAnsiTheme="majorBidi" w:cstheme="majorBidi"/>
          <w:sz w:val="28"/>
          <w:szCs w:val="28"/>
          <w:lang w:bidi="ar-EG"/>
        </w:rPr>
        <w:t xml:space="preserve"> </w:t>
      </w:r>
    </w:p>
    <w:p w:rsidR="00317250" w:rsidRPr="00AA12E2" w:rsidRDefault="0031725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بَّ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حَابُّ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بَّ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صَافُّ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بَّ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ذِينَ يَتَزَاوَرُ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بَّ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بَاذَلُ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قَّ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بَّ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نَاصَرُ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لِي</w:t>
      </w:r>
    </w:p>
    <w:p w:rsidR="00317250" w:rsidRPr="00AA12E2" w:rsidRDefault="00317250" w:rsidP="00D03BD4">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 xml:space="preserve">Yüce Allah şöyle buyurmuştur: Benim için birbirini sevenlere, </w:t>
      </w:r>
      <w:proofErr w:type="gramStart"/>
      <w:r w:rsidRPr="00AA12E2">
        <w:rPr>
          <w:rFonts w:asciiTheme="majorBidi" w:hAnsiTheme="majorBidi" w:cs="Times New Roman"/>
          <w:sz w:val="28"/>
          <w:szCs w:val="28"/>
          <w:lang w:bidi="ar-EG"/>
        </w:rPr>
        <w:t>…,</w:t>
      </w:r>
      <w:proofErr w:type="gramEnd"/>
      <w:r w:rsidRPr="00AA12E2">
        <w:rPr>
          <w:rFonts w:asciiTheme="majorBidi" w:hAnsiTheme="majorBidi" w:cs="Times New Roman"/>
          <w:sz w:val="28"/>
          <w:szCs w:val="28"/>
          <w:lang w:bidi="ar-EG"/>
        </w:rPr>
        <w:t xml:space="preserve"> birbirini ziyaret edenlere, birbirine infakta ve yardımda bulunanlara sevgim vacip olmuştur.</w:t>
      </w:r>
      <w:r w:rsidRPr="00AA12E2">
        <w:rPr>
          <w:rStyle w:val="DipnotBavurusu"/>
          <w:rFonts w:asciiTheme="majorBidi" w:hAnsiTheme="majorBidi" w:cs="Times New Roman"/>
          <w:sz w:val="28"/>
          <w:szCs w:val="28"/>
          <w:lang w:bidi="ar-EG"/>
        </w:rPr>
        <w:footnoteReference w:id="349"/>
      </w:r>
    </w:p>
    <w:p w:rsidR="00317250" w:rsidRPr="00AA12E2" w:rsidRDefault="0031725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تَحَابُّ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جَلاَ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ظِ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ظِ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ظِ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ظِلِّى</w:t>
      </w:r>
    </w:p>
    <w:p w:rsidR="00317250" w:rsidRPr="00AA12E2" w:rsidRDefault="0031725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enim rızam için birbirini sevenler nerede! Sığınacak hiçbir gölgenin bulunmadığı bugün, ben onları arşımın gölgesinde ferahlatacağım.</w:t>
      </w:r>
      <w:r w:rsidRPr="00AA12E2">
        <w:rPr>
          <w:rStyle w:val="DipnotBavurusu"/>
          <w:rFonts w:asciiTheme="majorBidi" w:hAnsiTheme="majorBidi" w:cstheme="majorBidi"/>
          <w:sz w:val="28"/>
          <w:szCs w:val="28"/>
          <w:lang w:bidi="ar-EG"/>
        </w:rPr>
        <w:footnoteReference w:id="350"/>
      </w:r>
    </w:p>
    <w:p w:rsidR="00C2643D" w:rsidRPr="00AA12E2" w:rsidRDefault="00C2643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رْضَ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كْ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حْمَ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شْ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شَّرْبَ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حْمَ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ا</w:t>
      </w:r>
    </w:p>
    <w:p w:rsidR="00C2643D" w:rsidRPr="00AA12E2" w:rsidRDefault="00C2643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Yüce Allah kulunun bir şey yedikten veya içtikten sonra hamdetmesinden </w:t>
      </w:r>
      <w:r w:rsidRPr="00AA12E2">
        <w:rPr>
          <w:rFonts w:asciiTheme="majorBidi" w:hAnsiTheme="majorBidi" w:cstheme="majorBidi"/>
          <w:b/>
          <w:bCs/>
          <w:sz w:val="28"/>
          <w:szCs w:val="28"/>
          <w:lang w:bidi="ar-EG"/>
        </w:rPr>
        <w:t>hoşnut olu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351"/>
      </w:r>
    </w:p>
    <w:p w:rsidR="00765E1B" w:rsidRPr="00AA12E2" w:rsidRDefault="00765E1B"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رِضَ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ضَ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وَالِ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خَ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خَ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وَالِدِ</w:t>
      </w:r>
    </w:p>
    <w:p w:rsidR="00765E1B" w:rsidRPr="00AA12E2" w:rsidRDefault="00765E1B"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Rabbin </w:t>
      </w:r>
      <w:r w:rsidRPr="00AA12E2">
        <w:rPr>
          <w:rFonts w:asciiTheme="majorBidi" w:hAnsiTheme="majorBidi" w:cstheme="majorBidi"/>
          <w:b/>
          <w:bCs/>
          <w:sz w:val="28"/>
          <w:szCs w:val="28"/>
          <w:lang w:bidi="ar-EG"/>
        </w:rPr>
        <w:t>rızası</w:t>
      </w:r>
      <w:r w:rsidRPr="00AA12E2">
        <w:rPr>
          <w:rFonts w:asciiTheme="majorBidi" w:hAnsiTheme="majorBidi" w:cstheme="majorBidi"/>
          <w:sz w:val="28"/>
          <w:szCs w:val="28"/>
          <w:lang w:bidi="ar-EG"/>
        </w:rPr>
        <w:t xml:space="preserve"> babanın rızasında, </w:t>
      </w:r>
      <w:r w:rsidRPr="00AA12E2">
        <w:rPr>
          <w:rFonts w:asciiTheme="majorBidi" w:hAnsiTheme="majorBidi" w:cstheme="majorBidi"/>
          <w:b/>
          <w:bCs/>
          <w:sz w:val="28"/>
          <w:szCs w:val="28"/>
          <w:lang w:bidi="ar-EG"/>
        </w:rPr>
        <w:t>öfkesi</w:t>
      </w:r>
      <w:r w:rsidRPr="00AA12E2">
        <w:rPr>
          <w:rFonts w:asciiTheme="majorBidi" w:hAnsiTheme="majorBidi" w:cstheme="majorBidi"/>
          <w:sz w:val="28"/>
          <w:szCs w:val="28"/>
          <w:lang w:bidi="ar-EG"/>
        </w:rPr>
        <w:t xml:space="preserve"> ise yine babanın öfkesindedir.</w:t>
      </w:r>
      <w:r w:rsidRPr="00AA12E2">
        <w:rPr>
          <w:rStyle w:val="DipnotBavurusu"/>
          <w:rFonts w:asciiTheme="majorBidi" w:hAnsiTheme="majorBidi" w:cstheme="majorBidi"/>
          <w:sz w:val="28"/>
          <w:szCs w:val="28"/>
          <w:lang w:bidi="ar-EG"/>
        </w:rPr>
        <w:footnoteReference w:id="352"/>
      </w:r>
    </w:p>
    <w:p w:rsidR="00317250" w:rsidRPr="00AA12E2" w:rsidRDefault="00317250"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سَّخِ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ي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ي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ي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بَخِ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رِي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جَا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خِ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ا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خِيلٍ</w:t>
      </w:r>
    </w:p>
    <w:p w:rsidR="00317250" w:rsidRPr="00AA12E2" w:rsidRDefault="00B61F1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Cömert, Allah’</w:t>
      </w:r>
      <w:r w:rsidR="00317250" w:rsidRPr="00AA12E2">
        <w:rPr>
          <w:rFonts w:asciiTheme="majorBidi" w:hAnsiTheme="majorBidi" w:cstheme="majorBidi"/>
          <w:sz w:val="28"/>
          <w:szCs w:val="28"/>
          <w:lang w:bidi="ar-EG"/>
        </w:rPr>
        <w:t>a yakın, cennete yakın, insanlara yakın, ama cehen</w:t>
      </w:r>
      <w:r w:rsidRPr="00AA12E2">
        <w:rPr>
          <w:rFonts w:asciiTheme="majorBidi" w:hAnsiTheme="majorBidi" w:cstheme="majorBidi"/>
          <w:sz w:val="28"/>
          <w:szCs w:val="28"/>
          <w:lang w:bidi="ar-EG"/>
        </w:rPr>
        <w:t>nemden uzaktır. Cimri ise Allah’</w:t>
      </w:r>
      <w:r w:rsidR="00317250" w:rsidRPr="00AA12E2">
        <w:rPr>
          <w:rFonts w:asciiTheme="majorBidi" w:hAnsiTheme="majorBidi" w:cstheme="majorBidi"/>
          <w:sz w:val="28"/>
          <w:szCs w:val="28"/>
          <w:lang w:bidi="ar-EG"/>
        </w:rPr>
        <w:t xml:space="preserve">tan uzak, cennetten uzak, insanlardan uzak, ama </w:t>
      </w:r>
      <w:r w:rsidR="00317250" w:rsidRPr="00AA12E2">
        <w:rPr>
          <w:rFonts w:asciiTheme="majorBidi" w:hAnsiTheme="majorBidi" w:cstheme="majorBidi"/>
          <w:sz w:val="28"/>
          <w:szCs w:val="28"/>
          <w:lang w:bidi="ar-EG"/>
        </w:rPr>
        <w:lastRenderedPageBreak/>
        <w:t xml:space="preserve">cehenneme yakındır. Cömert cahil, Yüce Allah katında cimri âbidden daha </w:t>
      </w:r>
      <w:r w:rsidR="00317250" w:rsidRPr="00AA12E2">
        <w:rPr>
          <w:rFonts w:asciiTheme="majorBidi" w:hAnsiTheme="majorBidi" w:cstheme="majorBidi"/>
          <w:b/>
          <w:bCs/>
          <w:sz w:val="28"/>
          <w:szCs w:val="28"/>
          <w:lang w:bidi="ar-EG"/>
        </w:rPr>
        <w:t>sevimlidir</w:t>
      </w:r>
      <w:r w:rsidR="00317250" w:rsidRPr="00AA12E2">
        <w:rPr>
          <w:rFonts w:asciiTheme="majorBidi" w:hAnsiTheme="majorBidi" w:cstheme="majorBidi"/>
          <w:sz w:val="28"/>
          <w:szCs w:val="28"/>
          <w:lang w:bidi="ar-EG"/>
        </w:rPr>
        <w:t>.</w:t>
      </w:r>
      <w:r w:rsidR="00317250" w:rsidRPr="00AA12E2">
        <w:rPr>
          <w:rStyle w:val="DipnotBavurusu"/>
          <w:rFonts w:asciiTheme="majorBidi" w:hAnsiTheme="majorBidi" w:cstheme="majorBidi"/>
          <w:sz w:val="28"/>
          <w:szCs w:val="28"/>
          <w:lang w:bidi="ar-EG"/>
        </w:rPr>
        <w:footnoteReference w:id="353"/>
      </w:r>
    </w:p>
    <w:p w:rsidR="00AE1A8D" w:rsidRPr="00AA12E2" w:rsidRDefault="00AE1A8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سَبْعَةٌ يُظِلُّهُمُ اللَّهُ فِي ظِلِّهِ، يَوْمَ لاَ ظِلَّ إِلَّا ظِلُّهُ: الإِمَامُ العَادِلُ، وَشَابٌّ نَشَأَ فِي عِبَادَةِ رَبِّهِ، وَرَجُلٌ قَلْبُهُ مُعَلَّقٌ فِي المَسَاجِدِ، وَرَجُلاَنِ تَحَابَّا فِي اللَّهِ اجْتَمَعَا عَلَيْهِ وَتَفَرَّقَا عَلَيْهِ، وَرَجُلٌ طَلَبَتْهُ امْرَأَةٌ ذَاتُ مَنْصِبٍ وَجَمَالٍ، فَقَالَ: إِنِّي أَخَافُ اللَّهَ، وَرَجُلٌ تَصَدَّقَ، أَخْفَى حَتَّى لاَ تَعْلَمَ شِمَالُهُ مَا تُنْفِقُ يَمِينُهُ، وَرَجُلٌ ذَكَرَ اللَّهَ خَالِيًا فَفَاضَتْ عَيْنَاهُ</w:t>
      </w:r>
      <w:r w:rsidR="00941C83" w:rsidRPr="00AA12E2">
        <w:rPr>
          <w:rFonts w:ascii="Traditional Arabic" w:hAnsi="Traditional Arabic" w:cs="Traditional Arabic"/>
          <w:sz w:val="28"/>
          <w:szCs w:val="28"/>
          <w:lang w:bidi="ar-EG"/>
        </w:rPr>
        <w:t xml:space="preserve"> </w:t>
      </w:r>
    </w:p>
    <w:p w:rsidR="00910F46" w:rsidRPr="00AA12E2" w:rsidRDefault="004E12B5" w:rsidP="00D03BD4">
      <w:pPr>
        <w:spacing w:after="120" w:line="240" w:lineRule="auto"/>
        <w:jc w:val="both"/>
        <w:rPr>
          <w:rFonts w:asciiTheme="majorBidi" w:hAnsiTheme="majorBidi" w:cstheme="majorBidi"/>
          <w:sz w:val="28"/>
          <w:szCs w:val="28"/>
          <w:lang w:bidi="ar-EG"/>
        </w:rPr>
      </w:pPr>
      <w:proofErr w:type="gramStart"/>
      <w:r w:rsidRPr="00AA12E2">
        <w:rPr>
          <w:rFonts w:asciiTheme="majorBidi" w:hAnsiTheme="majorBidi" w:cstheme="majorBidi"/>
          <w:sz w:val="28"/>
          <w:szCs w:val="28"/>
          <w:lang w:bidi="ar-EG"/>
        </w:rPr>
        <w:t>Yüce Allah yedi kişiyi kendi gölgesinden başka gölge olmayan günde, gölgesi altında gölgelendirecektir: Adaletli yönetici, Rabb</w:t>
      </w:r>
      <w:r w:rsidR="009F2D70" w:rsidRPr="00AA12E2">
        <w:rPr>
          <w:rFonts w:asciiTheme="majorBidi" w:hAnsiTheme="majorBidi" w:cstheme="majorBidi"/>
          <w:sz w:val="28"/>
          <w:szCs w:val="28"/>
          <w:lang w:bidi="ar-EG"/>
        </w:rPr>
        <w:t>ine ibâdet içinde yetişmiş genç,</w:t>
      </w:r>
      <w:r w:rsidRPr="00AA12E2">
        <w:rPr>
          <w:rFonts w:asciiTheme="majorBidi" w:hAnsiTheme="majorBidi" w:cstheme="majorBidi"/>
          <w:sz w:val="28"/>
          <w:szCs w:val="28"/>
          <w:lang w:bidi="ar-EG"/>
        </w:rPr>
        <w:t xml:space="preserve"> </w:t>
      </w:r>
      <w:r w:rsidR="009F2D70" w:rsidRPr="00AA12E2">
        <w:rPr>
          <w:rFonts w:asciiTheme="majorBidi" w:hAnsiTheme="majorBidi" w:cstheme="majorBidi"/>
          <w:sz w:val="28"/>
          <w:szCs w:val="28"/>
          <w:lang w:bidi="ar-EG"/>
        </w:rPr>
        <w:t>kalbi mescidlere bağlı olan kimse,</w:t>
      </w:r>
      <w:r w:rsidRPr="00AA12E2">
        <w:rPr>
          <w:rFonts w:asciiTheme="majorBidi" w:hAnsiTheme="majorBidi" w:cstheme="majorBidi"/>
          <w:sz w:val="28"/>
          <w:szCs w:val="28"/>
          <w:lang w:bidi="ar-EG"/>
        </w:rPr>
        <w:t xml:space="preserve"> Allah </w:t>
      </w:r>
      <w:r w:rsidR="009F2D70" w:rsidRPr="00AA12E2">
        <w:rPr>
          <w:rFonts w:asciiTheme="majorBidi" w:hAnsiTheme="majorBidi" w:cstheme="majorBidi"/>
          <w:sz w:val="28"/>
          <w:szCs w:val="28"/>
          <w:lang w:bidi="ar-EG"/>
        </w:rPr>
        <w:t>için birbirini sevip</w:t>
      </w:r>
      <w:r w:rsidRPr="00AA12E2">
        <w:rPr>
          <w:rFonts w:asciiTheme="majorBidi" w:hAnsiTheme="majorBidi" w:cstheme="majorBidi"/>
          <w:sz w:val="28"/>
          <w:szCs w:val="28"/>
          <w:lang w:bidi="ar-EG"/>
        </w:rPr>
        <w:t xml:space="preserve">, buluşmaları da ayrılmaları da buna </w:t>
      </w:r>
      <w:r w:rsidR="009F2D70" w:rsidRPr="00AA12E2">
        <w:rPr>
          <w:rFonts w:asciiTheme="majorBidi" w:hAnsiTheme="majorBidi" w:cstheme="majorBidi"/>
          <w:sz w:val="28"/>
          <w:szCs w:val="28"/>
          <w:lang w:bidi="ar-EG"/>
        </w:rPr>
        <w:t>dayanan iki kişi, mevki</w:t>
      </w:r>
      <w:r w:rsidRPr="00AA12E2">
        <w:rPr>
          <w:rFonts w:asciiTheme="majorBidi" w:hAnsiTheme="majorBidi" w:cstheme="majorBidi"/>
          <w:sz w:val="28"/>
          <w:szCs w:val="28"/>
          <w:lang w:bidi="ar-EG"/>
        </w:rPr>
        <w:t xml:space="preserve"> v</w:t>
      </w:r>
      <w:r w:rsidR="009F2D70" w:rsidRPr="00AA12E2">
        <w:rPr>
          <w:rFonts w:asciiTheme="majorBidi" w:hAnsiTheme="majorBidi" w:cstheme="majorBidi"/>
          <w:sz w:val="28"/>
          <w:szCs w:val="28"/>
          <w:lang w:bidi="ar-EG"/>
        </w:rPr>
        <w:t>e güzellik sahibi bir kadın kendisini istediği hâlde</w:t>
      </w:r>
      <w:r w:rsidRPr="00AA12E2">
        <w:rPr>
          <w:rFonts w:asciiTheme="majorBidi" w:hAnsiTheme="majorBidi" w:cstheme="majorBidi"/>
          <w:sz w:val="28"/>
          <w:szCs w:val="28"/>
          <w:lang w:bidi="ar-EG"/>
        </w:rPr>
        <w:t xml:space="preserve"> </w:t>
      </w:r>
      <w:r w:rsidR="009F2D70"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Ben Allah'tan korkarım</w:t>
      </w:r>
      <w:r w:rsidR="009F2D70"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 xml:space="preserve"> diyen</w:t>
      </w:r>
      <w:r w:rsidR="009F2D70" w:rsidRPr="00AA12E2">
        <w:rPr>
          <w:rFonts w:asciiTheme="majorBidi" w:hAnsiTheme="majorBidi" w:cstheme="majorBidi"/>
          <w:sz w:val="28"/>
          <w:szCs w:val="28"/>
          <w:lang w:bidi="ar-EG"/>
        </w:rPr>
        <w:t xml:space="preserve"> (ve o kadını reddeden)</w:t>
      </w:r>
      <w:r w:rsidRPr="00AA12E2">
        <w:rPr>
          <w:rFonts w:asciiTheme="majorBidi" w:hAnsiTheme="majorBidi" w:cstheme="majorBidi"/>
          <w:sz w:val="28"/>
          <w:szCs w:val="28"/>
          <w:lang w:bidi="ar-EG"/>
        </w:rPr>
        <w:t xml:space="preserve"> erkek; infâk ettiğinde, sol tarafının, sağ tarafını</w:t>
      </w:r>
      <w:r w:rsidR="009F2D70" w:rsidRPr="00AA12E2">
        <w:rPr>
          <w:rFonts w:asciiTheme="majorBidi" w:hAnsiTheme="majorBidi" w:cstheme="majorBidi"/>
          <w:sz w:val="28"/>
          <w:szCs w:val="28"/>
          <w:lang w:bidi="ar-EG"/>
        </w:rPr>
        <w:t>n ne infâk ettiğ</w:t>
      </w:r>
      <w:r w:rsidR="00506F1D" w:rsidRPr="00AA12E2">
        <w:rPr>
          <w:rFonts w:asciiTheme="majorBidi" w:hAnsiTheme="majorBidi" w:cstheme="majorBidi"/>
          <w:sz w:val="28"/>
          <w:szCs w:val="28"/>
          <w:lang w:bidi="ar-EG"/>
        </w:rPr>
        <w:t>i</w:t>
      </w:r>
      <w:r w:rsidR="009F2D70" w:rsidRPr="00AA12E2">
        <w:rPr>
          <w:rFonts w:asciiTheme="majorBidi" w:hAnsiTheme="majorBidi" w:cstheme="majorBidi"/>
          <w:sz w:val="28"/>
          <w:szCs w:val="28"/>
          <w:lang w:bidi="ar-EG"/>
        </w:rPr>
        <w:t>ni bil</w:t>
      </w:r>
      <w:r w:rsidRPr="00AA12E2">
        <w:rPr>
          <w:rFonts w:asciiTheme="majorBidi" w:hAnsiTheme="majorBidi" w:cstheme="majorBidi"/>
          <w:sz w:val="28"/>
          <w:szCs w:val="28"/>
          <w:lang w:bidi="ar-EG"/>
        </w:rPr>
        <w:t>meyece</w:t>
      </w:r>
      <w:r w:rsidR="009F2D70" w:rsidRPr="00AA12E2">
        <w:rPr>
          <w:rFonts w:asciiTheme="majorBidi" w:hAnsiTheme="majorBidi" w:cstheme="majorBidi"/>
          <w:sz w:val="28"/>
          <w:szCs w:val="28"/>
          <w:lang w:bidi="ar-EG"/>
        </w:rPr>
        <w:t>k kadar gizli sadaka veren kimse,</w:t>
      </w:r>
      <w:r w:rsidRPr="00AA12E2">
        <w:rPr>
          <w:rFonts w:asciiTheme="majorBidi" w:hAnsiTheme="majorBidi" w:cstheme="majorBidi"/>
          <w:sz w:val="28"/>
          <w:szCs w:val="28"/>
          <w:lang w:bidi="ar-EG"/>
        </w:rPr>
        <w:t xml:space="preserve"> ten</w:t>
      </w:r>
      <w:r w:rsidR="009F2D70" w:rsidRPr="00AA12E2">
        <w:rPr>
          <w:rFonts w:asciiTheme="majorBidi" w:hAnsiTheme="majorBidi" w:cstheme="majorBidi"/>
          <w:sz w:val="28"/>
          <w:szCs w:val="28"/>
          <w:lang w:bidi="ar-EG"/>
        </w:rPr>
        <w:t>hâ yerde Allah’ı</w:t>
      </w:r>
      <w:r w:rsidRPr="00AA12E2">
        <w:rPr>
          <w:rFonts w:asciiTheme="majorBidi" w:hAnsiTheme="majorBidi" w:cstheme="majorBidi"/>
          <w:sz w:val="28"/>
          <w:szCs w:val="28"/>
          <w:lang w:bidi="ar-EG"/>
        </w:rPr>
        <w:t xml:space="preserve"> zikr edip de, iki gözü dolup taşan kimse.</w:t>
      </w:r>
      <w:proofErr w:type="gramEnd"/>
      <w:r w:rsidR="009F2D70" w:rsidRPr="00AA12E2">
        <w:rPr>
          <w:rStyle w:val="DipnotBavurusu"/>
          <w:rFonts w:asciiTheme="majorBidi" w:hAnsiTheme="majorBidi" w:cstheme="majorBidi"/>
          <w:sz w:val="28"/>
          <w:szCs w:val="28"/>
          <w:lang w:bidi="ar-EG"/>
        </w:rPr>
        <w:footnoteReference w:id="354"/>
      </w:r>
    </w:p>
    <w:p w:rsidR="001154B8" w:rsidRPr="00AA12E2" w:rsidRDefault="001154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نَضَّ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أً</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مِ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دِيث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بَلَّغَ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مِعَ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بَلَّغٍ</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عَ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امِعٍ</w:t>
      </w:r>
    </w:p>
    <w:p w:rsidR="001154B8" w:rsidRPr="00AA12E2" w:rsidRDefault="001154B8" w:rsidP="00D03BD4">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Allah, bizden bir söz işitip, onu işittiği gibi (başkasına) ulaştıran kişinin yüzünü ak etsin. Kendisine (bilgi) ulaştırılan nice kimseler vardır ki onu işiten (ve kendisine aktaran) kimseden daha kavrayışlıdır.</w:t>
      </w:r>
      <w:r w:rsidRPr="00AA12E2">
        <w:rPr>
          <w:rStyle w:val="DipnotBavurusu"/>
          <w:rFonts w:asciiTheme="majorBidi" w:hAnsiTheme="majorBidi" w:cs="Times New Roman"/>
          <w:sz w:val="28"/>
          <w:szCs w:val="28"/>
          <w:lang w:bidi="ar-EG"/>
        </w:rPr>
        <w:footnoteReference w:id="355"/>
      </w:r>
      <w:r w:rsidRPr="00AA12E2">
        <w:rPr>
          <w:rFonts w:asciiTheme="majorBidi" w:hAnsiTheme="majorBidi" w:cs="Times New Roman"/>
          <w:sz w:val="28"/>
          <w:szCs w:val="28"/>
          <w:lang w:bidi="ar-EG"/>
        </w:rPr>
        <w:t xml:space="preserve"> </w:t>
      </w:r>
    </w:p>
    <w:p w:rsidR="001154B8" w:rsidRPr="00AA12E2" w:rsidRDefault="001154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نَاسً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أَنْبِ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هَدَ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غْبِطُ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نْبِ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شُّهَدَ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مَكَا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عَالَى</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قَا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خْبِ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حَابُّ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رُو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حَ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وَ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عَاطَوْنَ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وهَ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نُو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و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خَافُ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ا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زَنُ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زِ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 . </w:t>
      </w:r>
      <w:r w:rsidRPr="00AA12E2">
        <w:rPr>
          <w:rFonts w:ascii="Traditional Arabic" w:hAnsi="Traditional Arabic" w:cs="Traditional Arabic" w:hint="cs"/>
          <w:sz w:val="28"/>
          <w:szCs w:val="28"/>
          <w:rtl/>
          <w:lang w:bidi="ar-EG"/>
        </w:rPr>
        <w:t>وَقَرَأَ</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آيَةَ</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أَ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لِيَ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وْ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زَنُونَ</w:t>
      </w:r>
      <w:r w:rsidRPr="00AA12E2">
        <w:rPr>
          <w:rFonts w:ascii="Traditional Arabic" w:hAnsi="Traditional Arabic" w:cs="Traditional Arabic"/>
          <w:sz w:val="28"/>
          <w:szCs w:val="28"/>
          <w:lang w:bidi="ar-EG"/>
        </w:rPr>
        <w:t xml:space="preserve"> (</w:t>
      </w:r>
    </w:p>
    <w:p w:rsidR="006D017D" w:rsidRPr="00AA12E2" w:rsidRDefault="006D017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gün sahabeyle beraber otururken Rasulullah şöyle buyurur: “Yüce Allah’ın şehit ya da peygamber olmayan öyle kulları vardır ki kıyamet gününde Allah’a olan yakınlıkları nedeniyle peygamberler ve şehitler onlara gıpta ederler.” Bu sözü işiten sahâbîler sorarlar: “Kim bunlar, yâ Resûlallah?” Resul-i Ekrem (sav) şu açıklamayı yapar: “Bunlar, akrabalık ya da aralarında dönüp dolaşan bir maldan kaynaklanan çıkarları olmaksızın, sırf Allah için birbirlerini seven insanlardır. Onların yüzlerinde bir nur vardır ve onlar hidayet üzeredirler. İnsanlar telaşa düştüklerinde onlar korkuya kapılmazlar, insanlar hayıflanırken onlar üzülmezler.” Allah Resûlü bu sözlerinin ardından, “Haberiniz olsun, Allah’ın sevgili kullarına korku yok. Onlar üzülecek de değillerdir. ” (Yunus 62) âyetini okur.</w:t>
      </w:r>
      <w:r w:rsidRPr="00AA12E2">
        <w:rPr>
          <w:rStyle w:val="DipnotBavurusu"/>
          <w:rFonts w:asciiTheme="majorBidi" w:hAnsiTheme="majorBidi" w:cstheme="majorBidi"/>
          <w:sz w:val="28"/>
          <w:szCs w:val="28"/>
          <w:lang w:bidi="ar-EG"/>
        </w:rPr>
        <w:footnoteReference w:id="356"/>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يُرِدِ اللَّهُ بِهِ خَيْرًا يُفَقِّهْهُ فِى الدِّينِ</w:t>
      </w:r>
    </w:p>
    <w:p w:rsidR="007B1FB4" w:rsidRPr="00AA12E2" w:rsidRDefault="007B1FB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 xml:space="preserve">Allah her kimin </w:t>
      </w:r>
      <w:r w:rsidRPr="00AA12E2">
        <w:rPr>
          <w:rFonts w:asciiTheme="majorBidi" w:hAnsiTheme="majorBidi" w:cstheme="majorBidi"/>
          <w:b/>
          <w:bCs/>
          <w:sz w:val="28"/>
          <w:szCs w:val="28"/>
          <w:lang w:bidi="ar-EG"/>
        </w:rPr>
        <w:t>iyiliğini dilerse</w:t>
      </w:r>
      <w:r w:rsidRPr="00AA12E2">
        <w:rPr>
          <w:rFonts w:asciiTheme="majorBidi" w:hAnsiTheme="majorBidi" w:cstheme="majorBidi"/>
          <w:sz w:val="28"/>
          <w:szCs w:val="28"/>
          <w:lang w:bidi="ar-EG"/>
        </w:rPr>
        <w:t xml:space="preserve">, </w:t>
      </w:r>
      <w:proofErr w:type="gramStart"/>
      <w:r w:rsidR="00F0485F" w:rsidRPr="00AA12E2">
        <w:rPr>
          <w:rFonts w:asciiTheme="majorBidi" w:hAnsiTheme="majorBidi" w:cstheme="majorBidi"/>
          <w:sz w:val="28"/>
          <w:szCs w:val="28"/>
          <w:lang w:bidi="ar-EG"/>
        </w:rPr>
        <w:t>din</w:t>
      </w:r>
      <w:r w:rsidR="00F0485F" w:rsidRPr="00AA12E2">
        <w:rPr>
          <w:rFonts w:asciiTheme="majorBidi" w:hAnsiTheme="majorBidi" w:cstheme="majorBidi" w:hint="cs"/>
          <w:sz w:val="28"/>
          <w:szCs w:val="28"/>
          <w:rtl/>
          <w:lang w:bidi="ar-EG"/>
        </w:rPr>
        <w:t xml:space="preserve"> </w:t>
      </w:r>
      <w:r w:rsidR="00F0485F" w:rsidRPr="00AA12E2">
        <w:rPr>
          <w:rFonts w:asciiTheme="majorBidi" w:hAnsiTheme="majorBidi" w:cstheme="majorBidi"/>
          <w:sz w:val="28"/>
          <w:szCs w:val="28"/>
          <w:lang w:bidi="ar-EG"/>
        </w:rPr>
        <w:t xml:space="preserve"> konusunda</w:t>
      </w:r>
      <w:proofErr w:type="gramEnd"/>
      <w:r w:rsidR="00F0485F" w:rsidRPr="00AA12E2">
        <w:rPr>
          <w:rFonts w:asciiTheme="majorBidi" w:hAnsiTheme="majorBidi" w:cstheme="majorBidi"/>
          <w:sz w:val="28"/>
          <w:szCs w:val="28"/>
          <w:lang w:bidi="ar-EG"/>
        </w:rPr>
        <w:t xml:space="preserve"> onu bilgili ve anlayışlı yapa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357"/>
      </w:r>
    </w:p>
    <w:p w:rsidR="00A15F79" w:rsidRPr="00AA12E2" w:rsidRDefault="00A15F79" w:rsidP="00D154F6">
      <w:pPr>
        <w:pStyle w:val="ListeParagraf"/>
        <w:numPr>
          <w:ilvl w:val="0"/>
          <w:numId w:val="2"/>
        </w:numPr>
        <w:bidi/>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صِ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p>
    <w:p w:rsidR="00A15F79" w:rsidRPr="00AA12E2" w:rsidRDefault="00A15F79" w:rsidP="002C7CB7">
      <w:pPr>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Allah kimin </w:t>
      </w:r>
      <w:r w:rsidRPr="00AA12E2">
        <w:rPr>
          <w:rFonts w:asciiTheme="majorBidi" w:hAnsiTheme="majorBidi" w:cstheme="majorBidi"/>
          <w:b/>
          <w:bCs/>
          <w:sz w:val="28"/>
          <w:szCs w:val="28"/>
          <w:lang w:bidi="ar-EG"/>
        </w:rPr>
        <w:t>hayrını dilerse</w:t>
      </w:r>
      <w:r w:rsidRPr="00AA12E2">
        <w:rPr>
          <w:rFonts w:asciiTheme="majorBidi" w:hAnsiTheme="majorBidi" w:cstheme="majorBidi"/>
          <w:sz w:val="28"/>
          <w:szCs w:val="28"/>
          <w:lang w:bidi="ar-EG"/>
        </w:rPr>
        <w:t xml:space="preserve"> ona musibet verir.</w:t>
      </w:r>
      <w:r w:rsidRPr="00AA12E2">
        <w:rPr>
          <w:rStyle w:val="DipnotBavurusu"/>
          <w:rFonts w:asciiTheme="majorBidi" w:hAnsiTheme="majorBidi" w:cstheme="majorBidi"/>
          <w:sz w:val="28"/>
          <w:szCs w:val="28"/>
          <w:lang w:bidi="ar-EG"/>
        </w:rPr>
        <w:footnoteReference w:id="358"/>
      </w:r>
      <w:r w:rsidR="009E5979" w:rsidRPr="00AA12E2">
        <w:rPr>
          <w:rFonts w:asciiTheme="majorBidi" w:hAnsiTheme="majorBidi" w:cstheme="majorBidi"/>
          <w:sz w:val="28"/>
          <w:szCs w:val="28"/>
          <w:lang w:bidi="ar-EG"/>
        </w:rPr>
        <w:t xml:space="preserve"> </w:t>
      </w:r>
    </w:p>
    <w:p w:rsidR="00A15F79" w:rsidRPr="00AA12E2" w:rsidRDefault="00CF5730" w:rsidP="00D154F6">
      <w:pPr>
        <w:pStyle w:val="ListeParagraf"/>
        <w:numPr>
          <w:ilvl w:val="0"/>
          <w:numId w:val="2"/>
        </w:numPr>
        <w:bidi/>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عَ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نَ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قَ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عَ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يْنَيْهِ</w:t>
      </w:r>
    </w:p>
    <w:p w:rsidR="00AF69D1" w:rsidRPr="00AA12E2" w:rsidRDefault="00AF69D1" w:rsidP="002C7CB7">
      <w:pPr>
        <w:spacing w:after="2" w:line="360" w:lineRule="auto"/>
        <w:jc w:val="both"/>
        <w:rPr>
          <w:rFonts w:asciiTheme="majorBidi" w:hAnsiTheme="majorBidi" w:cstheme="majorBidi"/>
          <w:sz w:val="28"/>
          <w:szCs w:val="28"/>
        </w:rPr>
      </w:pPr>
      <w:r w:rsidRPr="00AA12E2">
        <w:rPr>
          <w:rFonts w:asciiTheme="majorBidi" w:hAnsiTheme="majorBidi" w:cstheme="majorBidi"/>
          <w:sz w:val="28"/>
          <w:szCs w:val="28"/>
        </w:rPr>
        <w:t xml:space="preserve">Allah bir kulun </w:t>
      </w:r>
      <w:r w:rsidRPr="00AA12E2">
        <w:rPr>
          <w:rFonts w:asciiTheme="majorBidi" w:hAnsiTheme="majorBidi" w:cstheme="majorBidi"/>
          <w:b/>
          <w:bCs/>
          <w:sz w:val="28"/>
          <w:szCs w:val="28"/>
        </w:rPr>
        <w:t>hayrını dilediği</w:t>
      </w:r>
      <w:r w:rsidRPr="00AA12E2">
        <w:rPr>
          <w:rFonts w:asciiTheme="majorBidi" w:hAnsiTheme="majorBidi" w:cstheme="majorBidi"/>
          <w:sz w:val="28"/>
          <w:szCs w:val="28"/>
        </w:rPr>
        <w:t xml:space="preserve"> zaman içini (nefsini) zengin kılar</w:t>
      </w:r>
      <w:r w:rsidR="00FB476F" w:rsidRPr="00AA12E2">
        <w:rPr>
          <w:rFonts w:asciiTheme="majorBidi" w:hAnsiTheme="majorBidi" w:cstheme="majorBidi"/>
          <w:sz w:val="28"/>
          <w:szCs w:val="28"/>
        </w:rPr>
        <w:t xml:space="preserve"> (tokgözlü olur)</w:t>
      </w:r>
      <w:r w:rsidRPr="00AA12E2">
        <w:rPr>
          <w:rFonts w:asciiTheme="majorBidi" w:hAnsiTheme="majorBidi" w:cstheme="majorBidi"/>
          <w:sz w:val="28"/>
          <w:szCs w:val="28"/>
        </w:rPr>
        <w:t xml:space="preserve"> ve takvasını kalbine yerleştirir. Allah bir kulun </w:t>
      </w:r>
      <w:r w:rsidRPr="00AA12E2">
        <w:rPr>
          <w:rFonts w:asciiTheme="majorBidi" w:hAnsiTheme="majorBidi" w:cstheme="majorBidi"/>
          <w:b/>
          <w:bCs/>
          <w:sz w:val="28"/>
          <w:szCs w:val="28"/>
        </w:rPr>
        <w:t>şerrini dilediği</w:t>
      </w:r>
      <w:r w:rsidRPr="00AA12E2">
        <w:rPr>
          <w:rFonts w:asciiTheme="majorBidi" w:hAnsiTheme="majorBidi" w:cstheme="majorBidi"/>
          <w:sz w:val="28"/>
          <w:szCs w:val="28"/>
        </w:rPr>
        <w:t xml:space="preserve"> zaman ise fakirliğini gözleri</w:t>
      </w:r>
      <w:r w:rsidR="00FB476F" w:rsidRPr="00AA12E2">
        <w:rPr>
          <w:rFonts w:asciiTheme="majorBidi" w:hAnsiTheme="majorBidi" w:cstheme="majorBidi"/>
          <w:sz w:val="28"/>
          <w:szCs w:val="28"/>
        </w:rPr>
        <w:t>nin</w:t>
      </w:r>
      <w:r w:rsidRPr="00AA12E2">
        <w:rPr>
          <w:rFonts w:asciiTheme="majorBidi" w:hAnsiTheme="majorBidi" w:cstheme="majorBidi"/>
          <w:sz w:val="28"/>
          <w:szCs w:val="28"/>
        </w:rPr>
        <w:t xml:space="preserve"> önüne koyar</w:t>
      </w:r>
      <w:r w:rsidR="00FB476F" w:rsidRPr="00AA12E2">
        <w:rPr>
          <w:rFonts w:asciiTheme="majorBidi" w:hAnsiTheme="majorBidi" w:cstheme="majorBidi"/>
          <w:sz w:val="28"/>
          <w:szCs w:val="28"/>
        </w:rPr>
        <w:t xml:space="preserve"> (gözü doymaz)</w:t>
      </w:r>
      <w:r w:rsidRPr="00AA12E2">
        <w:rPr>
          <w:rFonts w:asciiTheme="majorBidi" w:hAnsiTheme="majorBidi" w:cstheme="majorBidi"/>
          <w:sz w:val="28"/>
          <w:szCs w:val="28"/>
        </w:rPr>
        <w:t>.</w:t>
      </w:r>
      <w:r w:rsidRPr="00AA12E2">
        <w:rPr>
          <w:rStyle w:val="DipnotBavurusu"/>
          <w:rFonts w:asciiTheme="majorBidi" w:hAnsiTheme="majorBidi" w:cstheme="majorBidi"/>
          <w:sz w:val="28"/>
          <w:szCs w:val="28"/>
        </w:rPr>
        <w:footnoteReference w:id="359"/>
      </w:r>
      <w:r w:rsidR="00FB476F" w:rsidRPr="00AA12E2">
        <w:rPr>
          <w:rFonts w:asciiTheme="majorBidi" w:hAnsiTheme="majorBidi" w:cstheme="majorBidi"/>
          <w:sz w:val="28"/>
          <w:szCs w:val="28"/>
        </w:rPr>
        <w:t xml:space="preserve"> </w:t>
      </w:r>
    </w:p>
    <w:p w:rsidR="00CF5730" w:rsidRPr="00AA12E2" w:rsidRDefault="008D0261" w:rsidP="00D154F6">
      <w:pPr>
        <w:pStyle w:val="ListeParagraf"/>
        <w:numPr>
          <w:ilvl w:val="0"/>
          <w:numId w:val="2"/>
        </w:numPr>
        <w:bidi/>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مَ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مِ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رِيضَ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شْفَى</w:t>
      </w:r>
    </w:p>
    <w:p w:rsidR="008D0261" w:rsidRPr="00AA12E2" w:rsidRDefault="008D0261" w:rsidP="002C7CB7">
      <w:pPr>
        <w:jc w:val="both"/>
        <w:rPr>
          <w:rFonts w:ascii="Traditional Arabic" w:hAnsi="Traditional Arabic" w:cs="Traditional Arabic"/>
          <w:sz w:val="28"/>
          <w:szCs w:val="28"/>
          <w:lang w:bidi="ar-EG"/>
        </w:rPr>
      </w:pPr>
      <w:r w:rsidRPr="00AA12E2">
        <w:rPr>
          <w:rFonts w:asciiTheme="majorBidi" w:hAnsiTheme="majorBidi" w:cstheme="majorBidi"/>
          <w:sz w:val="28"/>
          <w:szCs w:val="28"/>
        </w:rPr>
        <w:t xml:space="preserve">Allah bir kulun </w:t>
      </w:r>
      <w:r w:rsidRPr="00AA12E2">
        <w:rPr>
          <w:rFonts w:asciiTheme="majorBidi" w:hAnsiTheme="majorBidi" w:cstheme="majorBidi"/>
          <w:b/>
          <w:bCs/>
          <w:sz w:val="28"/>
          <w:szCs w:val="28"/>
        </w:rPr>
        <w:t>hayrını dilediği</w:t>
      </w:r>
      <w:r w:rsidRPr="00AA12E2">
        <w:rPr>
          <w:rFonts w:asciiTheme="majorBidi" w:hAnsiTheme="majorBidi" w:cstheme="majorBidi"/>
          <w:sz w:val="28"/>
          <w:szCs w:val="28"/>
        </w:rPr>
        <w:t xml:space="preserve"> zaman sizden birinin hastası şifa bulsun diye onu sudan koruması gi</w:t>
      </w:r>
      <w:r w:rsidR="0008052E" w:rsidRPr="00AA12E2">
        <w:rPr>
          <w:rFonts w:asciiTheme="majorBidi" w:hAnsiTheme="majorBidi" w:cstheme="majorBidi"/>
          <w:sz w:val="28"/>
          <w:szCs w:val="28"/>
        </w:rPr>
        <w:t>bi Allah da onu dünyadan korur.</w:t>
      </w:r>
      <w:r w:rsidRPr="00AA12E2">
        <w:rPr>
          <w:rStyle w:val="DipnotBavurusu"/>
          <w:rFonts w:asciiTheme="majorBidi" w:hAnsiTheme="majorBidi" w:cstheme="majorBidi"/>
          <w:sz w:val="28"/>
          <w:szCs w:val="28"/>
        </w:rPr>
        <w:footnoteReference w:id="360"/>
      </w:r>
      <w:r w:rsidRPr="00AA12E2">
        <w:rPr>
          <w:rFonts w:asciiTheme="majorBidi" w:hAnsiTheme="majorBidi" w:cstheme="majorBidi"/>
          <w:sz w:val="28"/>
          <w:szCs w:val="28"/>
        </w:rPr>
        <w:t xml:space="preserve"> </w:t>
      </w:r>
    </w:p>
    <w:p w:rsidR="00047315" w:rsidRPr="00AA12E2" w:rsidRDefault="0004731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أَ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فْ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عَاشِ</w:t>
      </w:r>
    </w:p>
    <w:p w:rsidR="00047315" w:rsidRPr="00AA12E2" w:rsidRDefault="00047315" w:rsidP="002C7CB7">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Allah bir ev halkı için </w:t>
      </w:r>
      <w:r w:rsidRPr="00AA12E2">
        <w:rPr>
          <w:rFonts w:asciiTheme="majorBidi" w:hAnsiTheme="majorBidi" w:cstheme="majorBidi"/>
          <w:b/>
          <w:bCs/>
          <w:sz w:val="28"/>
          <w:szCs w:val="28"/>
          <w:lang w:bidi="ar-EG"/>
        </w:rPr>
        <w:t>hayır dilerse</w:t>
      </w:r>
      <w:r w:rsidRPr="00AA12E2">
        <w:rPr>
          <w:rFonts w:asciiTheme="majorBidi" w:hAnsiTheme="majorBidi" w:cstheme="majorBidi"/>
          <w:sz w:val="28"/>
          <w:szCs w:val="28"/>
          <w:lang w:bidi="ar-EG"/>
        </w:rPr>
        <w:t>, geçimlerinde tutumlu olmalarını sağlar.</w:t>
      </w:r>
      <w:r w:rsidRPr="00AA12E2">
        <w:rPr>
          <w:rStyle w:val="DipnotBavurusu"/>
          <w:rFonts w:asciiTheme="majorBidi" w:hAnsiTheme="majorBidi" w:cstheme="majorBidi"/>
          <w:sz w:val="28"/>
          <w:szCs w:val="28"/>
          <w:lang w:bidi="ar-EG"/>
        </w:rPr>
        <w:footnoteReference w:id="361"/>
      </w:r>
      <w:r w:rsidRPr="00AA12E2">
        <w:rPr>
          <w:rFonts w:asciiTheme="majorBidi" w:hAnsiTheme="majorBidi" w:cstheme="majorBidi"/>
          <w:sz w:val="28"/>
          <w:szCs w:val="28"/>
          <w:lang w:bidi="ar-EG"/>
        </w:rPr>
        <w:t xml:space="preserve"> </w:t>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شْعَرِيِّ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مَ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غَزْ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عَ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يَا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مَدِي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مَعُ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دَ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وْ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قْتَسَمُو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سَّوِ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مْ</w:t>
      </w:r>
    </w:p>
    <w:p w:rsidR="007B1FB4" w:rsidRPr="00AA12E2" w:rsidRDefault="007B1FB4"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Eş’ari kabilesi bir sefere çıktıklarında ya da kıtlık zamanlarında yiyeceklerini bir yerde toplayıp sonra da eşit olarak taksim ederler. Ben onlardanım, onlar da bendendir.</w:t>
      </w:r>
      <w:r w:rsidRPr="00AA12E2">
        <w:rPr>
          <w:rStyle w:val="DipnotBavurusu"/>
          <w:rFonts w:asciiTheme="majorBidi" w:hAnsiTheme="majorBidi" w:cs="Times New Roman"/>
          <w:sz w:val="28"/>
          <w:szCs w:val="28"/>
          <w:lang w:bidi="ar-EG"/>
        </w:rPr>
        <w:footnoteReference w:id="362"/>
      </w:r>
      <w:r w:rsidRPr="00AA12E2">
        <w:rPr>
          <w:rFonts w:asciiTheme="majorBidi" w:hAnsiTheme="majorBidi" w:cs="Times New Roman"/>
          <w:sz w:val="28"/>
          <w:szCs w:val="28"/>
          <w:lang w:bidi="ar-EG"/>
        </w:rPr>
        <w:t xml:space="preserve"> </w:t>
      </w:r>
    </w:p>
    <w:p w:rsidR="00F24BB8" w:rsidRPr="00AA12E2" w:rsidRDefault="00F24BB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ثَلاَثَ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وْ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جَا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بِ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مُكَاتَ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دَ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نَّاكِ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ي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فَافَ</w:t>
      </w:r>
    </w:p>
    <w:p w:rsidR="00F24BB8" w:rsidRPr="00AA12E2" w:rsidRDefault="00F24BB8"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Üç gruba yüce Allah’ın </w:t>
      </w:r>
      <w:r w:rsidRPr="00AA12E2">
        <w:rPr>
          <w:rFonts w:asciiTheme="majorBidi" w:hAnsiTheme="majorBidi" w:cstheme="majorBidi"/>
          <w:b/>
          <w:bCs/>
          <w:sz w:val="28"/>
          <w:szCs w:val="28"/>
        </w:rPr>
        <w:t>yardım etmesi haktır</w:t>
      </w:r>
      <w:r w:rsidRPr="00AA12E2">
        <w:rPr>
          <w:rFonts w:asciiTheme="majorBidi" w:hAnsiTheme="majorBidi" w:cstheme="majorBidi"/>
          <w:sz w:val="28"/>
          <w:szCs w:val="28"/>
        </w:rPr>
        <w:t>: Allah yolunda cihad eden kişiye, (hürriyetini kazanmak için belirlenmiş parayı) ödemeye çalışan köleye, iffetli olabilmek için evlenen kişiye.</w:t>
      </w:r>
      <w:r w:rsidRPr="00AA12E2">
        <w:rPr>
          <w:rStyle w:val="DipnotBavurusu"/>
          <w:rFonts w:asciiTheme="majorBidi" w:hAnsiTheme="majorBidi" w:cstheme="majorBidi"/>
          <w:sz w:val="28"/>
          <w:szCs w:val="28"/>
        </w:rPr>
        <w:footnoteReference w:id="363"/>
      </w:r>
    </w:p>
    <w:p w:rsidR="00DA68A1" w:rsidRPr="00AA12E2" w:rsidRDefault="00DA68A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فَ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حْ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تَّفَحُّشَ</w:t>
      </w:r>
    </w:p>
    <w:p w:rsidR="00DA68A1" w:rsidRPr="00AA12E2" w:rsidRDefault="00DA68A1" w:rsidP="002C7CB7">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 xml:space="preserve">Allah çirkin söz ve davranışları </w:t>
      </w:r>
      <w:r w:rsidR="00CA462D" w:rsidRPr="00AA12E2">
        <w:rPr>
          <w:rFonts w:asciiTheme="majorBidi" w:hAnsiTheme="majorBidi" w:cstheme="majorBidi"/>
          <w:sz w:val="28"/>
          <w:szCs w:val="28"/>
        </w:rPr>
        <w:t xml:space="preserve">ve bu konuda aşırı gitmeyi </w:t>
      </w:r>
      <w:r w:rsidRPr="00AA12E2">
        <w:rPr>
          <w:rFonts w:asciiTheme="majorBidi" w:hAnsiTheme="majorBidi" w:cstheme="majorBidi"/>
          <w:b/>
          <w:bCs/>
          <w:sz w:val="28"/>
          <w:szCs w:val="28"/>
        </w:rPr>
        <w:t>sevmez</w:t>
      </w:r>
      <w:r w:rsidRPr="00AA12E2">
        <w:rPr>
          <w:rFonts w:asciiTheme="majorBidi" w:hAnsiTheme="majorBidi" w:cstheme="majorBidi"/>
          <w:sz w:val="28"/>
          <w:szCs w:val="28"/>
        </w:rPr>
        <w:t>.</w:t>
      </w:r>
      <w:r w:rsidRPr="00AA12E2">
        <w:rPr>
          <w:rStyle w:val="DipnotBavurusu"/>
          <w:rFonts w:asciiTheme="majorBidi" w:hAnsiTheme="majorBidi" w:cstheme="majorBidi"/>
          <w:sz w:val="28"/>
          <w:szCs w:val="28"/>
        </w:rPr>
        <w:footnoteReference w:id="364"/>
      </w:r>
      <w:r w:rsidR="00CC0ADC" w:rsidRPr="00AA12E2">
        <w:rPr>
          <w:rFonts w:asciiTheme="majorBidi" w:hAnsiTheme="majorBidi" w:cstheme="majorBidi"/>
          <w:sz w:val="28"/>
          <w:szCs w:val="28"/>
        </w:rPr>
        <w:t xml:space="preserve"> </w:t>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وْ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لْوُ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لْسِنَتَ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قَ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سَانَ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مَرْعَ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لْوِ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لْسِنَتَ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وُجُوهَ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p>
    <w:p w:rsidR="007B1FB4" w:rsidRPr="00AA12E2" w:rsidRDefault="007B1FB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Yüce Allah bu adamı ve sesini </w:t>
      </w:r>
      <w:r w:rsidRPr="00AA12E2">
        <w:rPr>
          <w:rFonts w:asciiTheme="majorBidi" w:hAnsiTheme="majorBidi" w:cstheme="majorBidi"/>
          <w:b/>
          <w:bCs/>
          <w:sz w:val="28"/>
          <w:szCs w:val="28"/>
          <w:lang w:bidi="ar-EG"/>
        </w:rPr>
        <w:t>sevmez</w:t>
      </w:r>
      <w:r w:rsidRPr="00AA12E2">
        <w:rPr>
          <w:rFonts w:asciiTheme="majorBidi" w:hAnsiTheme="majorBidi" w:cstheme="majorBidi"/>
          <w:sz w:val="28"/>
          <w:szCs w:val="28"/>
          <w:lang w:bidi="ar-EG"/>
        </w:rPr>
        <w:t>. Bu gibiler ineğin otu ağzında geviş getirdiği gibi dillerini evirip çevirerek konuşurlar (konuşmalarıyla üstünlük taslarlar). Allah da (ceza olarak ahirette) onların dillerini ve yüzlerini ateşte çevirir.</w:t>
      </w:r>
      <w:r w:rsidRPr="00AA12E2">
        <w:rPr>
          <w:rStyle w:val="DipnotBavurusu"/>
          <w:rFonts w:asciiTheme="majorBidi" w:hAnsiTheme="majorBidi" w:cstheme="majorBidi"/>
          <w:sz w:val="28"/>
          <w:szCs w:val="28"/>
          <w:lang w:bidi="ar-EG"/>
        </w:rPr>
        <w:footnoteReference w:id="365"/>
      </w:r>
      <w:r w:rsidRPr="00AA12E2">
        <w:rPr>
          <w:rFonts w:asciiTheme="majorBidi" w:hAnsiTheme="majorBidi" w:cstheme="majorBidi"/>
          <w:sz w:val="28"/>
          <w:szCs w:val="28"/>
          <w:lang w:bidi="ar-EG"/>
        </w:rPr>
        <w:t xml:space="preserve"> </w:t>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لِيغَ</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جَ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خَلَّ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لِسَا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تَخَلَّ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قَرَةُ</w:t>
      </w:r>
    </w:p>
    <w:p w:rsidR="007B1FB4" w:rsidRPr="00AA12E2" w:rsidRDefault="007B1FB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Allah insanları etkilemek için yapmacık sözler söyleyenleri, ineklerin geviş getirmesi gibi ağzını eğip bükerek (gösteriş için) söz sarf edenleri </w:t>
      </w:r>
      <w:r w:rsidRPr="00AA12E2">
        <w:rPr>
          <w:rFonts w:asciiTheme="majorBidi" w:hAnsiTheme="majorBidi" w:cstheme="majorBidi"/>
          <w:b/>
          <w:bCs/>
          <w:sz w:val="28"/>
          <w:szCs w:val="28"/>
          <w:lang w:bidi="ar-EG"/>
        </w:rPr>
        <w:t>sevmez</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366"/>
      </w:r>
    </w:p>
    <w:p w:rsidR="001E55C3" w:rsidRPr="00AA12E2" w:rsidRDefault="001E55C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اللَّهُ: ثَلاَثَةٌ أَنَا خَصْمُهُمْ يَوْمَ القِيَامَةِ: رَجُلٌ أَعْطَى بِي ثُمَّ غَدَرَ، وَرَجُلٌ بَاعَ حُرًّا فَأَكَلَ ثَمَنَهُ، وَرَجُلٌ اسْتَأْجَرَ أَجِيرًا فَاسْتَوْفَى مِنْهُ وَلَمْ يُعْطِ أَجْرَهُ</w:t>
      </w:r>
      <w:r w:rsidR="00941C83" w:rsidRPr="00AA12E2">
        <w:rPr>
          <w:rFonts w:ascii="Traditional Arabic" w:hAnsi="Traditional Arabic" w:cs="Traditional Arabic"/>
          <w:sz w:val="28"/>
          <w:szCs w:val="28"/>
          <w:lang w:bidi="ar-EG"/>
        </w:rPr>
        <w:t xml:space="preserve"> </w:t>
      </w:r>
    </w:p>
    <w:p w:rsidR="003D2E50" w:rsidRPr="00AA12E2" w:rsidRDefault="00A7043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Yüce Allah buyurmuştur ki: Kıyamet gününde üç kişinin hasmı olurum. Bunlar: Benim </w:t>
      </w:r>
      <w:r w:rsidR="003D2E50" w:rsidRPr="00AA12E2">
        <w:rPr>
          <w:rFonts w:asciiTheme="majorBidi" w:hAnsiTheme="majorBidi" w:cstheme="majorBidi"/>
          <w:sz w:val="28"/>
          <w:szCs w:val="28"/>
          <w:lang w:bidi="ar-EG"/>
        </w:rPr>
        <w:t>ismini anarak yemin ettikt</w:t>
      </w:r>
      <w:r w:rsidRPr="00AA12E2">
        <w:rPr>
          <w:rFonts w:asciiTheme="majorBidi" w:hAnsiTheme="majorBidi" w:cstheme="majorBidi"/>
          <w:sz w:val="28"/>
          <w:szCs w:val="28"/>
          <w:lang w:bidi="ar-EG"/>
        </w:rPr>
        <w:t>en sonra sözünden dönen kişi, hür birini satıp ücretini yiyen kişi ve bir işçiyi çalıştırıp işini tam yaptıktan sonra hakkını vermeyen kişi.</w:t>
      </w:r>
      <w:r w:rsidRPr="00AA12E2">
        <w:rPr>
          <w:rStyle w:val="DipnotBavurusu"/>
          <w:rFonts w:asciiTheme="majorBidi" w:hAnsiTheme="majorBidi" w:cstheme="majorBidi"/>
          <w:sz w:val="28"/>
          <w:szCs w:val="28"/>
          <w:lang w:bidi="ar-EG"/>
        </w:rPr>
        <w:footnoteReference w:id="367"/>
      </w:r>
    </w:p>
    <w:p w:rsidR="00AA1E67" w:rsidRPr="00AA12E2" w:rsidRDefault="00AA1E6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لاَ يُكَلِّمُهُمُ اللَّهُ يَوْمَ القِيَامَةِ وَلاَ يُزَكِّيهِمْ وَلَهُمْ عَذَابٌ أَلِيمٌ: رَجُلٌ عَلَى فَضْلِ مَاءٍ بِالطَّرِيقِ يَمْنَعُ مِنْهُ ابْنَ السَّبِيلِ، وَرَجُلٌ بَايَعَ إِمَامًا لاَ يُبَايِعُهُ إِلَّا لِدُنْيَاهُ، إِنْ أَعْطَاهُ مَا يُرِيدُ وَفَى لَهُ وَإِلَّا لَمْ يَفِ لَهُ، وَرَجُلٌ يُبَايِعُ رَجُلًا بِسِلْعَةٍ بَعْدَ العَصْرِ، فَحَلَفَ بِاللَّهِ لَقَدْ أُعْطِيَ بِهَا كَذَا وَكَذَا فَصَدَّقَهُ، فَأَخَذَهَا، وَلَمْ يُعْطَ بِهَ</w:t>
      </w:r>
      <w:r w:rsidR="00F951CD" w:rsidRPr="00AA12E2">
        <w:rPr>
          <w:rFonts w:ascii="Traditional Arabic" w:hAnsi="Traditional Arabic" w:cs="Traditional Arabic"/>
          <w:sz w:val="28"/>
          <w:szCs w:val="28"/>
          <w:lang w:bidi="ar-EG"/>
        </w:rPr>
        <w:t xml:space="preserve"> </w:t>
      </w:r>
    </w:p>
    <w:p w:rsidR="00573511" w:rsidRPr="00AA12E2" w:rsidRDefault="00573511" w:rsidP="00D03BD4">
      <w:pPr>
        <w:spacing w:after="120" w:line="240" w:lineRule="auto"/>
        <w:jc w:val="both"/>
        <w:rPr>
          <w:rFonts w:asciiTheme="majorBidi" w:hAnsiTheme="majorBidi" w:cstheme="majorBidi"/>
          <w:sz w:val="28"/>
          <w:szCs w:val="28"/>
          <w:lang w:bidi="ar-EG"/>
        </w:rPr>
      </w:pPr>
      <w:proofErr w:type="gramStart"/>
      <w:r w:rsidRPr="00AA12E2">
        <w:rPr>
          <w:rFonts w:asciiTheme="majorBidi" w:hAnsiTheme="majorBidi" w:cstheme="majorBidi"/>
          <w:sz w:val="28"/>
          <w:szCs w:val="28"/>
          <w:lang w:bidi="ar-EG"/>
        </w:rPr>
        <w:t>Üç kişi vardır ki kıyamet gününde yüce Allah onlarla konuşmaz, onları temizlemez ve onlar için acı bir azap vardır</w:t>
      </w:r>
      <w:r w:rsidR="000D38E9" w:rsidRPr="00AA12E2">
        <w:rPr>
          <w:rFonts w:asciiTheme="majorBidi" w:hAnsiTheme="majorBidi" w:cstheme="majorBidi"/>
          <w:sz w:val="28"/>
          <w:szCs w:val="28"/>
          <w:lang w:bidi="ar-EG"/>
        </w:rPr>
        <w:t>: İlki</w:t>
      </w:r>
      <w:r w:rsidR="00420A8D" w:rsidRPr="00AA12E2">
        <w:rPr>
          <w:rFonts w:asciiTheme="majorBidi" w:hAnsiTheme="majorBidi" w:cstheme="majorBidi"/>
          <w:sz w:val="28"/>
          <w:szCs w:val="28"/>
          <w:lang w:bidi="ar-EG"/>
        </w:rPr>
        <w:t xml:space="preserve">: Yol üzerinde (ihtiyâcından) fazla bir suyu bulunan ve onu yolculardan </w:t>
      </w:r>
      <w:r w:rsidR="000D38E9" w:rsidRPr="00AA12E2">
        <w:rPr>
          <w:rFonts w:asciiTheme="majorBidi" w:hAnsiTheme="majorBidi" w:cstheme="majorBidi"/>
          <w:sz w:val="28"/>
          <w:szCs w:val="28"/>
          <w:lang w:bidi="ar-EG"/>
        </w:rPr>
        <w:t>esirgeyen</w:t>
      </w:r>
      <w:r w:rsidR="00420A8D" w:rsidRPr="00AA12E2">
        <w:rPr>
          <w:rFonts w:asciiTheme="majorBidi" w:hAnsiTheme="majorBidi" w:cstheme="majorBidi"/>
          <w:sz w:val="28"/>
          <w:szCs w:val="28"/>
          <w:lang w:bidi="ar-EG"/>
        </w:rPr>
        <w:t xml:space="preserve"> kimsedir, ikincisi, devlet başkanına yalnız dünyâ menfâati için</w:t>
      </w:r>
      <w:r w:rsidR="000D38E9" w:rsidRPr="00AA12E2">
        <w:rPr>
          <w:rFonts w:asciiTheme="majorBidi" w:hAnsiTheme="majorBidi" w:cstheme="majorBidi"/>
          <w:sz w:val="28"/>
          <w:szCs w:val="28"/>
          <w:lang w:bidi="ar-EG"/>
        </w:rPr>
        <w:t xml:space="preserve"> bağlılık sözü verir,</w:t>
      </w:r>
      <w:r w:rsidR="00420A8D" w:rsidRPr="00AA12E2">
        <w:rPr>
          <w:rFonts w:asciiTheme="majorBidi" w:hAnsiTheme="majorBidi" w:cstheme="majorBidi"/>
          <w:sz w:val="28"/>
          <w:szCs w:val="28"/>
          <w:lang w:bidi="ar-EG"/>
        </w:rPr>
        <w:t xml:space="preserve"> devlet başkanı ona istemekte olduğu dünyalığı verirse, ona yaptığı </w:t>
      </w:r>
      <w:r w:rsidR="000D38E9" w:rsidRPr="00AA12E2">
        <w:rPr>
          <w:rFonts w:asciiTheme="majorBidi" w:hAnsiTheme="majorBidi" w:cstheme="majorBidi"/>
          <w:sz w:val="28"/>
          <w:szCs w:val="28"/>
          <w:lang w:bidi="ar-EG"/>
        </w:rPr>
        <w:t>bağlılık sözüne</w:t>
      </w:r>
      <w:r w:rsidR="00420A8D" w:rsidRPr="00AA12E2">
        <w:rPr>
          <w:rFonts w:asciiTheme="majorBidi" w:hAnsiTheme="majorBidi" w:cstheme="majorBidi"/>
          <w:sz w:val="28"/>
          <w:szCs w:val="28"/>
          <w:lang w:bidi="ar-EG"/>
        </w:rPr>
        <w:t xml:space="preserve"> vefa edip yerine getirir, eğer vermezse ona </w:t>
      </w:r>
      <w:r w:rsidR="000D38E9" w:rsidRPr="00AA12E2">
        <w:rPr>
          <w:rFonts w:asciiTheme="majorBidi" w:hAnsiTheme="majorBidi" w:cstheme="majorBidi"/>
          <w:sz w:val="28"/>
          <w:szCs w:val="28"/>
          <w:lang w:bidi="ar-EG"/>
        </w:rPr>
        <w:t>sözünü yerine getir</w:t>
      </w:r>
      <w:r w:rsidR="00420A8D" w:rsidRPr="00AA12E2">
        <w:rPr>
          <w:rFonts w:asciiTheme="majorBidi" w:hAnsiTheme="majorBidi" w:cstheme="majorBidi"/>
          <w:sz w:val="28"/>
          <w:szCs w:val="28"/>
          <w:lang w:bidi="ar-EG"/>
        </w:rPr>
        <w:t xml:space="preserve">mez. </w:t>
      </w:r>
      <w:proofErr w:type="gramEnd"/>
      <w:r w:rsidR="00420A8D" w:rsidRPr="00AA12E2">
        <w:rPr>
          <w:rFonts w:asciiTheme="majorBidi" w:hAnsiTheme="majorBidi" w:cstheme="majorBidi"/>
          <w:sz w:val="28"/>
          <w:szCs w:val="28"/>
          <w:lang w:bidi="ar-EG"/>
        </w:rPr>
        <w:t xml:space="preserve">Üçüncüsü </w:t>
      </w:r>
      <w:r w:rsidR="000D38E9" w:rsidRPr="00AA12E2">
        <w:rPr>
          <w:rFonts w:asciiTheme="majorBidi" w:hAnsiTheme="majorBidi" w:cstheme="majorBidi"/>
          <w:sz w:val="28"/>
          <w:szCs w:val="28"/>
          <w:lang w:bidi="ar-EG"/>
        </w:rPr>
        <w:t>malını</w:t>
      </w:r>
      <w:r w:rsidR="00420A8D" w:rsidRPr="00AA12E2">
        <w:rPr>
          <w:rFonts w:asciiTheme="majorBidi" w:hAnsiTheme="majorBidi" w:cstheme="majorBidi"/>
          <w:sz w:val="28"/>
          <w:szCs w:val="28"/>
          <w:lang w:bidi="ar-EG"/>
        </w:rPr>
        <w:t xml:space="preserve"> ikindiden sonra bir adama satar ve</w:t>
      </w:r>
      <w:r w:rsidR="000D38E9" w:rsidRPr="00AA12E2">
        <w:rPr>
          <w:rFonts w:asciiTheme="majorBidi" w:hAnsiTheme="majorBidi" w:cstheme="majorBidi"/>
          <w:sz w:val="28"/>
          <w:szCs w:val="28"/>
          <w:lang w:bidi="ar-EG"/>
        </w:rPr>
        <w:t xml:space="preserve"> Allah adına yemîn ederek bu mal</w:t>
      </w:r>
      <w:r w:rsidR="00D81E03" w:rsidRPr="00AA12E2">
        <w:rPr>
          <w:rFonts w:asciiTheme="majorBidi" w:hAnsiTheme="majorBidi" w:cstheme="majorBidi"/>
          <w:sz w:val="28"/>
          <w:szCs w:val="28"/>
          <w:lang w:bidi="ar-EG"/>
        </w:rPr>
        <w:t>a muhakkak şöyle şöyle fiyat verilmiştir der. Müşteri de o mala o kadar fiya</w:t>
      </w:r>
      <w:r w:rsidR="00420A8D" w:rsidRPr="00AA12E2">
        <w:rPr>
          <w:rFonts w:asciiTheme="majorBidi" w:hAnsiTheme="majorBidi" w:cstheme="majorBidi"/>
          <w:sz w:val="28"/>
          <w:szCs w:val="28"/>
          <w:lang w:bidi="ar-EG"/>
        </w:rPr>
        <w:t>t verilmemiş olduğu hâlde, onun yaptığı yalan yemini sebebiyle o kimsenin sö</w:t>
      </w:r>
      <w:r w:rsidR="00D81E03" w:rsidRPr="00AA12E2">
        <w:rPr>
          <w:rFonts w:asciiTheme="majorBidi" w:hAnsiTheme="majorBidi" w:cstheme="majorBidi"/>
          <w:sz w:val="28"/>
          <w:szCs w:val="28"/>
          <w:lang w:bidi="ar-EG"/>
        </w:rPr>
        <w:t>zünü doğru kabul eder de o ma</w:t>
      </w:r>
      <w:r w:rsidR="00420A8D" w:rsidRPr="00AA12E2">
        <w:rPr>
          <w:rFonts w:asciiTheme="majorBidi" w:hAnsiTheme="majorBidi" w:cstheme="majorBidi"/>
          <w:sz w:val="28"/>
          <w:szCs w:val="28"/>
          <w:lang w:bidi="ar-EG"/>
        </w:rPr>
        <w:t>lı ondan o yüksek bedelle satın alır.</w:t>
      </w:r>
      <w:r w:rsidR="00420A8D" w:rsidRPr="00AA12E2">
        <w:rPr>
          <w:rStyle w:val="DipnotBavurusu"/>
          <w:rFonts w:asciiTheme="majorBidi" w:hAnsiTheme="majorBidi" w:cstheme="majorBidi"/>
          <w:sz w:val="28"/>
          <w:szCs w:val="28"/>
          <w:lang w:bidi="ar-EG"/>
        </w:rPr>
        <w:footnoteReference w:id="368"/>
      </w:r>
      <w:r w:rsidRPr="00AA12E2">
        <w:rPr>
          <w:rFonts w:asciiTheme="majorBidi" w:hAnsiTheme="majorBidi" w:cstheme="majorBidi"/>
          <w:sz w:val="28"/>
          <w:szCs w:val="28"/>
          <w:lang w:bidi="ar-EG"/>
        </w:rPr>
        <w:t xml:space="preserve"> </w:t>
      </w:r>
    </w:p>
    <w:p w:rsidR="00AA1E67" w:rsidRPr="00AA12E2" w:rsidRDefault="00AB3D3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لَا يُكَلِّمُهُمُ اللهُ يَوْمَ الْقِيَامَةِ: الْمَنَّانُ الَّذِي لَا يُعْطِي شَيْئًا إِلَّا مَنَّهُ، وَالْمُنَفِّقُ سِلْعَتَهُ بِالْحَلِفِ الْفَاجِرِ، وَالْمُسْبِلُ إِزَارَهُ</w:t>
      </w:r>
      <w:r w:rsidR="00F951CD" w:rsidRPr="00AA12E2">
        <w:rPr>
          <w:rFonts w:ascii="Traditional Arabic" w:hAnsi="Traditional Arabic" w:cs="Traditional Arabic"/>
          <w:sz w:val="28"/>
          <w:szCs w:val="28"/>
          <w:lang w:bidi="ar-EG"/>
        </w:rPr>
        <w:t xml:space="preserve"> </w:t>
      </w:r>
    </w:p>
    <w:p w:rsidR="00E10927" w:rsidRPr="00AA12E2" w:rsidRDefault="00E1092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Yüce Allah üç (sınıf) insanla kıyamet gününde konuşmaz. Bu insanlar verdiği her şeyi başa kakan kişi, yalan yeminle malını satan kişi ve elbise</w:t>
      </w:r>
      <w:r w:rsidR="00A70435" w:rsidRPr="00AA12E2">
        <w:rPr>
          <w:rFonts w:asciiTheme="majorBidi" w:hAnsiTheme="majorBidi" w:cstheme="majorBidi"/>
          <w:sz w:val="28"/>
          <w:szCs w:val="28"/>
          <w:lang w:bidi="ar-EG"/>
        </w:rPr>
        <w:t>sini (kibirle) sürükleyen kişi.</w:t>
      </w:r>
      <w:r w:rsidRPr="00AA12E2">
        <w:rPr>
          <w:rStyle w:val="DipnotBavurusu"/>
          <w:rFonts w:asciiTheme="majorBidi" w:hAnsiTheme="majorBidi" w:cstheme="majorBidi"/>
          <w:sz w:val="28"/>
          <w:szCs w:val="28"/>
          <w:lang w:bidi="ar-EG"/>
        </w:rPr>
        <w:footnoteReference w:id="369"/>
      </w:r>
    </w:p>
    <w:p w:rsidR="007B4281" w:rsidRPr="00AA12E2" w:rsidRDefault="007B428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لاَ يُكَلِّمُهُمُ اللَّهُ يَوْمَ القِيَامَةِ، وَلاَ يَنْظُرُ إِلَيْهِمْ: رَجُلٌ حَلَفَ عَلَى سِلْعَةٍ لَقَدْ أَعْطَى بِهَا أَكْثَرَ مِمَّا أَعْطَى وَهُوَ كَاذِبٌ، وَرَجُلٌ حَلَفَ عَلَى يَمِينٍ كَاذِبَةٍ بَعْدَ العَصْرِ، لِيَقْتَطِعَ بِهَا مَالَ رَجُلٍ مُسْلِمٍ، وَرَجُلٌ مَنَعَ فَضْلَ مَاءٍ فَيَقُولُ اللَّهُ: اليَوْمَ أَمْنَعُكَ فَضْلِي كَمَا مَنَعْتَ فَضْلَ مَا لَمْ تَعْمَلْ يَدَاكَ</w:t>
      </w:r>
      <w:r w:rsidRPr="00AA12E2">
        <w:rPr>
          <w:rFonts w:ascii="Traditional Arabic" w:hAnsi="Traditional Arabic" w:cs="Traditional Arabic"/>
          <w:sz w:val="28"/>
          <w:szCs w:val="28"/>
          <w:lang w:bidi="ar-EG"/>
        </w:rPr>
        <w:t xml:space="preserve"> </w:t>
      </w:r>
    </w:p>
    <w:p w:rsidR="00E6537C" w:rsidRPr="00AA12E2" w:rsidRDefault="00E6537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Üç kişi vardır ki kıyamet gününde yüce Allah onlarla konuşmaz ve onlara (rahmet nazarıyla) bakmaz: İlki, malına rağbeti artırmak için, müşterinin verdiğinden daha fazla bedel vermiş olduğuna yalancı olarak yemin eden kişi. İkincisi, Müslüman bir kimsenin malını koparmak için ikindiden sonra yalan bir yemin ile yemin eden kimse. </w:t>
      </w:r>
      <w:proofErr w:type="gramStart"/>
      <w:r w:rsidRPr="00AA12E2">
        <w:rPr>
          <w:rFonts w:asciiTheme="majorBidi" w:hAnsiTheme="majorBidi" w:cstheme="majorBidi"/>
          <w:sz w:val="28"/>
          <w:szCs w:val="28"/>
          <w:lang w:bidi="ar-EG"/>
        </w:rPr>
        <w:t xml:space="preserve">Üçüncüsü, fazla suyu (susuzlardan) esirgeyen kimse. </w:t>
      </w:r>
      <w:proofErr w:type="gramEnd"/>
      <w:r w:rsidRPr="00AA12E2">
        <w:rPr>
          <w:rFonts w:asciiTheme="majorBidi" w:hAnsiTheme="majorBidi" w:cstheme="majorBidi"/>
          <w:sz w:val="28"/>
          <w:szCs w:val="28"/>
          <w:lang w:bidi="ar-EG"/>
        </w:rPr>
        <w:t>Allah ona (kıyamet gününde): Bugün</w:t>
      </w:r>
      <w:r w:rsidR="00BD59E6"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 xml:space="preserve"> </w:t>
      </w:r>
      <w:r w:rsidR="00BD59E6" w:rsidRPr="00AA12E2">
        <w:rPr>
          <w:rFonts w:asciiTheme="majorBidi" w:hAnsiTheme="majorBidi" w:cstheme="majorBidi"/>
          <w:sz w:val="28"/>
          <w:szCs w:val="28"/>
          <w:lang w:bidi="ar-EG"/>
        </w:rPr>
        <w:t xml:space="preserve">sen (dünyada) kendin üretmediğin suyun fazlasını (susuzlardan) esirgediğin gibi </w:t>
      </w:r>
      <w:r w:rsidRPr="00AA12E2">
        <w:rPr>
          <w:rFonts w:asciiTheme="majorBidi" w:hAnsiTheme="majorBidi" w:cstheme="majorBidi"/>
          <w:sz w:val="28"/>
          <w:szCs w:val="28"/>
          <w:lang w:bidi="ar-EG"/>
        </w:rPr>
        <w:t xml:space="preserve">ben </w:t>
      </w:r>
      <w:r w:rsidR="00BD59E6" w:rsidRPr="00AA12E2">
        <w:rPr>
          <w:rFonts w:asciiTheme="majorBidi" w:hAnsiTheme="majorBidi" w:cstheme="majorBidi"/>
          <w:sz w:val="28"/>
          <w:szCs w:val="28"/>
          <w:lang w:bidi="ar-EG"/>
        </w:rPr>
        <w:t xml:space="preserve">de </w:t>
      </w:r>
      <w:r w:rsidRPr="00AA12E2">
        <w:rPr>
          <w:rFonts w:asciiTheme="majorBidi" w:hAnsiTheme="majorBidi" w:cstheme="majorBidi"/>
          <w:sz w:val="28"/>
          <w:szCs w:val="28"/>
          <w:lang w:bidi="ar-EG"/>
        </w:rPr>
        <w:t xml:space="preserve">ihsanımı senden </w:t>
      </w:r>
      <w:r w:rsidR="00BD59E6" w:rsidRPr="00AA12E2">
        <w:rPr>
          <w:rFonts w:asciiTheme="majorBidi" w:hAnsiTheme="majorBidi" w:cstheme="majorBidi"/>
          <w:sz w:val="28"/>
          <w:szCs w:val="28"/>
          <w:lang w:bidi="ar-EG"/>
        </w:rPr>
        <w:t>esirgiyorum b</w:t>
      </w:r>
      <w:r w:rsidRPr="00AA12E2">
        <w:rPr>
          <w:rFonts w:asciiTheme="majorBidi" w:hAnsiTheme="majorBidi" w:cstheme="majorBidi"/>
          <w:sz w:val="28"/>
          <w:szCs w:val="28"/>
          <w:lang w:bidi="ar-EG"/>
        </w:rPr>
        <w:t>uyurur.</w:t>
      </w:r>
      <w:r w:rsidR="00F76F4E" w:rsidRPr="00AA12E2">
        <w:rPr>
          <w:rStyle w:val="DipnotBavurusu"/>
          <w:rFonts w:asciiTheme="majorBidi" w:hAnsiTheme="majorBidi" w:cstheme="majorBidi"/>
          <w:sz w:val="28"/>
          <w:szCs w:val="28"/>
          <w:lang w:bidi="ar-EG"/>
        </w:rPr>
        <w:footnoteReference w:id="370"/>
      </w:r>
    </w:p>
    <w:p w:rsidR="00AB3D32" w:rsidRPr="00AA12E2" w:rsidRDefault="00AB3D3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لَا يُكَلِّمُهُمُ اللهُ يَوْمَ الْقِيَامَةِ وَلَا يُزَكِّيهِمْ - قَالَ أَبُو مُعَاوِيَةَ: وَلَا يَنْظُرُ إِلَيْهِمْ - وَلَهُمْ عَذَابٌ أَلِيمٌ: شَيْخٌ زَانٍ، وَمَلِكٌ كَذَّابٌ، وَعَائِلٌ مُسْتَكْبِرٌ</w:t>
      </w:r>
      <w:r w:rsidR="00F951CD" w:rsidRPr="00AA12E2">
        <w:rPr>
          <w:rFonts w:ascii="Traditional Arabic" w:hAnsi="Traditional Arabic" w:cs="Traditional Arabic"/>
          <w:sz w:val="28"/>
          <w:szCs w:val="28"/>
          <w:lang w:bidi="ar-EG"/>
        </w:rPr>
        <w:t xml:space="preserve"> </w:t>
      </w:r>
    </w:p>
    <w:p w:rsidR="00095F42" w:rsidRPr="00AA12E2" w:rsidRDefault="00095F4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Üç sınıf insan vardır ki Yüce Allah kıyamet gününde bunlarla konuşmaz, onları temize çıkarmaz, onlara bakmaz ve onlar için acıklı bir azap vardır. Bu kişiler zina eden yaşlı, yalanc</w:t>
      </w:r>
      <w:r w:rsidR="00A70435" w:rsidRPr="00AA12E2">
        <w:rPr>
          <w:rFonts w:asciiTheme="majorBidi" w:hAnsiTheme="majorBidi" w:cstheme="majorBidi"/>
          <w:sz w:val="28"/>
          <w:szCs w:val="28"/>
          <w:lang w:bidi="ar-EG"/>
        </w:rPr>
        <w:t>ı hükümdar ve kibirli fakirdir.</w:t>
      </w:r>
      <w:r w:rsidRPr="00AA12E2">
        <w:rPr>
          <w:rStyle w:val="DipnotBavurusu"/>
          <w:rFonts w:asciiTheme="majorBidi" w:hAnsiTheme="majorBidi" w:cstheme="majorBidi"/>
          <w:sz w:val="28"/>
          <w:szCs w:val="28"/>
          <w:lang w:bidi="ar-EG"/>
        </w:rPr>
        <w:footnoteReference w:id="371"/>
      </w:r>
      <w:r w:rsidRPr="00AA12E2">
        <w:rPr>
          <w:rFonts w:asciiTheme="majorBidi" w:hAnsiTheme="majorBidi" w:cstheme="majorBidi"/>
          <w:sz w:val="28"/>
          <w:szCs w:val="28"/>
          <w:lang w:bidi="ar-EG"/>
        </w:rPr>
        <w:t xml:space="preserve"> </w:t>
      </w:r>
    </w:p>
    <w:p w:rsidR="007B4281" w:rsidRPr="00AA12E2" w:rsidRDefault="007B428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نْظُ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أَ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شْ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زَوْجِ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سْتَغْ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هُ</w:t>
      </w:r>
    </w:p>
    <w:p w:rsidR="007B4281" w:rsidRPr="00AA12E2" w:rsidRDefault="007B4281"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Allah Teâlâ, eşine ihtiyaç duyduğu halde eşinin yaptığı iyiliğe teşekkür etmeyen bir kadının yüzüne bakmaz.</w:t>
      </w:r>
      <w:r w:rsidRPr="00AA12E2">
        <w:rPr>
          <w:rStyle w:val="DipnotBavurusu"/>
          <w:rFonts w:asciiTheme="majorBidi" w:hAnsiTheme="majorBidi" w:cs="Times New Roman"/>
          <w:sz w:val="28"/>
          <w:szCs w:val="28"/>
          <w:lang w:bidi="ar-EG"/>
        </w:rPr>
        <w:footnoteReference w:id="372"/>
      </w:r>
      <w:r w:rsidRPr="00AA12E2">
        <w:rPr>
          <w:rFonts w:asciiTheme="majorBidi" w:hAnsiTheme="majorBidi" w:cs="Times New Roman"/>
          <w:sz w:val="28"/>
          <w:szCs w:val="28"/>
          <w:lang w:bidi="ar-EG"/>
        </w:rPr>
        <w:t xml:space="preserve"> </w:t>
      </w:r>
    </w:p>
    <w:p w:rsidR="007B4281" w:rsidRPr="00AA12E2" w:rsidRDefault="007B428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اَ يَنْظُرُ اللَّهُ إِلَى مَنْ جَرَّ ثَوْبَهُ خُيَلاَءَ</w:t>
      </w:r>
      <w:r w:rsidR="002C7CB7"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مَنْ جَرَّ ثَوْبَهُ خُيَلاَءَ لَمْ يَنْظُرِ اللَّهُ إِلَيْهِ يَوْمَ القِيَامَةِ</w:t>
      </w:r>
      <w:r w:rsidRPr="00AA12E2">
        <w:rPr>
          <w:rFonts w:ascii="Traditional Arabic" w:hAnsi="Traditional Arabic" w:cs="Traditional Arabic"/>
          <w:sz w:val="28"/>
          <w:szCs w:val="28"/>
          <w:lang w:bidi="ar-EG"/>
        </w:rPr>
        <w:t xml:space="preserve"> </w:t>
      </w:r>
    </w:p>
    <w:p w:rsidR="002C7CB7" w:rsidRPr="00AA12E2" w:rsidRDefault="002C7CB7" w:rsidP="002C7CB7">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Kim elbisesini kibirlenerek yerlerde sürürse Allah kıyamet günü o kimseye (rahmet nazarıyla) bakmaz.</w:t>
      </w:r>
      <w:r w:rsidRPr="00AA12E2">
        <w:rPr>
          <w:rStyle w:val="DipnotBavurusu"/>
          <w:rFonts w:asciiTheme="majorBidi" w:hAnsiTheme="majorBidi" w:cstheme="majorBidi"/>
          <w:sz w:val="28"/>
          <w:szCs w:val="28"/>
          <w:lang w:bidi="ar-EG"/>
        </w:rPr>
        <w:footnoteReference w:id="373"/>
      </w:r>
    </w:p>
    <w:p w:rsidR="00664017" w:rsidRPr="00AA12E2" w:rsidRDefault="00664017"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 لَا يَدْخُلُونَ الْجَنَّةَ، وَلَا يَنْظُرُ اللهُ إِلَيْهِمْ يَوْمَ الْقِيَامَةِ: الْعَاقُّ بِوَالِدَيْهِ، وَالْمَرْأَةُ الْمُتَرَجِّلَةُ الْمُتَشَبِّهَةُ بِالرِّجَالِ، وَالدَّيُّوثُ</w:t>
      </w:r>
      <w:r w:rsidR="0025765A" w:rsidRPr="00AA12E2">
        <w:rPr>
          <w:rFonts w:ascii="Traditional Arabic" w:hAnsi="Traditional Arabic" w:cs="Traditional Arabic"/>
          <w:sz w:val="28"/>
          <w:szCs w:val="28"/>
          <w:lang w:bidi="ar-EG"/>
        </w:rPr>
        <w:t>/</w:t>
      </w:r>
      <w:r w:rsidR="004A51D8"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lang w:bidi="ar-EG"/>
        </w:rPr>
        <w:t xml:space="preserve"> </w:t>
      </w:r>
      <w:r w:rsidR="00681A62" w:rsidRPr="00AA12E2">
        <w:rPr>
          <w:rFonts w:ascii="Traditional Arabic" w:hAnsi="Traditional Arabic" w:cs="Traditional Arabic"/>
          <w:sz w:val="28"/>
          <w:szCs w:val="28"/>
          <w:lang w:bidi="ar-EG"/>
        </w:rPr>
        <w:t xml:space="preserve"> </w:t>
      </w:r>
      <w:r w:rsidR="004A51D8" w:rsidRPr="00AA12E2">
        <w:rPr>
          <w:rFonts w:ascii="Traditional Arabic" w:hAnsi="Traditional Arabic" w:cs="Traditional Arabic"/>
          <w:sz w:val="28"/>
          <w:szCs w:val="28"/>
          <w:rtl/>
          <w:lang w:bidi="ar-EG"/>
        </w:rPr>
        <w:t>ثَلَاثَةٌ لَا يَنْظُرُ اللَّهُ إِلَيْهِمْ يَوْمَ الْقِيَامَةِ: الْعَاقُّ لِوَالِدَيْهِ، وَمُدْمِنُ الْخَمْرِ، وَالْمَنَّانُ بِمَا أَعْطَى</w:t>
      </w:r>
      <w:r w:rsidR="00DA0581" w:rsidRPr="00AA12E2">
        <w:rPr>
          <w:rFonts w:ascii="Traditional Arabic" w:hAnsi="Traditional Arabic" w:cs="Traditional Arabic"/>
          <w:sz w:val="28"/>
          <w:szCs w:val="28"/>
          <w:lang w:bidi="ar-EG"/>
        </w:rPr>
        <w:t xml:space="preserve"> </w:t>
      </w:r>
    </w:p>
    <w:p w:rsidR="006506B2" w:rsidRPr="00AA12E2" w:rsidRDefault="006506B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Üç sınıf insan cennete giremez ve Yüce Allah kıyamet günü onlara (rahmet nazarıyla) bakmaz. Bunlar: ana babasına isyan eden, erkeklere benzemeye çalışan kadın ve ailesinin ahlaksızlığını hoş gören deyyus.</w:t>
      </w:r>
      <w:r w:rsidRPr="00AA12E2">
        <w:rPr>
          <w:rStyle w:val="DipnotBavurusu"/>
          <w:rFonts w:asciiTheme="majorBidi" w:hAnsiTheme="majorBidi" w:cstheme="majorBidi"/>
          <w:sz w:val="28"/>
          <w:szCs w:val="28"/>
          <w:lang w:bidi="ar-EG"/>
        </w:rPr>
        <w:footnoteReference w:id="374"/>
      </w:r>
      <w:r w:rsidRPr="00AA12E2">
        <w:rPr>
          <w:rFonts w:asciiTheme="majorBidi" w:hAnsiTheme="majorBidi" w:cstheme="majorBidi"/>
          <w:sz w:val="28"/>
          <w:szCs w:val="28"/>
          <w:lang w:bidi="ar-EG"/>
        </w:rPr>
        <w:t xml:space="preserve"> Üç sınıf insan </w:t>
      </w:r>
      <w:r w:rsidRPr="00AA12E2">
        <w:rPr>
          <w:rFonts w:asciiTheme="majorBidi" w:hAnsiTheme="majorBidi" w:cstheme="majorBidi"/>
          <w:sz w:val="28"/>
          <w:szCs w:val="28"/>
          <w:lang w:bidi="ar-EG"/>
        </w:rPr>
        <w:lastRenderedPageBreak/>
        <w:t>vardır ki Yüce Allah kıyamet günü onlara (rahmet nazarıyla) bakmaz. Bunlar: ana babasına isyan eden, içki bağımlısı olan ve verdiğini başa kakan kişi.</w:t>
      </w:r>
      <w:r w:rsidR="0025765A" w:rsidRPr="00AA12E2">
        <w:rPr>
          <w:rStyle w:val="DipnotBavurusu"/>
          <w:rFonts w:asciiTheme="majorBidi" w:hAnsiTheme="majorBidi" w:cstheme="majorBidi"/>
          <w:sz w:val="28"/>
          <w:szCs w:val="28"/>
          <w:lang w:bidi="ar-EG"/>
        </w:rPr>
        <w:footnoteReference w:id="375"/>
      </w:r>
    </w:p>
    <w:p w:rsidR="007219B4" w:rsidRPr="00AA12E2" w:rsidRDefault="007219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رْبَعَةٌ يَبْغُضُهُمُ اللَّهُ عَزَّ وَجَلَّ: الْبَيَّاعُ الْحَلَّافُ، وَالْفَقِيرُ الْمُخْتَالُ، وَالشَّيْخُ الزَّانِي، وَالْإِمَامُ الْجَائِرُ</w:t>
      </w:r>
      <w:r w:rsidR="00F951CD" w:rsidRPr="00AA12E2">
        <w:rPr>
          <w:rFonts w:ascii="Traditional Arabic" w:hAnsi="Traditional Arabic" w:cs="Traditional Arabic"/>
          <w:sz w:val="28"/>
          <w:szCs w:val="28"/>
          <w:lang w:bidi="ar-EG"/>
        </w:rPr>
        <w:t xml:space="preserve"> </w:t>
      </w:r>
    </w:p>
    <w:p w:rsidR="00095F42" w:rsidRPr="00AA12E2" w:rsidRDefault="00095F42"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Yüce Allah dört kişiye </w:t>
      </w:r>
      <w:r w:rsidRPr="00AA12E2">
        <w:rPr>
          <w:rFonts w:asciiTheme="majorBidi" w:hAnsiTheme="majorBidi" w:cstheme="majorBidi"/>
          <w:b/>
          <w:bCs/>
          <w:sz w:val="28"/>
          <w:szCs w:val="28"/>
          <w:lang w:bidi="ar-EG"/>
        </w:rPr>
        <w:t>buğz eder</w:t>
      </w:r>
      <w:r w:rsidRPr="00AA12E2">
        <w:rPr>
          <w:rFonts w:asciiTheme="majorBidi" w:hAnsiTheme="majorBidi" w:cstheme="majorBidi"/>
          <w:sz w:val="28"/>
          <w:szCs w:val="28"/>
          <w:lang w:bidi="ar-EG"/>
        </w:rPr>
        <w:t>: Çok yemin eden satıcı, kibirli fakir, zina</w:t>
      </w:r>
      <w:r w:rsidR="007640EF" w:rsidRPr="00AA12E2">
        <w:rPr>
          <w:rFonts w:asciiTheme="majorBidi" w:hAnsiTheme="majorBidi" w:cstheme="majorBidi"/>
          <w:sz w:val="28"/>
          <w:szCs w:val="28"/>
          <w:lang w:bidi="ar-EG"/>
        </w:rPr>
        <w:t xml:space="preserve"> eden yaşlı, zulmeden yönetici.</w:t>
      </w:r>
      <w:r w:rsidRPr="00AA12E2">
        <w:rPr>
          <w:sz w:val="28"/>
          <w:szCs w:val="28"/>
          <w:vertAlign w:val="superscript"/>
        </w:rPr>
        <w:footnoteReference w:id="376"/>
      </w:r>
    </w:p>
    <w:p w:rsidR="00CC0ADC" w:rsidRPr="00AA12E2" w:rsidRDefault="00CC0ADC" w:rsidP="00D154F6">
      <w:pPr>
        <w:pStyle w:val="ListeParagraf"/>
        <w:numPr>
          <w:ilvl w:val="0"/>
          <w:numId w:val="2"/>
        </w:numPr>
        <w:autoSpaceDE w:val="0"/>
        <w:autoSpaceDN w:val="0"/>
        <w:bidi/>
        <w:adjustRightInd w:val="0"/>
        <w:spacing w:after="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ىْ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ثْقَ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يزَ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ؤْ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لُ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سَ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احِ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ذِىءَ</w:t>
      </w:r>
    </w:p>
    <w:p w:rsidR="00CC0ADC" w:rsidRPr="00AA12E2" w:rsidRDefault="00CC0ADC" w:rsidP="00D03BD4">
      <w:pPr>
        <w:autoSpaceDE w:val="0"/>
        <w:autoSpaceDN w:val="0"/>
        <w:adjustRightInd w:val="0"/>
        <w:spacing w:after="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ıyamet günü müminin mizanında güzel ahlâktan daha ağır bir şey yoktur. Muhakkak ki Allah söz ve fiilleri çirkin kimselerden </w:t>
      </w:r>
      <w:r w:rsidR="002E2F21" w:rsidRPr="00AA12E2">
        <w:rPr>
          <w:rFonts w:asciiTheme="majorBidi" w:hAnsiTheme="majorBidi" w:cstheme="majorBidi"/>
          <w:sz w:val="28"/>
          <w:szCs w:val="28"/>
          <w:lang w:bidi="ar-EG"/>
        </w:rPr>
        <w:t xml:space="preserve">(ahlaksız ve hayâsızlara) </w:t>
      </w:r>
      <w:r w:rsidRPr="00AA12E2">
        <w:rPr>
          <w:rFonts w:asciiTheme="majorBidi" w:hAnsiTheme="majorBidi" w:cstheme="majorBidi"/>
          <w:b/>
          <w:bCs/>
          <w:sz w:val="28"/>
          <w:szCs w:val="28"/>
          <w:lang w:bidi="ar-EG"/>
        </w:rPr>
        <w:t>nefret ede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377"/>
      </w:r>
      <w:r w:rsidRPr="00AA12E2">
        <w:rPr>
          <w:rFonts w:asciiTheme="majorBidi" w:hAnsiTheme="majorBidi" w:cstheme="majorBidi"/>
          <w:sz w:val="28"/>
          <w:szCs w:val="28"/>
          <w:lang w:bidi="ar-EG"/>
        </w:rPr>
        <w:t xml:space="preserve"> </w:t>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جَ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لَ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صِمُ</w:t>
      </w:r>
    </w:p>
    <w:p w:rsidR="007B1FB4" w:rsidRPr="00AA12E2" w:rsidRDefault="007B1FB4"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w:t>
      </w:r>
      <w:r w:rsidR="002C7CB7" w:rsidRPr="00AA12E2">
        <w:rPr>
          <w:rFonts w:asciiTheme="majorBidi" w:hAnsiTheme="majorBidi" w:cstheme="majorBidi"/>
          <w:sz w:val="28"/>
          <w:szCs w:val="28"/>
          <w:lang w:bidi="ar-EG"/>
        </w:rPr>
        <w:t>llah’</w:t>
      </w:r>
      <w:r w:rsidRPr="00AA12E2">
        <w:rPr>
          <w:rFonts w:asciiTheme="majorBidi" w:hAnsiTheme="majorBidi" w:cstheme="majorBidi"/>
          <w:sz w:val="28"/>
          <w:szCs w:val="28"/>
          <w:lang w:bidi="ar-EG"/>
        </w:rPr>
        <w:t xml:space="preserve">ın </w:t>
      </w:r>
      <w:r w:rsidRPr="00AA12E2">
        <w:rPr>
          <w:rFonts w:asciiTheme="majorBidi" w:hAnsiTheme="majorBidi" w:cstheme="majorBidi"/>
          <w:b/>
          <w:bCs/>
          <w:sz w:val="28"/>
          <w:szCs w:val="28"/>
          <w:lang w:bidi="ar-EG"/>
        </w:rPr>
        <w:t>en nefret ettiği</w:t>
      </w:r>
      <w:r w:rsidRPr="00AA12E2">
        <w:rPr>
          <w:rFonts w:asciiTheme="majorBidi" w:hAnsiTheme="majorBidi" w:cstheme="majorBidi"/>
          <w:sz w:val="28"/>
          <w:szCs w:val="28"/>
          <w:lang w:bidi="ar-EG"/>
        </w:rPr>
        <w:t xml:space="preserve"> insan, husumette sınır tanımayan ve alabildiğine kindar kimsedir. </w:t>
      </w:r>
      <w:r w:rsidRPr="00AA12E2">
        <w:rPr>
          <w:rStyle w:val="DipnotBavurusu"/>
          <w:rFonts w:asciiTheme="majorBidi" w:hAnsiTheme="majorBidi" w:cstheme="majorBidi"/>
          <w:sz w:val="28"/>
          <w:szCs w:val="28"/>
          <w:lang w:bidi="ar-EG"/>
        </w:rPr>
        <w:footnoteReference w:id="378"/>
      </w:r>
      <w:r w:rsidRPr="00AA12E2">
        <w:rPr>
          <w:rFonts w:asciiTheme="majorBidi" w:hAnsiTheme="majorBidi" w:cstheme="majorBidi"/>
          <w:sz w:val="28"/>
          <w:szCs w:val="28"/>
          <w:lang w:bidi="ar-EG"/>
        </w:rPr>
        <w:t xml:space="preserve"> </w:t>
      </w:r>
    </w:p>
    <w:p w:rsidR="007B1FB4" w:rsidRPr="00AA12E2" w:rsidRDefault="007B1FB4" w:rsidP="00D03BD4">
      <w:pPr>
        <w:spacing w:after="120" w:line="240" w:lineRule="auto"/>
        <w:jc w:val="both"/>
        <w:rPr>
          <w:rFonts w:asciiTheme="majorBidi" w:hAnsiTheme="majorBidi" w:cstheme="majorBidi"/>
          <w:sz w:val="28"/>
          <w:szCs w:val="28"/>
          <w:lang w:bidi="ar-EG"/>
        </w:rPr>
      </w:pP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أَبْغَ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لاَثَ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لْحِ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بْتَغٍ</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سْ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اهِلِ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طَّ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ئٍ</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هَرِي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مَهُ</w:t>
      </w:r>
    </w:p>
    <w:p w:rsidR="007B1FB4" w:rsidRPr="00AA12E2" w:rsidRDefault="007B1FB4"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 xml:space="preserve">Allah’ın en çok </w:t>
      </w:r>
      <w:r w:rsidRPr="00AA12E2">
        <w:rPr>
          <w:rFonts w:asciiTheme="majorBidi" w:hAnsiTheme="majorBidi" w:cs="Times New Roman"/>
          <w:b/>
          <w:bCs/>
          <w:sz w:val="28"/>
          <w:szCs w:val="28"/>
          <w:lang w:bidi="ar-EG"/>
        </w:rPr>
        <w:t>nefret ettiği</w:t>
      </w:r>
      <w:r w:rsidRPr="00AA12E2">
        <w:rPr>
          <w:rFonts w:asciiTheme="majorBidi" w:hAnsiTheme="majorBidi" w:cs="Times New Roman"/>
          <w:sz w:val="28"/>
          <w:szCs w:val="28"/>
          <w:lang w:bidi="ar-EG"/>
        </w:rPr>
        <w:t xml:space="preserve"> insanlar şu üç sınıftır: Harem bölgesi içinde zulüm eden, İslâm dininde câhiliye âdetleri arayışı içinde olan ve haksız yere başka birinin kanını dökmek isteyen.</w:t>
      </w:r>
      <w:r w:rsidRPr="00AA12E2">
        <w:rPr>
          <w:rStyle w:val="DipnotBavurusu"/>
          <w:rFonts w:asciiTheme="majorBidi" w:hAnsiTheme="majorBidi" w:cs="Times New Roman"/>
          <w:sz w:val="28"/>
          <w:szCs w:val="28"/>
          <w:lang w:bidi="ar-EG"/>
        </w:rPr>
        <w:footnoteReference w:id="379"/>
      </w:r>
      <w:r w:rsidRPr="00AA12E2">
        <w:rPr>
          <w:rFonts w:asciiTheme="majorBidi" w:hAnsiTheme="majorBidi" w:cs="Times New Roman"/>
          <w:sz w:val="28"/>
          <w:szCs w:val="28"/>
          <w:lang w:bidi="ar-EG"/>
        </w:rPr>
        <w:t xml:space="preserve"> </w:t>
      </w:r>
    </w:p>
    <w:p w:rsidR="007219B4" w:rsidRPr="00AA12E2" w:rsidRDefault="007219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مانِيَةٌ أبْغَضُ خَلِيقَةِ الله إِلَيْهِ يَوْمَ القِيامَةِ: السَّقَّارُونَ وهُمُ الكَذَّابُونَ والخَيَّالُونَ وهُمُ المُسْتَكْبِرُونَ والذِينَ يَكْنِزُونَ البَغْضاءَ لإِخْوانِهِمْ فِي صُدُورِهِمْ فإِذا لَقُوهُمْ تَخَلَّقُوا لَهُمْ والذِينَ إِذا دُعُوا إِلَى الله وَرَسُولِهِ كانُوا بِطاءً وَإِذا دُعُوا إِلَى الشيْطانِ وأمْرِهِ كانُوا سِراعاً والذِينَ لَا يُشْرِفُ لَهُمْ طَمَعٌ مِنَ الدُّنْيا إِلاَّ اسْتَحْلُّوهُ بأيْمانِهِمْ وإنْ لم يكن لهم ذلك بحق والمشاءون بالنَّمِيمَةِ والمُفَرِّقُونَ بَيْنَ الأَحِبَّةِ والباغُونَ البُرَآءَ الدَّحَضَةَ أولَئِكَ يَقْذَرُهُمُ الرَّحْمَنُ عَزَّ وَجَلَّ</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أَبُو الشَّيْخ في التوبيخ ابْن عَسَاكِر)</w:t>
      </w:r>
      <w:r w:rsidR="006871A7" w:rsidRPr="00AA12E2">
        <w:rPr>
          <w:rFonts w:ascii="Traditional Arabic" w:hAnsi="Traditional Arabic" w:cs="Traditional Arabic"/>
          <w:sz w:val="28"/>
          <w:szCs w:val="28"/>
          <w:lang w:bidi="ar-EG"/>
        </w:rPr>
        <w:t xml:space="preserve"> </w:t>
      </w:r>
    </w:p>
    <w:p w:rsidR="00095F42" w:rsidRPr="00AA12E2" w:rsidRDefault="00095F42"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Sekiz sınıf insan kıyamet gününde Yüce Allah’ın en sevmediği insanlardır. Bu insanlar şunlardır: Yalancılar, kibirliler, kardeşlerine kin besleyip de onların yüzlerine iyi görünenler, Allah ve Rasulü’ne çağrıldıklarında ağır davranan, şeytanın işlerine çağrıldıklarında hızlı davrananlar, dünyevî herhangi bir konuda hırsa kapılıp hakları olmasa da yeminleriyle o şeyi kendilerine helal sayanlar, laf taşıyanlar, sevenlerin arasını ayıranlar, masum insanların ayaklarının kaymasını isteyenler. İşte Rahman (olan All</w:t>
      </w:r>
      <w:r w:rsidR="006871A7" w:rsidRPr="00AA12E2">
        <w:rPr>
          <w:rFonts w:asciiTheme="majorBidi" w:hAnsiTheme="majorBidi" w:cstheme="majorBidi"/>
          <w:sz w:val="28"/>
          <w:szCs w:val="28"/>
          <w:lang w:bidi="ar-EG"/>
        </w:rPr>
        <w:t>ah) bu insanlardan nefret eder.</w:t>
      </w:r>
      <w:r w:rsidRPr="00AA12E2">
        <w:rPr>
          <w:rStyle w:val="DipnotBavurusu"/>
          <w:rFonts w:asciiTheme="majorBidi" w:hAnsiTheme="majorBidi" w:cstheme="majorBidi"/>
          <w:sz w:val="28"/>
          <w:szCs w:val="28"/>
          <w:lang w:bidi="ar-EG"/>
        </w:rPr>
        <w:footnoteReference w:id="380"/>
      </w:r>
    </w:p>
    <w:p w:rsidR="007640EF" w:rsidRPr="00AA12E2" w:rsidRDefault="00A1602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حَلَفَ عَلَى يَمِينٍ يَقْتَطِعُ بِهَا مَالَ امْرِئٍ مُسْلِمٍ، هُوَ عَلَيْهَا فَاجِرٌ، لَقِيَ اللَّهَ وَهُوَ عَلَيْهِ غَضْبَانُ</w:t>
      </w:r>
    </w:p>
    <w:p w:rsidR="00A16026" w:rsidRPr="00AA12E2" w:rsidRDefault="007640E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Kim bir Müslümanın malını elde etmek için günahkâr bir şekilde (yalan yere) yemin ederse, Yüce Allah ona gazap etmiş bir halde Allah’a kavuşur.</w:t>
      </w:r>
      <w:r w:rsidRPr="00AA12E2">
        <w:rPr>
          <w:rStyle w:val="DipnotBavurusu"/>
          <w:rFonts w:asciiTheme="majorBidi" w:hAnsiTheme="majorBidi" w:cstheme="majorBidi"/>
          <w:sz w:val="28"/>
          <w:szCs w:val="28"/>
          <w:lang w:bidi="ar-EG"/>
        </w:rPr>
        <w:footnoteReference w:id="381"/>
      </w:r>
    </w:p>
    <w:p w:rsidR="00416952" w:rsidRPr="00AA12E2" w:rsidRDefault="0041695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تَعَظَّمَ فِي نَفْسِهِ، أَوِ اخْتَالَ فِي مِشْيَتِهِ لَقِيَ اللهَ وَهُوَ عَلَيْهِ غَضْبَانُ</w:t>
      </w:r>
      <w:r w:rsidR="000F4899" w:rsidRPr="00AA12E2">
        <w:rPr>
          <w:rFonts w:ascii="Traditional Arabic" w:hAnsi="Traditional Arabic" w:cs="Traditional Arabic"/>
          <w:sz w:val="28"/>
          <w:szCs w:val="28"/>
          <w:lang w:bidi="ar-EG"/>
        </w:rPr>
        <w:t xml:space="preserve"> </w:t>
      </w:r>
    </w:p>
    <w:p w:rsidR="00983825" w:rsidRPr="00AA12E2" w:rsidRDefault="00983825"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Kim kendini büyük görür veya yürüyüşünde kibirlenirse Yüce Allah ona </w:t>
      </w:r>
      <w:r w:rsidRPr="00AA12E2">
        <w:rPr>
          <w:rFonts w:asciiTheme="majorBidi" w:hAnsiTheme="majorBidi" w:cstheme="majorBidi"/>
          <w:b/>
          <w:bCs/>
          <w:sz w:val="28"/>
          <w:szCs w:val="28"/>
          <w:lang w:bidi="ar-EG"/>
        </w:rPr>
        <w:t>gazap etmiş</w:t>
      </w:r>
      <w:r w:rsidR="007640EF" w:rsidRPr="00AA12E2">
        <w:rPr>
          <w:rFonts w:asciiTheme="majorBidi" w:hAnsiTheme="majorBidi" w:cstheme="majorBidi"/>
          <w:sz w:val="28"/>
          <w:szCs w:val="28"/>
          <w:lang w:bidi="ar-EG"/>
        </w:rPr>
        <w:t xml:space="preserve"> bir halde Allah’a kavuşur.</w:t>
      </w:r>
      <w:r w:rsidRPr="00AA12E2">
        <w:rPr>
          <w:rStyle w:val="DipnotBavurusu"/>
          <w:rFonts w:asciiTheme="majorBidi" w:hAnsiTheme="majorBidi" w:cstheme="majorBidi"/>
          <w:sz w:val="28"/>
          <w:szCs w:val="28"/>
          <w:lang w:bidi="ar-EG"/>
        </w:rPr>
        <w:footnoteReference w:id="382"/>
      </w:r>
    </w:p>
    <w:p w:rsidR="0073712E" w:rsidRPr="00AA12E2" w:rsidRDefault="0073712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لَا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فَاخِ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كَاثِ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رَائِ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قِ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ضْبَانُ</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لَا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عْفَافً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أَلَةِ</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سَعْ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يَالِهِ</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تَعَطُّفً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قِ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وَجْهُ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لْقَ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دْرِ</w:t>
      </w:r>
    </w:p>
    <w:p w:rsidR="0073712E" w:rsidRPr="00AA12E2" w:rsidRDefault="0073712E" w:rsidP="002C7CB7">
      <w:pPr>
        <w:spacing w:after="120" w:line="240" w:lineRule="auto"/>
        <w:jc w:val="both"/>
        <w:rPr>
          <w:rFonts w:ascii="Times New Roman" w:hAnsi="Times New Roman" w:cs="Times New Roman"/>
          <w:sz w:val="28"/>
          <w:szCs w:val="28"/>
          <w:lang w:bidi="ar-EG"/>
        </w:rPr>
      </w:pPr>
      <w:r w:rsidRPr="00AA12E2">
        <w:rPr>
          <w:rFonts w:asciiTheme="majorBidi" w:hAnsiTheme="majorBidi" w:cstheme="majorBidi"/>
          <w:sz w:val="28"/>
          <w:szCs w:val="28"/>
          <w:lang w:bidi="ar-EG"/>
        </w:rPr>
        <w:t xml:space="preserve">Kim dünya malını helalinden de olsa övünmek, malını çoğaltmak, gösteriş yapmak için toplarsa, Yüce Allah ona </w:t>
      </w:r>
      <w:r w:rsidRPr="00AA12E2">
        <w:rPr>
          <w:rFonts w:asciiTheme="majorBidi" w:hAnsiTheme="majorBidi" w:cstheme="majorBidi"/>
          <w:b/>
          <w:bCs/>
          <w:sz w:val="28"/>
          <w:szCs w:val="28"/>
          <w:lang w:bidi="ar-EG"/>
        </w:rPr>
        <w:t>gazap etmiş</w:t>
      </w:r>
      <w:r w:rsidRPr="00AA12E2">
        <w:rPr>
          <w:rFonts w:asciiTheme="majorBidi" w:hAnsiTheme="majorBidi" w:cstheme="majorBidi"/>
          <w:sz w:val="28"/>
          <w:szCs w:val="28"/>
          <w:lang w:bidi="ar-EG"/>
        </w:rPr>
        <w:t xml:space="preserve"> bir halde Allah’a kavuşur. Kim de dünya malını helalinden ve kimseye dilenmemek, ailesinin geçimini sağlamak, komşusuna iyilik yapmak için toplarsa kıyamet gününde yüzü dolunay gibi (parlak) olduğu halde Yüce Allah’a kavuşur.</w:t>
      </w:r>
      <w:r w:rsidRPr="00AA12E2">
        <w:rPr>
          <w:rStyle w:val="DipnotBavurusu"/>
          <w:rFonts w:asciiTheme="majorBidi" w:hAnsiTheme="majorBidi" w:cstheme="majorBidi"/>
          <w:sz w:val="28"/>
          <w:szCs w:val="28"/>
          <w:lang w:bidi="ar-EG"/>
        </w:rPr>
        <w:footnoteReference w:id="383"/>
      </w:r>
      <w:r w:rsidR="000C7177" w:rsidRPr="00AA12E2">
        <w:rPr>
          <w:rFonts w:asciiTheme="majorBidi" w:hAnsiTheme="majorBidi" w:cstheme="majorBidi"/>
          <w:sz w:val="28"/>
          <w:szCs w:val="28"/>
          <w:lang w:bidi="ar-EG"/>
        </w:rPr>
        <w:t xml:space="preserve"> </w:t>
      </w:r>
    </w:p>
    <w:p w:rsidR="007B1FB4" w:rsidRPr="00AA12E2" w:rsidRDefault="007B1FB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صُو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ظُ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ضَ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p>
    <w:p w:rsidR="007B1FB4" w:rsidRPr="00AA12E2" w:rsidRDefault="007B1FB4"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Bir davada zulme yardımcı olan kimse, kuşkusuz Al</w:t>
      </w:r>
      <w:r w:rsidR="002C7CB7" w:rsidRPr="00AA12E2">
        <w:rPr>
          <w:rFonts w:asciiTheme="majorBidi" w:hAnsiTheme="majorBidi" w:cs="Times New Roman"/>
          <w:sz w:val="28"/>
          <w:szCs w:val="28"/>
          <w:lang w:bidi="ar-EG"/>
        </w:rPr>
        <w:t>lah’</w:t>
      </w:r>
      <w:r w:rsidRPr="00AA12E2">
        <w:rPr>
          <w:rFonts w:asciiTheme="majorBidi" w:hAnsiTheme="majorBidi" w:cs="Times New Roman"/>
          <w:sz w:val="28"/>
          <w:szCs w:val="28"/>
          <w:lang w:bidi="ar-EG"/>
        </w:rPr>
        <w:t xml:space="preserve">ın </w:t>
      </w:r>
      <w:r w:rsidRPr="00AA12E2">
        <w:rPr>
          <w:rFonts w:asciiTheme="majorBidi" w:hAnsiTheme="majorBidi" w:cs="Times New Roman"/>
          <w:b/>
          <w:bCs/>
          <w:sz w:val="28"/>
          <w:szCs w:val="28"/>
          <w:lang w:bidi="ar-EG"/>
        </w:rPr>
        <w:t>gazabına</w:t>
      </w:r>
      <w:r w:rsidRPr="00AA12E2">
        <w:rPr>
          <w:rFonts w:asciiTheme="majorBidi" w:hAnsiTheme="majorBidi" w:cs="Times New Roman"/>
          <w:sz w:val="28"/>
          <w:szCs w:val="28"/>
          <w:lang w:bidi="ar-EG"/>
        </w:rPr>
        <w:t xml:space="preserve"> uğrar.</w:t>
      </w:r>
      <w:r w:rsidRPr="00AA12E2">
        <w:rPr>
          <w:rStyle w:val="DipnotBavurusu"/>
          <w:rFonts w:asciiTheme="majorBidi" w:hAnsiTheme="majorBidi" w:cs="Times New Roman"/>
          <w:sz w:val="28"/>
          <w:szCs w:val="28"/>
          <w:lang w:bidi="ar-EG"/>
        </w:rPr>
        <w:footnoteReference w:id="384"/>
      </w:r>
      <w:r w:rsidRPr="00AA12E2">
        <w:rPr>
          <w:rFonts w:asciiTheme="majorBidi" w:hAnsiTheme="majorBidi" w:cs="Times New Roman"/>
          <w:sz w:val="28"/>
          <w:szCs w:val="28"/>
          <w:lang w:bidi="ar-EG"/>
        </w:rPr>
        <w:t xml:space="preserve"> </w:t>
      </w:r>
    </w:p>
    <w:p w:rsidR="00202696" w:rsidRPr="00AA12E2" w:rsidRDefault="002A463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بَايَعْ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عِي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خَذْ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ذْنَ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قَ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رَضِي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زَّرْ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رَكْ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هَ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لَّ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نْزِعُ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رْجِعُ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ينِكُمْ</w:t>
      </w:r>
    </w:p>
    <w:p w:rsidR="002A4633" w:rsidRPr="00AA12E2" w:rsidRDefault="002A4633" w:rsidP="002C7CB7">
      <w:pPr>
        <w:spacing w:after="120" w:line="240" w:lineRule="auto"/>
        <w:jc w:val="both"/>
        <w:rPr>
          <w:rFonts w:asciiTheme="majorBidi" w:hAnsiTheme="majorBidi" w:cs="Times New Roman"/>
          <w:sz w:val="28"/>
          <w:szCs w:val="28"/>
          <w:lang w:bidi="ar-EG"/>
        </w:rPr>
      </w:pPr>
      <w:r w:rsidRPr="00AA12E2">
        <w:rPr>
          <w:rFonts w:asciiTheme="majorBidi" w:hAnsiTheme="majorBidi" w:cs="Times New Roman"/>
          <w:sz w:val="28"/>
          <w:szCs w:val="28"/>
          <w:lang w:bidi="ar-EG"/>
        </w:rPr>
        <w:t xml:space="preserve">Iyne </w:t>
      </w:r>
      <w:r w:rsidR="00F208B2" w:rsidRPr="00AA12E2">
        <w:rPr>
          <w:rFonts w:asciiTheme="majorBidi" w:hAnsiTheme="majorBidi" w:cs="Times New Roman"/>
          <w:sz w:val="28"/>
          <w:szCs w:val="28"/>
          <w:lang w:bidi="ar-EG"/>
        </w:rPr>
        <w:t xml:space="preserve">(dolaylı yolla yapılan faizli işlem) </w:t>
      </w:r>
      <w:r w:rsidRPr="00AA12E2">
        <w:rPr>
          <w:rFonts w:asciiTheme="majorBidi" w:hAnsiTheme="majorBidi" w:cs="Times New Roman"/>
          <w:sz w:val="28"/>
          <w:szCs w:val="28"/>
          <w:lang w:bidi="ar-EG"/>
        </w:rPr>
        <w:t>yoluyla alışveriş yaptığın</w:t>
      </w:r>
      <w:r w:rsidR="00BD79F8" w:rsidRPr="00AA12E2">
        <w:rPr>
          <w:rFonts w:asciiTheme="majorBidi" w:hAnsiTheme="majorBidi" w:cs="Times New Roman"/>
          <w:sz w:val="28"/>
          <w:szCs w:val="28"/>
          <w:lang w:bidi="ar-EG"/>
        </w:rPr>
        <w:t>ız, öküzlerin kuyruğuna yapıştı</w:t>
      </w:r>
      <w:r w:rsidRPr="00AA12E2">
        <w:rPr>
          <w:rFonts w:asciiTheme="majorBidi" w:hAnsiTheme="majorBidi" w:cs="Times New Roman"/>
          <w:sz w:val="28"/>
          <w:szCs w:val="28"/>
          <w:lang w:bidi="ar-EG"/>
        </w:rPr>
        <w:t>ğınız, tarımı seçtiğiniz ve cihadı terk</w:t>
      </w:r>
      <w:r w:rsidR="00BD79F8" w:rsidRPr="00AA12E2">
        <w:rPr>
          <w:rFonts w:asciiTheme="majorBidi" w:hAnsiTheme="majorBidi" w:cs="Times New Roman"/>
          <w:sz w:val="28"/>
          <w:szCs w:val="28"/>
          <w:lang w:bidi="ar-EG"/>
        </w:rPr>
        <w:t xml:space="preserve"> </w:t>
      </w:r>
      <w:r w:rsidRPr="00AA12E2">
        <w:rPr>
          <w:rFonts w:asciiTheme="majorBidi" w:hAnsiTheme="majorBidi" w:cs="Times New Roman"/>
          <w:sz w:val="28"/>
          <w:szCs w:val="28"/>
          <w:lang w:bidi="ar-EG"/>
        </w:rPr>
        <w:t xml:space="preserve">ettiğiniz zaman </w:t>
      </w:r>
      <w:r w:rsidR="005A39A4" w:rsidRPr="00AA12E2">
        <w:rPr>
          <w:rFonts w:asciiTheme="majorBidi" w:hAnsiTheme="majorBidi" w:cs="Times New Roman"/>
          <w:sz w:val="28"/>
          <w:szCs w:val="28"/>
          <w:lang w:bidi="ar-EG"/>
        </w:rPr>
        <w:t>Yüce Allah sizi</w:t>
      </w:r>
      <w:r w:rsidRPr="00AA12E2">
        <w:rPr>
          <w:rFonts w:asciiTheme="majorBidi" w:hAnsiTheme="majorBidi" w:cs="Times New Roman"/>
          <w:sz w:val="28"/>
          <w:szCs w:val="28"/>
          <w:lang w:bidi="ar-EG"/>
        </w:rPr>
        <w:t xml:space="preserve"> öyle bir zillet</w:t>
      </w:r>
      <w:r w:rsidR="005A39A4" w:rsidRPr="00AA12E2">
        <w:rPr>
          <w:rFonts w:asciiTheme="majorBidi" w:hAnsiTheme="majorBidi" w:cs="Times New Roman"/>
          <w:sz w:val="28"/>
          <w:szCs w:val="28"/>
          <w:lang w:bidi="ar-EG"/>
        </w:rPr>
        <w:t>e</w:t>
      </w:r>
      <w:r w:rsidRPr="00AA12E2">
        <w:rPr>
          <w:rFonts w:asciiTheme="majorBidi" w:hAnsiTheme="majorBidi" w:cs="Times New Roman"/>
          <w:sz w:val="28"/>
          <w:szCs w:val="28"/>
          <w:lang w:bidi="ar-EG"/>
        </w:rPr>
        <w:t xml:space="preserve"> </w:t>
      </w:r>
      <w:r w:rsidR="005A39A4" w:rsidRPr="00AA12E2">
        <w:rPr>
          <w:rFonts w:asciiTheme="majorBidi" w:hAnsiTheme="majorBidi" w:cs="Times New Roman"/>
          <w:sz w:val="28"/>
          <w:szCs w:val="28"/>
          <w:lang w:bidi="ar-EG"/>
        </w:rPr>
        <w:t xml:space="preserve">düşürür </w:t>
      </w:r>
      <w:r w:rsidRPr="00AA12E2">
        <w:rPr>
          <w:rFonts w:asciiTheme="majorBidi" w:hAnsiTheme="majorBidi" w:cs="Times New Roman"/>
          <w:sz w:val="28"/>
          <w:szCs w:val="28"/>
          <w:lang w:bidi="ar-EG"/>
        </w:rPr>
        <w:t>ki dininize dönünceye kadar ondan kurtulamazsınız.</w:t>
      </w:r>
      <w:r w:rsidRPr="00AA12E2">
        <w:rPr>
          <w:rStyle w:val="DipnotBavurusu"/>
          <w:rFonts w:asciiTheme="majorBidi" w:hAnsiTheme="majorBidi" w:cs="Times New Roman"/>
          <w:sz w:val="28"/>
          <w:szCs w:val="28"/>
          <w:lang w:bidi="ar-EG"/>
        </w:rPr>
        <w:footnoteReference w:id="385"/>
      </w:r>
      <w:r w:rsidRPr="00AA12E2">
        <w:rPr>
          <w:rFonts w:asciiTheme="majorBidi" w:hAnsiTheme="majorBidi" w:cs="Times New Roman"/>
          <w:sz w:val="28"/>
          <w:szCs w:val="28"/>
          <w:lang w:bidi="ar-EG"/>
        </w:rPr>
        <w:t xml:space="preserve"> </w:t>
      </w:r>
    </w:p>
    <w:p w:rsidR="00385188" w:rsidRPr="00AA12E2" w:rsidRDefault="00385188" w:rsidP="002C7CB7">
      <w:pPr>
        <w:pStyle w:val="Balk1"/>
        <w:rPr>
          <w:lang w:bidi="ar-EG"/>
        </w:rPr>
      </w:pPr>
      <w:r w:rsidRPr="00AA12E2">
        <w:rPr>
          <w:lang w:bidi="ar-EG"/>
        </w:rPr>
        <w:t xml:space="preserve">Allah </w:t>
      </w:r>
      <w:r w:rsidR="00CF7696" w:rsidRPr="00AA12E2">
        <w:rPr>
          <w:lang w:bidi="ar-EG"/>
        </w:rPr>
        <w:t>Teâla ve Ra</w:t>
      </w:r>
      <w:r w:rsidRPr="00AA12E2">
        <w:rPr>
          <w:lang w:bidi="ar-EG"/>
        </w:rPr>
        <w:t xml:space="preserve">sulullah </w:t>
      </w:r>
      <w:r w:rsidR="00CF7696" w:rsidRPr="00AA12E2">
        <w:rPr>
          <w:lang w:bidi="ar-EG"/>
        </w:rPr>
        <w:t xml:space="preserve">(sav) </w:t>
      </w:r>
      <w:r w:rsidRPr="00AA12E2">
        <w:t>tarafından</w:t>
      </w:r>
      <w:r w:rsidR="002C7CB7" w:rsidRPr="00AA12E2">
        <w:rPr>
          <w:lang w:bidi="ar-EG"/>
        </w:rPr>
        <w:t xml:space="preserve"> Lanet</w:t>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النَّبِيَّ صَلَّى اللهُ عَلَيْهِ وَسَلَّمَ مَرَّ عَلَيْهِ حِمَارٌ قَدْ وُسِمَ فِي وَجْهِهِ فَقَالَ: «لَعَنَ اللهُ الَّذِي وَسَمَهُ»</w:t>
      </w:r>
      <w:r w:rsidRPr="00AA12E2">
        <w:rPr>
          <w:rFonts w:ascii="Traditional Arabic" w:hAnsi="Traditional Arabic" w:cs="Traditional Arabic"/>
          <w:sz w:val="28"/>
          <w:szCs w:val="28"/>
          <w:lang w:bidi="ar-EG"/>
        </w:rPr>
        <w:t xml:space="preserve"> </w:t>
      </w:r>
    </w:p>
    <w:p w:rsidR="003A3E1F" w:rsidRPr="00AA12E2" w:rsidRDefault="003A3E1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 Rasulü (sav) yüzüne damga vurulmuş bir eşeğin yanından geçti. (Eşeğin bu acıklı halini görünce) şöyle buyurdu: “Allah bu hayvanı (merhametten yoksun bir şekilde) böyle (yüzüne) damgalayana lanet etsin.”</w:t>
      </w:r>
      <w:r w:rsidRPr="00AA12E2">
        <w:rPr>
          <w:rStyle w:val="DipnotBavurusu"/>
          <w:rFonts w:asciiTheme="majorBidi" w:hAnsiTheme="majorBidi" w:cstheme="majorBidi"/>
          <w:sz w:val="28"/>
          <w:szCs w:val="28"/>
          <w:lang w:bidi="ar-EG"/>
        </w:rPr>
        <w:footnoteReference w:id="386"/>
      </w:r>
      <w:r w:rsidR="00D202F5" w:rsidRPr="00AA12E2">
        <w:rPr>
          <w:rFonts w:asciiTheme="majorBidi" w:hAnsiTheme="majorBidi" w:cstheme="majorBidi"/>
          <w:sz w:val="28"/>
          <w:szCs w:val="28"/>
          <w:lang w:bidi="ar-EG"/>
        </w:rPr>
        <w:t xml:space="preserve"> </w:t>
      </w:r>
    </w:p>
    <w:p w:rsidR="00A02843"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اللَّهُ السَّارِقَ، يَسْرِقُ البَيْضَةَ فَتُقْطَعُ يَدُهُ، وَيَسْرِقُ الحَبْلَ فَتُقْطَعُ يَدُهُ» قَالَ الأَعْمَشُ: «كَانُوا يَرَوْنَ أَنَّهُ بَيْضُ الحَدِيدِ، وَالحَبْلُ كَانُوا يَرَوْنَ أَنَّهُ مِنْهَا مَا يَسْوَى دَرَاهِمَ»</w:t>
      </w:r>
    </w:p>
    <w:p w:rsidR="00971239" w:rsidRPr="00AA12E2" w:rsidRDefault="00A02843"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Yüce Allah hırsıza lanet etsin.</w:t>
      </w:r>
      <w:r w:rsidRPr="00AA12E2">
        <w:rPr>
          <w:rStyle w:val="DipnotBavurusu"/>
          <w:rFonts w:asciiTheme="majorBidi" w:hAnsiTheme="majorBidi" w:cstheme="majorBidi"/>
          <w:sz w:val="28"/>
          <w:szCs w:val="28"/>
          <w:lang w:bidi="ar-EG"/>
        </w:rPr>
        <w:footnoteReference w:id="387"/>
      </w:r>
      <w:r w:rsidRPr="00AA12E2">
        <w:rPr>
          <w:rFonts w:asciiTheme="majorBidi" w:hAnsiTheme="majorBidi" w:cstheme="majorBidi"/>
          <w:sz w:val="28"/>
          <w:szCs w:val="28"/>
          <w:lang w:bidi="ar-EG"/>
        </w:rPr>
        <w:t xml:space="preserve">  </w:t>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لَعَنَ اللَّهُ الوَاصِلَةَ وَالمَوْصُولَةَ</w:t>
      </w:r>
      <w:r w:rsidRPr="00AA12E2">
        <w:rPr>
          <w:rFonts w:ascii="Traditional Arabic" w:hAnsi="Traditional Arabic" w:cs="Traditional Arabic"/>
          <w:sz w:val="28"/>
          <w:szCs w:val="28"/>
          <w:lang w:bidi="ar-EG"/>
        </w:rPr>
        <w:t xml:space="preserve"> </w:t>
      </w:r>
    </w:p>
    <w:p w:rsidR="005F1809" w:rsidRPr="00AA12E2" w:rsidRDefault="005F180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Yüce Allah saç ekleyene ve ekletene lanet etmiştir.</w:t>
      </w:r>
      <w:r w:rsidRPr="00AA12E2">
        <w:rPr>
          <w:rStyle w:val="DipnotBavurusu"/>
          <w:rFonts w:asciiTheme="majorBidi" w:hAnsiTheme="majorBidi" w:cstheme="majorBidi"/>
          <w:sz w:val="28"/>
          <w:szCs w:val="28"/>
          <w:lang w:bidi="ar-EG"/>
        </w:rPr>
        <w:footnoteReference w:id="388"/>
      </w:r>
    </w:p>
    <w:p w:rsidR="00DE25BE"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لَعَنَ اللهُ مَنْ لَعَنَ وَالِدَهُ، </w:t>
      </w:r>
      <w:r w:rsidR="00DE25BE"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وَلَعَنَ اللهُ مَنْ غَيَّرَ مَنَارَ الْأَرْضِ</w:t>
      </w:r>
    </w:p>
    <w:p w:rsidR="00971239" w:rsidRPr="00AA12E2" w:rsidRDefault="00DE25BE"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Yüce </w:t>
      </w:r>
      <w:proofErr w:type="gramStart"/>
      <w:r w:rsidRPr="00AA12E2">
        <w:rPr>
          <w:rFonts w:asciiTheme="majorBidi" w:hAnsiTheme="majorBidi" w:cstheme="majorBidi"/>
          <w:sz w:val="28"/>
          <w:szCs w:val="28"/>
          <w:lang w:bidi="ar-EG"/>
        </w:rPr>
        <w:t>Allah …</w:t>
      </w:r>
      <w:proofErr w:type="gramEnd"/>
      <w:r w:rsidRPr="00AA12E2">
        <w:rPr>
          <w:rFonts w:asciiTheme="majorBidi" w:hAnsiTheme="majorBidi" w:cstheme="majorBidi"/>
          <w:sz w:val="28"/>
          <w:szCs w:val="28"/>
          <w:lang w:bidi="ar-EG"/>
        </w:rPr>
        <w:t xml:space="preserve"> </w:t>
      </w:r>
      <w:proofErr w:type="gramStart"/>
      <w:r w:rsidRPr="00AA12E2">
        <w:rPr>
          <w:rFonts w:asciiTheme="majorBidi" w:hAnsiTheme="majorBidi" w:cstheme="majorBidi"/>
          <w:sz w:val="28"/>
          <w:szCs w:val="28"/>
          <w:lang w:bidi="ar-EG"/>
        </w:rPr>
        <w:t>bir</w:t>
      </w:r>
      <w:proofErr w:type="gramEnd"/>
      <w:r w:rsidRPr="00AA12E2">
        <w:rPr>
          <w:rFonts w:asciiTheme="majorBidi" w:hAnsiTheme="majorBidi" w:cstheme="majorBidi"/>
          <w:sz w:val="28"/>
          <w:szCs w:val="28"/>
          <w:lang w:bidi="ar-EG"/>
        </w:rPr>
        <w:t xml:space="preserve"> arazinin sınırlarını değiştiren lanet etsin.</w:t>
      </w:r>
      <w:r w:rsidRPr="00AA12E2">
        <w:rPr>
          <w:rStyle w:val="DipnotBavurusu"/>
          <w:rFonts w:asciiTheme="majorBidi" w:hAnsiTheme="majorBidi" w:cstheme="majorBidi"/>
          <w:sz w:val="28"/>
          <w:szCs w:val="28"/>
          <w:lang w:bidi="ar-EG"/>
        </w:rPr>
        <w:footnoteReference w:id="389"/>
      </w:r>
      <w:r w:rsidR="00971239" w:rsidRPr="00AA12E2">
        <w:rPr>
          <w:rFonts w:ascii="Traditional Arabic" w:hAnsi="Traditional Arabic" w:cs="Traditional Arabic"/>
          <w:sz w:val="28"/>
          <w:szCs w:val="28"/>
          <w:lang w:bidi="ar-EG"/>
        </w:rPr>
        <w:t xml:space="preserve"> </w:t>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عَنْ عَبْدِ اللَّهِ رَضِيَ اللَّهُ عَنْهُ: «لَعَنَ اللَّهُ الوَاشِمَاتِ وَالمُسْتَوْشِمَاتِ، وَالمُتَنَمِّصَاتِ، وَالمُتَفَلِّجَاتِ لِلْحُسْنِ، المُغَيِّرَاتِ خَلْقَ اللَّهِ» مَا لِي لاَ أَلْعَنُ مَنْ لَعَنَ رَسُولُ اللَّهِ صَلَّى اللهُ عَلَيْهِ وَسَلَّمَ، وَهُوَ فِي كِتَابِ اللَّهِ</w:t>
      </w:r>
      <w:r w:rsidRPr="00AA12E2">
        <w:rPr>
          <w:rFonts w:ascii="Traditional Arabic" w:hAnsi="Traditional Arabic" w:cs="Traditional Arabic"/>
          <w:sz w:val="28"/>
          <w:szCs w:val="28"/>
          <w:lang w:bidi="ar-EG"/>
        </w:rPr>
        <w:t xml:space="preserve"> </w:t>
      </w:r>
    </w:p>
    <w:p w:rsidR="002C7B7A" w:rsidRPr="00AA12E2" w:rsidRDefault="002C7B7A"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Abdullah b. Mesud: “Allah dövme yapan ve yaptırana, kaşlarını inceltene, dişlerini seyreltene, Allah’ın yaratılışını (bu yollarla) değiştirenlere lanet etmiştir.”</w:t>
      </w:r>
      <w:r w:rsidRPr="00AA12E2">
        <w:rPr>
          <w:rStyle w:val="DipnotBavurusu"/>
          <w:rFonts w:asciiTheme="majorBidi" w:hAnsiTheme="majorBidi" w:cstheme="majorBidi"/>
          <w:sz w:val="28"/>
          <w:szCs w:val="28"/>
          <w:lang w:bidi="ar-EG"/>
        </w:rPr>
        <w:footnoteReference w:id="390"/>
      </w:r>
      <w:r w:rsidRPr="00AA12E2">
        <w:rPr>
          <w:rFonts w:ascii="Traditional Arabic" w:hAnsi="Traditional Arabic" w:cs="Traditional Arabic"/>
          <w:sz w:val="28"/>
          <w:szCs w:val="28"/>
          <w:lang w:bidi="ar-EG"/>
        </w:rPr>
        <w:t xml:space="preserve">  </w:t>
      </w:r>
    </w:p>
    <w:p w:rsidR="005C2AA8" w:rsidRPr="00AA12E2" w:rsidRDefault="005C2AA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ذِمَّةُ المُسْلِمِينَ وَاحِدَةٌ، يَسْعَى بِهَا أَدْنَاهُمْ، فَمَنْ أَخْفَرَ مُسْلِمًا فَعَلَيْهِ لَعْنَةُ اللَّهِ وَالمَلاَئِكَةِ وَالنَّاسِ أَجْمَعِينَ</w:t>
      </w:r>
      <w:r w:rsidRPr="00AA12E2">
        <w:rPr>
          <w:rFonts w:ascii="Traditional Arabic" w:hAnsi="Traditional Arabic" w:cs="Traditional Arabic"/>
          <w:sz w:val="28"/>
          <w:szCs w:val="28"/>
          <w:lang w:bidi="ar-EG"/>
        </w:rPr>
        <w:t xml:space="preserve"> </w:t>
      </w:r>
    </w:p>
    <w:p w:rsidR="007640EF" w:rsidRPr="00AA12E2" w:rsidRDefault="007640E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Müslümanların emânı (verdikleri güvence) birdir. O emânı müslümanların en aşağı bir ferdi de üzerine alır. Her kim bir müslümânın verdiği ahdi bozarsa, Allah'ın, meleklerin ve bütün insanların laneti onun üzerine olsun.</w:t>
      </w:r>
      <w:r w:rsidRPr="00AA12E2">
        <w:rPr>
          <w:rStyle w:val="DipnotBavurusu"/>
          <w:rFonts w:asciiTheme="majorBidi" w:hAnsiTheme="majorBidi" w:cstheme="majorBidi"/>
          <w:sz w:val="28"/>
          <w:szCs w:val="28"/>
          <w:lang w:bidi="ar-EG"/>
        </w:rPr>
        <w:footnoteReference w:id="391"/>
      </w:r>
    </w:p>
    <w:p w:rsidR="005C2AA8" w:rsidRPr="00AA12E2" w:rsidRDefault="005C2AA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طَالَتْ بِكَ مُدَّةٌ، أَوْشَكَ أَنْ تَرَى قَوْمًا يَغْدُونَ فِي سَخَطِ اللهِ، وَيَرُوحُونَ فِي لَعْنَتِهِ، فِي أَيْدِيهِمْ مِثْلُ أَذْنَابِ الْبَقَرِ</w:t>
      </w:r>
      <w:r w:rsidRPr="00AA12E2">
        <w:rPr>
          <w:rFonts w:ascii="Traditional Arabic" w:hAnsi="Traditional Arabic" w:cs="Traditional Arabic"/>
          <w:sz w:val="28"/>
          <w:szCs w:val="28"/>
          <w:lang w:bidi="ar-EG"/>
        </w:rPr>
        <w:t xml:space="preserve"> </w:t>
      </w:r>
      <w:r w:rsidR="00B17E9D" w:rsidRPr="00AA12E2">
        <w:rPr>
          <w:rFonts w:ascii="Traditional Arabic" w:hAnsi="Traditional Arabic" w:cs="Traditional Arabic"/>
          <w:sz w:val="28"/>
          <w:szCs w:val="28"/>
          <w:lang w:bidi="ar-EG"/>
        </w:rPr>
        <w:t xml:space="preserve"> </w:t>
      </w:r>
    </w:p>
    <w:p w:rsidR="00B17E9D" w:rsidRPr="00AA12E2" w:rsidRDefault="00B17E9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Ömrün uzun olursa sabahleyin yüce Allah’ın öfkesi ile çıkan, akşama da O’nun laneti ile dönen bir topluluğu görebilirsin. Bu topluluğun ellerinde sığırların kuyrukları gibi bir şey (kırbaç) vardır (bunlarla insanlara merhametsizce vururlar).</w:t>
      </w:r>
      <w:r w:rsidRPr="00AA12E2">
        <w:rPr>
          <w:rStyle w:val="DipnotBavurusu"/>
          <w:rFonts w:asciiTheme="majorBidi" w:hAnsiTheme="majorBidi" w:cstheme="majorBidi"/>
          <w:sz w:val="28"/>
          <w:szCs w:val="28"/>
          <w:lang w:bidi="ar-EG"/>
        </w:rPr>
        <w:footnoteReference w:id="392"/>
      </w:r>
      <w:r w:rsidRPr="00AA12E2">
        <w:rPr>
          <w:rFonts w:asciiTheme="majorBidi" w:hAnsiTheme="majorBidi" w:cstheme="majorBidi"/>
          <w:sz w:val="28"/>
          <w:szCs w:val="28"/>
          <w:lang w:bidi="ar-EG"/>
        </w:rPr>
        <w:t xml:space="preserve"> </w:t>
      </w:r>
    </w:p>
    <w:p w:rsidR="00086276" w:rsidRPr="00AA12E2" w:rsidRDefault="0008627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ابَ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عْ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بَ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رْفً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دْ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خِ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هَنَّ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عْطَ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مَ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نْتَهَ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مَ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قِّ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عْ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بَرَّأَ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زَّ</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لَّ</w:t>
      </w:r>
    </w:p>
    <w:p w:rsidR="00086276" w:rsidRPr="00AA12E2" w:rsidRDefault="0008627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Kim müslümanların işlerinin başına gelir de torpil yaparak (adam kayırarak) birine görev verirse, Allah </w:t>
      </w:r>
      <w:r w:rsidR="00312DE9" w:rsidRPr="00AA12E2">
        <w:rPr>
          <w:rFonts w:asciiTheme="majorBidi" w:hAnsiTheme="majorBidi" w:cstheme="majorBidi"/>
          <w:sz w:val="28"/>
          <w:szCs w:val="28"/>
          <w:lang w:bidi="ar-EG"/>
        </w:rPr>
        <w:t>Teâla</w:t>
      </w:r>
      <w:r w:rsidRPr="00AA12E2">
        <w:rPr>
          <w:rFonts w:asciiTheme="majorBidi" w:hAnsiTheme="majorBidi" w:cstheme="majorBidi"/>
          <w:sz w:val="28"/>
          <w:szCs w:val="28"/>
          <w:lang w:bidi="ar-EG"/>
        </w:rPr>
        <w:t xml:space="preserve"> ona lanet eder, ondan bir telafi kabul etmez ve cehennemine sokar.</w:t>
      </w:r>
      <w:r w:rsidR="000137AE" w:rsidRPr="00AA12E2">
        <w:rPr>
          <w:rStyle w:val="DipnotBavurusu"/>
          <w:rFonts w:asciiTheme="majorBidi" w:hAnsiTheme="majorBidi" w:cstheme="majorBidi"/>
          <w:sz w:val="28"/>
          <w:szCs w:val="28"/>
          <w:lang w:bidi="ar-EG"/>
        </w:rPr>
        <w:footnoteReference w:id="393"/>
      </w:r>
      <w:r w:rsidRPr="00AA12E2">
        <w:rPr>
          <w:rFonts w:asciiTheme="majorBidi" w:hAnsiTheme="majorBidi" w:cstheme="majorBidi"/>
          <w:sz w:val="28"/>
          <w:szCs w:val="28"/>
          <w:lang w:bidi="ar-EG"/>
        </w:rPr>
        <w:t xml:space="preserve"> </w:t>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رَسُولُ اللهِ صَلَّى اللهُ عَلَيْهِ وَسَلَّمَ الَّذِينَ يُشَقِّقُونَ الْكَلَامَ تَشْقِيقَ الشِّعْرِ</w:t>
      </w:r>
      <w:r w:rsidRPr="00AA12E2">
        <w:rPr>
          <w:rFonts w:ascii="Traditional Arabic" w:hAnsi="Traditional Arabic" w:cs="Traditional Arabic"/>
          <w:sz w:val="28"/>
          <w:szCs w:val="28"/>
          <w:lang w:bidi="ar-EG"/>
        </w:rPr>
        <w:t xml:space="preserve"> </w:t>
      </w:r>
    </w:p>
    <w:p w:rsidR="00971239" w:rsidRPr="00AA12E2" w:rsidRDefault="00971239"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Rasulullah (sav) şiir düzer gibi söz parçalayanlara (bu konuda tekellüfe girenlere) lanet etmiştir.”</w:t>
      </w:r>
      <w:r w:rsidRPr="00AA12E2">
        <w:rPr>
          <w:rStyle w:val="DipnotBavurusu"/>
          <w:rFonts w:asciiTheme="majorBidi" w:hAnsiTheme="majorBidi" w:cstheme="majorBidi"/>
          <w:sz w:val="28"/>
          <w:szCs w:val="28"/>
          <w:lang w:bidi="ar-EG"/>
        </w:rPr>
        <w:footnoteReference w:id="394"/>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لَعَنَ رسولُ الله - صلَّى الله عليه وسلم - الرَّجُلَ يلبس لِبسةَ المرأةِ، والمرأة تَلْبَسُ لِبْسَةَ الرجُلِ</w:t>
      </w:r>
      <w:r w:rsidRPr="00AA12E2">
        <w:rPr>
          <w:rFonts w:ascii="Traditional Arabic" w:hAnsi="Traditional Arabic" w:cs="Traditional Arabic"/>
          <w:sz w:val="28"/>
          <w:szCs w:val="28"/>
          <w:lang w:bidi="ar-EG"/>
        </w:rPr>
        <w:t xml:space="preserve"> </w:t>
      </w:r>
    </w:p>
    <w:p w:rsidR="004A38AE" w:rsidRPr="00AA12E2" w:rsidRDefault="004A38AE"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Rasulullah (sav) kadın giysisi giyen erkeğe ve erkek giysisi giyen kadına lanet etmiştir.</w:t>
      </w:r>
      <w:r w:rsidRPr="00AA12E2">
        <w:rPr>
          <w:rStyle w:val="DipnotBavurusu"/>
          <w:rFonts w:asciiTheme="majorBidi" w:hAnsiTheme="majorBidi" w:cstheme="majorBidi"/>
          <w:sz w:val="28"/>
          <w:szCs w:val="28"/>
          <w:lang w:bidi="ar-EG"/>
        </w:rPr>
        <w:footnoteReference w:id="395"/>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رسولُ الله - صلَّى الله عليه وسلم - الرَّجُلةَ مِنَ النساء</w:t>
      </w:r>
      <w:r w:rsidRPr="00AA12E2">
        <w:rPr>
          <w:rFonts w:ascii="Traditional Arabic" w:hAnsi="Traditional Arabic" w:cs="Traditional Arabic"/>
          <w:sz w:val="28"/>
          <w:szCs w:val="28"/>
          <w:lang w:bidi="ar-EG"/>
        </w:rPr>
        <w:t xml:space="preserve"> </w:t>
      </w:r>
    </w:p>
    <w:p w:rsidR="004A38AE" w:rsidRPr="00AA12E2" w:rsidRDefault="004A38AE"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 xml:space="preserve">Rasulullah (sav) </w:t>
      </w:r>
      <w:r w:rsidR="00582725"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elbise ve görünüş yönüyle</w:t>
      </w:r>
      <w:r w:rsidR="00582725"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 xml:space="preserve"> erkeklere benzeyen kadına lanet etmiştir.</w:t>
      </w:r>
      <w:r w:rsidRPr="00AA12E2">
        <w:rPr>
          <w:rStyle w:val="DipnotBavurusu"/>
          <w:rFonts w:asciiTheme="majorBidi" w:hAnsiTheme="majorBidi" w:cstheme="majorBidi"/>
          <w:sz w:val="28"/>
          <w:szCs w:val="28"/>
          <w:lang w:bidi="ar-EG"/>
        </w:rPr>
        <w:footnoteReference w:id="396"/>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المُتشبَّهاتِ من النِّساء بالرِّجالِ، والمُتشبِّهينَ من الرِّجالِ بالنِّساء</w:t>
      </w:r>
      <w:r w:rsidRPr="00AA12E2">
        <w:rPr>
          <w:rFonts w:ascii="Traditional Arabic" w:hAnsi="Traditional Arabic" w:cs="Traditional Arabic"/>
          <w:sz w:val="28"/>
          <w:szCs w:val="28"/>
          <w:lang w:bidi="ar-EG"/>
        </w:rPr>
        <w:t xml:space="preserve"> </w:t>
      </w:r>
    </w:p>
    <w:p w:rsidR="004A38AE" w:rsidRPr="00AA12E2" w:rsidRDefault="004A38AE"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Rasulullah (sav) erkeklere benzemeye çalışan kadınlara ve kadınlara benzemeye çalışan erkeklere lanet etmiştir.</w:t>
      </w:r>
      <w:r w:rsidRPr="00AA12E2">
        <w:rPr>
          <w:rStyle w:val="DipnotBavurusu"/>
          <w:rFonts w:asciiTheme="majorBidi" w:hAnsiTheme="majorBidi" w:cstheme="majorBidi"/>
          <w:sz w:val="28"/>
          <w:szCs w:val="28"/>
          <w:lang w:bidi="ar-EG"/>
        </w:rPr>
        <w:footnoteReference w:id="397"/>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رسولُ الله -صلَّى الله عليه وسلم- آكِلَ الربا وموكلَه وشاهدَه وكاتبَه</w:t>
      </w:r>
      <w:r w:rsidRPr="00AA12E2">
        <w:rPr>
          <w:rFonts w:ascii="Traditional Arabic" w:hAnsi="Traditional Arabic" w:cs="Traditional Arabic"/>
          <w:sz w:val="28"/>
          <w:szCs w:val="28"/>
          <w:lang w:bidi="ar-EG"/>
        </w:rPr>
        <w:t xml:space="preserve"> </w:t>
      </w:r>
    </w:p>
    <w:p w:rsidR="00A02843" w:rsidRPr="00AA12E2" w:rsidRDefault="00A02843"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Rasulullah faiz yiyeni (alanı), yedireni (vereni), (faizli sözleşmenin) iki şahidini ve yazanı lanetledi.</w:t>
      </w:r>
      <w:r w:rsidRPr="00AA12E2">
        <w:rPr>
          <w:rStyle w:val="DipnotBavurusu"/>
          <w:rFonts w:asciiTheme="majorBidi" w:hAnsiTheme="majorBidi" w:cstheme="majorBidi"/>
          <w:sz w:val="28"/>
          <w:szCs w:val="28"/>
          <w:lang w:bidi="ar-EG"/>
        </w:rPr>
        <w:footnoteReference w:id="398"/>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رَسُولُ اللهِ صَلَّى اللهُ عَلَيْهِ وَسَلَّمَ آكِلَ الرِّبَا، وَمُوكِلَهُ، وَشَاهِدَيْهِ، وَكَاتِبَهُ، وَالْوَاشِمَةَ، وَالْمُسْتَوْشِمَةَ لِلْحُسْنِ، وَمَانِعَ الصَّدَقَةِ، وَالْمُحِلَّ وَالْمُحَلَّلَ لَهُ</w:t>
      </w:r>
      <w:r w:rsidRPr="00AA12E2">
        <w:rPr>
          <w:rFonts w:ascii="Traditional Arabic" w:hAnsi="Traditional Arabic" w:cs="Traditional Arabic"/>
          <w:sz w:val="28"/>
          <w:szCs w:val="28"/>
          <w:lang w:bidi="ar-EG"/>
        </w:rPr>
        <w:t xml:space="preserve"> </w:t>
      </w:r>
    </w:p>
    <w:p w:rsidR="002C7B7A" w:rsidRPr="00AA12E2" w:rsidRDefault="002C7B7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 faiz yiyeni (alanı), yedireni (vereni), (faizli sözleşmenin) iki şahidini ve yazanı, güzellik için dövme yapanı ve yaptıranı, sadakayı vermeyeni lanetledi.</w:t>
      </w:r>
      <w:r w:rsidRPr="00AA12E2">
        <w:rPr>
          <w:rStyle w:val="DipnotBavurusu"/>
          <w:rFonts w:asciiTheme="majorBidi" w:hAnsiTheme="majorBidi" w:cstheme="majorBidi"/>
          <w:sz w:val="28"/>
          <w:szCs w:val="28"/>
          <w:lang w:bidi="ar-EG"/>
        </w:rPr>
        <w:footnoteReference w:id="399"/>
      </w:r>
      <w:r w:rsidRPr="00AA12E2">
        <w:rPr>
          <w:rFonts w:asciiTheme="majorBidi" w:hAnsiTheme="majorBidi" w:cstheme="majorBidi"/>
          <w:sz w:val="28"/>
          <w:szCs w:val="28"/>
          <w:lang w:bidi="ar-EG"/>
        </w:rPr>
        <w:t xml:space="preserve"> </w:t>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رسولُ الله - صلَّى الله عليه وسلم - الراشِيَ والمُرْتَشِيَ</w:t>
      </w:r>
      <w:r w:rsidRPr="00AA12E2">
        <w:rPr>
          <w:rFonts w:ascii="Traditional Arabic" w:hAnsi="Traditional Arabic" w:cs="Traditional Arabic"/>
          <w:sz w:val="28"/>
          <w:szCs w:val="28"/>
          <w:lang w:bidi="ar-EG"/>
        </w:rPr>
        <w:t xml:space="preserve"> </w:t>
      </w:r>
    </w:p>
    <w:p w:rsidR="00971239" w:rsidRPr="00AA12E2" w:rsidRDefault="002C7B7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w:t>
      </w:r>
      <w:r w:rsidR="00971239" w:rsidRPr="00AA12E2">
        <w:rPr>
          <w:rFonts w:asciiTheme="majorBidi" w:hAnsiTheme="majorBidi" w:cstheme="majorBidi"/>
          <w:sz w:val="28"/>
          <w:szCs w:val="28"/>
          <w:lang w:bidi="ar-EG"/>
        </w:rPr>
        <w:t>sûlullah rüşvet verene de rüşvet alana da lanet etti.</w:t>
      </w:r>
      <w:r w:rsidR="002C7CB7" w:rsidRPr="00AA12E2">
        <w:rPr>
          <w:rStyle w:val="DipnotBavurusu"/>
          <w:rFonts w:asciiTheme="majorBidi" w:hAnsiTheme="majorBidi" w:cstheme="majorBidi"/>
          <w:sz w:val="28"/>
          <w:szCs w:val="28"/>
          <w:lang w:bidi="ar-EG"/>
        </w:rPr>
        <w:footnoteReference w:id="400"/>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عَنَ النَّبِيُّ صَلَّى اللهُ عَلَيْهِ وَسَلَّمَ مَنْ مَثَّلَ بِالحَيَوَانِ</w:t>
      </w:r>
      <w:r w:rsidRPr="00AA12E2">
        <w:rPr>
          <w:rFonts w:ascii="Traditional Arabic" w:hAnsi="Traditional Arabic" w:cs="Traditional Arabic"/>
          <w:sz w:val="28"/>
          <w:szCs w:val="28"/>
          <w:lang w:bidi="ar-EG"/>
        </w:rPr>
        <w:t xml:space="preserve"> </w:t>
      </w:r>
    </w:p>
    <w:p w:rsidR="00D202F5" w:rsidRPr="00AA12E2" w:rsidRDefault="00D202F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Peygamber Efendimiz (sav) hayvanın uzuvlarını kesenlere lanet etmiştir.</w:t>
      </w:r>
      <w:r w:rsidRPr="00AA12E2">
        <w:rPr>
          <w:rStyle w:val="DipnotBavurusu"/>
          <w:rFonts w:asciiTheme="majorBidi" w:hAnsiTheme="majorBidi" w:cstheme="majorBidi"/>
          <w:sz w:val="28"/>
          <w:szCs w:val="28"/>
          <w:lang w:bidi="ar-EG"/>
        </w:rPr>
        <w:footnoteReference w:id="401"/>
      </w:r>
    </w:p>
    <w:p w:rsidR="00B17E9D" w:rsidRPr="00AA12E2" w:rsidRDefault="00B17E9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تَّ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و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رَضًا</w:t>
      </w:r>
    </w:p>
    <w:p w:rsidR="00B17E9D" w:rsidRPr="00AA12E2" w:rsidRDefault="00B17E9D" w:rsidP="002C7CB7">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Rasulullah (sav) ruh sahibi bir canlıyı (atış talimi için) hedef alanlara </w:t>
      </w:r>
      <w:r w:rsidRPr="00AA12E2">
        <w:rPr>
          <w:rFonts w:asciiTheme="majorBidi" w:hAnsiTheme="majorBidi" w:cstheme="majorBidi"/>
          <w:b/>
          <w:bCs/>
          <w:sz w:val="28"/>
          <w:szCs w:val="28"/>
          <w:lang w:bidi="ar-EG"/>
        </w:rPr>
        <w:t>lanet etmiştir</w:t>
      </w:r>
      <w:r w:rsidRPr="00AA12E2">
        <w:rPr>
          <w:rFonts w:asciiTheme="majorBidi" w:hAnsiTheme="majorBidi" w:cstheme="majorBidi"/>
          <w:sz w:val="28"/>
          <w:szCs w:val="28"/>
          <w:lang w:bidi="ar-EG"/>
        </w:rPr>
        <w:t>.</w:t>
      </w:r>
      <w:r w:rsidR="00D44F7F" w:rsidRPr="00AA12E2">
        <w:rPr>
          <w:rStyle w:val="DipnotBavurusu"/>
          <w:rFonts w:asciiTheme="majorBidi" w:hAnsiTheme="majorBidi" w:cstheme="majorBidi"/>
          <w:sz w:val="28"/>
          <w:szCs w:val="28"/>
          <w:lang w:bidi="ar-EG"/>
        </w:rPr>
        <w:footnoteReference w:id="402"/>
      </w:r>
      <w:r w:rsidR="00D44F7F" w:rsidRPr="00AA12E2">
        <w:rPr>
          <w:rFonts w:asciiTheme="majorBidi" w:hAnsiTheme="majorBidi" w:cstheme="majorBidi"/>
          <w:sz w:val="28"/>
          <w:szCs w:val="28"/>
          <w:lang w:bidi="ar-EG"/>
        </w:rPr>
        <w:t xml:space="preserve"> </w:t>
      </w:r>
    </w:p>
    <w:p w:rsidR="00122C65" w:rsidRPr="00AA12E2" w:rsidRDefault="00122C6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بَاعَ عَيْبًا لَمْ يُبَيِّنْهُ، لَمْ يَزَلْ فِي مَقْتِ اللَّهِ، وَلَمْ تَزَلِ الْمَلَائِكَةُ تَلْعَنُهُ</w:t>
      </w:r>
      <w:r w:rsidRPr="00AA12E2">
        <w:rPr>
          <w:rFonts w:ascii="Traditional Arabic" w:hAnsi="Traditional Arabic" w:cs="Traditional Arabic"/>
          <w:sz w:val="28"/>
          <w:szCs w:val="28"/>
          <w:lang w:bidi="ar-EG"/>
        </w:rPr>
        <w:t xml:space="preserve"> </w:t>
      </w:r>
    </w:p>
    <w:p w:rsidR="00122C65" w:rsidRPr="00AA12E2" w:rsidRDefault="00122C65"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usurunu açıklamadığı bi</w:t>
      </w:r>
      <w:r w:rsidR="007640EF" w:rsidRPr="00AA12E2">
        <w:rPr>
          <w:rFonts w:asciiTheme="majorBidi" w:hAnsiTheme="majorBidi" w:cstheme="majorBidi"/>
          <w:sz w:val="28"/>
          <w:szCs w:val="28"/>
          <w:lang w:bidi="ar-EG"/>
        </w:rPr>
        <w:t>r malı satan kimse, daima yüce Allah’</w:t>
      </w:r>
      <w:r w:rsidRPr="00AA12E2">
        <w:rPr>
          <w:rFonts w:asciiTheme="majorBidi" w:hAnsiTheme="majorBidi" w:cstheme="majorBidi"/>
          <w:sz w:val="28"/>
          <w:szCs w:val="28"/>
          <w:lang w:bidi="ar-EG"/>
        </w:rPr>
        <w:t>ın gazabı altındadır ve melekler ona sürekli lânet ederler.</w:t>
      </w:r>
      <w:r w:rsidRPr="00AA12E2">
        <w:rPr>
          <w:rStyle w:val="DipnotBavurusu"/>
          <w:rFonts w:asciiTheme="majorBidi" w:hAnsiTheme="majorBidi" w:cstheme="majorBidi"/>
          <w:sz w:val="28"/>
          <w:szCs w:val="28"/>
          <w:lang w:bidi="ar-EG"/>
        </w:rPr>
        <w:footnoteReference w:id="403"/>
      </w:r>
    </w:p>
    <w:p w:rsidR="00385188" w:rsidRPr="00AA12E2" w:rsidRDefault="0038518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إِذَا دَعَا الرَّجُلُ امْرَأَتَهُ إِلَى فِرَاشِهِ، فَأَبَتْ أَنْ تَجِيءَ، لَعَنَتْهَا المَلاَئِكَةُ حَتَّى تُصْبِحَ</w:t>
      </w:r>
      <w:r w:rsidRPr="00AA12E2">
        <w:rPr>
          <w:rFonts w:ascii="Traditional Arabic" w:hAnsi="Traditional Arabic" w:cs="Traditional Arabic"/>
          <w:sz w:val="28"/>
          <w:szCs w:val="28"/>
          <w:lang w:bidi="ar-EG"/>
        </w:rPr>
        <w:t xml:space="preserve"> </w:t>
      </w:r>
    </w:p>
    <w:p w:rsidR="00B54B3E" w:rsidRPr="00AA12E2" w:rsidRDefault="00B54B3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erkek hanımını yatağına çağırdığında (makul bir sebep olmadığı halde) gelmezse melekler sabah olan kadar o kadına lanet ederler.</w:t>
      </w:r>
      <w:r w:rsidRPr="00AA12E2">
        <w:rPr>
          <w:rStyle w:val="DipnotBavurusu"/>
          <w:rFonts w:asciiTheme="majorBidi" w:hAnsiTheme="majorBidi" w:cstheme="majorBidi"/>
          <w:sz w:val="28"/>
          <w:szCs w:val="28"/>
          <w:lang w:bidi="ar-EG"/>
        </w:rPr>
        <w:footnoteReference w:id="404"/>
      </w:r>
    </w:p>
    <w:p w:rsidR="00A02843" w:rsidRPr="00AA12E2" w:rsidRDefault="00122C6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نْ آذَى الْمُسْلِمِينَ فِي طُرُقِهِمْ وَجَبَتْ عَلَيْهِ لَعْنَتُهُمْ</w:t>
      </w:r>
    </w:p>
    <w:p w:rsidR="00122C65" w:rsidRPr="00AA12E2" w:rsidRDefault="00A0284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m Müslümanlara yollarında rahatsızlık verirse lanet etmelerini hak eder.</w:t>
      </w:r>
      <w:r w:rsidRPr="00AA12E2">
        <w:rPr>
          <w:rStyle w:val="DipnotBavurusu"/>
          <w:rFonts w:asciiTheme="majorBidi" w:hAnsiTheme="majorBidi" w:cstheme="majorBidi"/>
          <w:sz w:val="28"/>
          <w:szCs w:val="28"/>
          <w:lang w:bidi="ar-EG"/>
        </w:rPr>
        <w:footnoteReference w:id="405"/>
      </w:r>
      <w:r w:rsidR="00122C65" w:rsidRPr="00AA12E2">
        <w:rPr>
          <w:rFonts w:asciiTheme="majorBidi" w:hAnsiTheme="majorBidi" w:cstheme="majorBidi"/>
          <w:sz w:val="28"/>
          <w:szCs w:val="28"/>
          <w:lang w:bidi="ar-EG"/>
        </w:rPr>
        <w:t xml:space="preserve"> </w:t>
      </w:r>
    </w:p>
    <w:p w:rsidR="00971239" w:rsidRPr="00AA12E2" w:rsidRDefault="00971239"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جَالِبُ مَرْزُوقٌ، وَالْمُحْتَكِرُ مَلْعُونٌ</w:t>
      </w:r>
      <w:r w:rsidRPr="00AA12E2">
        <w:rPr>
          <w:rFonts w:ascii="Traditional Arabic" w:hAnsi="Traditional Arabic" w:cs="Traditional Arabic"/>
          <w:sz w:val="28"/>
          <w:szCs w:val="28"/>
          <w:lang w:bidi="ar-EG"/>
        </w:rPr>
        <w:t xml:space="preserve"> </w:t>
      </w:r>
    </w:p>
    <w:p w:rsidR="00DE25BE" w:rsidRPr="00AA12E2" w:rsidRDefault="00DE25B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Piyasaya mal getiren rızıklanır, karaborsa yapan ise lanetlenir.</w:t>
      </w:r>
      <w:r w:rsidRPr="00AA12E2">
        <w:rPr>
          <w:rStyle w:val="DipnotBavurusu"/>
          <w:rFonts w:asciiTheme="majorBidi" w:hAnsiTheme="majorBidi" w:cstheme="majorBidi"/>
          <w:sz w:val="28"/>
          <w:szCs w:val="28"/>
          <w:lang w:bidi="ar-EG"/>
        </w:rPr>
        <w:footnoteReference w:id="406"/>
      </w:r>
    </w:p>
    <w:p w:rsidR="00385188" w:rsidRPr="00AA12E2" w:rsidRDefault="0038518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لْعُونٌ مَنْ ضَارَّ مُؤْمِنًا أَوْ مَكَرَ بِهِ</w:t>
      </w:r>
      <w:r w:rsidRPr="00AA12E2">
        <w:rPr>
          <w:rFonts w:ascii="Traditional Arabic" w:hAnsi="Traditional Arabic" w:cs="Traditional Arabic"/>
          <w:sz w:val="28"/>
          <w:szCs w:val="28"/>
          <w:lang w:bidi="ar-EG"/>
        </w:rPr>
        <w:t xml:space="preserve"> </w:t>
      </w:r>
    </w:p>
    <w:p w:rsidR="0095323C" w:rsidRPr="00AA12E2" w:rsidRDefault="00312DE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mümine</w:t>
      </w:r>
      <w:r w:rsidR="0095323C" w:rsidRPr="00AA12E2">
        <w:rPr>
          <w:rFonts w:asciiTheme="majorBidi" w:hAnsiTheme="majorBidi" w:cstheme="majorBidi"/>
          <w:sz w:val="28"/>
          <w:szCs w:val="28"/>
          <w:lang w:bidi="ar-EG"/>
        </w:rPr>
        <w:t xml:space="preserve"> zarar veren ve onlara tuzak kuran lânetlenmiştir.</w:t>
      </w:r>
      <w:r w:rsidR="007640EF" w:rsidRPr="00AA12E2">
        <w:rPr>
          <w:rStyle w:val="DipnotBavurusu"/>
          <w:rFonts w:asciiTheme="majorBidi" w:hAnsiTheme="majorBidi" w:cstheme="majorBidi"/>
          <w:sz w:val="28"/>
          <w:szCs w:val="28"/>
          <w:lang w:bidi="ar-EG"/>
        </w:rPr>
        <w:footnoteReference w:id="407"/>
      </w:r>
    </w:p>
    <w:p w:rsidR="00385188" w:rsidRPr="00AA12E2" w:rsidRDefault="0038518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مَلْعُونٌ مَنْ سَبَّ أَبَاهُ، مَلْعُونٌ</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مَنْ سَبَّ أُمَّهُ، مَلْعُونٌ مَنْ غَيَّرَ تُخُومَ الْأَرْضِ، مَلْعُونٌ مَنْ كَمَهَ أَعْمَى عَنْ طَرِيقٍ</w:t>
      </w:r>
      <w:r w:rsidRPr="00AA12E2">
        <w:rPr>
          <w:rFonts w:ascii="Traditional Arabic" w:hAnsi="Traditional Arabic" w:cs="Traditional Arabic"/>
          <w:sz w:val="28"/>
          <w:szCs w:val="28"/>
          <w:lang w:bidi="ar-EG"/>
        </w:rPr>
        <w:t xml:space="preserve"> </w:t>
      </w:r>
    </w:p>
    <w:p w:rsidR="00B17E9D" w:rsidRPr="00AA12E2" w:rsidRDefault="00B17E9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abasına söven </w:t>
      </w:r>
      <w:r w:rsidR="0081155D" w:rsidRPr="00AA12E2">
        <w:rPr>
          <w:rFonts w:asciiTheme="majorBidi" w:hAnsiTheme="majorBidi" w:cstheme="majorBidi"/>
          <w:b/>
          <w:bCs/>
          <w:sz w:val="28"/>
          <w:szCs w:val="28"/>
          <w:lang w:bidi="ar-EG"/>
        </w:rPr>
        <w:t>mel</w:t>
      </w:r>
      <w:r w:rsidRPr="00AA12E2">
        <w:rPr>
          <w:rFonts w:asciiTheme="majorBidi" w:hAnsiTheme="majorBidi" w:cstheme="majorBidi"/>
          <w:b/>
          <w:bCs/>
          <w:sz w:val="28"/>
          <w:szCs w:val="28"/>
          <w:lang w:bidi="ar-EG"/>
        </w:rPr>
        <w:t>undur</w:t>
      </w:r>
      <w:r w:rsidR="0081155D" w:rsidRPr="00AA12E2">
        <w:rPr>
          <w:rFonts w:asciiTheme="majorBidi" w:hAnsiTheme="majorBidi" w:cstheme="majorBidi"/>
          <w:sz w:val="28"/>
          <w:szCs w:val="28"/>
          <w:lang w:bidi="ar-EG"/>
        </w:rPr>
        <w:t>, annesine söven mel</w:t>
      </w:r>
      <w:r w:rsidRPr="00AA12E2">
        <w:rPr>
          <w:rFonts w:asciiTheme="majorBidi" w:hAnsiTheme="majorBidi" w:cstheme="majorBidi"/>
          <w:sz w:val="28"/>
          <w:szCs w:val="28"/>
          <w:lang w:bidi="ar-EG"/>
        </w:rPr>
        <w:t>undur, bir araz</w:t>
      </w:r>
      <w:r w:rsidR="0081155D" w:rsidRPr="00AA12E2">
        <w:rPr>
          <w:rFonts w:asciiTheme="majorBidi" w:hAnsiTheme="majorBidi" w:cstheme="majorBidi"/>
          <w:sz w:val="28"/>
          <w:szCs w:val="28"/>
          <w:lang w:bidi="ar-EG"/>
        </w:rPr>
        <w:t>inin sınırlarını değiştiren mel</w:t>
      </w:r>
      <w:r w:rsidRPr="00AA12E2">
        <w:rPr>
          <w:rFonts w:asciiTheme="majorBidi" w:hAnsiTheme="majorBidi" w:cstheme="majorBidi"/>
          <w:sz w:val="28"/>
          <w:szCs w:val="28"/>
          <w:lang w:bidi="ar-EG"/>
        </w:rPr>
        <w:t xml:space="preserve">undur, bir kör </w:t>
      </w:r>
      <w:r w:rsidR="0081155D" w:rsidRPr="00AA12E2">
        <w:rPr>
          <w:rFonts w:asciiTheme="majorBidi" w:hAnsiTheme="majorBidi" w:cstheme="majorBidi"/>
          <w:sz w:val="28"/>
          <w:szCs w:val="28"/>
          <w:lang w:bidi="ar-EG"/>
        </w:rPr>
        <w:t>insanı yolundan saptıran da mel</w:t>
      </w:r>
      <w:r w:rsidRPr="00AA12E2">
        <w:rPr>
          <w:rFonts w:asciiTheme="majorBidi" w:hAnsiTheme="majorBidi" w:cstheme="majorBidi"/>
          <w:sz w:val="28"/>
          <w:szCs w:val="28"/>
          <w:lang w:bidi="ar-EG"/>
        </w:rPr>
        <w:t>undur.</w:t>
      </w:r>
      <w:r w:rsidRPr="00AA12E2">
        <w:rPr>
          <w:rStyle w:val="DipnotBavurusu"/>
          <w:rFonts w:asciiTheme="majorBidi" w:hAnsiTheme="majorBidi" w:cstheme="majorBidi"/>
          <w:sz w:val="28"/>
          <w:szCs w:val="28"/>
          <w:lang w:bidi="ar-EG"/>
        </w:rPr>
        <w:footnoteReference w:id="408"/>
      </w:r>
    </w:p>
    <w:p w:rsidR="00385188" w:rsidRPr="00AA12E2" w:rsidRDefault="000E33D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قْصُ</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سْرَائِ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لْقَ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تَّ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دَ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صْنَ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حِ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لْقَا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غَ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مْنَعُ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كُ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كِي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شَرِي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عِي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عَ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ضَ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و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ضِ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بَعْ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لُ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فَرُ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سْرَائِ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سَ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اوُ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يسَ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رْيَ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وْ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سِقُونَ</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المائدة</w:t>
      </w:r>
      <w:r w:rsidRPr="00AA12E2">
        <w:rPr>
          <w:rFonts w:ascii="Traditional Arabic" w:hAnsi="Traditional Arabic" w:cs="Traditional Arabic"/>
          <w:sz w:val="28"/>
          <w:szCs w:val="28"/>
          <w:rtl/>
          <w:lang w:bidi="ar-EG"/>
        </w:rPr>
        <w:t>: 81]</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كَ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تَأْمُرُ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مَعْرُو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تَنْهَ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نْ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تَأْخُذُ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ظَّا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تَأْطُرُ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طْ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تَقْصُرُ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صْرًا</w:t>
      </w:r>
      <w:r w:rsidRPr="00AA12E2">
        <w:rPr>
          <w:rFonts w:ascii="Traditional Arabic" w:hAnsi="Traditional Arabic" w:cs="Traditional Arabic" w:hint="eastAsia"/>
          <w:sz w:val="28"/>
          <w:szCs w:val="28"/>
          <w:rtl/>
          <w:lang w:bidi="ar-EG"/>
        </w:rPr>
        <w:t>»</w:t>
      </w:r>
      <w:r w:rsidRPr="00AA12E2">
        <w:rPr>
          <w:rStyle w:val="DipnotBavurusu"/>
          <w:rFonts w:ascii="Traditional Arabic" w:hAnsi="Traditional Arabic" w:cs="Traditional Arabic"/>
          <w:sz w:val="28"/>
          <w:szCs w:val="28"/>
          <w:vertAlign w:val="baseline"/>
          <w:rtl/>
          <w:lang w:bidi="ar-EG"/>
        </w:rPr>
        <w:t xml:space="preserve"> </w:t>
      </w:r>
    </w:p>
    <w:p w:rsidR="00FB6637" w:rsidRPr="00AA12E2" w:rsidRDefault="00FB6637"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srâiloğulları</w:t>
      </w:r>
      <w:r w:rsidR="00AB5696" w:rsidRPr="00AA12E2">
        <w:rPr>
          <w:rFonts w:asciiTheme="majorBidi" w:hAnsiTheme="majorBidi" w:cstheme="majorBidi"/>
          <w:sz w:val="28"/>
          <w:szCs w:val="28"/>
          <w:lang w:bidi="ar-EG"/>
        </w:rPr>
        <w:t>’</w:t>
      </w:r>
      <w:r w:rsidRPr="00AA12E2">
        <w:rPr>
          <w:rFonts w:asciiTheme="majorBidi" w:hAnsiTheme="majorBidi" w:cstheme="majorBidi"/>
          <w:sz w:val="28"/>
          <w:szCs w:val="28"/>
          <w:lang w:bidi="ar-EG"/>
        </w:rPr>
        <w:t>nı</w:t>
      </w:r>
      <w:r w:rsidR="00AB5696" w:rsidRPr="00AA12E2">
        <w:rPr>
          <w:rFonts w:asciiTheme="majorBidi" w:hAnsiTheme="majorBidi" w:cstheme="majorBidi"/>
          <w:sz w:val="28"/>
          <w:szCs w:val="28"/>
          <w:lang w:bidi="ar-EG"/>
        </w:rPr>
        <w:t>n yaptıkları ilk yanlış şöyle gerçekleşti.</w:t>
      </w:r>
      <w:r w:rsidRPr="00AA12E2">
        <w:rPr>
          <w:rFonts w:asciiTheme="majorBidi" w:hAnsiTheme="majorBidi" w:cstheme="majorBidi"/>
          <w:sz w:val="28"/>
          <w:szCs w:val="28"/>
          <w:lang w:bidi="ar-EG"/>
        </w:rPr>
        <w:t xml:space="preserve"> </w:t>
      </w:r>
      <w:r w:rsidR="00AB5696" w:rsidRPr="00AA12E2">
        <w:rPr>
          <w:rFonts w:asciiTheme="majorBidi" w:hAnsiTheme="majorBidi" w:cstheme="majorBidi"/>
          <w:sz w:val="28"/>
          <w:szCs w:val="28"/>
          <w:lang w:bidi="ar-EG"/>
        </w:rPr>
        <w:t>O</w:t>
      </w:r>
      <w:r w:rsidRPr="00AA12E2">
        <w:rPr>
          <w:rFonts w:asciiTheme="majorBidi" w:hAnsiTheme="majorBidi" w:cstheme="majorBidi"/>
          <w:sz w:val="28"/>
          <w:szCs w:val="28"/>
          <w:lang w:bidi="ar-EG"/>
        </w:rPr>
        <w:t>nlardan bir adam kötülük yapan birini gördüğünde ona önce, “</w:t>
      </w:r>
      <w:r w:rsidR="00AB5696" w:rsidRPr="00AA12E2">
        <w:rPr>
          <w:rFonts w:asciiTheme="majorBidi" w:hAnsiTheme="majorBidi" w:cstheme="majorBidi"/>
          <w:sz w:val="28"/>
          <w:szCs w:val="28"/>
          <w:lang w:bidi="ar-EG"/>
        </w:rPr>
        <w:t>Allah’</w:t>
      </w:r>
      <w:r w:rsidRPr="00AA12E2">
        <w:rPr>
          <w:rFonts w:asciiTheme="majorBidi" w:hAnsiTheme="majorBidi" w:cstheme="majorBidi"/>
          <w:sz w:val="28"/>
          <w:szCs w:val="28"/>
          <w:lang w:bidi="ar-EG"/>
        </w:rPr>
        <w:t xml:space="preserve">tan kork ve bu yaptığından vazgeç. Çünkü bu sana helâl değildir.” diyor fakat ertesi gün yaptığı kötülükten vazgeçmediğini görse de bu durum onunla olan ilişkilerini devam ettirmesine engel olmuyordu. Bu </w:t>
      </w:r>
      <w:r w:rsidR="00AB5696" w:rsidRPr="00AA12E2">
        <w:rPr>
          <w:rFonts w:asciiTheme="majorBidi" w:hAnsiTheme="majorBidi" w:cstheme="majorBidi"/>
          <w:sz w:val="28"/>
          <w:szCs w:val="28"/>
          <w:lang w:bidi="ar-EG"/>
        </w:rPr>
        <w:t>duyarsızlıkları yüzünden</w:t>
      </w:r>
      <w:r w:rsidRPr="00AA12E2">
        <w:rPr>
          <w:rFonts w:asciiTheme="majorBidi" w:hAnsiTheme="majorBidi" w:cstheme="majorBidi"/>
          <w:sz w:val="28"/>
          <w:szCs w:val="28"/>
          <w:lang w:bidi="ar-EG"/>
        </w:rPr>
        <w:t xml:space="preserve"> Allah Teâlâ onları birbirine benzetti. </w:t>
      </w:r>
      <w:r w:rsidR="00AB5696" w:rsidRPr="00AA12E2">
        <w:rPr>
          <w:rFonts w:asciiTheme="majorBidi" w:hAnsiTheme="majorBidi" w:cstheme="majorBidi"/>
          <w:sz w:val="28"/>
          <w:szCs w:val="28"/>
          <w:lang w:bidi="ar-EG"/>
        </w:rPr>
        <w:t>Rasulullah sonra şu ayetleri okudu: “</w:t>
      </w:r>
      <w:r w:rsidR="00AB5696" w:rsidRPr="00AA12E2">
        <w:rPr>
          <w:rFonts w:asciiTheme="majorBidi" w:hAnsiTheme="majorBidi" w:cstheme="majorBidi"/>
          <w:i/>
          <w:iCs/>
          <w:sz w:val="28"/>
          <w:szCs w:val="28"/>
          <w:lang w:bidi="ar-EG"/>
        </w:rPr>
        <w:t>İsrâiloğulları’ndan kâfir olanlar, Dâvûd ve Meryem oğlu Îsâ diliyle lânetlenmişlerdir. Çünkü onlar isyan etmişlerdi ve sınırı aşıyorlardı.</w:t>
      </w:r>
      <w:r w:rsidR="00AB5696" w:rsidRPr="00AA12E2">
        <w:rPr>
          <w:i/>
          <w:iCs/>
          <w:sz w:val="28"/>
          <w:szCs w:val="28"/>
        </w:rPr>
        <w:t xml:space="preserve"> </w:t>
      </w:r>
      <w:r w:rsidR="00AB5696" w:rsidRPr="00AA12E2">
        <w:rPr>
          <w:rFonts w:asciiTheme="majorBidi" w:hAnsiTheme="majorBidi" w:cstheme="majorBidi"/>
          <w:i/>
          <w:iCs/>
          <w:sz w:val="28"/>
          <w:szCs w:val="28"/>
          <w:lang w:bidi="ar-EG"/>
        </w:rPr>
        <w:t>İşledikleri kötülükten birbirlerini vazgeçirmeye çalışmıyorlardı. Yaptıkları ne fena idi</w:t>
      </w:r>
      <w:proofErr w:type="gramStart"/>
      <w:r w:rsidR="00AB5696" w:rsidRPr="00AA12E2">
        <w:rPr>
          <w:rFonts w:asciiTheme="majorBidi" w:hAnsiTheme="majorBidi" w:cstheme="majorBidi"/>
          <w:i/>
          <w:iCs/>
          <w:sz w:val="28"/>
          <w:szCs w:val="28"/>
          <w:lang w:bidi="ar-EG"/>
        </w:rPr>
        <w:t>!..</w:t>
      </w:r>
      <w:r w:rsidR="00AB5696" w:rsidRPr="00AA12E2">
        <w:rPr>
          <w:rFonts w:asciiTheme="majorBidi" w:hAnsiTheme="majorBidi" w:cstheme="majorBidi"/>
          <w:sz w:val="28"/>
          <w:szCs w:val="28"/>
          <w:lang w:bidi="ar-EG"/>
        </w:rPr>
        <w:t>.</w:t>
      </w:r>
      <w:proofErr w:type="gramEnd"/>
      <w:r w:rsidR="00AB5696" w:rsidRPr="00AA12E2">
        <w:rPr>
          <w:rFonts w:asciiTheme="majorBidi" w:hAnsiTheme="majorBidi" w:cstheme="majorBidi"/>
          <w:sz w:val="28"/>
          <w:szCs w:val="28"/>
          <w:lang w:bidi="ar-EG"/>
        </w:rPr>
        <w:t>” (Mâide 78-81) ve şu uyarıyı yaptı</w:t>
      </w:r>
      <w:r w:rsidRPr="00AA12E2">
        <w:rPr>
          <w:rFonts w:asciiTheme="majorBidi" w:hAnsiTheme="majorBidi" w:cstheme="majorBidi"/>
          <w:sz w:val="28"/>
          <w:szCs w:val="28"/>
          <w:lang w:bidi="ar-EG"/>
        </w:rPr>
        <w:t>: “</w:t>
      </w:r>
      <w:r w:rsidR="00AB5696" w:rsidRPr="00AA12E2">
        <w:rPr>
          <w:rFonts w:asciiTheme="majorBidi" w:hAnsiTheme="majorBidi" w:cstheme="majorBidi"/>
          <w:sz w:val="28"/>
          <w:szCs w:val="28"/>
          <w:lang w:bidi="ar-EG"/>
        </w:rPr>
        <w:t>Dikkat edin. Allah’a yemin olsun ki, siz ya</w:t>
      </w:r>
      <w:r w:rsidRPr="00AA12E2">
        <w:rPr>
          <w:rFonts w:asciiTheme="majorBidi" w:hAnsiTheme="majorBidi" w:cstheme="majorBidi"/>
          <w:sz w:val="28"/>
          <w:szCs w:val="28"/>
          <w:lang w:bidi="ar-EG"/>
        </w:rPr>
        <w:t xml:space="preserve"> iyiliğ</w:t>
      </w:r>
      <w:r w:rsidR="00AB5696" w:rsidRPr="00AA12E2">
        <w:rPr>
          <w:rFonts w:asciiTheme="majorBidi" w:hAnsiTheme="majorBidi" w:cstheme="majorBidi"/>
          <w:sz w:val="28"/>
          <w:szCs w:val="28"/>
          <w:lang w:bidi="ar-EG"/>
        </w:rPr>
        <w:t>i emreder,</w:t>
      </w:r>
      <w:r w:rsidRPr="00AA12E2">
        <w:rPr>
          <w:rFonts w:asciiTheme="majorBidi" w:hAnsiTheme="majorBidi" w:cstheme="majorBidi"/>
          <w:sz w:val="28"/>
          <w:szCs w:val="28"/>
          <w:lang w:bidi="ar-EG"/>
        </w:rPr>
        <w:t xml:space="preserve"> kötülükten</w:t>
      </w:r>
      <w:r w:rsidR="00AB5696" w:rsidRPr="00AA12E2">
        <w:rPr>
          <w:rFonts w:asciiTheme="majorBidi" w:hAnsiTheme="majorBidi" w:cstheme="majorBidi"/>
          <w:sz w:val="28"/>
          <w:szCs w:val="28"/>
          <w:lang w:bidi="ar-EG"/>
        </w:rPr>
        <w:t xml:space="preserve"> sakındırırsınız</w:t>
      </w:r>
      <w:r w:rsidRPr="00AA12E2">
        <w:rPr>
          <w:rFonts w:asciiTheme="majorBidi" w:hAnsiTheme="majorBidi" w:cstheme="majorBidi"/>
          <w:sz w:val="28"/>
          <w:szCs w:val="28"/>
          <w:lang w:bidi="ar-EG"/>
        </w:rPr>
        <w:t>, zalimin elinden tutup onu hakka döndürürsünüz ve onu hak üzere tutarsınız (ya da sizin sonunuz da onlar gibi olur).”</w:t>
      </w:r>
      <w:r w:rsidR="00D501F2" w:rsidRPr="00AA12E2">
        <w:rPr>
          <w:rStyle w:val="DipnotBavurusu"/>
          <w:rFonts w:asciiTheme="majorBidi" w:hAnsiTheme="majorBidi" w:cstheme="majorBidi"/>
          <w:sz w:val="28"/>
          <w:szCs w:val="28"/>
          <w:lang w:bidi="ar-EG"/>
        </w:rPr>
        <w:footnoteReference w:id="409"/>
      </w:r>
    </w:p>
    <w:p w:rsidR="00643463" w:rsidRPr="00AA12E2" w:rsidRDefault="00643463" w:rsidP="002C7CB7">
      <w:pPr>
        <w:pStyle w:val="Balk1"/>
        <w:rPr>
          <w:lang w:bidi="ar-EG"/>
        </w:rPr>
      </w:pPr>
      <w:r w:rsidRPr="00AA12E2">
        <w:rPr>
          <w:lang w:bidi="ar-EG"/>
        </w:rPr>
        <w:lastRenderedPageBreak/>
        <w:t xml:space="preserve">Namazı Kabul </w:t>
      </w:r>
      <w:r w:rsidRPr="00AA12E2">
        <w:t>Olmayan</w:t>
      </w:r>
    </w:p>
    <w:p w:rsidR="00643463" w:rsidRPr="00AA12E2" w:rsidRDefault="0064346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ثْنَانِ لَا تُجَاوِزُ صَلَاتُهُمَا رُءُوسَهُمَا: عَبْدٌ آبِقٌ مِنْ مَوَالِيهِ حَتَّى يَرْجِعَ، وَامْرَأَةٌ عَصَتْ زَوْجَهَا حَتَّى تَرْجِعَ</w:t>
      </w:r>
      <w:r w:rsidRPr="00AA12E2">
        <w:rPr>
          <w:rFonts w:ascii="Traditional Arabic" w:hAnsi="Traditional Arabic" w:cs="Traditional Arabic"/>
          <w:sz w:val="28"/>
          <w:szCs w:val="28"/>
          <w:lang w:bidi="ar-EG"/>
        </w:rPr>
        <w:t xml:space="preserve"> </w:t>
      </w:r>
    </w:p>
    <w:p w:rsidR="002D58DB" w:rsidRPr="00AA12E2" w:rsidRDefault="002D58DB"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İki kişinin namazı başlarını geçmez (kabul olmaz). Bunlar dönene kadar efendisinden kaçan köle ve dönene kadar kocasına isyan eden kadın.</w:t>
      </w:r>
      <w:r w:rsidRPr="00AA12E2">
        <w:rPr>
          <w:rStyle w:val="DipnotBavurusu"/>
          <w:rFonts w:ascii="Times New Roman" w:hAnsi="Times New Roman" w:cs="Times New Roman"/>
          <w:sz w:val="28"/>
          <w:szCs w:val="28"/>
          <w:lang w:bidi="ar-EG"/>
        </w:rPr>
        <w:footnoteReference w:id="410"/>
      </w:r>
    </w:p>
    <w:p w:rsidR="00643463" w:rsidRPr="00AA12E2" w:rsidRDefault="0064346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ثَلَاثَةٌ لَا تُجَاوِزُ صَلَاتُهُمْ آذَانَهُمْ: العَبْدُ الآبِقُ حَتَّى يَرْجِعَ، وَامْرَأَةٌ بَاتَتْ وَزَوْجُهَا عَلَيْهَا سَاخِطٌ، وَإِمَامُ قَوْمٍ وَهُمْ لَهُ كَارِهُونَ</w:t>
      </w:r>
      <w:r w:rsidRPr="00AA12E2">
        <w:rPr>
          <w:rFonts w:ascii="Traditional Arabic" w:hAnsi="Traditional Arabic" w:cs="Traditional Arabic"/>
          <w:sz w:val="28"/>
          <w:szCs w:val="28"/>
          <w:lang w:bidi="ar-EG"/>
        </w:rPr>
        <w:t xml:space="preserve"> </w:t>
      </w:r>
    </w:p>
    <w:p w:rsidR="00B54B3E" w:rsidRPr="00AA12E2" w:rsidRDefault="00B54B3E"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sz w:val="28"/>
          <w:szCs w:val="28"/>
          <w:lang w:bidi="ar-EG"/>
        </w:rPr>
        <w:t>Üç kişinin namazı kulaklarını geçmez (kabul olmaz). Bunlar dönene kadar kaçan köle, kocası ona öfkeli olduğu halde uyuyan kadın ve kendisinden hoşnut olmayan bir topluluğa imam olan kişi.</w:t>
      </w:r>
      <w:r w:rsidRPr="00AA12E2">
        <w:rPr>
          <w:rStyle w:val="DipnotBavurusu"/>
          <w:rFonts w:ascii="Times New Roman" w:hAnsi="Times New Roman" w:cs="Times New Roman"/>
          <w:sz w:val="28"/>
          <w:szCs w:val="28"/>
          <w:lang w:bidi="ar-EG"/>
        </w:rPr>
        <w:footnoteReference w:id="411"/>
      </w:r>
    </w:p>
    <w:p w:rsidR="004C1CD9" w:rsidRPr="00AA12E2" w:rsidRDefault="004C1CD9" w:rsidP="002C7CB7">
      <w:pPr>
        <w:pStyle w:val="Balk1"/>
      </w:pPr>
      <w:r w:rsidRPr="00AA12E2">
        <w:rPr>
          <w:lang w:bidi="ar-EG"/>
        </w:rPr>
        <w:t>Diğer Lafızlar</w:t>
      </w:r>
    </w:p>
    <w:p w:rsidR="004C1CD9" w:rsidRPr="00AA12E2" w:rsidRDefault="004C1CD9" w:rsidP="00D154F6">
      <w:pPr>
        <w:pStyle w:val="ListeParagraf"/>
        <w:numPr>
          <w:ilvl w:val="0"/>
          <w:numId w:val="2"/>
        </w:numPr>
        <w:bidi/>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رَاكِ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سْتَظَ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حْ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جَ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ا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رَكَهَا</w:t>
      </w:r>
    </w:p>
    <w:p w:rsidR="004C1CD9" w:rsidRPr="00AA12E2" w:rsidRDefault="004C1CD9" w:rsidP="00D03BD4">
      <w:pPr>
        <w:jc w:val="both"/>
        <w:rPr>
          <w:rFonts w:asciiTheme="majorBidi" w:hAnsiTheme="majorBidi" w:cstheme="majorBidi"/>
          <w:sz w:val="28"/>
          <w:szCs w:val="28"/>
          <w:lang w:bidi="ar-EG"/>
        </w:rPr>
      </w:pPr>
      <w:r w:rsidRPr="00AA12E2">
        <w:rPr>
          <w:rFonts w:asciiTheme="majorBidi" w:hAnsiTheme="majorBidi" w:cstheme="majorBidi"/>
          <w:sz w:val="28"/>
          <w:szCs w:val="28"/>
          <w:lang w:bidi="ar-EG"/>
        </w:rPr>
        <w:t>Benim dünya (konforu ve lüksü) ile ne işim olur ki! Ben, dünyada bir ağacın altında gölgelendikten sonra yola koyulup orayı terk eden bir yolcu gibiyim.</w:t>
      </w:r>
      <w:r w:rsidRPr="00AA12E2">
        <w:rPr>
          <w:rStyle w:val="DipnotBavurusu"/>
          <w:rFonts w:asciiTheme="majorBidi" w:hAnsiTheme="majorBidi" w:cstheme="majorBidi"/>
          <w:sz w:val="28"/>
          <w:szCs w:val="28"/>
          <w:lang w:bidi="ar-EG"/>
        </w:rPr>
        <w:footnoteReference w:id="412"/>
      </w:r>
      <w:r w:rsidRPr="00AA12E2">
        <w:rPr>
          <w:rFonts w:asciiTheme="majorBidi" w:hAnsiTheme="majorBidi" w:cstheme="majorBidi"/>
          <w:sz w:val="28"/>
          <w:szCs w:val="28"/>
          <w:lang w:bidi="ar-EG"/>
        </w:rPr>
        <w:t xml:space="preserve"> </w:t>
      </w:r>
    </w:p>
    <w:p w:rsidR="00264086" w:rsidRPr="00AA12E2" w:rsidRDefault="00264086" w:rsidP="00D154F6">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شْ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شْ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p>
    <w:p w:rsidR="00264086" w:rsidRPr="00AA12E2" w:rsidRDefault="00264086" w:rsidP="006C2A99">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nsanlara teşekkür etmeyen, Allah’a da şükretmez.</w:t>
      </w:r>
      <w:r w:rsidRPr="00AA12E2">
        <w:rPr>
          <w:rStyle w:val="DipnotBavurusu"/>
          <w:rFonts w:asciiTheme="majorBidi" w:hAnsiTheme="majorBidi" w:cstheme="majorBidi"/>
          <w:sz w:val="28"/>
          <w:szCs w:val="28"/>
          <w:lang w:bidi="ar-EG"/>
        </w:rPr>
        <w:footnoteReference w:id="413"/>
      </w:r>
      <w:r w:rsidRPr="00AA12E2">
        <w:rPr>
          <w:rFonts w:asciiTheme="majorBidi" w:hAnsiTheme="majorBidi" w:cstheme="majorBidi"/>
          <w:sz w:val="28"/>
          <w:szCs w:val="28"/>
          <w:lang w:bidi="ar-EG"/>
        </w:rPr>
        <w:t xml:space="preserve"> </w:t>
      </w:r>
    </w:p>
    <w:p w:rsidR="00916DAE" w:rsidRPr="00AA12E2" w:rsidRDefault="00916DA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حَ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حَ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p>
    <w:p w:rsidR="00916DAE" w:rsidRPr="00AA12E2" w:rsidRDefault="00916DAE" w:rsidP="00D03BD4">
      <w:pPr>
        <w:spacing w:after="120" w:line="240" w:lineRule="auto"/>
        <w:jc w:val="both"/>
        <w:rPr>
          <w:rFonts w:asciiTheme="majorBidi" w:hAnsiTheme="majorBidi" w:cstheme="majorBidi"/>
          <w:sz w:val="28"/>
          <w:szCs w:val="28"/>
          <w:rtl/>
          <w:lang w:bidi="ar-EG"/>
        </w:rPr>
      </w:pPr>
      <w:r w:rsidRPr="00AA12E2">
        <w:rPr>
          <w:rFonts w:asciiTheme="majorBidi" w:hAnsiTheme="majorBidi" w:cstheme="majorBidi"/>
          <w:sz w:val="28"/>
          <w:szCs w:val="28"/>
          <w:lang w:bidi="ar-EG"/>
        </w:rPr>
        <w:t>İnsanlara merhamet etmeyene Allah da merhamet etmez.</w:t>
      </w:r>
      <w:r w:rsidRPr="00AA12E2">
        <w:rPr>
          <w:rStyle w:val="DipnotBavurusu"/>
          <w:rFonts w:asciiTheme="majorBidi" w:hAnsiTheme="majorBidi" w:cstheme="majorBidi"/>
          <w:sz w:val="28"/>
          <w:szCs w:val="28"/>
          <w:lang w:bidi="ar-EG"/>
        </w:rPr>
        <w:footnoteReference w:id="414"/>
      </w:r>
    </w:p>
    <w:p w:rsidR="008860E3" w:rsidRPr="00AA12E2" w:rsidRDefault="00B37336"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حُجِبَ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شَّهَوَ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جِبَ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 xml:space="preserve">بِالْمَكَارِهِ </w:t>
      </w:r>
      <w:r w:rsidRPr="00AA12E2">
        <w:rPr>
          <w:rFonts w:ascii="Traditional Arabic" w:hAnsi="Traditional Arabic" w:cs="Traditional Arabic"/>
          <w:sz w:val="28"/>
          <w:szCs w:val="28"/>
          <w:lang w:bidi="ar-EG"/>
        </w:rPr>
        <w:t>/</w:t>
      </w:r>
      <w:r w:rsidR="008860E3" w:rsidRPr="00AA12E2">
        <w:rPr>
          <w:rFonts w:ascii="Traditional Arabic" w:hAnsi="Traditional Arabic" w:cs="Traditional Arabic" w:hint="cs"/>
          <w:sz w:val="28"/>
          <w:szCs w:val="28"/>
          <w:rtl/>
          <w:lang w:bidi="ar-EG"/>
        </w:rPr>
        <w:t>حُفَّتِ</w:t>
      </w:r>
      <w:r w:rsidR="008860E3" w:rsidRPr="00AA12E2">
        <w:rPr>
          <w:rFonts w:ascii="Traditional Arabic" w:hAnsi="Traditional Arabic" w:cs="Traditional Arabic"/>
          <w:sz w:val="28"/>
          <w:szCs w:val="28"/>
          <w:rtl/>
          <w:lang w:bidi="ar-EG"/>
        </w:rPr>
        <w:t xml:space="preserve"> </w:t>
      </w:r>
      <w:r w:rsidR="008860E3" w:rsidRPr="00AA12E2">
        <w:rPr>
          <w:rFonts w:ascii="Traditional Arabic" w:hAnsi="Traditional Arabic" w:cs="Traditional Arabic" w:hint="cs"/>
          <w:sz w:val="28"/>
          <w:szCs w:val="28"/>
          <w:rtl/>
          <w:lang w:bidi="ar-EG"/>
        </w:rPr>
        <w:t>الْجَنَّةُ</w:t>
      </w:r>
      <w:r w:rsidR="008860E3" w:rsidRPr="00AA12E2">
        <w:rPr>
          <w:rFonts w:ascii="Traditional Arabic" w:hAnsi="Traditional Arabic" w:cs="Traditional Arabic"/>
          <w:sz w:val="28"/>
          <w:szCs w:val="28"/>
          <w:rtl/>
          <w:lang w:bidi="ar-EG"/>
        </w:rPr>
        <w:t xml:space="preserve"> </w:t>
      </w:r>
      <w:r w:rsidR="008860E3" w:rsidRPr="00AA12E2">
        <w:rPr>
          <w:rFonts w:ascii="Traditional Arabic" w:hAnsi="Traditional Arabic" w:cs="Traditional Arabic" w:hint="cs"/>
          <w:sz w:val="28"/>
          <w:szCs w:val="28"/>
          <w:rtl/>
          <w:lang w:bidi="ar-EG"/>
        </w:rPr>
        <w:t>بِالْمَكَارِهِ،</w:t>
      </w:r>
      <w:r w:rsidR="008860E3" w:rsidRPr="00AA12E2">
        <w:rPr>
          <w:rFonts w:ascii="Traditional Arabic" w:hAnsi="Traditional Arabic" w:cs="Traditional Arabic"/>
          <w:sz w:val="28"/>
          <w:szCs w:val="28"/>
          <w:rtl/>
          <w:lang w:bidi="ar-EG"/>
        </w:rPr>
        <w:t xml:space="preserve"> </w:t>
      </w:r>
      <w:r w:rsidR="008860E3" w:rsidRPr="00AA12E2">
        <w:rPr>
          <w:rFonts w:ascii="Traditional Arabic" w:hAnsi="Traditional Arabic" w:cs="Traditional Arabic" w:hint="cs"/>
          <w:sz w:val="28"/>
          <w:szCs w:val="28"/>
          <w:rtl/>
          <w:lang w:bidi="ar-EG"/>
        </w:rPr>
        <w:t>وَحُفَّتِ</w:t>
      </w:r>
      <w:r w:rsidR="008860E3" w:rsidRPr="00AA12E2">
        <w:rPr>
          <w:rFonts w:ascii="Traditional Arabic" w:hAnsi="Traditional Arabic" w:cs="Traditional Arabic"/>
          <w:sz w:val="28"/>
          <w:szCs w:val="28"/>
          <w:rtl/>
          <w:lang w:bidi="ar-EG"/>
        </w:rPr>
        <w:t xml:space="preserve"> </w:t>
      </w:r>
      <w:r w:rsidR="008860E3" w:rsidRPr="00AA12E2">
        <w:rPr>
          <w:rFonts w:ascii="Traditional Arabic" w:hAnsi="Traditional Arabic" w:cs="Traditional Arabic" w:hint="cs"/>
          <w:sz w:val="28"/>
          <w:szCs w:val="28"/>
          <w:rtl/>
          <w:lang w:bidi="ar-EG"/>
        </w:rPr>
        <w:t>النَّارُ</w:t>
      </w:r>
      <w:r w:rsidR="008860E3" w:rsidRPr="00AA12E2">
        <w:rPr>
          <w:rFonts w:ascii="Traditional Arabic" w:hAnsi="Traditional Arabic" w:cs="Traditional Arabic"/>
          <w:sz w:val="28"/>
          <w:szCs w:val="28"/>
          <w:rtl/>
          <w:lang w:bidi="ar-EG"/>
        </w:rPr>
        <w:t xml:space="preserve"> </w:t>
      </w:r>
      <w:r w:rsidR="008860E3" w:rsidRPr="00AA12E2">
        <w:rPr>
          <w:rFonts w:ascii="Traditional Arabic" w:hAnsi="Traditional Arabic" w:cs="Traditional Arabic" w:hint="cs"/>
          <w:sz w:val="28"/>
          <w:szCs w:val="28"/>
          <w:rtl/>
          <w:lang w:bidi="ar-EG"/>
        </w:rPr>
        <w:t>بِالشَّهَوَاتِ</w:t>
      </w:r>
    </w:p>
    <w:p w:rsidR="008860E3" w:rsidRPr="00AA12E2" w:rsidRDefault="008860E3"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Cennet nefsin hoşuna gitmeyen şeylerle, cehennem de nefsin hoşuna giden şeylerle </w:t>
      </w:r>
      <w:r w:rsidR="00B37336" w:rsidRPr="00AA12E2">
        <w:rPr>
          <w:rFonts w:asciiTheme="majorBidi" w:hAnsiTheme="majorBidi" w:cstheme="majorBidi"/>
          <w:sz w:val="28"/>
          <w:szCs w:val="28"/>
          <w:lang w:bidi="ar-EG"/>
        </w:rPr>
        <w:t>perdelenmiştir</w:t>
      </w:r>
      <w:r w:rsidRPr="00AA12E2">
        <w:rPr>
          <w:rFonts w:asciiTheme="majorBidi" w:hAnsiTheme="majorBidi" w:cstheme="majorBidi"/>
          <w:sz w:val="28"/>
          <w:szCs w:val="28"/>
          <w:lang w:bidi="ar-EG"/>
        </w:rPr>
        <w:t>.</w:t>
      </w:r>
      <w:r w:rsidRPr="00AA12E2">
        <w:rPr>
          <w:rStyle w:val="DipnotBavurusu"/>
          <w:rFonts w:asciiTheme="majorBidi" w:hAnsiTheme="majorBidi" w:cstheme="majorBidi"/>
          <w:sz w:val="28"/>
          <w:szCs w:val="28"/>
          <w:lang w:bidi="ar-EG"/>
        </w:rPr>
        <w:footnoteReference w:id="415"/>
      </w:r>
    </w:p>
    <w:p w:rsidR="00AC787C" w:rsidRPr="00AA12E2" w:rsidRDefault="00AC787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لَّ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جْلِ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عُ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ؤُل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عَوَ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صْحَا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قْسِ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قِ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هَ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صِيبَ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نْيَا،</w:t>
      </w:r>
      <w:r w:rsidRPr="00AA12E2">
        <w:rPr>
          <w:rFonts w:ascii="Traditional Arabic" w:hAnsi="Traditional Arabic" w:cs="Traditional Arabic"/>
          <w:sz w:val="28"/>
          <w:szCs w:val="28"/>
          <w:lang w:bidi="ar-EG"/>
        </w:rPr>
        <w:t>…</w:t>
      </w:r>
    </w:p>
    <w:p w:rsidR="00AC787C" w:rsidRPr="00AA12E2" w:rsidRDefault="00AC787C"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 (sav) her meclisinde</w:t>
      </w:r>
      <w:r w:rsidR="008250FC" w:rsidRPr="00AA12E2">
        <w:rPr>
          <w:rFonts w:asciiTheme="majorBidi" w:hAnsiTheme="majorBidi" w:cstheme="majorBidi"/>
          <w:sz w:val="28"/>
          <w:szCs w:val="28"/>
          <w:lang w:bidi="ar-EG"/>
        </w:rPr>
        <w:t>n kalkışında</w:t>
      </w:r>
      <w:r w:rsidRPr="00AA12E2">
        <w:rPr>
          <w:rFonts w:asciiTheme="majorBidi" w:hAnsiTheme="majorBidi" w:cstheme="majorBidi"/>
          <w:sz w:val="28"/>
          <w:szCs w:val="28"/>
          <w:lang w:bidi="ar-EG"/>
        </w:rPr>
        <w:t xml:space="preserve"> ashabı için </w:t>
      </w:r>
      <w:r w:rsidR="008250FC" w:rsidRPr="00AA12E2">
        <w:rPr>
          <w:rFonts w:asciiTheme="majorBidi" w:hAnsiTheme="majorBidi" w:cstheme="majorBidi"/>
          <w:sz w:val="28"/>
          <w:szCs w:val="28"/>
          <w:lang w:bidi="ar-EG"/>
        </w:rPr>
        <w:t>şu duaları yapmadığı çok az vâkî olurdu</w:t>
      </w:r>
      <w:r w:rsidRPr="00AA12E2">
        <w:rPr>
          <w:rFonts w:asciiTheme="majorBidi" w:hAnsiTheme="majorBidi" w:cstheme="majorBidi"/>
          <w:sz w:val="28"/>
          <w:szCs w:val="28"/>
          <w:lang w:bidi="ar-EG"/>
        </w:rPr>
        <w:t>: “Ey Allah’ım, …bize öyle bir yakîn (sağlam inanç) nasip et ki bize dünyanın musibetlerini hafif göstersin…”</w:t>
      </w:r>
      <w:r w:rsidR="008250FC" w:rsidRPr="00AA12E2">
        <w:rPr>
          <w:rStyle w:val="DipnotBavurusu"/>
          <w:rFonts w:asciiTheme="majorBidi" w:hAnsiTheme="majorBidi" w:cstheme="majorBidi"/>
          <w:sz w:val="28"/>
          <w:szCs w:val="28"/>
          <w:lang w:bidi="ar-EG"/>
        </w:rPr>
        <w:footnoteReference w:id="416"/>
      </w:r>
    </w:p>
    <w:p w:rsidR="00F72BA5" w:rsidRPr="00AA12E2" w:rsidRDefault="00F72BA5"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بَيْ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طَرِي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شْتَ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طَ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جَ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ئْ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نَزَ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شَ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رَجَ،</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لْهَ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ثَّرَ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طَ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لَغَ</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طَ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ثْ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لَغَ</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نَزَ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ئْ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فَّ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سَقَ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كَ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شَ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غَفَ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008305FC" w:rsidRPr="00AA12E2">
        <w:rPr>
          <w:rFonts w:ascii="Traditional Arabic" w:hAnsi="Traditional Arabic" w:cs="Traditional Arabic"/>
          <w:sz w:val="28"/>
          <w:szCs w:val="28"/>
          <w:lang w:bidi="ar-EG"/>
        </w:rPr>
        <w:t>/</w:t>
      </w:r>
      <w:r w:rsidR="00C56678" w:rsidRPr="00AA12E2">
        <w:rPr>
          <w:rFonts w:ascii="Traditional Arabic" w:hAnsi="Traditional Arabic" w:cs="Traditional Arabic"/>
          <w:sz w:val="28"/>
          <w:szCs w:val="28"/>
          <w:lang w:bidi="ar-EG"/>
        </w:rPr>
        <w:t xml:space="preserve"> </w:t>
      </w:r>
      <w:r w:rsidR="00C56678" w:rsidRPr="00AA12E2">
        <w:rPr>
          <w:rFonts w:ascii="Traditional Arabic" w:hAnsi="Traditional Arabic" w:cs="Traditional Arabic" w:hint="cs"/>
          <w:sz w:val="28"/>
          <w:szCs w:val="28"/>
          <w:rtl/>
          <w:lang w:bidi="ar-EG"/>
        </w:rPr>
        <w:t>أَنَّ</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امْرَأَةً</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بَغِيًّا</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رَأَتْ</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كَلْبًا</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فِي</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يَوْمٍ</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حَارٍّ</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يُطِيفُ</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بِبِئْرٍ،</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قَدْ</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أَدْلَعَ</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لِسَانَهُ</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مِنَ</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الْعَطَشِ،</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فَنَزَعَتْ</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لَهُ</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بِمُوقِهَا</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فَغُفِرَ</w:t>
      </w:r>
      <w:r w:rsidR="00C56678" w:rsidRPr="00AA12E2">
        <w:rPr>
          <w:rFonts w:ascii="Traditional Arabic" w:hAnsi="Traditional Arabic" w:cs="Traditional Arabic"/>
          <w:sz w:val="28"/>
          <w:szCs w:val="28"/>
          <w:rtl/>
          <w:lang w:bidi="ar-EG"/>
        </w:rPr>
        <w:t xml:space="preserve"> </w:t>
      </w:r>
      <w:r w:rsidR="00C56678" w:rsidRPr="00AA12E2">
        <w:rPr>
          <w:rFonts w:ascii="Traditional Arabic" w:hAnsi="Traditional Arabic" w:cs="Traditional Arabic" w:hint="cs"/>
          <w:sz w:val="28"/>
          <w:szCs w:val="28"/>
          <w:rtl/>
          <w:lang w:bidi="ar-EG"/>
        </w:rPr>
        <w:t>لَهَا</w:t>
      </w:r>
    </w:p>
    <w:p w:rsidR="00C56678" w:rsidRPr="00AA12E2" w:rsidRDefault="00CB381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r adam (diğer rivayette kötü yolda olan bir kadın) yolculuk sırasında çok susamış</w:t>
      </w:r>
      <w:r w:rsidR="00C56678" w:rsidRPr="00AA12E2">
        <w:rPr>
          <w:rFonts w:asciiTheme="majorBidi" w:hAnsiTheme="majorBidi" w:cstheme="majorBidi"/>
          <w:sz w:val="28"/>
          <w:szCs w:val="28"/>
          <w:lang w:bidi="ar-EG"/>
        </w:rPr>
        <w:t xml:space="preserve"> ve bir kuyuya inip su iç</w:t>
      </w:r>
      <w:r w:rsidRPr="00AA12E2">
        <w:rPr>
          <w:rFonts w:asciiTheme="majorBidi" w:hAnsiTheme="majorBidi" w:cstheme="majorBidi"/>
          <w:sz w:val="28"/>
          <w:szCs w:val="28"/>
          <w:lang w:bidi="ar-EG"/>
        </w:rPr>
        <w:t>mişti. Ç</w:t>
      </w:r>
      <w:r w:rsidR="00C56678" w:rsidRPr="00AA12E2">
        <w:rPr>
          <w:rFonts w:asciiTheme="majorBidi" w:hAnsiTheme="majorBidi" w:cstheme="majorBidi"/>
          <w:sz w:val="28"/>
          <w:szCs w:val="28"/>
          <w:lang w:bidi="ar-EG"/>
        </w:rPr>
        <w:t xml:space="preserve">ıktığında susuzluktan toprağı yalayan bir köpek görmüştü. </w:t>
      </w:r>
      <w:r w:rsidRPr="00AA12E2">
        <w:rPr>
          <w:rFonts w:asciiTheme="majorBidi" w:hAnsiTheme="majorBidi" w:cstheme="majorBidi"/>
          <w:sz w:val="28"/>
          <w:szCs w:val="28"/>
          <w:lang w:bidi="ar-EG"/>
        </w:rPr>
        <w:t>Adam “Bu köpek de benim kadar şiddetli susamış” diye düşünerek</w:t>
      </w:r>
      <w:r w:rsidR="00C56678" w:rsidRPr="00AA12E2">
        <w:rPr>
          <w:rFonts w:asciiTheme="majorBidi" w:hAnsiTheme="majorBidi" w:cstheme="majorBidi"/>
          <w:sz w:val="28"/>
          <w:szCs w:val="28"/>
          <w:lang w:bidi="ar-EG"/>
        </w:rPr>
        <w:t xml:space="preserve"> tekrar kuyuya inmiş, pabucuna doldurduğu suyu çıkarıp köpeğe içirmişti. Yüce Allah, adamın bu davranışını beğenmiş ve onu bağışlamıştı.</w:t>
      </w:r>
      <w:r w:rsidRPr="00AA12E2">
        <w:rPr>
          <w:rStyle w:val="DipnotBavurusu"/>
          <w:rFonts w:asciiTheme="majorBidi" w:hAnsiTheme="majorBidi" w:cstheme="majorBidi"/>
          <w:sz w:val="28"/>
          <w:szCs w:val="28"/>
          <w:lang w:bidi="ar-EG"/>
        </w:rPr>
        <w:footnoteReference w:id="417"/>
      </w:r>
    </w:p>
    <w:p w:rsidR="00B15C12" w:rsidRPr="00AA12E2" w:rsidRDefault="00B15C12" w:rsidP="00D03BD4">
      <w:pPr>
        <w:pStyle w:val="Balk1"/>
        <w:jc w:val="both"/>
        <w:rPr>
          <w:rFonts w:ascii="Traditional Arabic" w:hAnsi="Traditional Arabic" w:cs="Traditional Arabic"/>
          <w:lang w:bidi="ar-EG"/>
        </w:rPr>
      </w:pPr>
      <w:r w:rsidRPr="00AA12E2">
        <w:rPr>
          <w:rFonts w:ascii="Traditional Arabic" w:hAnsi="Traditional Arabic" w:cs="Traditional Arabic"/>
          <w:lang w:bidi="ar-EG"/>
        </w:rPr>
        <w:t>Ahlak</w:t>
      </w:r>
      <w:r w:rsidR="00186A48" w:rsidRPr="00AA12E2">
        <w:rPr>
          <w:rFonts w:ascii="Traditional Arabic" w:hAnsi="Traditional Arabic" w:cs="Traditional Arabic"/>
          <w:lang w:bidi="ar-EG"/>
        </w:rPr>
        <w:t xml:space="preserve"> ve Din</w:t>
      </w:r>
      <w:r w:rsidR="007A469D" w:rsidRPr="00AA12E2">
        <w:rPr>
          <w:rFonts w:ascii="Traditional Arabic" w:hAnsi="Traditional Arabic" w:cs="Traditional Arabic"/>
          <w:lang w:bidi="ar-EG"/>
        </w:rPr>
        <w:t xml:space="preserve"> (1. Bölüme)</w:t>
      </w:r>
    </w:p>
    <w:p w:rsidR="004914A2" w:rsidRPr="00AA12E2" w:rsidRDefault="004914A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دِّ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صِيحَ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كِتَا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رَسُو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أَئِ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امَّتِهِمْ</w:t>
      </w:r>
    </w:p>
    <w:p w:rsidR="004914A2" w:rsidRPr="00AA12E2" w:rsidRDefault="004914A2" w:rsidP="001D13B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z. Peygamber (sav) “Din samimiyettir.” buyurdu. Biz “Kime karşı?” diye sorduk. Bunun üzerine o, “Allah’a, kitabına, Resûlü’ne, Müslümanların idarecilerine ve bütün Müslümanlara (karşı samimi olmaktır).” buyurdu.</w:t>
      </w:r>
      <w:r w:rsidRPr="00AA12E2">
        <w:rPr>
          <w:rStyle w:val="DipnotBavurusu"/>
          <w:rFonts w:asciiTheme="majorBidi" w:hAnsiTheme="majorBidi" w:cstheme="majorBidi"/>
          <w:sz w:val="28"/>
          <w:szCs w:val="28"/>
          <w:lang w:bidi="ar-EG"/>
        </w:rPr>
        <w:footnoteReference w:id="418"/>
      </w:r>
      <w:r w:rsidRPr="00AA12E2">
        <w:rPr>
          <w:rFonts w:asciiTheme="majorBidi" w:hAnsiTheme="majorBidi" w:cstheme="majorBidi"/>
          <w:sz w:val="28"/>
          <w:szCs w:val="28"/>
          <w:lang w:bidi="ar-EG"/>
        </w:rPr>
        <w:t xml:space="preserve"> </w:t>
      </w:r>
    </w:p>
    <w:p w:rsidR="0060408F" w:rsidRPr="00AA12E2" w:rsidRDefault="0060408F"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وا: يَا رَسُولَ اللَّهِ، مَا أَفْضَلُ مَا أُعْطِيَ الْمَرْءُ الْمُسْلِمُ؟، قَالَ:  «حُسْنُ الْخُلُقِ»</w:t>
      </w:r>
      <w:r w:rsidR="000F4899" w:rsidRPr="00AA12E2">
        <w:rPr>
          <w:rFonts w:ascii="Traditional Arabic" w:hAnsi="Traditional Arabic" w:cs="Traditional Arabic"/>
          <w:sz w:val="28"/>
          <w:szCs w:val="28"/>
          <w:lang w:bidi="ar-EG"/>
        </w:rPr>
        <w:t xml:space="preserve"> </w:t>
      </w:r>
    </w:p>
    <w:p w:rsidR="00780199" w:rsidRPr="00AA12E2" w:rsidRDefault="00780199"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a bir Müslümana verilen en üstün şeyin ne olduğu sorulunca güzel ahlak cevabını vermiştir.</w:t>
      </w:r>
      <w:r w:rsidRPr="00AA12E2">
        <w:rPr>
          <w:rStyle w:val="DipnotBavurusu"/>
          <w:rFonts w:asciiTheme="majorBidi" w:hAnsiTheme="majorBidi" w:cstheme="majorBidi"/>
          <w:sz w:val="28"/>
          <w:szCs w:val="28"/>
          <w:lang w:bidi="ar-EG"/>
        </w:rPr>
        <w:footnoteReference w:id="419"/>
      </w:r>
    </w:p>
    <w:p w:rsidR="00186A48" w:rsidRPr="00AA12E2" w:rsidRDefault="00186A4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كُنَّا عِنْدَ النَّبِيِّ صَلَّى اللَّهُ عَلَيْهِ وَسَلَّمَ فَذُكِرَ عِنْدَهُ الْحَيَاءُ فَقَالُوا: يَا رَسُولَ اللهِ الْحَيَاءُ مِنَ الدِّينِ؟ فَقَالَ النَّبِيُّ صَلَّى اللَّهُ عَلَيْهِ وَسَلَّمَ: " بَلْ هُوَ الدِّينُ كُلُّهُ</w:t>
      </w:r>
      <w:r w:rsidR="000F4899" w:rsidRPr="00AA12E2">
        <w:rPr>
          <w:rFonts w:ascii="Traditional Arabic" w:hAnsi="Traditional Arabic" w:cs="Traditional Arabic"/>
          <w:sz w:val="28"/>
          <w:szCs w:val="28"/>
          <w:lang w:bidi="ar-EG"/>
        </w:rPr>
        <w:t xml:space="preserve"> </w:t>
      </w:r>
    </w:p>
    <w:p w:rsidR="00386B9E" w:rsidRPr="00AA12E2" w:rsidRDefault="00386B9E"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a hayânın dinden olup olmadığı sorulunca “Bilakis hayâ dinin hepsidir.” buyurmuştur.</w:t>
      </w:r>
      <w:r w:rsidRPr="00AA12E2">
        <w:rPr>
          <w:rStyle w:val="DipnotBavurusu"/>
          <w:rFonts w:asciiTheme="majorBidi" w:hAnsiTheme="majorBidi" w:cstheme="majorBidi"/>
          <w:sz w:val="28"/>
          <w:szCs w:val="28"/>
          <w:lang w:bidi="ar-EG"/>
        </w:rPr>
        <w:footnoteReference w:id="420"/>
      </w:r>
      <w:r w:rsidRPr="00AA12E2">
        <w:rPr>
          <w:rFonts w:asciiTheme="majorBidi" w:hAnsiTheme="majorBidi" w:cstheme="majorBidi"/>
          <w:sz w:val="28"/>
          <w:szCs w:val="28"/>
          <w:lang w:bidi="ar-EG"/>
        </w:rPr>
        <w:t xml:space="preserve"> </w:t>
      </w:r>
    </w:p>
    <w:p w:rsidR="007B7B6D" w:rsidRPr="00AA12E2" w:rsidRDefault="007B7B6D"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ئْبَ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ئِعَ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سِ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نَ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أَفْسَ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صِ</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رْ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شَّرَ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دِينِهِ</w:t>
      </w:r>
    </w:p>
    <w:p w:rsidR="007B7B6D" w:rsidRPr="00AA12E2" w:rsidRDefault="007B7B6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şinin mal ve makama düşkünlüğünün dinine verdiği zarar, bir koyun sürüsünün içine salıverilmiş iki aç kurdun o sürüye verdiği zarardan daha büyüktür.</w:t>
      </w:r>
      <w:r w:rsidRPr="00AA12E2">
        <w:rPr>
          <w:rStyle w:val="DipnotBavurusu"/>
          <w:rFonts w:asciiTheme="majorBidi" w:hAnsiTheme="majorBidi" w:cstheme="majorBidi"/>
          <w:sz w:val="28"/>
          <w:szCs w:val="28"/>
          <w:lang w:bidi="ar-EG"/>
        </w:rPr>
        <w:footnoteReference w:id="421"/>
      </w:r>
    </w:p>
    <w:p w:rsidR="007B7B6D" w:rsidRPr="00AA12E2" w:rsidRDefault="00BD6552"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رَّجُ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لِي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يَنْظُ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خَالِلُ</w:t>
      </w:r>
    </w:p>
    <w:p w:rsidR="007244F1" w:rsidRPr="00AA12E2" w:rsidRDefault="007244F1" w:rsidP="00D03BD4">
      <w:pPr>
        <w:spacing w:after="120" w:line="240" w:lineRule="auto"/>
        <w:jc w:val="both"/>
        <w:rPr>
          <w:rFonts w:ascii="Traditional Arabic" w:hAnsi="Traditional Arabic" w:cs="Traditional Arabic"/>
          <w:sz w:val="28"/>
          <w:szCs w:val="28"/>
          <w:lang w:bidi="ar-EG"/>
        </w:rPr>
      </w:pPr>
      <w:r w:rsidRPr="00AA12E2">
        <w:rPr>
          <w:rFonts w:asciiTheme="majorBidi" w:hAnsiTheme="majorBidi" w:cstheme="majorBidi"/>
          <w:sz w:val="28"/>
          <w:szCs w:val="28"/>
          <w:lang w:bidi="ar-EG"/>
        </w:rPr>
        <w:t>Kişi, dostunun dini/ahlâkı üzerinedir. Bu sebeple kiminle dostluk ettiğinize dikkat edin.</w:t>
      </w:r>
      <w:r w:rsidRPr="00AA12E2">
        <w:rPr>
          <w:rStyle w:val="DipnotBavurusu"/>
          <w:rFonts w:asciiTheme="majorBidi" w:hAnsiTheme="majorBidi" w:cstheme="majorBidi"/>
          <w:sz w:val="28"/>
          <w:szCs w:val="28"/>
          <w:lang w:bidi="ar-EG"/>
        </w:rPr>
        <w:footnoteReference w:id="422"/>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إِ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زَوَّجَ</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مُ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صْ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يَتَّ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صْ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بَاقِي</w:t>
      </w:r>
    </w:p>
    <w:p w:rsidR="007244F1" w:rsidRPr="00AA12E2" w:rsidRDefault="007244F1" w:rsidP="001D13B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Kişi evlendiğinde dinin yarısını tamamlamış olur, öbür yarısında da takva (Allah’a karşı sorumluluk bilinci) sahibi olsun.</w:t>
      </w:r>
      <w:r w:rsidRPr="00AA12E2">
        <w:rPr>
          <w:rStyle w:val="DipnotBavurusu"/>
          <w:rFonts w:asciiTheme="majorBidi" w:hAnsiTheme="majorBidi" w:cstheme="majorBidi"/>
          <w:sz w:val="28"/>
          <w:szCs w:val="28"/>
          <w:lang w:bidi="ar-EG"/>
        </w:rPr>
        <w:footnoteReference w:id="423"/>
      </w:r>
      <w:r w:rsidRPr="00AA12E2">
        <w:rPr>
          <w:rFonts w:asciiTheme="majorBidi" w:hAnsiTheme="majorBidi" w:cstheme="majorBidi"/>
          <w:sz w:val="28"/>
          <w:szCs w:val="28"/>
          <w:lang w:bidi="ar-EG"/>
        </w:rPr>
        <w:t xml:space="preserve"> </w:t>
      </w:r>
    </w:p>
    <w:p w:rsidR="009955BA" w:rsidRPr="00AA12E2" w:rsidRDefault="009955BA" w:rsidP="00D03BD4">
      <w:pPr>
        <w:pStyle w:val="Balk1"/>
        <w:jc w:val="both"/>
        <w:rPr>
          <w:lang w:bidi="ar-EG"/>
        </w:rPr>
      </w:pPr>
      <w:r w:rsidRPr="00AA12E2">
        <w:rPr>
          <w:lang w:bidi="ar-EG"/>
        </w:rPr>
        <w:t>İman-ibadet- Ahlak Birlikteliği</w:t>
      </w:r>
      <w:r w:rsidR="007A469D" w:rsidRPr="00AA12E2">
        <w:rPr>
          <w:lang w:bidi="ar-EG"/>
        </w:rPr>
        <w:t xml:space="preserve"> </w:t>
      </w:r>
      <w:r w:rsidR="007A469D" w:rsidRPr="00AA12E2">
        <w:rPr>
          <w:rFonts w:ascii="Traditional Arabic" w:hAnsi="Traditional Arabic" w:cs="Traditional Arabic"/>
          <w:lang w:bidi="ar-EG"/>
        </w:rPr>
        <w:t>(1. Bölüme)</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ثْ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تَمِّ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الِ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خْلَاقِ</w:t>
      </w:r>
    </w:p>
    <w:p w:rsidR="009955BA" w:rsidRPr="00AA12E2" w:rsidRDefault="009955B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en, güzel ahlâkı tamamlamak (uygulamak) için gönderildim.</w:t>
      </w:r>
      <w:r w:rsidRPr="00AA12E2">
        <w:rPr>
          <w:rStyle w:val="DipnotBavurusu"/>
          <w:rFonts w:asciiTheme="majorBidi" w:hAnsiTheme="majorBidi" w:cstheme="majorBidi"/>
          <w:sz w:val="28"/>
          <w:szCs w:val="28"/>
          <w:lang w:bidi="ar-EG"/>
        </w:rPr>
        <w:footnoteReference w:id="424"/>
      </w:r>
    </w:p>
    <w:p w:rsidR="009955BA" w:rsidRPr="00AA12E2" w:rsidRDefault="009955BA" w:rsidP="00D154F6">
      <w:pPr>
        <w:pStyle w:val="ListeParagraf"/>
        <w:numPr>
          <w:ilvl w:val="0"/>
          <w:numId w:val="2"/>
        </w:numPr>
        <w:bidi/>
        <w:spacing w:after="120" w:line="240" w:lineRule="auto"/>
        <w:jc w:val="both"/>
        <w:rPr>
          <w:rFonts w:cs="Traditional Arabic"/>
          <w:sz w:val="28"/>
          <w:szCs w:val="28"/>
          <w:lang w:bidi="ar-EG"/>
        </w:rPr>
      </w:pPr>
      <w:r w:rsidRPr="00AA12E2">
        <w:rPr>
          <w:rFonts w:cs="Traditional Arabic" w:hint="cs"/>
          <w:sz w:val="28"/>
          <w:szCs w:val="28"/>
          <w:rtl/>
          <w:lang w:bidi="ar-EG"/>
        </w:rPr>
        <w:t>اتَّقِ</w:t>
      </w:r>
      <w:r w:rsidRPr="00AA12E2">
        <w:rPr>
          <w:rFonts w:cs="Traditional Arabic"/>
          <w:sz w:val="28"/>
          <w:szCs w:val="28"/>
          <w:rtl/>
          <w:lang w:bidi="ar-EG"/>
        </w:rPr>
        <w:t xml:space="preserve"> </w:t>
      </w:r>
      <w:r w:rsidRPr="00AA12E2">
        <w:rPr>
          <w:rFonts w:cs="Traditional Arabic" w:hint="cs"/>
          <w:sz w:val="28"/>
          <w:szCs w:val="28"/>
          <w:rtl/>
          <w:lang w:bidi="ar-EG"/>
        </w:rPr>
        <w:t>اللَّهَ</w:t>
      </w:r>
      <w:r w:rsidRPr="00AA12E2">
        <w:rPr>
          <w:rFonts w:cs="Traditional Arabic"/>
          <w:sz w:val="28"/>
          <w:szCs w:val="28"/>
          <w:rtl/>
          <w:lang w:bidi="ar-EG"/>
        </w:rPr>
        <w:t xml:space="preserve"> </w:t>
      </w:r>
      <w:r w:rsidRPr="00AA12E2">
        <w:rPr>
          <w:rFonts w:cs="Traditional Arabic" w:hint="cs"/>
          <w:sz w:val="28"/>
          <w:szCs w:val="28"/>
          <w:rtl/>
          <w:lang w:bidi="ar-EG"/>
        </w:rPr>
        <w:t>حَيْثُمَا</w:t>
      </w:r>
      <w:r w:rsidRPr="00AA12E2">
        <w:rPr>
          <w:rFonts w:cs="Traditional Arabic"/>
          <w:sz w:val="28"/>
          <w:szCs w:val="28"/>
          <w:rtl/>
          <w:lang w:bidi="ar-EG"/>
        </w:rPr>
        <w:t xml:space="preserve"> </w:t>
      </w:r>
      <w:r w:rsidRPr="00AA12E2">
        <w:rPr>
          <w:rFonts w:cs="Traditional Arabic" w:hint="cs"/>
          <w:sz w:val="28"/>
          <w:szCs w:val="28"/>
          <w:rtl/>
          <w:lang w:bidi="ar-EG"/>
        </w:rPr>
        <w:t>كُنْتَ،</w:t>
      </w:r>
      <w:r w:rsidRPr="00AA12E2">
        <w:rPr>
          <w:rFonts w:cs="Traditional Arabic"/>
          <w:sz w:val="28"/>
          <w:szCs w:val="28"/>
          <w:rtl/>
          <w:lang w:bidi="ar-EG"/>
        </w:rPr>
        <w:t xml:space="preserve"> </w:t>
      </w:r>
      <w:r w:rsidRPr="00AA12E2">
        <w:rPr>
          <w:rFonts w:cs="Traditional Arabic" w:hint="cs"/>
          <w:sz w:val="28"/>
          <w:szCs w:val="28"/>
          <w:rtl/>
          <w:lang w:bidi="ar-EG"/>
        </w:rPr>
        <w:t>وَأَتْبِعِ</w:t>
      </w:r>
      <w:r w:rsidRPr="00AA12E2">
        <w:rPr>
          <w:rFonts w:cs="Traditional Arabic"/>
          <w:sz w:val="28"/>
          <w:szCs w:val="28"/>
          <w:rtl/>
          <w:lang w:bidi="ar-EG"/>
        </w:rPr>
        <w:t xml:space="preserve"> </w:t>
      </w:r>
      <w:r w:rsidRPr="00AA12E2">
        <w:rPr>
          <w:rFonts w:cs="Traditional Arabic" w:hint="cs"/>
          <w:sz w:val="28"/>
          <w:szCs w:val="28"/>
          <w:rtl/>
          <w:lang w:bidi="ar-EG"/>
        </w:rPr>
        <w:t>السَّيِّئَةَ</w:t>
      </w:r>
      <w:r w:rsidRPr="00AA12E2">
        <w:rPr>
          <w:rFonts w:cs="Traditional Arabic"/>
          <w:sz w:val="28"/>
          <w:szCs w:val="28"/>
          <w:rtl/>
          <w:lang w:bidi="ar-EG"/>
        </w:rPr>
        <w:t xml:space="preserve"> </w:t>
      </w:r>
      <w:r w:rsidRPr="00AA12E2">
        <w:rPr>
          <w:rFonts w:cs="Traditional Arabic" w:hint="cs"/>
          <w:sz w:val="28"/>
          <w:szCs w:val="28"/>
          <w:rtl/>
          <w:lang w:bidi="ar-EG"/>
        </w:rPr>
        <w:t>الْحَسَنَةَ</w:t>
      </w:r>
      <w:r w:rsidRPr="00AA12E2">
        <w:rPr>
          <w:rFonts w:cs="Traditional Arabic"/>
          <w:sz w:val="28"/>
          <w:szCs w:val="28"/>
          <w:rtl/>
          <w:lang w:bidi="ar-EG"/>
        </w:rPr>
        <w:t xml:space="preserve"> </w:t>
      </w:r>
      <w:r w:rsidRPr="00AA12E2">
        <w:rPr>
          <w:rFonts w:cs="Traditional Arabic" w:hint="cs"/>
          <w:sz w:val="28"/>
          <w:szCs w:val="28"/>
          <w:rtl/>
          <w:lang w:bidi="ar-EG"/>
        </w:rPr>
        <w:t>تَمْحُهَا،</w:t>
      </w:r>
      <w:r w:rsidRPr="00AA12E2">
        <w:rPr>
          <w:rFonts w:cs="Traditional Arabic"/>
          <w:sz w:val="28"/>
          <w:szCs w:val="28"/>
          <w:rtl/>
          <w:lang w:bidi="ar-EG"/>
        </w:rPr>
        <w:t xml:space="preserve"> </w:t>
      </w:r>
      <w:r w:rsidRPr="00AA12E2">
        <w:rPr>
          <w:rFonts w:cs="Traditional Arabic" w:hint="cs"/>
          <w:sz w:val="28"/>
          <w:szCs w:val="28"/>
          <w:rtl/>
          <w:lang w:bidi="ar-EG"/>
        </w:rPr>
        <w:t>وَخَالِقِ</w:t>
      </w:r>
      <w:r w:rsidRPr="00AA12E2">
        <w:rPr>
          <w:rFonts w:cs="Traditional Arabic"/>
          <w:sz w:val="28"/>
          <w:szCs w:val="28"/>
          <w:rtl/>
          <w:lang w:bidi="ar-EG"/>
        </w:rPr>
        <w:t xml:space="preserve"> </w:t>
      </w:r>
      <w:r w:rsidRPr="00AA12E2">
        <w:rPr>
          <w:rFonts w:cs="Traditional Arabic" w:hint="cs"/>
          <w:sz w:val="28"/>
          <w:szCs w:val="28"/>
          <w:rtl/>
          <w:lang w:bidi="ar-EG"/>
        </w:rPr>
        <w:t>النَّاسَ</w:t>
      </w:r>
      <w:r w:rsidRPr="00AA12E2">
        <w:rPr>
          <w:rFonts w:cs="Traditional Arabic"/>
          <w:sz w:val="28"/>
          <w:szCs w:val="28"/>
          <w:rtl/>
          <w:lang w:bidi="ar-EG"/>
        </w:rPr>
        <w:t xml:space="preserve"> </w:t>
      </w:r>
      <w:r w:rsidRPr="00AA12E2">
        <w:rPr>
          <w:rFonts w:cs="Traditional Arabic" w:hint="cs"/>
          <w:sz w:val="28"/>
          <w:szCs w:val="28"/>
          <w:rtl/>
          <w:lang w:bidi="ar-EG"/>
        </w:rPr>
        <w:t>بِخُلُقٍ</w:t>
      </w:r>
      <w:r w:rsidRPr="00AA12E2">
        <w:rPr>
          <w:rFonts w:cs="Traditional Arabic"/>
          <w:sz w:val="28"/>
          <w:szCs w:val="28"/>
          <w:rtl/>
          <w:lang w:bidi="ar-EG"/>
        </w:rPr>
        <w:t xml:space="preserve"> </w:t>
      </w:r>
      <w:r w:rsidRPr="00AA12E2">
        <w:rPr>
          <w:rFonts w:cs="Traditional Arabic" w:hint="cs"/>
          <w:sz w:val="28"/>
          <w:szCs w:val="28"/>
          <w:rtl/>
          <w:lang w:bidi="ar-EG"/>
        </w:rPr>
        <w:t>حَسَنٍ</w:t>
      </w:r>
    </w:p>
    <w:p w:rsidR="005D6856" w:rsidRPr="00AA12E2" w:rsidRDefault="005D6856"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Nerede olursan ol, Allah’tan kork. Kötülüğün ardından bir iyilik yap ki onu silsin ve insanlara güzel ahlâkla muamele et</w:t>
      </w:r>
      <w:r w:rsidRPr="00AA12E2">
        <w:rPr>
          <w:rFonts w:asciiTheme="majorBidi" w:hAnsiTheme="majorBidi" w:cs="Times New Roman"/>
          <w:sz w:val="28"/>
          <w:szCs w:val="28"/>
          <w:lang w:bidi="ar-EG"/>
        </w:rPr>
        <w:t>.</w:t>
      </w:r>
      <w:r w:rsidRPr="00AA12E2">
        <w:rPr>
          <w:rStyle w:val="DipnotBavurusu"/>
          <w:rFonts w:asciiTheme="majorBidi" w:hAnsiTheme="majorBidi" w:cs="Times New Roman"/>
          <w:sz w:val="28"/>
          <w:szCs w:val="28"/>
          <w:lang w:bidi="ar-EG"/>
        </w:rPr>
        <w:footnoteReference w:id="425"/>
      </w:r>
    </w:p>
    <w:p w:rsidR="009955BA" w:rsidRPr="00AA12E2" w:rsidRDefault="009955BA" w:rsidP="00D154F6">
      <w:pPr>
        <w:pStyle w:val="ListeParagraf"/>
        <w:numPr>
          <w:ilvl w:val="0"/>
          <w:numId w:val="2"/>
        </w:num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adislerle İslam Güzel Ahlak bölümünden devam et. S17 vd.</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أَ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هُدَ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تُّقَ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عَفَا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غِنَى</w:t>
      </w:r>
    </w:p>
    <w:p w:rsidR="009955BA" w:rsidRPr="00AA12E2" w:rsidRDefault="005F1809" w:rsidP="005C6448">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Allah’</w:t>
      </w:r>
      <w:r w:rsidR="009955BA" w:rsidRPr="00AA12E2">
        <w:rPr>
          <w:rFonts w:asciiTheme="majorBidi" w:hAnsiTheme="majorBidi" w:cstheme="majorBidi"/>
          <w:sz w:val="28"/>
          <w:szCs w:val="28"/>
          <w:lang w:bidi="ar-EG"/>
        </w:rPr>
        <w:t xml:space="preserve">ım! Senden hidayet, takva, iffet ve zenginlik </w:t>
      </w:r>
      <w:r w:rsidRPr="00AA12E2">
        <w:rPr>
          <w:rFonts w:asciiTheme="majorBidi" w:hAnsiTheme="majorBidi" w:cstheme="majorBidi"/>
          <w:sz w:val="28"/>
          <w:szCs w:val="28"/>
          <w:lang w:bidi="ar-EG"/>
        </w:rPr>
        <w:t xml:space="preserve">(gönül zenginliği) </w:t>
      </w:r>
      <w:r w:rsidR="009955BA" w:rsidRPr="00AA12E2">
        <w:rPr>
          <w:rFonts w:asciiTheme="majorBidi" w:hAnsiTheme="majorBidi" w:cstheme="majorBidi"/>
          <w:sz w:val="28"/>
          <w:szCs w:val="28"/>
          <w:lang w:bidi="ar-EG"/>
        </w:rPr>
        <w:t>dilerim.</w:t>
      </w:r>
      <w:r w:rsidR="009955BA" w:rsidRPr="00AA12E2">
        <w:rPr>
          <w:rStyle w:val="DipnotBavurusu"/>
          <w:rFonts w:asciiTheme="majorBidi" w:hAnsiTheme="majorBidi" w:cstheme="majorBidi"/>
          <w:sz w:val="28"/>
          <w:szCs w:val="28"/>
          <w:lang w:bidi="ar-EG"/>
        </w:rPr>
        <w:footnoteReference w:id="426"/>
      </w:r>
      <w:r w:rsidR="009955BA"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فَ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مَ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عْفَ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الِ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وْ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اهِلِ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صْنَ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يْتَ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أْتِ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وَاحِ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قْطَ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رْحَ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سِي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وَ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وِ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ضَّعِي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كُ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يْ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عْرِ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سَ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دْقَ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مَانَ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فَافَ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دَعَا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نُوَحِّ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عْبُ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خْلَ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حْ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آبَاؤُ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و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جَارَ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أَوْثَ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مَ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صِدْ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حَدِي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دَ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مَا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رَّحِ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سْ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وَا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كَ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حَارِ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دِّمَ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نَهَا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فَوَاحِ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زُّو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يَتِي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ذْ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حْصَ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مَ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شْ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مَ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زَّكَ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يَامِ</w:t>
      </w:r>
    </w:p>
    <w:p w:rsidR="009955BA" w:rsidRPr="00AA12E2" w:rsidRDefault="009955BA" w:rsidP="00D03BD4">
      <w:pPr>
        <w:spacing w:after="120" w:line="240" w:lineRule="auto"/>
        <w:jc w:val="both"/>
        <w:rPr>
          <w:rFonts w:asciiTheme="majorBidi" w:hAnsiTheme="majorBidi" w:cstheme="majorBidi"/>
          <w:sz w:val="28"/>
          <w:szCs w:val="28"/>
          <w:lang w:bidi="ar-EG"/>
        </w:rPr>
      </w:pPr>
      <w:proofErr w:type="gramStart"/>
      <w:r w:rsidRPr="00AA12E2">
        <w:rPr>
          <w:rFonts w:asciiTheme="majorBidi" w:hAnsiTheme="majorBidi" w:cstheme="majorBidi"/>
          <w:sz w:val="28"/>
          <w:szCs w:val="28"/>
          <w:lang w:bidi="ar-EG"/>
        </w:rPr>
        <w:t>İslâm</w:t>
      </w:r>
      <w:r w:rsidR="00663E7E" w:rsidRPr="00AA12E2">
        <w:rPr>
          <w:rFonts w:asciiTheme="majorBidi" w:hAnsiTheme="majorBidi" w:cstheme="majorBidi"/>
          <w:sz w:val="28"/>
          <w:szCs w:val="28"/>
          <w:lang w:bidi="ar-EG"/>
        </w:rPr>
        <w:t>’ın ilk yıllarında Habeşistan’</w:t>
      </w:r>
      <w:r w:rsidRPr="00AA12E2">
        <w:rPr>
          <w:rFonts w:asciiTheme="majorBidi" w:hAnsiTheme="majorBidi" w:cstheme="majorBidi"/>
          <w:sz w:val="28"/>
          <w:szCs w:val="28"/>
          <w:lang w:bidi="ar-EG"/>
        </w:rPr>
        <w:t xml:space="preserve">a </w:t>
      </w:r>
      <w:r w:rsidR="00663E7E" w:rsidRPr="00AA12E2">
        <w:rPr>
          <w:rFonts w:asciiTheme="majorBidi" w:hAnsiTheme="majorBidi" w:cstheme="majorBidi"/>
          <w:sz w:val="28"/>
          <w:szCs w:val="28"/>
          <w:lang w:bidi="ar-EG"/>
        </w:rPr>
        <w:t>hicret eden müminlerden Ca</w:t>
      </w:r>
      <w:r w:rsidRPr="00AA12E2">
        <w:rPr>
          <w:rFonts w:asciiTheme="majorBidi" w:hAnsiTheme="majorBidi" w:cstheme="majorBidi"/>
          <w:sz w:val="28"/>
          <w:szCs w:val="28"/>
          <w:lang w:bidi="ar-EG"/>
        </w:rPr>
        <w:t xml:space="preserve">fer b. Ebû Tâlib, </w:t>
      </w:r>
      <w:r w:rsidR="00663E7E" w:rsidRPr="00AA12E2">
        <w:rPr>
          <w:rFonts w:asciiTheme="majorBidi" w:hAnsiTheme="majorBidi" w:cstheme="majorBidi"/>
          <w:sz w:val="28"/>
          <w:szCs w:val="28"/>
          <w:lang w:bidi="ar-EG"/>
        </w:rPr>
        <w:t>hükümdar Necâşî’</w:t>
      </w:r>
      <w:r w:rsidRPr="00AA12E2">
        <w:rPr>
          <w:rFonts w:asciiTheme="majorBidi" w:hAnsiTheme="majorBidi" w:cstheme="majorBidi"/>
          <w:sz w:val="28"/>
          <w:szCs w:val="28"/>
          <w:lang w:bidi="ar-EG"/>
        </w:rPr>
        <w:t>ye</w:t>
      </w:r>
      <w:r w:rsidR="00663E7E" w:rsidRPr="00AA12E2">
        <w:rPr>
          <w:rFonts w:asciiTheme="majorBidi" w:hAnsiTheme="majorBidi" w:cstheme="majorBidi"/>
          <w:sz w:val="28"/>
          <w:szCs w:val="28"/>
          <w:lang w:bidi="ar-EG"/>
        </w:rPr>
        <w:t xml:space="preserve"> </w:t>
      </w:r>
      <w:r w:rsidR="007D07F9" w:rsidRPr="00AA12E2">
        <w:rPr>
          <w:rFonts w:asciiTheme="majorBidi" w:hAnsiTheme="majorBidi" w:cstheme="majorBidi"/>
          <w:sz w:val="28"/>
          <w:szCs w:val="28"/>
          <w:lang w:bidi="ar-EG"/>
        </w:rPr>
        <w:t>şunları söyledi: Rasulullah bize</w:t>
      </w:r>
      <w:r w:rsidR="005C3610" w:rsidRPr="00AA12E2">
        <w:rPr>
          <w:rFonts w:asciiTheme="majorBidi" w:hAnsiTheme="majorBidi" w:cstheme="majorBidi"/>
          <w:sz w:val="28"/>
          <w:szCs w:val="28"/>
          <w:lang w:bidi="ar-EG"/>
        </w:rPr>
        <w:t xml:space="preserve"> tek olan Allah’a kulluk etmemizi,</w:t>
      </w:r>
      <w:r w:rsidRPr="00AA12E2">
        <w:rPr>
          <w:rFonts w:asciiTheme="majorBidi" w:hAnsiTheme="majorBidi" w:cstheme="majorBidi"/>
          <w:sz w:val="28"/>
          <w:szCs w:val="28"/>
          <w:lang w:bidi="ar-EG"/>
        </w:rPr>
        <w:t xml:space="preserve"> </w:t>
      </w:r>
      <w:r w:rsidR="007D07F9" w:rsidRPr="00AA12E2">
        <w:rPr>
          <w:rFonts w:asciiTheme="majorBidi" w:hAnsiTheme="majorBidi" w:cstheme="majorBidi"/>
          <w:sz w:val="28"/>
          <w:szCs w:val="28"/>
          <w:lang w:bidi="ar-EG"/>
        </w:rPr>
        <w:t xml:space="preserve">doğru sözlü olmayı, emanete riayet etmeyi, akraba bağlarını gözetmeyi, iyi komşuluk ilişkilerini, haram olan şeylerden ve kan dökmekten ellerimizi çekmemizi, </w:t>
      </w:r>
      <w:r w:rsidRPr="00AA12E2">
        <w:rPr>
          <w:rFonts w:asciiTheme="majorBidi" w:hAnsiTheme="majorBidi" w:cstheme="majorBidi"/>
          <w:sz w:val="28"/>
          <w:szCs w:val="28"/>
          <w:lang w:bidi="ar-EG"/>
        </w:rPr>
        <w:t xml:space="preserve">her türlü </w:t>
      </w:r>
      <w:r w:rsidR="005C3610" w:rsidRPr="00AA12E2">
        <w:rPr>
          <w:rFonts w:asciiTheme="majorBidi" w:hAnsiTheme="majorBidi" w:cstheme="majorBidi"/>
          <w:sz w:val="28"/>
          <w:szCs w:val="28"/>
          <w:lang w:bidi="ar-EG"/>
        </w:rPr>
        <w:t>hayâsızlıktan, yalan sözden, yetim malı yemekten</w:t>
      </w:r>
      <w:r w:rsidRPr="00AA12E2">
        <w:rPr>
          <w:rFonts w:asciiTheme="majorBidi" w:hAnsiTheme="majorBidi" w:cstheme="majorBidi"/>
          <w:sz w:val="28"/>
          <w:szCs w:val="28"/>
          <w:lang w:bidi="ar-EG"/>
        </w:rPr>
        <w:t>,</w:t>
      </w:r>
      <w:r w:rsidR="005C3610" w:rsidRPr="00AA12E2">
        <w:rPr>
          <w:rFonts w:asciiTheme="majorBidi" w:hAnsiTheme="majorBidi" w:cstheme="majorBidi"/>
          <w:sz w:val="28"/>
          <w:szCs w:val="28"/>
          <w:lang w:bidi="ar-EG"/>
        </w:rPr>
        <w:t xml:space="preserve"> iffetli kadınlara iftira etmekten</w:t>
      </w:r>
      <w:r w:rsidRPr="00AA12E2">
        <w:rPr>
          <w:rFonts w:asciiTheme="majorBidi" w:hAnsiTheme="majorBidi" w:cstheme="majorBidi"/>
          <w:sz w:val="28"/>
          <w:szCs w:val="28"/>
          <w:lang w:bidi="ar-EG"/>
        </w:rPr>
        <w:t xml:space="preserve"> </w:t>
      </w:r>
      <w:r w:rsidR="005C3610" w:rsidRPr="00AA12E2">
        <w:rPr>
          <w:rFonts w:asciiTheme="majorBidi" w:hAnsiTheme="majorBidi" w:cstheme="majorBidi"/>
          <w:sz w:val="28"/>
          <w:szCs w:val="28"/>
          <w:lang w:bidi="ar-EG"/>
        </w:rPr>
        <w:t>kaçınmayı emretti</w:t>
      </w:r>
      <w:r w:rsidRPr="00AA12E2">
        <w:rPr>
          <w:rFonts w:asciiTheme="majorBidi" w:hAnsiTheme="majorBidi" w:cstheme="majorBidi"/>
          <w:sz w:val="28"/>
          <w:szCs w:val="28"/>
          <w:lang w:bidi="ar-EG"/>
        </w:rPr>
        <w:t>.</w:t>
      </w:r>
      <w:proofErr w:type="gramEnd"/>
      <w:r w:rsidRPr="00AA12E2">
        <w:rPr>
          <w:rStyle w:val="DipnotBavurusu"/>
          <w:rFonts w:asciiTheme="majorBidi" w:hAnsiTheme="majorBidi" w:cstheme="majorBidi"/>
          <w:sz w:val="28"/>
          <w:szCs w:val="28"/>
          <w:lang w:bidi="ar-EG"/>
        </w:rPr>
        <w:footnoteReference w:id="427"/>
      </w:r>
      <w:r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أْمُرُ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عْبُدُ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شْرِكُ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تْرُكُ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بَاؤُ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أْمُ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دْ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عَفَا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لَةِ</w:t>
      </w:r>
    </w:p>
    <w:p w:rsidR="009955BA" w:rsidRPr="00AA12E2" w:rsidRDefault="00F05C7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izans kralı Heraklius Rasulullah’ın İslâm’a davet mektubunu alınca, ticaret yapmak üzere Şam’a gelen Ebû Süfyân’</w:t>
      </w:r>
      <w:r w:rsidR="009955BA" w:rsidRPr="00AA12E2">
        <w:rPr>
          <w:rFonts w:asciiTheme="majorBidi" w:hAnsiTheme="majorBidi" w:cstheme="majorBidi"/>
          <w:sz w:val="28"/>
          <w:szCs w:val="28"/>
          <w:lang w:bidi="ar-EG"/>
        </w:rPr>
        <w:t xml:space="preserve">dan, </w:t>
      </w:r>
      <w:r w:rsidRPr="00AA12E2">
        <w:rPr>
          <w:rFonts w:asciiTheme="majorBidi" w:hAnsiTheme="majorBidi" w:cstheme="majorBidi"/>
          <w:sz w:val="28"/>
          <w:szCs w:val="28"/>
          <w:lang w:bidi="ar-EG"/>
        </w:rPr>
        <w:t xml:space="preserve">Hz. Peygamber </w:t>
      </w:r>
      <w:r w:rsidR="009955BA" w:rsidRPr="00AA12E2">
        <w:rPr>
          <w:rFonts w:asciiTheme="majorBidi" w:hAnsiTheme="majorBidi" w:cstheme="majorBidi"/>
          <w:sz w:val="28"/>
          <w:szCs w:val="28"/>
          <w:lang w:bidi="ar-EG"/>
        </w:rPr>
        <w:t>hakkında bilgi istem</w:t>
      </w:r>
      <w:r w:rsidRPr="00AA12E2">
        <w:rPr>
          <w:rFonts w:asciiTheme="majorBidi" w:hAnsiTheme="majorBidi" w:cstheme="majorBidi"/>
          <w:sz w:val="28"/>
          <w:szCs w:val="28"/>
          <w:lang w:bidi="ar-EG"/>
        </w:rPr>
        <w:t>iştir. Ebû Süfyân şunları söylemiştir:</w:t>
      </w:r>
      <w:r w:rsidR="009955BA" w:rsidRPr="00AA12E2">
        <w:rPr>
          <w:rFonts w:asciiTheme="majorBidi" w:hAnsiTheme="majorBidi" w:cstheme="majorBidi"/>
          <w:sz w:val="28"/>
          <w:szCs w:val="28"/>
          <w:lang w:bidi="ar-EG"/>
        </w:rPr>
        <w:t xml:space="preserve"> “O bize </w:t>
      </w:r>
      <w:r w:rsidRPr="00AA12E2">
        <w:rPr>
          <w:rFonts w:asciiTheme="majorBidi" w:hAnsiTheme="majorBidi" w:cstheme="majorBidi"/>
          <w:sz w:val="28"/>
          <w:szCs w:val="28"/>
          <w:lang w:bidi="ar-EG"/>
        </w:rPr>
        <w:t xml:space="preserve">Allah’a kulluk etmeyi, </w:t>
      </w:r>
      <w:r w:rsidR="009955BA" w:rsidRPr="00AA12E2">
        <w:rPr>
          <w:rFonts w:asciiTheme="majorBidi" w:hAnsiTheme="majorBidi" w:cstheme="majorBidi"/>
          <w:sz w:val="28"/>
          <w:szCs w:val="28"/>
          <w:lang w:bidi="ar-EG"/>
        </w:rPr>
        <w:t xml:space="preserve">namaz </w:t>
      </w:r>
      <w:r w:rsidR="009955BA" w:rsidRPr="00AA12E2">
        <w:rPr>
          <w:rFonts w:asciiTheme="majorBidi" w:hAnsiTheme="majorBidi" w:cstheme="majorBidi"/>
          <w:sz w:val="28"/>
          <w:szCs w:val="28"/>
          <w:lang w:bidi="ar-EG"/>
        </w:rPr>
        <w:lastRenderedPageBreak/>
        <w:t xml:space="preserve">kılmayı, </w:t>
      </w:r>
      <w:r w:rsidRPr="00AA12E2">
        <w:rPr>
          <w:rFonts w:asciiTheme="majorBidi" w:hAnsiTheme="majorBidi" w:cstheme="majorBidi"/>
          <w:sz w:val="28"/>
          <w:szCs w:val="28"/>
          <w:lang w:bidi="ar-EG"/>
        </w:rPr>
        <w:t>doğru sözlü olmayı</w:t>
      </w:r>
      <w:r w:rsidR="009955BA" w:rsidRPr="00AA12E2">
        <w:rPr>
          <w:rFonts w:asciiTheme="majorBidi" w:hAnsiTheme="majorBidi" w:cstheme="majorBidi"/>
          <w:sz w:val="28"/>
          <w:szCs w:val="28"/>
          <w:lang w:bidi="ar-EG"/>
        </w:rPr>
        <w:t>, akraba ile ilgilenmeyi ve iffetli olmayı emrediyor.”</w:t>
      </w:r>
      <w:r w:rsidR="009955BA" w:rsidRPr="00AA12E2">
        <w:rPr>
          <w:rStyle w:val="DipnotBavurusu"/>
          <w:rFonts w:asciiTheme="majorBidi" w:hAnsiTheme="majorBidi" w:cstheme="majorBidi"/>
          <w:sz w:val="28"/>
          <w:szCs w:val="28"/>
          <w:lang w:bidi="ar-EG"/>
        </w:rPr>
        <w:footnoteReference w:id="428"/>
      </w:r>
      <w:r w:rsidR="009955BA"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سْ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لُ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إِ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ا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دْ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كَرِهْ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طَّلِ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p>
    <w:p w:rsidR="009955BA" w:rsidRPr="00AA12E2" w:rsidRDefault="009955B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yilik güzel ahlaktır.</w:t>
      </w:r>
      <w:r w:rsidRPr="00AA12E2">
        <w:rPr>
          <w:rStyle w:val="DipnotBavurusu"/>
          <w:rFonts w:asciiTheme="majorBidi" w:hAnsiTheme="majorBidi" w:cstheme="majorBidi"/>
          <w:sz w:val="28"/>
          <w:szCs w:val="28"/>
          <w:lang w:bidi="ar-EG"/>
        </w:rPr>
        <w:footnoteReference w:id="429"/>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فْيَ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ثَّقَ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سْ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أَ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دَكَ</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دِي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يْرَكَ</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مَ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سْتَقِمْ</w:t>
      </w:r>
    </w:p>
    <w:p w:rsidR="009955BA" w:rsidRPr="00AA12E2" w:rsidRDefault="009955BA" w:rsidP="00D03BD4">
      <w:pPr>
        <w:spacing w:after="120" w:line="240" w:lineRule="auto"/>
        <w:jc w:val="both"/>
        <w:rPr>
          <w:rFonts w:asciiTheme="majorBidi" w:hAnsiTheme="majorBidi" w:cstheme="majorBidi"/>
          <w:sz w:val="28"/>
          <w:szCs w:val="28"/>
          <w:rtl/>
          <w:lang w:bidi="ar-EG"/>
        </w:rPr>
      </w:pPr>
      <w:r w:rsidRPr="00AA12E2">
        <w:rPr>
          <w:rFonts w:asciiTheme="majorBidi" w:hAnsiTheme="majorBidi" w:cstheme="majorBidi"/>
          <w:sz w:val="28"/>
          <w:szCs w:val="28"/>
          <w:lang w:bidi="ar-EG"/>
        </w:rPr>
        <w:t>Bir sahabinin “Ya Rasulallah, bana İslam’la alakalı öyle bir söz söyle ki senden başkasına bu konuda bir soru sormama ihtiyaç bırakmasın” sözüne mukabil Sevgili Peygamberimiz, “Allah’a inandım de, sonra dosdoğru ol!” buyurmuştur.</w:t>
      </w:r>
      <w:r w:rsidRPr="00AA12E2">
        <w:rPr>
          <w:rStyle w:val="DipnotBavurusu"/>
          <w:rFonts w:asciiTheme="majorBidi" w:hAnsiTheme="majorBidi" w:cstheme="majorBidi"/>
          <w:sz w:val="28"/>
          <w:szCs w:val="28"/>
          <w:lang w:bidi="ar-EG"/>
        </w:rPr>
        <w:footnoteReference w:id="430"/>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رِي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يَعْ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قَ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يتَ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زَّكَ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نُّصْ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سْلِمٍ</w:t>
      </w:r>
      <w:r w:rsidRPr="00AA12E2">
        <w:rPr>
          <w:rFonts w:ascii="Traditional Arabic" w:hAnsi="Traditional Arabic" w:cs="Traditional Arabic"/>
          <w:sz w:val="28"/>
          <w:szCs w:val="28"/>
          <w:lang w:bidi="ar-EG"/>
        </w:rPr>
        <w:t xml:space="preserve"> .</w:t>
      </w:r>
    </w:p>
    <w:p w:rsidR="009955BA" w:rsidRPr="00AA12E2" w:rsidRDefault="009955B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Cerîr b. Abdullah şöyle demiştir:  Rasulullah’a namaz kılmak, </w:t>
      </w:r>
      <w:proofErr w:type="gramStart"/>
      <w:r w:rsidRPr="00AA12E2">
        <w:rPr>
          <w:rFonts w:asciiTheme="majorBidi" w:hAnsiTheme="majorBidi" w:cstheme="majorBidi"/>
          <w:sz w:val="28"/>
          <w:szCs w:val="28"/>
          <w:lang w:bidi="ar-EG"/>
        </w:rPr>
        <w:t>zekat</w:t>
      </w:r>
      <w:proofErr w:type="gramEnd"/>
      <w:r w:rsidRPr="00AA12E2">
        <w:rPr>
          <w:rFonts w:asciiTheme="majorBidi" w:hAnsiTheme="majorBidi" w:cstheme="majorBidi"/>
          <w:sz w:val="28"/>
          <w:szCs w:val="28"/>
          <w:lang w:bidi="ar-EG"/>
        </w:rPr>
        <w:t xml:space="preserve"> vermek ve tüm Müslümanlara karşı samimi olmak üzere biat ettim.</w:t>
      </w:r>
      <w:r w:rsidRPr="00AA12E2">
        <w:rPr>
          <w:rStyle w:val="DipnotBavurusu"/>
          <w:rFonts w:asciiTheme="majorBidi" w:hAnsiTheme="majorBidi" w:cstheme="majorBidi"/>
          <w:sz w:val="28"/>
          <w:szCs w:val="28"/>
          <w:lang w:bidi="ar-EG"/>
        </w:rPr>
        <w:footnoteReference w:id="431"/>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ادَ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امِ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يَعْ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مْ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طَّاعَ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سْ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سْرِ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شَطِ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كَارِهِ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نَازِ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أَمْ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قُ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عَدْ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خَا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وْ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ئِمٍ</w:t>
      </w:r>
    </w:p>
    <w:p w:rsidR="009955BA" w:rsidRPr="00AA12E2" w:rsidRDefault="009955BA" w:rsidP="00E20D6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Ubade b. Samit: Allah Resûlü’ne kolayda da olsa zorluklarda da olsa, hoşa giden ve gitmeyen tüm hallerde itaatkâr olmaya, iş başında olanlarla münakaşa etmemeye, nerede olursak olalım adaleti dile getirmek ve bu konuda hiç kimsenin kınamasından korkmamak üzere biat etmiştik.</w:t>
      </w:r>
      <w:r w:rsidRPr="00AA12E2">
        <w:rPr>
          <w:rStyle w:val="DipnotBavurusu"/>
          <w:rFonts w:asciiTheme="majorBidi" w:hAnsiTheme="majorBidi" w:cstheme="majorBidi"/>
          <w:sz w:val="28"/>
          <w:szCs w:val="28"/>
          <w:lang w:bidi="ar-EG"/>
        </w:rPr>
        <w:footnoteReference w:id="432"/>
      </w:r>
      <w:r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بَايِعُو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شْرِكُ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سْرِقُ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زْنُ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قْتُ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لاَدَ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أْتُ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بُهْتَ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فْتَرُو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دِي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رْجُلِ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عْصُ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رُوفٍ</w:t>
      </w:r>
    </w:p>
    <w:p w:rsidR="009955BA" w:rsidRPr="00AA12E2" w:rsidRDefault="009955B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Ubade b. Samit: Rasulullah şöyle buyurdu: “Bana Yüce Allah’a hiçbir şeyi ortak koşmamak, hırsızlık yapmamak, zina etmemek, çocuklarınızı öldürmemek, kimseye iftira atmamak ve dinin yasaklamadığı konularda isyan etmemek üzere biat edin.”</w:t>
      </w:r>
      <w:r w:rsidRPr="00AA12E2">
        <w:rPr>
          <w:rStyle w:val="DipnotBavurusu"/>
          <w:rFonts w:asciiTheme="majorBidi" w:hAnsiTheme="majorBidi" w:cstheme="majorBidi"/>
          <w:sz w:val="28"/>
          <w:szCs w:val="28"/>
          <w:lang w:bidi="ar-EG"/>
        </w:rPr>
        <w:footnoteReference w:id="433"/>
      </w:r>
      <w:r w:rsidRPr="00AA12E2">
        <w:rPr>
          <w:rFonts w:asciiTheme="majorBidi" w:hAnsiTheme="majorBidi" w:cstheme="majorBidi"/>
          <w:sz w:val="28"/>
          <w:szCs w:val="28"/>
          <w:lang w:bidi="ar-EG"/>
        </w:rPr>
        <w:t xml:space="preserve"> </w:t>
      </w:r>
    </w:p>
    <w:p w:rsidR="008F3E3C" w:rsidRPr="00AA12E2" w:rsidRDefault="008F3E3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بَسَطْ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يْدِيَ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لْ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يَعْنَا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عَ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بَايِعُ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عْبُدُ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شْرِكُ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لَوَ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مْ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تُطِيعُو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أَسَ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فِيَّةً</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سْأَلُ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يْئًا</w:t>
      </w:r>
      <w:r w:rsidRPr="00AA12E2">
        <w:rPr>
          <w:rFonts w:ascii="Traditional Arabic" w:hAnsi="Traditional Arabic" w:cs="Traditional Arabic" w:hint="eastAsia"/>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عْ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لَئِ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فَ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سْقُ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وْ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سْأَ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نَاوِ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يَّاهُ</w:t>
      </w:r>
    </w:p>
    <w:p w:rsidR="008F3E3C" w:rsidRPr="00AA12E2" w:rsidRDefault="008F3E3C" w:rsidP="00E20D6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lastRenderedPageBreak/>
        <w:t>Rasulullah (sav) “Yüce Allah’a kulluk etmek ve O’na ortak koşmamak, beş vakit namazı kılmak, (yöneticilere) itaat etmek ve insanlardan bir şey istememek üzere” biat almıştır.</w:t>
      </w:r>
      <w:r w:rsidRPr="00AA12E2">
        <w:rPr>
          <w:rStyle w:val="DipnotBavurusu"/>
          <w:rFonts w:asciiTheme="majorBidi" w:hAnsiTheme="majorBidi" w:cstheme="majorBidi"/>
          <w:sz w:val="28"/>
          <w:szCs w:val="28"/>
          <w:lang w:bidi="ar-EG"/>
        </w:rPr>
        <w:footnoteReference w:id="434"/>
      </w:r>
      <w:r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سَمِعْ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سَّدُو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عْ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خَصَاصِ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تَ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أُبَايِعَ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اشْتَرَطَ</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هَادَ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heme="majorBidi" w:hAnsiTheme="majorBidi" w:cs="Times New Roman"/>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حَمَّدً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بْ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رَسُو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قِي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ؤَدِّ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زَّكَ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حُجَّ</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جَّ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سْلَ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صُ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هْ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مَضَ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ا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بِي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ثْنَتَ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طِيقُهُ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هَ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دَقَ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زَعَمُ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دُّبُ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ءَ</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غَضَ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أَخَا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ضَرْ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لْ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شِعَ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كَرِهَ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وْ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لصَّدَقَ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وَ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غُنَيْ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عَ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ذَوْ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هْلِ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حَمُولَتُ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بَضَ</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رَّ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فَ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هَا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دَقَ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بِ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ذًا؟</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بَايِعُ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بَايَعْ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لِّهِنَّ</w:t>
      </w:r>
    </w:p>
    <w:p w:rsidR="009955BA" w:rsidRPr="00AA12E2" w:rsidRDefault="009955BA" w:rsidP="00E20D6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eşîr b. Hassâsiye biat etmek için Hz. Peygamber’e gelmişti. Rasulullah ona Allah’tan başka ilâh olmadığına ve Muhammed’in de O’nun kulu ve elçisi olduğuna şehâdet etmek, namaz kılıp zekât vermek, hac ibadetini yerine getirmek, Ramazan ayında oruç tutmak ve Allah yolunda cihad etmek koşulu ile kendisinden biat alacağını bildirmiştir. Bunun üzerine Beşîr b. Hassâsiye, “Ey Allah’ın Elçisi! Bunlardan ikisine vallahi gücüm yetmez: Cihada ve zekâta. Çünkü savaşta sırtını dönüp kaçanın Allah’ın gazabına uğrayacağını söylüyorlar. Ben ise savaş meydanında hazır bulunursam içimi bir korku kaplar ve nefsim ölmeyi istemez. Sadakaya gelince, vallahi benim malım, küçük bir koyun sürüsü ve on deveden ibarettir. Bunlar da ailemin geçim kaynağı ve bineğidir.” karşılığını verir. Bunun üzerine Allah Rasûlü onun elini tutup sallayarak, “</w:t>
      </w:r>
      <w:r w:rsidRPr="00AA12E2">
        <w:rPr>
          <w:rFonts w:asciiTheme="majorBidi" w:hAnsiTheme="majorBidi" w:cstheme="majorBidi"/>
          <w:b/>
          <w:bCs/>
          <w:sz w:val="28"/>
          <w:szCs w:val="28"/>
          <w:lang w:bidi="ar-EG"/>
        </w:rPr>
        <w:t>Cihad yok, zekât yok... O hâlde cennete nasıl gireceksin</w:t>
      </w:r>
      <w:r w:rsidRPr="00AA12E2">
        <w:rPr>
          <w:rFonts w:asciiTheme="majorBidi" w:hAnsiTheme="majorBidi" w:cstheme="majorBidi"/>
          <w:sz w:val="28"/>
          <w:szCs w:val="28"/>
          <w:lang w:bidi="ar-EG"/>
        </w:rPr>
        <w:t>?” buyurur. Bunun üzerine İbnü’l-Hassâsiye, “Ey Allah’ın Resûlü! Sana biat ediyorum.” der.</w:t>
      </w:r>
      <w:r w:rsidRPr="00AA12E2">
        <w:rPr>
          <w:rStyle w:val="DipnotBavurusu"/>
          <w:rFonts w:asciiTheme="majorBidi" w:hAnsiTheme="majorBidi" w:cstheme="majorBidi"/>
          <w:sz w:val="28"/>
          <w:szCs w:val="28"/>
          <w:lang w:bidi="ar-EG"/>
        </w:rPr>
        <w:footnoteReference w:id="435"/>
      </w:r>
      <w:r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أَ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بَايِعَا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عْرُو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ذِ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نَ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عْصِ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خْمِشَ</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جْ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دْعُ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شُقَّ</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يْبً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نْ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عْرًا</w:t>
      </w:r>
    </w:p>
    <w:p w:rsidR="009955BA" w:rsidRPr="00AA12E2" w:rsidRDefault="009955BA" w:rsidP="00E20D6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Biat eden bir sahabi hanım: </w:t>
      </w:r>
      <w:r w:rsidR="00142F72" w:rsidRPr="00AA12E2">
        <w:rPr>
          <w:rFonts w:asciiTheme="majorBidi" w:hAnsiTheme="majorBidi" w:cstheme="majorBidi"/>
          <w:sz w:val="28"/>
          <w:szCs w:val="28"/>
          <w:lang w:bidi="ar-EG"/>
        </w:rPr>
        <w:t>Rasulullah’ın karşı gelmememiz konusunda bizden söz aldığı davranışlar arasında b</w:t>
      </w:r>
      <w:r w:rsidRPr="00AA12E2">
        <w:rPr>
          <w:rFonts w:asciiTheme="majorBidi" w:hAnsiTheme="majorBidi" w:cstheme="majorBidi"/>
          <w:sz w:val="28"/>
          <w:szCs w:val="28"/>
          <w:lang w:bidi="ar-EG"/>
        </w:rPr>
        <w:t>ir musibet karşısında</w:t>
      </w:r>
      <w:r w:rsidR="00142F72" w:rsidRPr="00AA12E2">
        <w:rPr>
          <w:rFonts w:asciiTheme="majorBidi" w:hAnsiTheme="majorBidi" w:cstheme="majorBidi"/>
          <w:sz w:val="28"/>
          <w:szCs w:val="28"/>
          <w:lang w:bidi="ar-EG"/>
        </w:rPr>
        <w:t xml:space="preserve"> yüzlerimizi dövüp tırmalamamak</w:t>
      </w:r>
      <w:r w:rsidRPr="00AA12E2">
        <w:rPr>
          <w:rFonts w:asciiTheme="majorBidi" w:hAnsiTheme="majorBidi" w:cstheme="majorBidi"/>
          <w:sz w:val="28"/>
          <w:szCs w:val="28"/>
          <w:lang w:bidi="ar-EG"/>
        </w:rPr>
        <w:t xml:space="preserve">, yüksek sesle </w:t>
      </w:r>
      <w:r w:rsidR="00142F72" w:rsidRPr="00AA12E2">
        <w:rPr>
          <w:rFonts w:asciiTheme="majorBidi" w:hAnsiTheme="majorBidi" w:cstheme="majorBidi"/>
          <w:sz w:val="28"/>
          <w:szCs w:val="28"/>
          <w:lang w:bidi="ar-EG"/>
        </w:rPr>
        <w:t>feryat etmemek</w:t>
      </w:r>
      <w:r w:rsidRPr="00AA12E2">
        <w:rPr>
          <w:rFonts w:asciiTheme="majorBidi" w:hAnsiTheme="majorBidi" w:cstheme="majorBidi"/>
          <w:sz w:val="28"/>
          <w:szCs w:val="28"/>
          <w:lang w:bidi="ar-EG"/>
        </w:rPr>
        <w:t>, yaka</w:t>
      </w:r>
      <w:r w:rsidR="00142F72" w:rsidRPr="00AA12E2">
        <w:rPr>
          <w:rFonts w:asciiTheme="majorBidi" w:hAnsiTheme="majorBidi" w:cstheme="majorBidi"/>
          <w:sz w:val="28"/>
          <w:szCs w:val="28"/>
          <w:lang w:bidi="ar-EG"/>
        </w:rPr>
        <w:t>larımızı yırtmamak ve saçlarımızı yolmamak bulunuyordu.</w:t>
      </w:r>
      <w:r w:rsidRPr="00AA12E2">
        <w:rPr>
          <w:rStyle w:val="DipnotBavurusu"/>
          <w:rFonts w:asciiTheme="majorBidi" w:hAnsiTheme="majorBidi" w:cstheme="majorBidi"/>
          <w:sz w:val="28"/>
          <w:szCs w:val="28"/>
          <w:lang w:bidi="ar-EG"/>
        </w:rPr>
        <w:footnoteReference w:id="436"/>
      </w:r>
      <w:r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لَّ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هْ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بِ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دِّ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سَانِ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اسْلُ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سَخِي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بِي</w:t>
      </w:r>
    </w:p>
    <w:p w:rsidR="009955BA" w:rsidRPr="00AA12E2" w:rsidRDefault="009955BA" w:rsidP="00E20D6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 xml:space="preserve">Allah’ım, </w:t>
      </w:r>
      <w:proofErr w:type="gramStart"/>
      <w:r w:rsidRPr="00AA12E2">
        <w:rPr>
          <w:rFonts w:asciiTheme="majorBidi" w:hAnsiTheme="majorBidi" w:cstheme="majorBidi"/>
          <w:sz w:val="28"/>
          <w:szCs w:val="28"/>
          <w:lang w:bidi="ar-EG"/>
        </w:rPr>
        <w:t>…,</w:t>
      </w:r>
      <w:proofErr w:type="gramEnd"/>
      <w:r w:rsidRPr="00AA12E2">
        <w:rPr>
          <w:rFonts w:asciiTheme="majorBidi" w:hAnsiTheme="majorBidi" w:cstheme="majorBidi"/>
          <w:sz w:val="28"/>
          <w:szCs w:val="28"/>
          <w:lang w:bidi="ar-EG"/>
        </w:rPr>
        <w:t xml:space="preserve"> kalbime hidayet ver, dilimi doğrult, kalbimden bütün kötü huyları çıkar.</w:t>
      </w:r>
      <w:r w:rsidRPr="00AA12E2">
        <w:rPr>
          <w:rStyle w:val="DipnotBavurusu"/>
          <w:rFonts w:asciiTheme="majorBidi" w:hAnsiTheme="majorBidi" w:cstheme="majorBidi"/>
          <w:sz w:val="28"/>
          <w:szCs w:val="28"/>
          <w:lang w:bidi="ar-EG"/>
        </w:rPr>
        <w:footnoteReference w:id="437"/>
      </w:r>
      <w:r w:rsidRPr="00AA12E2">
        <w:rPr>
          <w:rFonts w:asciiTheme="majorBidi" w:hAnsiTheme="majorBidi" w:cstheme="majorBidi"/>
          <w:sz w:val="28"/>
          <w:szCs w:val="28"/>
          <w:lang w:bidi="ar-EG"/>
        </w:rPr>
        <w:t xml:space="preserve"> </w:t>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lastRenderedPageBreak/>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كِي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زَ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بَرَ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رَأَ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ورً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كُنْ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تَحَنَّ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جَاهِلِيَّ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دَقَ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تَاقَ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حِ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فِيهَ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جْ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قَ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رَسُو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لَمْ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سْلَفْ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يْرٍ</w:t>
      </w:r>
    </w:p>
    <w:p w:rsidR="009955BA" w:rsidRPr="00AA12E2" w:rsidRDefault="009955B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 kendisine gelerek câhiliye devrinde yaptığı köle azat etmek, sadaka vermek veya akrabaya iyilik yapmak gibi bazı davranışların mükâfatı olup olmadığını soran Hakîm b. Hizâm’a, “Sen eskiden yaptığın hayırlarla Müslüman oldun.” cevabını vermiştir.</w:t>
      </w:r>
      <w:r w:rsidRPr="00AA12E2">
        <w:rPr>
          <w:rStyle w:val="DipnotBavurusu"/>
          <w:rFonts w:asciiTheme="majorBidi" w:hAnsiTheme="majorBidi" w:cstheme="majorBidi"/>
          <w:sz w:val="28"/>
          <w:szCs w:val="28"/>
          <w:lang w:bidi="ar-EG"/>
        </w:rPr>
        <w:footnoteReference w:id="438"/>
      </w:r>
    </w:p>
    <w:p w:rsidR="00CE14EA" w:rsidRPr="00AA12E2" w:rsidRDefault="00CE14E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وَالصَّ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صْ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صَّبْرِ</w:t>
      </w:r>
    </w:p>
    <w:p w:rsidR="00CE14EA" w:rsidRPr="00AA12E2" w:rsidRDefault="00CE14E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Oruç sabrın yarısıdır.</w:t>
      </w:r>
      <w:r w:rsidRPr="00AA12E2">
        <w:rPr>
          <w:rStyle w:val="DipnotBavurusu"/>
          <w:rFonts w:asciiTheme="majorBidi" w:hAnsiTheme="majorBidi" w:cstheme="majorBidi"/>
          <w:sz w:val="28"/>
          <w:szCs w:val="28"/>
          <w:lang w:bidi="ar-EG"/>
        </w:rPr>
        <w:footnoteReference w:id="439"/>
      </w:r>
    </w:p>
    <w:p w:rsidR="009955BA" w:rsidRPr="00AA12E2" w:rsidRDefault="009955B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الصِّيَ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جُنَّ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رْفُ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جْهَ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مْرُؤٌ</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اتَ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اتَمَ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يَقُ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إِنِّ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صَائِمٌ</w:t>
      </w:r>
      <w:r w:rsidRPr="00AA12E2">
        <w:rPr>
          <w:rFonts w:ascii="Traditional Arabic" w:hAnsi="Traditional Arabic" w:cs="Traditional Arabic"/>
          <w:sz w:val="28"/>
          <w:szCs w:val="28"/>
          <w:rtl/>
          <w:lang w:bidi="ar-EG"/>
        </w:rPr>
        <w:t xml:space="preserve"> . </w:t>
      </w:r>
      <w:r w:rsidRPr="00AA12E2">
        <w:rPr>
          <w:rFonts w:ascii="Traditional Arabic" w:hAnsi="Traditional Arabic" w:cs="Traditional Arabic" w:hint="cs"/>
          <w:sz w:val="28"/>
          <w:szCs w:val="28"/>
          <w:rtl/>
          <w:lang w:bidi="ar-EG"/>
        </w:rPr>
        <w:t>مَرَّتَيْنِ</w:t>
      </w:r>
    </w:p>
    <w:p w:rsidR="009955BA" w:rsidRPr="00AA12E2" w:rsidRDefault="009955BA"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Oruç kalkandır. Oruçlu kişi kötü söz söylemesin ve her hangi bir taşkınlık yapmasın. Eğer birisi onunla dövüşmek ister ya da sataşırsa iki defa ‘ben oruçluyum’ desin.</w:t>
      </w:r>
      <w:r w:rsidRPr="00AA12E2">
        <w:rPr>
          <w:rStyle w:val="DipnotBavurusu"/>
          <w:rFonts w:asciiTheme="majorBidi" w:hAnsiTheme="majorBidi" w:cstheme="majorBidi"/>
          <w:sz w:val="28"/>
          <w:szCs w:val="28"/>
          <w:lang w:bidi="ar-EG"/>
        </w:rPr>
        <w:footnoteReference w:id="440"/>
      </w:r>
    </w:p>
    <w:p w:rsidR="00416952" w:rsidRPr="00AA12E2" w:rsidRDefault="00416952" w:rsidP="00E20D65">
      <w:pPr>
        <w:pStyle w:val="Balk1"/>
        <w:rPr>
          <w:lang w:bidi="ar-EG"/>
        </w:rPr>
      </w:pPr>
      <w:r w:rsidRPr="00AA12E2">
        <w:rPr>
          <w:lang w:bidi="ar-EG"/>
        </w:rPr>
        <w:t xml:space="preserve">Ahlakî Zaafın </w:t>
      </w:r>
      <w:r w:rsidRPr="00AA12E2">
        <w:rPr>
          <w:rFonts w:cs="Times New Roman"/>
          <w:lang w:bidi="ar-EG"/>
        </w:rPr>
        <w:t>İ</w:t>
      </w:r>
      <w:r w:rsidRPr="00AA12E2">
        <w:rPr>
          <w:lang w:bidi="ar-EG"/>
        </w:rPr>
        <w:t xml:space="preserve">badet ve </w:t>
      </w:r>
      <w:r w:rsidRPr="00AA12E2">
        <w:rPr>
          <w:rFonts w:cs="Times New Roman"/>
          <w:lang w:bidi="ar-EG"/>
        </w:rPr>
        <w:t>İ</w:t>
      </w:r>
      <w:r w:rsidRPr="00AA12E2">
        <w:rPr>
          <w:lang w:bidi="ar-EG"/>
        </w:rPr>
        <w:t>mana</w:t>
      </w:r>
      <w:r w:rsidR="005D357F" w:rsidRPr="00AA12E2">
        <w:rPr>
          <w:lang w:bidi="ar-EG"/>
        </w:rPr>
        <w:t xml:space="preserve">, </w:t>
      </w:r>
      <w:r w:rsidR="005D357F" w:rsidRPr="00AA12E2">
        <w:t>İyiliklere</w:t>
      </w:r>
      <w:r w:rsidRPr="00AA12E2">
        <w:rPr>
          <w:lang w:bidi="ar-EG"/>
        </w:rPr>
        <w:t xml:space="preserve"> Etkisi</w:t>
      </w:r>
      <w:r w:rsidR="007A469D" w:rsidRPr="00AA12E2">
        <w:rPr>
          <w:lang w:bidi="ar-EG"/>
        </w:rPr>
        <w:t xml:space="preserve"> (1. Bölüme)</w:t>
      </w:r>
    </w:p>
    <w:p w:rsidR="00CE7B5E" w:rsidRPr="00AA12E2" w:rsidRDefault="00CE7B5E"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فْلِسَ</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مَّ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أْ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وْ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قِيَامَ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صَل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صِيَا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زَكَاةٍ</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يَأْتِ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دْ</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شَتَ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قَذَ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أَكَ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سَفَكَ</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دَ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ضَرَ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عْطَ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سَنَا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هَذَ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سَنَا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نِيَ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حَسَنَا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بْ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قْضَ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خِذَ</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خَطَايَا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طُرِحَتْ</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طُرِحَ</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ى</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نَّارِ</w:t>
      </w:r>
    </w:p>
    <w:p w:rsidR="00CE7B5E" w:rsidRPr="00AA12E2" w:rsidRDefault="00BF193F"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Ümmetimin a</w:t>
      </w:r>
      <w:r w:rsidR="00CE7B5E" w:rsidRPr="00AA12E2">
        <w:rPr>
          <w:rFonts w:asciiTheme="majorBidi" w:hAnsiTheme="majorBidi" w:cstheme="majorBidi"/>
          <w:sz w:val="28"/>
          <w:szCs w:val="28"/>
          <w:lang w:bidi="ar-EG"/>
        </w:rPr>
        <w:t>sıl müflis</w:t>
      </w:r>
      <w:r w:rsidRPr="00AA12E2">
        <w:rPr>
          <w:rFonts w:asciiTheme="majorBidi" w:hAnsiTheme="majorBidi" w:cstheme="majorBidi"/>
          <w:sz w:val="28"/>
          <w:szCs w:val="28"/>
          <w:lang w:bidi="ar-EG"/>
        </w:rPr>
        <w:t>i</w:t>
      </w:r>
      <w:r w:rsidR="00CE7B5E" w:rsidRPr="00AA12E2">
        <w:rPr>
          <w:rFonts w:asciiTheme="majorBidi" w:hAnsiTheme="majorBidi" w:cstheme="majorBidi"/>
          <w:sz w:val="28"/>
          <w:szCs w:val="28"/>
          <w:lang w:bidi="ar-EG"/>
        </w:rPr>
        <w:t>, kıyamet gününde kıldığı namaz, tuttuğu oruç ve verdiği zekâtla gelir. Ancak dünyada iken şuna sövmüş, buna iftira atmış, ötekinin malını yemiş, berikinin kanını dökmüş, bir başkasını da dövmüştür. (İhlâl ettiği bu hakların karşılığı olarak) iyiliklerinden alınıp hak sahiplerine verilir. Şayet hesabı görülmeden iyilikleri biterse, mağdur ettiği insanların günahlarından alınarak bunun üzerine yüklenir, sonra da cehenneme atılır.</w:t>
      </w:r>
      <w:r w:rsidR="00CE7B5E" w:rsidRPr="00AA12E2">
        <w:rPr>
          <w:rStyle w:val="DipnotBavurusu"/>
          <w:rFonts w:asciiTheme="majorBidi" w:hAnsiTheme="majorBidi" w:cstheme="majorBidi"/>
          <w:sz w:val="28"/>
          <w:szCs w:val="28"/>
          <w:lang w:bidi="ar-EG"/>
        </w:rPr>
        <w:footnoteReference w:id="441"/>
      </w:r>
      <w:r w:rsidR="00CE7B5E" w:rsidRPr="00AA12E2">
        <w:rPr>
          <w:rFonts w:asciiTheme="majorBidi" w:hAnsiTheme="majorBidi" w:cstheme="majorBidi"/>
          <w:sz w:val="28"/>
          <w:szCs w:val="28"/>
          <w:lang w:bidi="ar-EG"/>
        </w:rPr>
        <w:t xml:space="preserve"> </w:t>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نَّ مَنْ ضَيَّقَ مَنْزِلًا أَوْ قَطَعَ طَرِيقًا فَلَا جِهَادَ لَهُ</w:t>
      </w:r>
      <w:r w:rsidRPr="00AA12E2">
        <w:rPr>
          <w:rFonts w:ascii="Traditional Arabic" w:hAnsi="Traditional Arabic" w:cs="Traditional Arabic"/>
          <w:sz w:val="28"/>
          <w:szCs w:val="28"/>
          <w:lang w:bidi="ar-EG"/>
        </w:rPr>
        <w:t xml:space="preserve"> </w:t>
      </w:r>
    </w:p>
    <w:p w:rsidR="00CD7D88" w:rsidRPr="00AA12E2" w:rsidRDefault="00CD7D88" w:rsidP="00D03BD4">
      <w:pPr>
        <w:spacing w:after="120" w:line="240" w:lineRule="auto"/>
        <w:jc w:val="both"/>
        <w:rPr>
          <w:rFonts w:ascii="Traditional Arabic" w:hAnsi="Traditional Arabic" w:cs="Traditional Arabic"/>
          <w:sz w:val="28"/>
          <w:szCs w:val="28"/>
          <w:lang w:bidi="ar-EG"/>
        </w:rPr>
      </w:pPr>
      <w:r w:rsidRPr="00AA12E2">
        <w:rPr>
          <w:rFonts w:ascii="Times New Roman" w:hAnsi="Times New Roman" w:cs="Times New Roman"/>
          <w:sz w:val="28"/>
          <w:szCs w:val="28"/>
          <w:lang w:bidi="ar-EG"/>
        </w:rPr>
        <w:t>(Savaş için olan yolculukta) Konaklama yerlerini sıkıştıran ve yolu kesenlerin (daraltanların) cihadı yoktur.</w:t>
      </w:r>
      <w:r w:rsidRPr="00AA12E2">
        <w:rPr>
          <w:rStyle w:val="DipnotBavurusu"/>
          <w:rFonts w:ascii="Times New Roman" w:hAnsi="Times New Roman" w:cs="Times New Roman"/>
          <w:sz w:val="28"/>
          <w:szCs w:val="28"/>
          <w:lang w:bidi="ar-EG"/>
        </w:rPr>
        <w:footnoteReference w:id="442"/>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رُبَّ صَائِمٍ حَظُّهُ مِنْ صِيَامِهِ الْجُوعُ وَالْعَطَشُ، وَرُبَّ قَائِمٍ حَظُّهُ مِنْ قِيَامِهِ السَّهَرُ</w:t>
      </w:r>
    </w:p>
    <w:p w:rsidR="007244F1" w:rsidRPr="00AA12E2" w:rsidRDefault="007244F1"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Nice oruç tutanlar vardır ki oruçtan nasipleri sadece aç ve susuz kalmaktır. Nice namaz kılanlar vardır ki namazdan nasipleri uykusuz kalmaktır.</w:t>
      </w:r>
      <w:r w:rsidR="005921DD" w:rsidRPr="00AA12E2">
        <w:rPr>
          <w:rStyle w:val="DipnotBavurusu"/>
          <w:rFonts w:ascii="Times New Roman" w:hAnsi="Times New Roman" w:cs="Times New Roman"/>
          <w:sz w:val="28"/>
          <w:szCs w:val="28"/>
          <w:lang w:bidi="ar-EG"/>
        </w:rPr>
        <w:footnoteReference w:id="443"/>
      </w:r>
      <w:r w:rsidRPr="00AA12E2">
        <w:rPr>
          <w:rFonts w:ascii="Times New Roman" w:hAnsi="Times New Roman" w:cs="Times New Roman"/>
          <w:sz w:val="28"/>
          <w:szCs w:val="28"/>
          <w:lang w:bidi="ar-EG"/>
        </w:rPr>
        <w:t xml:space="preserve"> </w:t>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مَنْ لَمْ يَدَعْ قَوْلَ الزُّورِ وَالْعَمَلَ بِهِ، فَلَيْسَ لِلَّهِ حَاجَةٌ فِى أَنْ يَدَعَ طَعَامَهُ وَشَرَابَهُ</w:t>
      </w:r>
      <w:r w:rsidRPr="00AA12E2">
        <w:rPr>
          <w:rFonts w:ascii="Traditional Arabic" w:hAnsi="Traditional Arabic" w:cs="Traditional Arabic"/>
          <w:sz w:val="28"/>
          <w:szCs w:val="28"/>
          <w:lang w:bidi="ar-EG"/>
        </w:rPr>
        <w:t xml:space="preserve"> </w:t>
      </w:r>
    </w:p>
    <w:p w:rsidR="007244F1" w:rsidRPr="00AA12E2" w:rsidRDefault="007244F1" w:rsidP="00D03BD4">
      <w:pPr>
        <w:spacing w:after="120" w:line="240" w:lineRule="auto"/>
        <w:jc w:val="both"/>
        <w:rPr>
          <w:rFonts w:ascii="Times New Roman" w:hAnsi="Times New Roman" w:cs="Times New Roman"/>
          <w:sz w:val="28"/>
          <w:szCs w:val="28"/>
          <w:rtl/>
          <w:lang w:bidi="ar-EG"/>
        </w:rPr>
      </w:pPr>
      <w:r w:rsidRPr="00AA12E2">
        <w:rPr>
          <w:rFonts w:ascii="Times New Roman" w:hAnsi="Times New Roman" w:cs="Times New Roman"/>
          <w:sz w:val="28"/>
          <w:szCs w:val="28"/>
          <w:lang w:bidi="ar-EG"/>
        </w:rPr>
        <w:t>Yalanı ve yalana göre hareket etmeyi terk etmeyenin yemeyi içmeyi bırakmasına Allah’ın ihtiyacı yoktur</w:t>
      </w:r>
      <w:r w:rsidR="0081155D" w:rsidRPr="00AA12E2">
        <w:rPr>
          <w:rFonts w:ascii="Times New Roman" w:hAnsi="Times New Roman" w:cs="Times New Roman"/>
          <w:sz w:val="28"/>
          <w:szCs w:val="28"/>
          <w:lang w:bidi="ar-EG"/>
        </w:rPr>
        <w:t>.</w:t>
      </w:r>
      <w:r w:rsidR="0081155D" w:rsidRPr="00AA12E2">
        <w:rPr>
          <w:rStyle w:val="DipnotBavurusu"/>
          <w:rFonts w:ascii="Times New Roman" w:hAnsi="Times New Roman" w:cs="Times New Roman"/>
          <w:sz w:val="28"/>
          <w:szCs w:val="28"/>
          <w:lang w:bidi="ar-EG"/>
        </w:rPr>
        <w:footnoteReference w:id="444"/>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أَلَا أُخْبِرُكُمْ بِأَفْضَلَ مِنْ دَرَجَةِ الصِّيَامِ وَالصَّلَاةِ وَالصَّدَقَةِ؟» قَالُوا: بَلَى، يَا رَسُولَ اللَّهِ قَالَ: «إِصْلَاحُ ذَاتِ الْبَيْنِ، وَفَسَادُ ذَاتِ الْبَيْنِ الْحَالِقَةُ</w:t>
      </w:r>
      <w:r w:rsidR="00AC0290" w:rsidRPr="00AA12E2">
        <w:rPr>
          <w:rFonts w:ascii="Traditional Arabic" w:hAnsi="Traditional Arabic" w:cs="Traditional Arabic"/>
          <w:sz w:val="28"/>
          <w:szCs w:val="28"/>
          <w:lang w:bidi="ar-EG"/>
        </w:rPr>
        <w:t>/</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دَبَّ إِلَيْكُمْ دَاءُ الأُمَمِ قَبْلَكُمْ: الحَسَدُ وَالبَغْضَاءُ، هِيَ الحَالِقَةُ، لَا أَقُولُ تَحْلِقُ الشَّعَرَ وَلَكِنْ تَحْلِقُ الدِّينَ، وَالَّذِي نَفْسِي بِيَدِهِ لَا تَدْخُلُوا الجَنَّةَ حَتَّى تُؤْمِنُوا، وَلَا تُؤْمِنُوا حَتَّى تَحَابُّوا، أَفَلَا أُنَبِّئُكُمْ بِمَا يُثَبِّتُ ذَلِكَ لَكُمْ؟ أَفْشُوا السَّلَامَ بَيْنَكُمْ</w:t>
      </w:r>
      <w:r w:rsidRPr="00AA12E2">
        <w:rPr>
          <w:rStyle w:val="DipnotBavurusu"/>
          <w:rFonts w:ascii="Traditional Arabic" w:hAnsi="Traditional Arabic" w:cs="Traditional Arabic"/>
          <w:sz w:val="28"/>
          <w:szCs w:val="28"/>
          <w:vertAlign w:val="baseline"/>
          <w:rtl/>
          <w:lang w:bidi="ar-EG"/>
        </w:rPr>
        <w:t xml:space="preserve"> </w:t>
      </w:r>
    </w:p>
    <w:p w:rsidR="007244F1" w:rsidRPr="00AA12E2" w:rsidRDefault="00D4410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w:t>
      </w:r>
      <w:r w:rsidR="007244F1" w:rsidRPr="00AA12E2">
        <w:rPr>
          <w:rFonts w:asciiTheme="majorBidi" w:hAnsiTheme="majorBidi" w:cstheme="majorBidi"/>
          <w:sz w:val="28"/>
          <w:szCs w:val="28"/>
          <w:lang w:bidi="ar-EG"/>
        </w:rPr>
        <w:t>lullah (sav), “Size oruç, namaz ve sadakadan daha faziletli olan şeyi bi</w:t>
      </w:r>
      <w:r w:rsidRPr="00AA12E2">
        <w:rPr>
          <w:rFonts w:asciiTheme="majorBidi" w:hAnsiTheme="majorBidi" w:cstheme="majorBidi"/>
          <w:sz w:val="28"/>
          <w:szCs w:val="28"/>
          <w:lang w:bidi="ar-EG"/>
        </w:rPr>
        <w:t>ldireyim mi?” diye sordu. Sahâbiler</w:t>
      </w:r>
      <w:r w:rsidR="007244F1" w:rsidRPr="00AA12E2">
        <w:rPr>
          <w:rFonts w:asciiTheme="majorBidi" w:hAnsiTheme="majorBidi" w:cstheme="majorBidi"/>
          <w:sz w:val="28"/>
          <w:szCs w:val="28"/>
          <w:lang w:bidi="ar-EG"/>
        </w:rPr>
        <w:t>, “Elbette ey Allah</w:t>
      </w:r>
      <w:r w:rsidRPr="00AA12E2">
        <w:rPr>
          <w:rFonts w:asciiTheme="majorBidi" w:hAnsiTheme="majorBidi" w:cstheme="majorBidi"/>
          <w:sz w:val="28"/>
          <w:szCs w:val="28"/>
          <w:lang w:bidi="ar-EG"/>
        </w:rPr>
        <w:t>’</w:t>
      </w:r>
      <w:r w:rsidR="007244F1" w:rsidRPr="00AA12E2">
        <w:rPr>
          <w:rFonts w:asciiTheme="majorBidi" w:hAnsiTheme="majorBidi" w:cstheme="majorBidi"/>
          <w:sz w:val="28"/>
          <w:szCs w:val="28"/>
          <w:lang w:bidi="ar-EG"/>
        </w:rPr>
        <w:t>ın Re</w:t>
      </w:r>
      <w:r w:rsidRPr="00AA12E2">
        <w:rPr>
          <w:rFonts w:asciiTheme="majorBidi" w:hAnsiTheme="majorBidi" w:cstheme="majorBidi"/>
          <w:sz w:val="28"/>
          <w:szCs w:val="28"/>
          <w:lang w:bidi="ar-EG"/>
        </w:rPr>
        <w:t>sûlü.” dediler. Bunun üzerine Rasu</w:t>
      </w:r>
      <w:r w:rsidR="007244F1" w:rsidRPr="00AA12E2">
        <w:rPr>
          <w:rFonts w:asciiTheme="majorBidi" w:hAnsiTheme="majorBidi" w:cstheme="majorBidi"/>
          <w:sz w:val="28"/>
          <w:szCs w:val="28"/>
          <w:lang w:bidi="ar-EG"/>
        </w:rPr>
        <w:t>lullah şöyle buyurdu: “İki kişinin arasını düzeltmektir. İki kişinin arasını bozmak ise (imanı) kökünden kazır.</w:t>
      </w:r>
      <w:r w:rsidR="00AC0290" w:rsidRPr="00AA12E2">
        <w:rPr>
          <w:rStyle w:val="DipnotBavurusu"/>
          <w:rFonts w:asciiTheme="majorBidi" w:hAnsiTheme="majorBidi" w:cstheme="majorBidi"/>
          <w:sz w:val="28"/>
          <w:szCs w:val="28"/>
          <w:lang w:bidi="ar-EG"/>
        </w:rPr>
        <w:footnoteReference w:id="445"/>
      </w:r>
    </w:p>
    <w:p w:rsidR="007244F1" w:rsidRPr="00AA12E2" w:rsidRDefault="007244F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Geçmiş toplumların hastalığı size de bulaştı: Haset ve kin beslemek! İşte bunlar, kökten yok edicidir. Saçı tıraş eder demiyorum, aksine dini kökünden kazıyıp yok eder. Bu canı bu tende tutan Allah’a yemin ederim ki iman etmeden cennete giremezsiniz, birbirinizi sevmeden de mümin olamazsınız. Yaptığınızda birbirinizi seveceğiniz bir şey söyleyeyim mi? Aranızda selamı yayınız.</w:t>
      </w:r>
      <w:r w:rsidRPr="00AA12E2">
        <w:rPr>
          <w:rStyle w:val="DipnotBavurusu"/>
          <w:rFonts w:asciiTheme="majorBidi" w:hAnsiTheme="majorBidi" w:cstheme="majorBidi"/>
          <w:sz w:val="28"/>
          <w:szCs w:val="28"/>
          <w:lang w:bidi="ar-EG"/>
        </w:rPr>
        <w:footnoteReference w:id="446"/>
      </w:r>
    </w:p>
    <w:p w:rsidR="00DE772C" w:rsidRPr="00AA12E2" w:rsidRDefault="00DE772C"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يلَ لِلنَّبِيِّ صَلَّى اللهُ عَلَيْهِ وَسَلَّمَ: يَا رَسُولَ اللَّهِ، إِنَّ فُلَانَةً تَقُومُ اللَّيْلَ وَتَصُومُ النَّهَارَ، وَتَفْعَلُ، وَتَصَّدَّقُ، وَتُؤْذِي جِيرَانَهَا بِلِسَانِهَا؟ فَقَالَ رَسُولُ اللَّهِ صَلَّى اللهُ عَلَيْهِ وَسَلَّمَ: «لَا خَيْرَ فِيهَا، هِيَ مِنْ أَهْلِ النَّارِ» ، قَالُوا: وَفُلَانَةٌ تُصَلِّي الْمَكْتُوبَةَ، وَتَصَّدَّقُ بِأَثْوَارٍ، وَلَا تُؤْذِي أَحَدًا؟ فَقَالَ رَسُولُ اللَّهِ صَلَّى اللهُ عَلَيْهِ وَسَلَّمَ: «هِيَ مِنْ أَهْلِ الْجَنَّةِ»</w:t>
      </w:r>
      <w:r w:rsidRPr="00AA12E2">
        <w:rPr>
          <w:rFonts w:ascii="Traditional Arabic" w:hAnsi="Traditional Arabic" w:cs="Traditional Arabic"/>
          <w:sz w:val="28"/>
          <w:szCs w:val="28"/>
          <w:lang w:bidi="ar-EG"/>
        </w:rPr>
        <w:t xml:space="preserve"> </w:t>
      </w:r>
    </w:p>
    <w:p w:rsidR="00E20D65" w:rsidRPr="00AA12E2" w:rsidRDefault="00E20D65" w:rsidP="00E20D6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lullah’a “Falan kadın gece namazı kılar, oruç tutar, sadaka verir, ama diliyle komşularını incitir.” Denmiş, Rasulullah “Ondan hayır yoktur, o cehennemliktir” buyurmuş, başka bir kadın hakkında ise farz namazlarını kıldığı, peynir sadaka verdiği ve kimseyi incitmediği bildirilince bu kadının ise cennetlik olduğunu haber vermiştir.</w:t>
      </w:r>
      <w:r w:rsidRPr="00AA12E2">
        <w:rPr>
          <w:rStyle w:val="DipnotBavurusu"/>
          <w:rFonts w:asciiTheme="majorBidi" w:hAnsiTheme="majorBidi" w:cstheme="majorBidi"/>
          <w:sz w:val="28"/>
          <w:szCs w:val="28"/>
          <w:lang w:bidi="ar-EG"/>
        </w:rPr>
        <w:footnoteReference w:id="447"/>
      </w:r>
    </w:p>
    <w:p w:rsidR="008E3C4A" w:rsidRPr="00AA12E2" w:rsidRDefault="008E3C4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hint="cs"/>
          <w:sz w:val="28"/>
          <w:szCs w:val="28"/>
          <w:rtl/>
          <w:lang w:bidi="ar-EG"/>
        </w:rPr>
        <w:t>وَالَّذِ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نَفْسِ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دِ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تَأْمُرُ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المَعْرُوفِ</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تَنْهَوُ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نْكَ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وْ</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يُوشِكَ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أَ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بْعَثَ</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لَيْكُ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قَابً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ثُ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دْعُو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سْتَجَابُ</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كُمْ</w:t>
      </w:r>
    </w:p>
    <w:p w:rsidR="008E3C4A" w:rsidRPr="00AA12E2" w:rsidRDefault="007B3728" w:rsidP="006F5725">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Bu canı bu tende tutan Allah’</w:t>
      </w:r>
      <w:r w:rsidR="008E3C4A" w:rsidRPr="00AA12E2">
        <w:rPr>
          <w:rFonts w:asciiTheme="majorBidi" w:hAnsiTheme="majorBidi" w:cstheme="majorBidi"/>
          <w:sz w:val="28"/>
          <w:szCs w:val="28"/>
          <w:lang w:bidi="ar-EG"/>
        </w:rPr>
        <w:t>a yemin ederim ki ya iyiliği emredip/teşvik edip kötülükten sakındırırsınız/uzaklaştırırsınız ya da Al</w:t>
      </w:r>
      <w:r w:rsidRPr="00AA12E2">
        <w:rPr>
          <w:rFonts w:asciiTheme="majorBidi" w:hAnsiTheme="majorBidi" w:cstheme="majorBidi"/>
          <w:sz w:val="28"/>
          <w:szCs w:val="28"/>
          <w:lang w:bidi="ar-EG"/>
        </w:rPr>
        <w:t>lah size bir ceza gönderir de O’</w:t>
      </w:r>
      <w:r w:rsidR="008E3C4A" w:rsidRPr="00AA12E2">
        <w:rPr>
          <w:rFonts w:asciiTheme="majorBidi" w:hAnsiTheme="majorBidi" w:cstheme="majorBidi"/>
          <w:sz w:val="28"/>
          <w:szCs w:val="28"/>
          <w:lang w:bidi="ar-EG"/>
        </w:rPr>
        <w:t>na dua edersiniz ama O, duanıza karşılık vermez.</w:t>
      </w:r>
      <w:r w:rsidR="008E3C4A" w:rsidRPr="00AA12E2">
        <w:rPr>
          <w:rStyle w:val="DipnotBavurusu"/>
          <w:rFonts w:asciiTheme="majorBidi" w:hAnsiTheme="majorBidi" w:cstheme="majorBidi"/>
          <w:sz w:val="28"/>
          <w:szCs w:val="28"/>
          <w:lang w:bidi="ar-EG"/>
        </w:rPr>
        <w:footnoteReference w:id="448"/>
      </w:r>
      <w:r w:rsidR="008E3C4A" w:rsidRPr="00AA12E2">
        <w:rPr>
          <w:rFonts w:asciiTheme="majorBidi" w:hAnsiTheme="majorBidi" w:cstheme="majorBidi"/>
          <w:sz w:val="28"/>
          <w:szCs w:val="28"/>
          <w:lang w:bidi="ar-EG"/>
        </w:rPr>
        <w:t xml:space="preserve"> </w:t>
      </w:r>
    </w:p>
    <w:p w:rsidR="000C6D34" w:rsidRPr="00AA12E2" w:rsidRDefault="000C6D34"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 xml:space="preserve">أَيُّهَا النَّاسُ، إِنَّ اللهَ طَيِّبٌ لَا يَقْبَلُ إِلَّا طَيِّبًا، وَإِنَّ اللهَ أَمَرَ الْمُؤْمِنِينَ بِمَا أَمَرَ بِهِ الْمُرْسَلِينَ، فَقَالَ: {يَا أَيُّهَا الرُّسُلُ كُلُوا مِنَ الطَّيِّبَاتِ وَاعْمَلُوا صَالِحًا، إِنِّي بِمَا تَعْمَلُونَ عَلِيمٌ} [المؤمنون: 51] وَقَالَ: {يَا أَيُّهَا الَّذِينَ آمَنُوا كُلُوا مِنْ طَيِّبَاتِ </w:t>
      </w:r>
      <w:r w:rsidRPr="00AA12E2">
        <w:rPr>
          <w:rFonts w:ascii="Traditional Arabic" w:hAnsi="Traditional Arabic" w:cs="Traditional Arabic"/>
          <w:sz w:val="28"/>
          <w:szCs w:val="28"/>
          <w:rtl/>
          <w:lang w:bidi="ar-EG"/>
        </w:rPr>
        <w:lastRenderedPageBreak/>
        <w:t>مَا رَزَقْنَاكُمْ} [البقرة: 172] ثُمَّ ذَكَرَ الرَّجُلَ يُطِيلُ السَّفَرَ أَشْعَثَ أَغْبَرَ، يَمُدُّ يَدَيْهِ إِلَى السَّمَاءِ، يَا رَبِّ، يَا رَبِّ، وَمَطْعَمُهُ حَرَامٌ، وَمَشْرَبُهُ حَرَامٌ، وَمَلْبَسُهُ حَرَامٌ، وَغُذِيَ بِالْحَرَامِ، فَأَنَّى يُسْتَجَابُ لِذَلِكَ؟</w:t>
      </w:r>
      <w:r w:rsidR="00F67DB1" w:rsidRPr="00AA12E2">
        <w:rPr>
          <w:rFonts w:ascii="Traditional Arabic" w:hAnsi="Traditional Arabic" w:cs="Traditional Arabic"/>
          <w:sz w:val="28"/>
          <w:szCs w:val="28"/>
          <w:lang w:bidi="ar-EG"/>
        </w:rPr>
        <w:t xml:space="preserve"> </w:t>
      </w:r>
    </w:p>
    <w:p w:rsidR="003E05AF" w:rsidRPr="00AA12E2" w:rsidRDefault="00693F6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Rasu</w:t>
      </w:r>
      <w:r w:rsidR="003E05AF" w:rsidRPr="00AA12E2">
        <w:rPr>
          <w:rFonts w:asciiTheme="majorBidi" w:hAnsiTheme="majorBidi" w:cstheme="majorBidi"/>
          <w:sz w:val="28"/>
          <w:szCs w:val="28"/>
          <w:lang w:bidi="ar-EG"/>
        </w:rPr>
        <w:t>lullah (sav) uzun yolculuklar yapmış, üstü başı tozlanmış, saçı başı dağılmış, ellerini göğe uzatarak, “Yâ Rab, yâ Rab!” diye yalvarıp yakaran bir adamdan söz etti ve “Fakat onun yediği haram, içtiği haram, giydiği haramdı. Haram ile beslenirdi. Peki, böyle birisinin duası nasıl kabul edilsin?” buyurdu.</w:t>
      </w:r>
      <w:r w:rsidR="003E05AF" w:rsidRPr="00AA12E2">
        <w:rPr>
          <w:rStyle w:val="DipnotBavurusu"/>
          <w:rFonts w:asciiTheme="majorBidi" w:hAnsiTheme="majorBidi" w:cstheme="majorBidi"/>
          <w:sz w:val="28"/>
          <w:szCs w:val="28"/>
          <w:lang w:bidi="ar-EG"/>
        </w:rPr>
        <w:footnoteReference w:id="449"/>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rtl/>
          <w:lang w:bidi="ar-EG"/>
        </w:rPr>
      </w:pPr>
      <w:r w:rsidRPr="00AA12E2">
        <w:rPr>
          <w:rFonts w:ascii="Traditional Arabic" w:hAnsi="Traditional Arabic" w:cs="Traditional Arabic" w:hint="cs"/>
          <w:sz w:val="28"/>
          <w:szCs w:val="28"/>
          <w:rtl/>
          <w:lang w:bidi="ar-EG"/>
        </w:rPr>
        <w:t>يَ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عْشَرَ</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آ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لِسَا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دْخُلِ</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إِيمَا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قَلْبَ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غْتَابُ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مُسْلِمِي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لَ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تَتَّبِعُوا</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وْرَاتِ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إِنَّ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تَّبَ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وْرَاتِهِمْ</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بِ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وْرَ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وَمَنْ</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تَّبِعِ</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اللَّ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عَوْرَتَ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يَفْضَحْهُ</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فِي</w:t>
      </w:r>
      <w:r w:rsidRPr="00AA12E2">
        <w:rPr>
          <w:rFonts w:ascii="Traditional Arabic" w:hAnsi="Traditional Arabic" w:cs="Traditional Arabic"/>
          <w:sz w:val="28"/>
          <w:szCs w:val="28"/>
          <w:rtl/>
          <w:lang w:bidi="ar-EG"/>
        </w:rPr>
        <w:t xml:space="preserve"> </w:t>
      </w:r>
      <w:r w:rsidRPr="00AA12E2">
        <w:rPr>
          <w:rFonts w:ascii="Traditional Arabic" w:hAnsi="Traditional Arabic" w:cs="Traditional Arabic" w:hint="cs"/>
          <w:sz w:val="28"/>
          <w:szCs w:val="28"/>
          <w:rtl/>
          <w:lang w:bidi="ar-EG"/>
        </w:rPr>
        <w:t>بَيْتِهِ</w:t>
      </w:r>
    </w:p>
    <w:p w:rsidR="007244F1" w:rsidRPr="00AA12E2" w:rsidRDefault="007244F1"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Ey diliyle iman edip, kalbine iman girmemiş olan kimseler! Müslümanların gıybetini yapmayın ve onların gizli hâllerini araştırmayın. Çünkü her kim onların gizli hâllerini araştırırsa Allah da onun gizli hâlini araştırır. Allah kimin gizli hâlini araştırırsa onu evinde (gizlice yaptıklarını ortaya çıkararak) bile rezil eder.</w:t>
      </w:r>
      <w:r w:rsidRPr="00AA12E2">
        <w:rPr>
          <w:rStyle w:val="DipnotBavurusu"/>
          <w:rFonts w:ascii="Times New Roman" w:hAnsi="Times New Roman" w:cs="Times New Roman"/>
          <w:sz w:val="28"/>
          <w:szCs w:val="28"/>
          <w:lang w:bidi="ar-EG"/>
        </w:rPr>
        <w:footnoteReference w:id="450"/>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يَّاكُمْ وَالْحَسَدَ، فَإِنَّ الْحَسَدَ يَأْكُلُ الْحَسَنَاتِ كَمَا تَأْكُلُ النَّارُ الْحَطَبَ - أَوْ قَالَ: الْعُشْبَ</w:t>
      </w:r>
      <w:r w:rsidRPr="00AA12E2">
        <w:rPr>
          <w:rFonts w:ascii="Traditional Arabic" w:hAnsi="Traditional Arabic" w:cs="Traditional Arabic"/>
          <w:sz w:val="28"/>
          <w:szCs w:val="28"/>
          <w:lang w:bidi="ar-EG"/>
        </w:rPr>
        <w:t xml:space="preserve"> </w:t>
      </w:r>
    </w:p>
    <w:p w:rsidR="007244F1" w:rsidRPr="00AA12E2" w:rsidRDefault="007244F1"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Hasetten sakının. Çünkü ateşin odunu yakıp tükettiği gibi haset de iyi amelleri yakar, bitirir.</w:t>
      </w:r>
      <w:r w:rsidR="00D44100" w:rsidRPr="00AA12E2">
        <w:rPr>
          <w:rStyle w:val="DipnotBavurusu"/>
          <w:rFonts w:asciiTheme="majorBidi" w:hAnsiTheme="majorBidi" w:cstheme="majorBidi"/>
          <w:sz w:val="28"/>
          <w:szCs w:val="28"/>
          <w:lang w:bidi="ar-EG"/>
        </w:rPr>
        <w:footnoteReference w:id="451"/>
      </w:r>
    </w:p>
    <w:p w:rsidR="007244F1" w:rsidRPr="00AA12E2" w:rsidRDefault="007244F1"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الحَسَدُ يُفْسِدُ الأَيمَان كَمَا يُفْسِدُ الصَّبْرُ العَسَلَ</w:t>
      </w:r>
      <w:r w:rsidRPr="00AA12E2">
        <w:rPr>
          <w:rFonts w:ascii="Traditional Arabic" w:hAnsi="Traditional Arabic" w:cs="Traditional Arabic"/>
          <w:sz w:val="28"/>
          <w:szCs w:val="28"/>
          <w:lang w:bidi="ar-EG"/>
        </w:rPr>
        <w:t xml:space="preserve"> </w:t>
      </w:r>
      <w:r w:rsidRPr="00AA12E2">
        <w:rPr>
          <w:rFonts w:ascii="Traditional Arabic" w:hAnsi="Traditional Arabic" w:cs="Traditional Arabic"/>
          <w:sz w:val="28"/>
          <w:szCs w:val="28"/>
          <w:rtl/>
          <w:lang w:bidi="ar-EG"/>
        </w:rPr>
        <w:t>(فر)</w:t>
      </w:r>
      <w:r w:rsidRPr="00AA12E2">
        <w:rPr>
          <w:rFonts w:ascii="Traditional Arabic" w:hAnsi="Traditional Arabic" w:cs="Traditional Arabic"/>
          <w:sz w:val="28"/>
          <w:szCs w:val="28"/>
          <w:lang w:bidi="ar-EG"/>
        </w:rPr>
        <w:t xml:space="preserve"> </w:t>
      </w:r>
    </w:p>
    <w:p w:rsidR="00D44100" w:rsidRPr="00AA12E2" w:rsidRDefault="00D44100"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Sabır denilen acı madde balı bozduğu gibi, haset de, imanı bozar.</w:t>
      </w:r>
      <w:r w:rsidRPr="00AA12E2">
        <w:rPr>
          <w:rStyle w:val="DipnotBavurusu"/>
          <w:rFonts w:asciiTheme="majorBidi" w:hAnsiTheme="majorBidi" w:cstheme="majorBidi"/>
          <w:sz w:val="28"/>
          <w:szCs w:val="28"/>
          <w:lang w:bidi="ar-EG"/>
        </w:rPr>
        <w:footnoteReference w:id="452"/>
      </w:r>
    </w:p>
    <w:p w:rsidR="00186A48" w:rsidRPr="00AA12E2" w:rsidRDefault="00186A48"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إِنَّ أَوَّلَ مَا يُرْفَعُ مِنَ النَّاسِ الْأَمَانَةُ، وَآخِرُ مَا يَبْقَى الصَّلَاةُ، وَرُبَّ مُصَلٍّ لَا خَيْرَ فِيهِ</w:t>
      </w:r>
      <w:r w:rsidR="00F67DB1" w:rsidRPr="00AA12E2">
        <w:rPr>
          <w:rFonts w:ascii="Traditional Arabic" w:hAnsi="Traditional Arabic" w:cs="Traditional Arabic"/>
          <w:sz w:val="28"/>
          <w:szCs w:val="28"/>
          <w:lang w:bidi="ar-EG"/>
        </w:rPr>
        <w:t xml:space="preserve"> </w:t>
      </w:r>
    </w:p>
    <w:p w:rsidR="0081155D" w:rsidRPr="00AA12E2" w:rsidRDefault="0081155D" w:rsidP="00D03BD4">
      <w:pPr>
        <w:spacing w:after="120" w:line="240" w:lineRule="auto"/>
        <w:jc w:val="both"/>
        <w:rPr>
          <w:rFonts w:asciiTheme="majorBidi" w:hAnsiTheme="majorBidi" w:cstheme="majorBidi"/>
          <w:sz w:val="28"/>
          <w:szCs w:val="28"/>
          <w:lang w:bidi="ar-EG"/>
        </w:rPr>
      </w:pPr>
      <w:r w:rsidRPr="00AA12E2">
        <w:rPr>
          <w:rFonts w:asciiTheme="majorBidi" w:hAnsiTheme="majorBidi" w:cstheme="majorBidi"/>
          <w:sz w:val="28"/>
          <w:szCs w:val="28"/>
          <w:lang w:bidi="ar-EG"/>
        </w:rPr>
        <w:t>İnsanlardan ilk kaldırılacak olan emanettir, son kalacak olan namazdır. Nice namaz kılan vardır ki kendisinde hayır yoktur.</w:t>
      </w:r>
      <w:r w:rsidRPr="00AA12E2">
        <w:rPr>
          <w:rStyle w:val="DipnotBavurusu"/>
          <w:rFonts w:asciiTheme="majorBidi" w:hAnsiTheme="majorBidi" w:cstheme="majorBidi"/>
          <w:sz w:val="28"/>
          <w:szCs w:val="28"/>
          <w:lang w:bidi="ar-EG"/>
        </w:rPr>
        <w:footnoteReference w:id="453"/>
      </w:r>
    </w:p>
    <w:p w:rsidR="00122E7A" w:rsidRPr="00AA12E2" w:rsidRDefault="00122E7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لَتُنْقَضَنَّ عُرَى الْإِسْلَامِ عُرْوَةً عُرْوَةً، فَكُلَّمَا انْتَقَضَتْ عُرْوَةٌ تَشَبَّثَ النَّاسُ بِالَّتِي تَلِيهَا، وَأَوَّلُهُنَّ نَقْضًا الْحُكْمُ وَآخِرُهُنَّ الصَّلَاةُ</w:t>
      </w:r>
      <w:r w:rsidRPr="00AA12E2">
        <w:rPr>
          <w:rFonts w:ascii="Traditional Arabic" w:hAnsi="Traditional Arabic" w:cs="Traditional Arabic"/>
          <w:sz w:val="28"/>
          <w:szCs w:val="28"/>
          <w:lang w:bidi="ar-EG"/>
        </w:rPr>
        <w:t xml:space="preserve"> </w:t>
      </w:r>
    </w:p>
    <w:p w:rsidR="00B43CE4" w:rsidRPr="00AA12E2" w:rsidRDefault="00B43CE4" w:rsidP="00D03BD4">
      <w:pPr>
        <w:spacing w:after="120" w:line="240" w:lineRule="auto"/>
        <w:jc w:val="both"/>
        <w:rPr>
          <w:rFonts w:asciiTheme="majorBidi" w:hAnsiTheme="majorBidi" w:cstheme="majorBidi"/>
          <w:sz w:val="28"/>
          <w:szCs w:val="28"/>
        </w:rPr>
      </w:pPr>
      <w:r w:rsidRPr="00AA12E2">
        <w:rPr>
          <w:rFonts w:asciiTheme="majorBidi" w:hAnsiTheme="majorBidi" w:cstheme="majorBidi"/>
          <w:sz w:val="28"/>
          <w:szCs w:val="28"/>
        </w:rPr>
        <w:t>İslamın bağları tek tek kopacaktır. Her bağ koptuğunda insanlar bir sonrakine tutunacaklar. İlk kopacak bağ hüküm, sonuncusu ise namazdır.</w:t>
      </w:r>
      <w:r w:rsidRPr="00AA12E2">
        <w:rPr>
          <w:rStyle w:val="DipnotBavurusu"/>
          <w:rFonts w:asciiTheme="majorBidi" w:hAnsiTheme="majorBidi" w:cstheme="majorBidi"/>
          <w:sz w:val="28"/>
          <w:szCs w:val="28"/>
        </w:rPr>
        <w:footnoteReference w:id="454"/>
      </w:r>
    </w:p>
    <w:p w:rsidR="00F72D1A" w:rsidRPr="00AA12E2" w:rsidRDefault="00F72D1A"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t>قَالَ عُمَرُ بْنُ الْخَطَّابِ: " لَا يَغُرَّنَّكَ صَلَاةُ رَجُلٍ وَلَا صِيَامُهُ، مَنْ شَاءَ صَامَ، وَمَنْ شَاءَ صَلَّى، وَلَكِنْ لَا دِينَ لِمَنْ لَا أَمَانَةَ لَهُ</w:t>
      </w:r>
      <w:r w:rsidRPr="00AA12E2">
        <w:rPr>
          <w:rFonts w:ascii="Traditional Arabic" w:hAnsi="Traditional Arabic" w:cs="Traditional Arabic"/>
          <w:sz w:val="28"/>
          <w:szCs w:val="28"/>
          <w:lang w:bidi="ar-EG"/>
        </w:rPr>
        <w:t xml:space="preserve"> </w:t>
      </w:r>
    </w:p>
    <w:p w:rsidR="00F72D1A" w:rsidRPr="00AA12E2" w:rsidRDefault="00F72D1A" w:rsidP="00D03BD4">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Hz. Ömer: “Bir kimsenin ne namazı, ne de orucu sizi yanıltmasın. Dileyen oruç tutar, dileyen namaz kılar, ancak emaneti olmayanın dini yoktur.”</w:t>
      </w:r>
      <w:r w:rsidR="004D415E" w:rsidRPr="00AA12E2">
        <w:rPr>
          <w:rStyle w:val="DipnotBavurusu"/>
          <w:rFonts w:ascii="Times New Roman" w:hAnsi="Times New Roman" w:cs="Times New Roman"/>
          <w:sz w:val="28"/>
          <w:szCs w:val="28"/>
          <w:lang w:bidi="ar-EG"/>
        </w:rPr>
        <w:footnoteReference w:id="455"/>
      </w:r>
    </w:p>
    <w:p w:rsidR="00556E53" w:rsidRPr="00AA12E2" w:rsidRDefault="00556E53" w:rsidP="00D154F6">
      <w:pPr>
        <w:pStyle w:val="ListeParagraf"/>
        <w:numPr>
          <w:ilvl w:val="0"/>
          <w:numId w:val="2"/>
        </w:numPr>
        <w:bidi/>
        <w:spacing w:after="120" w:line="240" w:lineRule="auto"/>
        <w:jc w:val="both"/>
        <w:rPr>
          <w:rFonts w:ascii="Traditional Arabic" w:hAnsi="Traditional Arabic" w:cs="Traditional Arabic"/>
          <w:sz w:val="28"/>
          <w:szCs w:val="28"/>
          <w:lang w:bidi="ar-EG"/>
        </w:rPr>
      </w:pPr>
      <w:r w:rsidRPr="00AA12E2">
        <w:rPr>
          <w:rFonts w:ascii="Traditional Arabic" w:hAnsi="Traditional Arabic" w:cs="Traditional Arabic"/>
          <w:sz w:val="28"/>
          <w:szCs w:val="28"/>
          <w:rtl/>
          <w:lang w:bidi="ar-EG"/>
        </w:rPr>
        <w:lastRenderedPageBreak/>
        <w:t>عَنْ عَبْدِ اللَّهِ بْنِ عَمْرٍو رَضِيَ اللَّهُ عَنْهُمَا، قَالَ: «يَأْتِي عَلَى النَّاسِ زَمَانٌ يَجْتَمِعُونَ فِي الْمَسَاجِدِ لَيْسَ فِيهِمْ مُؤْمِنٌ</w:t>
      </w:r>
    </w:p>
    <w:p w:rsidR="0055667F" w:rsidRPr="00AA12E2" w:rsidRDefault="0055667F" w:rsidP="0055667F">
      <w:pPr>
        <w:spacing w:after="120" w:line="240" w:lineRule="auto"/>
        <w:jc w:val="both"/>
        <w:rPr>
          <w:rFonts w:ascii="Times New Roman" w:hAnsi="Times New Roman" w:cs="Times New Roman"/>
          <w:sz w:val="28"/>
          <w:szCs w:val="28"/>
          <w:lang w:bidi="ar-EG"/>
        </w:rPr>
      </w:pPr>
      <w:r w:rsidRPr="00AA12E2">
        <w:rPr>
          <w:rFonts w:ascii="Times New Roman" w:hAnsi="Times New Roman" w:cs="Times New Roman"/>
          <w:sz w:val="28"/>
          <w:szCs w:val="28"/>
          <w:lang w:bidi="ar-EG"/>
        </w:rPr>
        <w:t>Abdullah b. Amr: İnsanların başlarına, mescidlerde toplanacakları ancak aralarında bir müminin olmayacağı bir zaman gelecektir.</w:t>
      </w:r>
      <w:r w:rsidRPr="00AA12E2">
        <w:rPr>
          <w:rStyle w:val="DipnotBavurusu"/>
          <w:rFonts w:ascii="Times New Roman" w:hAnsi="Times New Roman" w:cs="Times New Roman"/>
          <w:sz w:val="28"/>
          <w:szCs w:val="28"/>
          <w:lang w:bidi="ar-EG"/>
        </w:rPr>
        <w:footnoteReference w:id="456"/>
      </w:r>
    </w:p>
    <w:sectPr w:rsidR="0055667F" w:rsidRPr="00AA12E2">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4301" w:rsidRDefault="00714301" w:rsidP="00DC3B02">
      <w:pPr>
        <w:spacing w:after="0" w:line="240" w:lineRule="auto"/>
      </w:pPr>
      <w:r>
        <w:separator/>
      </w:r>
    </w:p>
  </w:endnote>
  <w:endnote w:type="continuationSeparator" w:id="0">
    <w:p w:rsidR="00714301" w:rsidRDefault="00714301" w:rsidP="00DC3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411716"/>
      <w:docPartObj>
        <w:docPartGallery w:val="Page Numbers (Bottom of Page)"/>
        <w:docPartUnique/>
      </w:docPartObj>
    </w:sdtPr>
    <w:sdtEndPr/>
    <w:sdtContent>
      <w:p w:rsidR="00F23237" w:rsidRDefault="00F23237">
        <w:pPr>
          <w:pStyle w:val="Altbilgi"/>
          <w:jc w:val="center"/>
        </w:pPr>
        <w:r>
          <w:fldChar w:fldCharType="begin"/>
        </w:r>
        <w:r>
          <w:instrText>PAGE   \* MERGEFORMAT</w:instrText>
        </w:r>
        <w:r>
          <w:fldChar w:fldCharType="separate"/>
        </w:r>
        <w:r w:rsidR="00AA12E2">
          <w:rPr>
            <w:noProof/>
          </w:rPr>
          <w:t>2</w:t>
        </w:r>
        <w:r>
          <w:fldChar w:fldCharType="end"/>
        </w:r>
      </w:p>
    </w:sdtContent>
  </w:sdt>
  <w:p w:rsidR="00F23237" w:rsidRDefault="00F23237">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4301" w:rsidRDefault="00714301" w:rsidP="00DC3B02">
      <w:pPr>
        <w:spacing w:after="0" w:line="240" w:lineRule="auto"/>
      </w:pPr>
      <w:r>
        <w:separator/>
      </w:r>
    </w:p>
  </w:footnote>
  <w:footnote w:type="continuationSeparator" w:id="0">
    <w:p w:rsidR="00714301" w:rsidRDefault="00714301" w:rsidP="00DC3B02">
      <w:pPr>
        <w:spacing w:after="0" w:line="240" w:lineRule="auto"/>
      </w:pPr>
      <w:r>
        <w:continuationSeparator/>
      </w:r>
    </w:p>
  </w:footnote>
  <w:footnote w:id="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Tereccül, 1.</w:t>
      </w:r>
    </w:p>
  </w:footnote>
  <w:footnote w:id="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77; İman, 16; Müslim, İman, 57-9.</w:t>
      </w:r>
    </w:p>
  </w:footnote>
  <w:footnote w:id="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65, İbn Mâce, Zühd, 17.</w:t>
      </w:r>
    </w:p>
  </w:footnote>
  <w:footnote w:id="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80, Münâvî, Feyzu’l-Kadîr 3/428, Ahmed b. Hanbel, </w:t>
      </w:r>
      <w:r w:rsidRPr="00573E76">
        <w:rPr>
          <w:rFonts w:asciiTheme="majorBidi" w:hAnsiTheme="majorBidi" w:cstheme="majorBidi"/>
          <w:i/>
          <w:iCs/>
        </w:rPr>
        <w:t>Müsned</w:t>
      </w:r>
      <w:r w:rsidRPr="00573E76">
        <w:rPr>
          <w:rFonts w:asciiTheme="majorBidi" w:hAnsiTheme="majorBidi" w:cstheme="majorBidi"/>
        </w:rPr>
        <w:t xml:space="preserve"> 36/649.</w:t>
      </w:r>
    </w:p>
  </w:footnote>
  <w:footnote w:id="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Dârimî, Mukaddime hadis no: 526, </w:t>
      </w:r>
      <w:r>
        <w:rPr>
          <w:rFonts w:asciiTheme="majorBidi" w:hAnsiTheme="majorBidi" w:cstheme="majorBidi"/>
        </w:rPr>
        <w:t>Beyhakî</w:t>
      </w:r>
      <w:r w:rsidRPr="00573E76">
        <w:rPr>
          <w:rFonts w:asciiTheme="majorBidi" w:hAnsiTheme="majorBidi" w:cstheme="majorBidi"/>
        </w:rPr>
        <w:t xml:space="preserve">, </w:t>
      </w:r>
      <w:r w:rsidRPr="00573E76">
        <w:rPr>
          <w:rFonts w:asciiTheme="majorBidi" w:hAnsiTheme="majorBidi" w:cstheme="majorBidi"/>
          <w:i/>
          <w:iCs/>
        </w:rPr>
        <w:t>Şuabu’l-İman</w:t>
      </w:r>
      <w:r>
        <w:rPr>
          <w:rFonts w:asciiTheme="majorBidi" w:hAnsiTheme="majorBidi" w:cstheme="majorBidi"/>
        </w:rPr>
        <w:t xml:space="preserve">, </w:t>
      </w:r>
      <w:r w:rsidRPr="00573E76">
        <w:rPr>
          <w:rFonts w:asciiTheme="majorBidi" w:hAnsiTheme="majorBidi" w:cstheme="majorBidi"/>
        </w:rPr>
        <w:t>10/151.</w:t>
      </w:r>
    </w:p>
  </w:footnote>
  <w:footnote w:id="6">
    <w:p w:rsidR="00F23237" w:rsidRPr="00573E76" w:rsidRDefault="00F23237" w:rsidP="00D03BD4">
      <w:pPr>
        <w:autoSpaceDE w:val="0"/>
        <w:autoSpaceDN w:val="0"/>
        <w:adjustRightInd w:val="0"/>
        <w:spacing w:after="0" w:line="240" w:lineRule="auto"/>
        <w:jc w:val="both"/>
        <w:rPr>
          <w:rFonts w:asciiTheme="majorBidi" w:hAnsiTheme="majorBidi" w:cstheme="majorBidi"/>
          <w:sz w:val="20"/>
          <w:szCs w:val="20"/>
        </w:rPr>
      </w:pPr>
      <w:r w:rsidRPr="00573E76">
        <w:rPr>
          <w:rStyle w:val="DipnotBavurusu"/>
          <w:rFonts w:asciiTheme="majorBidi" w:hAnsiTheme="majorBidi" w:cstheme="majorBidi"/>
          <w:sz w:val="20"/>
          <w:szCs w:val="20"/>
        </w:rPr>
        <w:footnoteRef/>
      </w:r>
      <w:r w:rsidRPr="00573E76">
        <w:rPr>
          <w:rFonts w:asciiTheme="majorBidi" w:hAnsiTheme="majorBidi" w:cstheme="majorBidi"/>
          <w:sz w:val="20"/>
          <w:szCs w:val="20"/>
        </w:rPr>
        <w:t xml:space="preserve"> </w:t>
      </w:r>
      <w:r>
        <w:rPr>
          <w:rFonts w:asciiTheme="majorBidi" w:hAnsiTheme="majorBidi" w:cstheme="majorBidi"/>
          <w:sz w:val="20"/>
          <w:szCs w:val="20"/>
        </w:rPr>
        <w:t>Beyhakî,</w:t>
      </w:r>
      <w:r w:rsidRPr="00573E76">
        <w:rPr>
          <w:rFonts w:asciiTheme="majorBidi" w:hAnsiTheme="majorBidi" w:cstheme="majorBidi"/>
          <w:sz w:val="20"/>
          <w:szCs w:val="20"/>
        </w:rPr>
        <w:t xml:space="preserve"> </w:t>
      </w:r>
      <w:r w:rsidRPr="00573E76">
        <w:rPr>
          <w:rFonts w:asciiTheme="majorBidi" w:hAnsiTheme="majorBidi" w:cstheme="majorBidi"/>
          <w:i/>
          <w:iCs/>
          <w:sz w:val="20"/>
          <w:szCs w:val="20"/>
        </w:rPr>
        <w:t>Şuabu’l-İman</w:t>
      </w:r>
      <w:r w:rsidRPr="00573E76">
        <w:rPr>
          <w:rFonts w:asciiTheme="majorBidi" w:hAnsiTheme="majorBidi" w:cstheme="majorBidi"/>
          <w:sz w:val="20"/>
          <w:szCs w:val="20"/>
        </w:rPr>
        <w:t xml:space="preserve">, </w:t>
      </w:r>
      <w:r>
        <w:rPr>
          <w:rFonts w:asciiTheme="majorBidi" w:hAnsiTheme="majorBidi" w:cstheme="majorBidi"/>
          <w:sz w:val="20"/>
          <w:szCs w:val="20"/>
        </w:rPr>
        <w:t>13/260.</w:t>
      </w:r>
      <w:r w:rsidRPr="00573E76">
        <w:rPr>
          <w:rFonts w:asciiTheme="majorBidi" w:hAnsiTheme="majorBidi" w:cstheme="majorBidi"/>
          <w:sz w:val="20"/>
          <w:szCs w:val="20"/>
        </w:rPr>
        <w:t xml:space="preserve"> Elbânî hadisin zayıf olduğunu belirtir.</w:t>
      </w:r>
    </w:p>
  </w:footnote>
  <w:footnote w:id="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H</w:t>
      </w:r>
      <w:r w:rsidRPr="00573E76">
        <w:rPr>
          <w:rFonts w:asciiTheme="majorBidi" w:hAnsiTheme="majorBidi" w:cstheme="majorBidi"/>
        </w:rPr>
        <w:t xml:space="preserve">âkim, </w:t>
      </w:r>
      <w:r w:rsidRPr="00573E76">
        <w:rPr>
          <w:rFonts w:asciiTheme="majorBidi" w:hAnsiTheme="majorBidi" w:cstheme="majorBidi"/>
          <w:i/>
          <w:iCs/>
        </w:rPr>
        <w:t>Müstedrek</w:t>
      </w:r>
      <w:r w:rsidRPr="00573E76">
        <w:rPr>
          <w:rFonts w:asciiTheme="majorBidi" w:hAnsiTheme="majorBidi" w:cstheme="majorBidi"/>
        </w:rPr>
        <w:t>, 1/62; Beyhakî,  Şuabu’l-İman</w:t>
      </w:r>
      <w:r>
        <w:rPr>
          <w:rFonts w:asciiTheme="majorBidi" w:hAnsiTheme="majorBidi" w:cstheme="majorBidi"/>
        </w:rPr>
        <w:t xml:space="preserve">, </w:t>
      </w:r>
      <w:r w:rsidRPr="00573E76">
        <w:rPr>
          <w:rFonts w:asciiTheme="majorBidi" w:hAnsiTheme="majorBidi" w:cstheme="majorBidi"/>
        </w:rPr>
        <w:t>11/378; Buhari, Edeb, 23 bab başlığı; Münâvî, , Feyzu’l-Kadîr</w:t>
      </w:r>
      <w:r>
        <w:rPr>
          <w:rFonts w:asciiTheme="majorBidi" w:hAnsiTheme="majorBidi" w:cstheme="majorBidi"/>
        </w:rPr>
        <w:t xml:space="preserve">, </w:t>
      </w:r>
      <w:r w:rsidRPr="00573E76">
        <w:rPr>
          <w:rFonts w:asciiTheme="majorBidi" w:hAnsiTheme="majorBidi" w:cstheme="majorBidi"/>
        </w:rPr>
        <w:t>2/446; İbn Hacer, Fethu’l-bârî</w:t>
      </w:r>
      <w:r>
        <w:rPr>
          <w:rFonts w:asciiTheme="majorBidi" w:hAnsiTheme="majorBidi" w:cstheme="majorBidi"/>
        </w:rPr>
        <w:t xml:space="preserve"> </w:t>
      </w:r>
      <w:r w:rsidRPr="00573E76">
        <w:rPr>
          <w:rFonts w:asciiTheme="majorBidi" w:hAnsiTheme="majorBidi" w:cstheme="majorBidi"/>
        </w:rPr>
        <w:t>10/435-6</w:t>
      </w:r>
      <w:r>
        <w:rPr>
          <w:rFonts w:asciiTheme="majorBidi" w:hAnsiTheme="majorBidi" w:cstheme="majorBidi"/>
        </w:rPr>
        <w:t>.</w:t>
      </w:r>
    </w:p>
  </w:footnote>
  <w:footnote w:id="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Beyhakî</w:t>
      </w:r>
      <w:r w:rsidRPr="00573E76">
        <w:rPr>
          <w:rFonts w:asciiTheme="majorBidi" w:hAnsiTheme="majorBidi" w:cstheme="majorBidi"/>
        </w:rPr>
        <w:t xml:space="preserve">, </w:t>
      </w:r>
      <w:r w:rsidRPr="00573E76">
        <w:rPr>
          <w:rFonts w:asciiTheme="majorBidi" w:hAnsiTheme="majorBidi" w:cstheme="majorBidi"/>
          <w:i/>
          <w:iCs/>
        </w:rPr>
        <w:t>Şuabu’l-İman</w:t>
      </w:r>
      <w:r>
        <w:rPr>
          <w:rFonts w:asciiTheme="majorBidi" w:hAnsiTheme="majorBidi" w:cstheme="majorBidi"/>
        </w:rPr>
        <w:t xml:space="preserve">, </w:t>
      </w:r>
      <w:r w:rsidRPr="00573E76">
        <w:rPr>
          <w:rFonts w:asciiTheme="majorBidi" w:hAnsiTheme="majorBidi" w:cstheme="majorBidi"/>
        </w:rPr>
        <w:t xml:space="preserve">1/146, İbn Ebî Şeybe, </w:t>
      </w:r>
      <w:r w:rsidRPr="00573E76">
        <w:rPr>
          <w:rFonts w:asciiTheme="majorBidi" w:hAnsiTheme="majorBidi" w:cstheme="majorBidi"/>
          <w:i/>
          <w:iCs/>
        </w:rPr>
        <w:t>Musannef</w:t>
      </w:r>
      <w:r>
        <w:rPr>
          <w:rFonts w:asciiTheme="majorBidi" w:hAnsiTheme="majorBidi" w:cstheme="majorBidi"/>
        </w:rPr>
        <w:t>,</w:t>
      </w:r>
      <w:r w:rsidRPr="00573E76">
        <w:rPr>
          <w:rFonts w:asciiTheme="majorBidi" w:hAnsiTheme="majorBidi" w:cstheme="majorBidi"/>
        </w:rPr>
        <w:t xml:space="preserve"> 6/172, Münâvî, Feyzu’l-Kadîr</w:t>
      </w:r>
      <w:r>
        <w:rPr>
          <w:rFonts w:asciiTheme="majorBidi" w:hAnsiTheme="majorBidi" w:cstheme="majorBidi"/>
        </w:rPr>
        <w:t xml:space="preserve">, </w:t>
      </w:r>
      <w:r w:rsidRPr="00573E76">
        <w:rPr>
          <w:rFonts w:asciiTheme="majorBidi" w:hAnsiTheme="majorBidi" w:cstheme="majorBidi"/>
        </w:rPr>
        <w:t>4/234. Elbani mevkuf olan rivayetin zayıf olduğunu kaydeder.</w:t>
      </w:r>
    </w:p>
  </w:footnote>
  <w:footnote w:id="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 xml:space="preserve">Buhârî, </w:t>
      </w:r>
      <w:r w:rsidRPr="00573E76">
        <w:rPr>
          <w:rFonts w:asciiTheme="majorBidi" w:hAnsiTheme="majorBidi" w:cstheme="majorBidi"/>
        </w:rPr>
        <w:t xml:space="preserve">İmân, 18 muallak olarak geçiyor. İbn Ebî Şeybe, </w:t>
      </w:r>
      <w:r w:rsidRPr="00573E76">
        <w:rPr>
          <w:rFonts w:asciiTheme="majorBidi" w:hAnsiTheme="majorBidi" w:cstheme="majorBidi"/>
          <w:i/>
          <w:iCs/>
        </w:rPr>
        <w:t>Musannef</w:t>
      </w:r>
      <w:r>
        <w:rPr>
          <w:rFonts w:asciiTheme="majorBidi" w:hAnsiTheme="majorBidi" w:cstheme="majorBidi"/>
          <w:i/>
          <w:iCs/>
        </w:rPr>
        <w:t>,</w:t>
      </w:r>
      <w:r w:rsidRPr="00573E76">
        <w:rPr>
          <w:rFonts w:asciiTheme="majorBidi" w:hAnsiTheme="majorBidi" w:cstheme="majorBidi"/>
        </w:rPr>
        <w:t xml:space="preserve"> 6/172, </w:t>
      </w:r>
      <w:r>
        <w:rPr>
          <w:rFonts w:asciiTheme="majorBidi" w:hAnsiTheme="majorBidi" w:cstheme="majorBidi"/>
        </w:rPr>
        <w:t>Beyhakî</w:t>
      </w:r>
      <w:r w:rsidRPr="00573E76">
        <w:rPr>
          <w:rFonts w:asciiTheme="majorBidi" w:hAnsiTheme="majorBidi" w:cstheme="majorBidi"/>
        </w:rPr>
        <w:t>, Şuabu’l-İman</w:t>
      </w:r>
      <w:r>
        <w:rPr>
          <w:rFonts w:asciiTheme="majorBidi" w:hAnsiTheme="majorBidi" w:cstheme="majorBidi"/>
        </w:rPr>
        <w:t xml:space="preserve">, </w:t>
      </w:r>
      <w:r w:rsidRPr="00573E76">
        <w:rPr>
          <w:rFonts w:asciiTheme="majorBidi" w:hAnsiTheme="majorBidi" w:cstheme="majorBidi"/>
        </w:rPr>
        <w:t>10</w:t>
      </w:r>
      <w:r>
        <w:rPr>
          <w:rFonts w:asciiTheme="majorBidi" w:hAnsiTheme="majorBidi" w:cstheme="majorBidi"/>
        </w:rPr>
        <w:t>/</w:t>
      </w:r>
      <w:r w:rsidRPr="00573E76">
        <w:rPr>
          <w:rFonts w:asciiTheme="majorBidi" w:hAnsiTheme="majorBidi" w:cstheme="majorBidi"/>
        </w:rPr>
        <w:t>726.</w:t>
      </w:r>
    </w:p>
  </w:footnote>
  <w:footnote w:id="1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67; Ahmed b. Hanbel, </w:t>
      </w:r>
      <w:r w:rsidRPr="00573E76">
        <w:rPr>
          <w:rFonts w:asciiTheme="majorBidi" w:hAnsiTheme="majorBidi" w:cstheme="majorBidi"/>
          <w:i/>
          <w:iCs/>
        </w:rPr>
        <w:t>Müsned</w:t>
      </w:r>
      <w:r w:rsidRPr="00573E76">
        <w:rPr>
          <w:rFonts w:asciiTheme="majorBidi" w:hAnsiTheme="majorBidi" w:cstheme="majorBidi"/>
        </w:rPr>
        <w:t>, 16/270</w:t>
      </w:r>
    </w:p>
  </w:footnote>
  <w:footnote w:id="11">
    <w:p w:rsidR="00F23237" w:rsidRPr="00573E76" w:rsidRDefault="00F23237" w:rsidP="00D03BD4">
      <w:pPr>
        <w:pStyle w:val="AltKonuBal"/>
        <w:rPr>
          <w:rFonts w:asciiTheme="majorBidi" w:hAnsiTheme="majorBidi" w:cstheme="majorBidi"/>
        </w:rPr>
      </w:pPr>
      <w:r w:rsidRPr="00573E76">
        <w:rPr>
          <w:rFonts w:asciiTheme="majorBidi" w:hAnsiTheme="majorBidi" w:cstheme="majorBidi"/>
          <w:vertAlign w:val="superscript"/>
        </w:rPr>
        <w:footnoteRef/>
      </w:r>
      <w:r w:rsidRPr="00573E76">
        <w:rPr>
          <w:rFonts w:asciiTheme="majorBidi" w:hAnsiTheme="majorBidi" w:cstheme="majorBidi"/>
        </w:rPr>
        <w:t xml:space="preserve"> Buhârî, Fiten, 8; Müslim, İmân, 116.</w:t>
      </w:r>
    </w:p>
  </w:footnote>
  <w:footnote w:id="1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Vesâyâ, 8; Müslim, Îmân, 107</w:t>
      </w:r>
    </w:p>
  </w:footnote>
  <w:footnote w:id="13">
    <w:p w:rsidR="00F23237" w:rsidRPr="00573E76" w:rsidRDefault="00F23237" w:rsidP="00D03BD4">
      <w:pPr>
        <w:pStyle w:val="AltKonuBal"/>
        <w:rPr>
          <w:rFonts w:asciiTheme="majorBidi" w:hAnsiTheme="majorBidi" w:cstheme="majorBidi"/>
        </w:rPr>
      </w:pPr>
      <w:r w:rsidRPr="00573E76">
        <w:rPr>
          <w:rStyle w:val="DipnotBavurusu"/>
          <w:rFonts w:asciiTheme="majorBidi" w:eastAsiaTheme="majorEastAsia" w:hAnsiTheme="majorBidi" w:cstheme="majorBidi"/>
        </w:rPr>
        <w:footnoteRef/>
      </w:r>
      <w:r w:rsidRPr="00573E76">
        <w:rPr>
          <w:rFonts w:asciiTheme="majorBidi" w:hAnsiTheme="majorBidi" w:cstheme="majorBidi"/>
        </w:rPr>
        <w:t xml:space="preserve"> Buhârî, İmân, 23; Müslim, İmân, 106.</w:t>
      </w:r>
    </w:p>
  </w:footnote>
  <w:footnote w:id="1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âre, 158.</w:t>
      </w:r>
    </w:p>
  </w:footnote>
  <w:footnote w:id="1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Cenâiz, 29.</w:t>
      </w:r>
    </w:p>
  </w:footnote>
  <w:footnote w:id="1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an, 22</w:t>
      </w:r>
    </w:p>
  </w:footnote>
  <w:footnote w:id="1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Menakıb, 8</w:t>
      </w:r>
    </w:p>
  </w:footnote>
  <w:footnote w:id="18">
    <w:p w:rsidR="00F23237" w:rsidRPr="00573E76" w:rsidRDefault="00F23237" w:rsidP="00D03BD4">
      <w:pPr>
        <w:pStyle w:val="DipnotMetni"/>
        <w:jc w:val="both"/>
        <w:rPr>
          <w:rFonts w:asciiTheme="majorBidi" w:hAnsiTheme="majorBidi" w:cstheme="majorBidi"/>
          <w:lang w:bidi="ar-EG"/>
        </w:rPr>
      </w:pPr>
      <w:r w:rsidRPr="00573E76">
        <w:rPr>
          <w:rStyle w:val="DipnotBavurusu"/>
          <w:rFonts w:asciiTheme="majorBidi" w:hAnsiTheme="majorBidi" w:cstheme="majorBidi"/>
        </w:rPr>
        <w:footnoteRef/>
      </w:r>
      <w:r w:rsidRPr="00573E76">
        <w:rPr>
          <w:rFonts w:asciiTheme="majorBidi" w:hAnsiTheme="majorBidi" w:cstheme="majorBidi"/>
        </w:rPr>
        <w:t xml:space="preserve"> Buhârî, Cenâiz, 35; Müslim, İman, 103.</w:t>
      </w:r>
    </w:p>
  </w:footnote>
  <w:footnote w:id="1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Tefsîru’l-Kur’ân, 49.</w:t>
      </w:r>
    </w:p>
  </w:footnote>
  <w:footnote w:id="2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âre, 57</w:t>
      </w:r>
    </w:p>
  </w:footnote>
  <w:footnote w:id="2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re, 53; Beyhakî, Şuabu’l-İman</w:t>
      </w:r>
      <w:r>
        <w:rPr>
          <w:rFonts w:asciiTheme="majorBidi" w:hAnsiTheme="majorBidi" w:cstheme="majorBidi"/>
        </w:rPr>
        <w:t xml:space="preserve">, </w:t>
      </w:r>
      <w:r w:rsidRPr="00573E76">
        <w:rPr>
          <w:rFonts w:asciiTheme="majorBidi" w:hAnsiTheme="majorBidi" w:cstheme="majorBidi"/>
        </w:rPr>
        <w:t>10/8</w:t>
      </w:r>
    </w:p>
  </w:footnote>
  <w:footnote w:id="2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 xml:space="preserve">Müsned, </w:t>
      </w:r>
      <w:r w:rsidRPr="00573E76">
        <w:rPr>
          <w:rFonts w:asciiTheme="majorBidi" w:hAnsiTheme="majorBidi" w:cstheme="majorBidi"/>
        </w:rPr>
        <w:t xml:space="preserve">32/177; </w:t>
      </w:r>
      <w:r>
        <w:rPr>
          <w:rFonts w:asciiTheme="majorBidi" w:hAnsiTheme="majorBidi" w:cstheme="majorBidi"/>
        </w:rPr>
        <w:t>Beyhakî</w:t>
      </w:r>
      <w:r w:rsidRPr="00573E76">
        <w:rPr>
          <w:rFonts w:asciiTheme="majorBidi" w:hAnsiTheme="majorBidi" w:cstheme="majorBidi"/>
        </w:rPr>
        <w:t xml:space="preserve">, </w:t>
      </w:r>
      <w:r w:rsidRPr="00F00912">
        <w:rPr>
          <w:rFonts w:asciiTheme="majorBidi" w:hAnsiTheme="majorBidi" w:cstheme="majorBidi"/>
          <w:i/>
          <w:iCs/>
        </w:rPr>
        <w:t>Şuabu’l-İman</w:t>
      </w:r>
      <w:r>
        <w:rPr>
          <w:rFonts w:asciiTheme="majorBidi" w:hAnsiTheme="majorBidi" w:cstheme="majorBidi"/>
        </w:rPr>
        <w:t xml:space="preserve">, </w:t>
      </w:r>
      <w:r w:rsidRPr="00573E76">
        <w:rPr>
          <w:rFonts w:asciiTheme="majorBidi" w:hAnsiTheme="majorBidi" w:cstheme="majorBidi"/>
        </w:rPr>
        <w:t xml:space="preserve">10/374-5; </w:t>
      </w:r>
      <w:r>
        <w:rPr>
          <w:rFonts w:asciiTheme="majorBidi" w:hAnsiTheme="majorBidi" w:cstheme="majorBidi"/>
        </w:rPr>
        <w:t>Münâvî</w:t>
      </w:r>
      <w:r w:rsidRPr="00573E76">
        <w:rPr>
          <w:rFonts w:asciiTheme="majorBidi" w:hAnsiTheme="majorBidi" w:cstheme="majorBidi"/>
        </w:rPr>
        <w:t>, Feyzu’l-Kadîr</w:t>
      </w:r>
      <w:r>
        <w:rPr>
          <w:rFonts w:asciiTheme="majorBidi" w:hAnsiTheme="majorBidi" w:cstheme="majorBidi"/>
        </w:rPr>
        <w:t xml:space="preserve">, </w:t>
      </w:r>
      <w:r w:rsidRPr="00573E76">
        <w:rPr>
          <w:rFonts w:asciiTheme="majorBidi" w:hAnsiTheme="majorBidi" w:cstheme="majorBidi"/>
        </w:rPr>
        <w:t xml:space="preserve">3/186 ve 2/29. </w:t>
      </w:r>
      <w:r>
        <w:rPr>
          <w:rFonts w:asciiTheme="majorBidi" w:hAnsiTheme="majorBidi" w:cstheme="majorBidi"/>
        </w:rPr>
        <w:t>Müslim, Salâtu’l-Musâfirîn</w:t>
      </w:r>
      <w:r w:rsidRPr="00573E76">
        <w:rPr>
          <w:rFonts w:asciiTheme="majorBidi" w:hAnsiTheme="majorBidi" w:cstheme="majorBidi"/>
        </w:rPr>
        <w:t>, 294’te bu karşılaşmaya dair başka ayrıntılar yer almaktadır.</w:t>
      </w:r>
    </w:p>
  </w:footnote>
  <w:footnote w:id="2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F00912">
        <w:rPr>
          <w:rFonts w:asciiTheme="majorBidi" w:hAnsiTheme="majorBidi" w:cstheme="majorBidi"/>
          <w:i/>
          <w:iCs/>
        </w:rPr>
        <w:t>Müsned</w:t>
      </w:r>
      <w:r w:rsidRPr="00573E76">
        <w:rPr>
          <w:rFonts w:asciiTheme="majorBidi" w:hAnsiTheme="majorBidi" w:cstheme="majorBidi"/>
        </w:rPr>
        <w:t xml:space="preserve"> 28/251, </w:t>
      </w:r>
      <w:r>
        <w:rPr>
          <w:rFonts w:asciiTheme="majorBidi" w:hAnsiTheme="majorBidi" w:cstheme="majorBidi"/>
        </w:rPr>
        <w:t>Beyhakî</w:t>
      </w:r>
      <w:r w:rsidRPr="00573E76">
        <w:rPr>
          <w:rFonts w:asciiTheme="majorBidi" w:hAnsiTheme="majorBidi" w:cstheme="majorBidi"/>
        </w:rPr>
        <w:t xml:space="preserve">, </w:t>
      </w:r>
      <w:r w:rsidRPr="00F00912">
        <w:rPr>
          <w:rFonts w:asciiTheme="majorBidi" w:hAnsiTheme="majorBidi" w:cstheme="majorBidi"/>
          <w:i/>
          <w:iCs/>
        </w:rPr>
        <w:t>Şuabu’l-İman</w:t>
      </w:r>
      <w:r>
        <w:rPr>
          <w:rFonts w:asciiTheme="majorBidi" w:hAnsiTheme="majorBidi" w:cstheme="majorBidi"/>
          <w:i/>
          <w:iCs/>
        </w:rPr>
        <w:t>,</w:t>
      </w:r>
      <w:r w:rsidRPr="00573E76">
        <w:rPr>
          <w:rFonts w:asciiTheme="majorBidi" w:hAnsiTheme="majorBidi" w:cstheme="majorBidi"/>
        </w:rPr>
        <w:t xml:space="preserve"> 1/118</w:t>
      </w:r>
    </w:p>
  </w:footnote>
  <w:footnote w:id="2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F00912">
        <w:rPr>
          <w:rFonts w:asciiTheme="majorBidi" w:hAnsiTheme="majorBidi" w:cstheme="majorBidi"/>
          <w:i/>
          <w:iCs/>
        </w:rPr>
        <w:t>Müsned</w:t>
      </w:r>
      <w:r w:rsidRPr="00573E76">
        <w:rPr>
          <w:rFonts w:asciiTheme="majorBidi" w:hAnsiTheme="majorBidi" w:cstheme="majorBidi"/>
        </w:rPr>
        <w:t xml:space="preserve"> 33/225, İbn Hibbân, Sahîh</w:t>
      </w:r>
      <w:r>
        <w:rPr>
          <w:rFonts w:asciiTheme="majorBidi" w:hAnsiTheme="majorBidi" w:cstheme="majorBidi"/>
        </w:rPr>
        <w:t xml:space="preserve"> 1/376</w:t>
      </w:r>
      <w:r w:rsidRPr="00573E76">
        <w:rPr>
          <w:rFonts w:asciiTheme="majorBidi" w:hAnsiTheme="majorBidi" w:cstheme="majorBidi"/>
        </w:rPr>
        <w:t>.</w:t>
      </w:r>
    </w:p>
  </w:footnote>
  <w:footnote w:id="2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aî, </w:t>
      </w:r>
      <w:proofErr w:type="gramStart"/>
      <w:r w:rsidRPr="00573E76">
        <w:rPr>
          <w:rFonts w:asciiTheme="majorBidi" w:hAnsiTheme="majorBidi" w:cstheme="majorBidi"/>
        </w:rPr>
        <w:t>Zekat</w:t>
      </w:r>
      <w:proofErr w:type="gramEnd"/>
      <w:r w:rsidRPr="00573E76">
        <w:rPr>
          <w:rFonts w:asciiTheme="majorBidi" w:hAnsiTheme="majorBidi" w:cstheme="majorBidi"/>
        </w:rPr>
        <w:t xml:space="preserve">, 73, </w:t>
      </w:r>
      <w:r>
        <w:rPr>
          <w:rFonts w:asciiTheme="majorBidi" w:hAnsiTheme="majorBidi" w:cstheme="majorBidi"/>
        </w:rPr>
        <w:t>Beyhakî</w:t>
      </w:r>
      <w:r w:rsidRPr="00573E76">
        <w:rPr>
          <w:rFonts w:asciiTheme="majorBidi" w:hAnsiTheme="majorBidi" w:cstheme="majorBidi"/>
        </w:rPr>
        <w:t xml:space="preserve">, </w:t>
      </w:r>
      <w:r w:rsidRPr="00F00912">
        <w:rPr>
          <w:rFonts w:asciiTheme="majorBidi" w:hAnsiTheme="majorBidi" w:cstheme="majorBidi"/>
          <w:i/>
          <w:iCs/>
        </w:rPr>
        <w:t>Şuabu’l-İman</w:t>
      </w:r>
      <w:r>
        <w:rPr>
          <w:rFonts w:asciiTheme="majorBidi" w:hAnsiTheme="majorBidi" w:cstheme="majorBidi"/>
        </w:rPr>
        <w:t xml:space="preserve">, </w:t>
      </w:r>
      <w:r w:rsidRPr="00573E76">
        <w:rPr>
          <w:rFonts w:asciiTheme="majorBidi" w:hAnsiTheme="majorBidi" w:cstheme="majorBidi"/>
        </w:rPr>
        <w:t xml:space="preserve">12/12. </w:t>
      </w:r>
    </w:p>
  </w:footnote>
  <w:footnote w:id="2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Beyhakî</w:t>
      </w:r>
      <w:r w:rsidRPr="00573E76">
        <w:rPr>
          <w:rFonts w:asciiTheme="majorBidi" w:hAnsiTheme="majorBidi" w:cstheme="majorBidi"/>
        </w:rPr>
        <w:t xml:space="preserve">, </w:t>
      </w:r>
      <w:r w:rsidRPr="00F00912">
        <w:rPr>
          <w:rFonts w:asciiTheme="majorBidi" w:hAnsiTheme="majorBidi" w:cstheme="majorBidi"/>
          <w:i/>
          <w:iCs/>
        </w:rPr>
        <w:t>Şuabu’l-İman</w:t>
      </w:r>
      <w:r>
        <w:rPr>
          <w:rFonts w:asciiTheme="majorBidi" w:hAnsiTheme="majorBidi" w:cstheme="majorBidi"/>
        </w:rPr>
        <w:t xml:space="preserve">, </w:t>
      </w:r>
      <w:r w:rsidRPr="00573E76">
        <w:rPr>
          <w:rFonts w:asciiTheme="majorBidi" w:hAnsiTheme="majorBidi" w:cstheme="majorBidi"/>
        </w:rPr>
        <w:t>1/145.</w:t>
      </w:r>
    </w:p>
  </w:footnote>
  <w:footnote w:id="2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ğâzi, 74; Müslim, İman, 82.</w:t>
      </w:r>
    </w:p>
  </w:footnote>
  <w:footnote w:id="2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İman, 4; Müslim, İman, 66.</w:t>
      </w:r>
    </w:p>
  </w:footnote>
  <w:footnote w:id="2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ân, 5; Müslim, İmân, 63.</w:t>
      </w:r>
    </w:p>
  </w:footnote>
  <w:footnote w:id="3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36/446. </w:t>
      </w:r>
      <w:r>
        <w:rPr>
          <w:rFonts w:asciiTheme="majorBidi" w:hAnsiTheme="majorBidi" w:cstheme="majorBidi"/>
        </w:rPr>
        <w:t>Münâvî</w:t>
      </w:r>
      <w:r w:rsidRPr="00573E76">
        <w:rPr>
          <w:rFonts w:asciiTheme="majorBidi" w:hAnsiTheme="majorBidi" w:cstheme="majorBidi"/>
        </w:rPr>
        <w:t xml:space="preserve">, </w:t>
      </w:r>
      <w:r w:rsidRPr="006D0584">
        <w:rPr>
          <w:rFonts w:asciiTheme="majorBidi" w:hAnsiTheme="majorBidi" w:cstheme="majorBidi"/>
          <w:i/>
          <w:iCs/>
        </w:rPr>
        <w:t>Feyzu’l-Kadîr</w:t>
      </w:r>
      <w:r>
        <w:rPr>
          <w:rFonts w:asciiTheme="majorBidi" w:hAnsiTheme="majorBidi" w:cstheme="majorBidi"/>
        </w:rPr>
        <w:t xml:space="preserve">, </w:t>
      </w:r>
      <w:r w:rsidRPr="00573E76">
        <w:rPr>
          <w:rFonts w:asciiTheme="majorBidi" w:hAnsiTheme="majorBidi" w:cstheme="majorBidi"/>
        </w:rPr>
        <w:t>2/29.</w:t>
      </w:r>
    </w:p>
  </w:footnote>
  <w:footnote w:id="3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Beyhakî</w:t>
      </w:r>
      <w:r w:rsidRPr="00573E76">
        <w:rPr>
          <w:rFonts w:asciiTheme="majorBidi" w:hAnsiTheme="majorBidi" w:cstheme="majorBidi"/>
        </w:rPr>
        <w:t xml:space="preserve">, </w:t>
      </w:r>
      <w:r w:rsidRPr="00F00912">
        <w:rPr>
          <w:rFonts w:asciiTheme="majorBidi" w:hAnsiTheme="majorBidi" w:cstheme="majorBidi"/>
          <w:i/>
          <w:iCs/>
        </w:rPr>
        <w:t>Şuabu’l-İman</w:t>
      </w:r>
      <w:r>
        <w:rPr>
          <w:rFonts w:asciiTheme="majorBidi" w:hAnsiTheme="majorBidi" w:cstheme="majorBidi"/>
        </w:rPr>
        <w:t xml:space="preserve">, </w:t>
      </w:r>
      <w:r w:rsidRPr="00573E76">
        <w:rPr>
          <w:rFonts w:asciiTheme="majorBidi" w:hAnsiTheme="majorBidi" w:cstheme="majorBidi"/>
        </w:rPr>
        <w:t>2/98</w:t>
      </w:r>
    </w:p>
  </w:footnote>
  <w:footnote w:id="3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6D0584">
        <w:rPr>
          <w:rFonts w:asciiTheme="majorBidi" w:hAnsiTheme="majorBidi" w:cstheme="majorBidi"/>
          <w:i/>
          <w:iCs/>
        </w:rPr>
        <w:t>Müsned</w:t>
      </w:r>
      <w:r w:rsidRPr="00573E76">
        <w:rPr>
          <w:rFonts w:asciiTheme="majorBidi" w:hAnsiTheme="majorBidi" w:cstheme="majorBidi"/>
        </w:rPr>
        <w:t xml:space="preserve"> 13/347, Beyhakî, </w:t>
      </w:r>
      <w:r w:rsidRPr="006D0584">
        <w:rPr>
          <w:rFonts w:asciiTheme="majorBidi" w:hAnsiTheme="majorBidi" w:cstheme="majorBidi"/>
          <w:i/>
          <w:iCs/>
        </w:rPr>
        <w:t>Şuabu’l-İman</w:t>
      </w:r>
      <w:r w:rsidRPr="00573E76">
        <w:rPr>
          <w:rFonts w:asciiTheme="majorBidi" w:hAnsiTheme="majorBidi" w:cstheme="majorBidi"/>
        </w:rPr>
        <w:t xml:space="preserve"> 11/326, </w:t>
      </w:r>
      <w:r>
        <w:rPr>
          <w:rFonts w:asciiTheme="majorBidi" w:hAnsiTheme="majorBidi" w:cstheme="majorBidi"/>
        </w:rPr>
        <w:t>Münâvî</w:t>
      </w:r>
      <w:r w:rsidRPr="00573E76">
        <w:rPr>
          <w:rFonts w:asciiTheme="majorBidi" w:hAnsiTheme="majorBidi" w:cstheme="majorBidi"/>
        </w:rPr>
        <w:t xml:space="preserve">, </w:t>
      </w:r>
      <w:r w:rsidRPr="006D0584">
        <w:rPr>
          <w:rFonts w:asciiTheme="majorBidi" w:hAnsiTheme="majorBidi" w:cstheme="majorBidi"/>
          <w:i/>
          <w:iCs/>
        </w:rPr>
        <w:t>Feyzu’l-Kadîr</w:t>
      </w:r>
      <w:r>
        <w:rPr>
          <w:rFonts w:asciiTheme="majorBidi" w:hAnsiTheme="majorBidi" w:cstheme="majorBidi"/>
        </w:rPr>
        <w:t xml:space="preserve">, </w:t>
      </w:r>
      <w:r w:rsidRPr="00573E76">
        <w:rPr>
          <w:rFonts w:asciiTheme="majorBidi" w:hAnsiTheme="majorBidi" w:cstheme="majorBidi"/>
        </w:rPr>
        <w:t>6/33 ve 6/151</w:t>
      </w:r>
    </w:p>
  </w:footnote>
  <w:footnote w:id="3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İman, 8; Müslim, İmân, 67</w:t>
      </w:r>
    </w:p>
  </w:footnote>
  <w:footnote w:id="3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Sünnet, 15, Beyhakî, </w:t>
      </w:r>
      <w:r w:rsidRPr="006D0584">
        <w:rPr>
          <w:rFonts w:asciiTheme="majorBidi" w:hAnsiTheme="majorBidi" w:cstheme="majorBidi"/>
          <w:i/>
          <w:iCs/>
        </w:rPr>
        <w:t>Şuabu’l-İman</w:t>
      </w:r>
      <w:r w:rsidRPr="00573E76">
        <w:rPr>
          <w:rFonts w:asciiTheme="majorBidi" w:hAnsiTheme="majorBidi" w:cstheme="majorBidi"/>
        </w:rPr>
        <w:t xml:space="preserve"> 11/327, </w:t>
      </w:r>
      <w:r>
        <w:rPr>
          <w:rFonts w:asciiTheme="majorBidi" w:hAnsiTheme="majorBidi" w:cstheme="majorBidi"/>
        </w:rPr>
        <w:t>Münâvî</w:t>
      </w:r>
      <w:r w:rsidRPr="00573E76">
        <w:rPr>
          <w:rFonts w:asciiTheme="majorBidi" w:hAnsiTheme="majorBidi" w:cstheme="majorBidi"/>
        </w:rPr>
        <w:t xml:space="preserve">, </w:t>
      </w:r>
      <w:r w:rsidRPr="006D0584">
        <w:rPr>
          <w:rFonts w:asciiTheme="majorBidi" w:hAnsiTheme="majorBidi" w:cstheme="majorBidi"/>
          <w:i/>
          <w:iCs/>
        </w:rPr>
        <w:t>Feyzu’l-Kadîr</w:t>
      </w:r>
      <w:r>
        <w:rPr>
          <w:rFonts w:asciiTheme="majorBidi" w:hAnsiTheme="majorBidi" w:cstheme="majorBidi"/>
        </w:rPr>
        <w:t xml:space="preserve">, </w:t>
      </w:r>
      <w:r w:rsidRPr="00573E76">
        <w:rPr>
          <w:rFonts w:asciiTheme="majorBidi" w:hAnsiTheme="majorBidi" w:cstheme="majorBidi"/>
        </w:rPr>
        <w:t>6/29.</w:t>
      </w:r>
    </w:p>
  </w:footnote>
  <w:footnote w:id="3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Bezzâ</w:t>
      </w:r>
      <w:r w:rsidRPr="00573E76">
        <w:rPr>
          <w:rFonts w:asciiTheme="majorBidi" w:hAnsiTheme="majorBidi" w:cstheme="majorBidi"/>
        </w:rPr>
        <w:t>r</w:t>
      </w:r>
      <w:r>
        <w:rPr>
          <w:rFonts w:asciiTheme="majorBidi" w:hAnsiTheme="majorBidi" w:cstheme="majorBidi"/>
        </w:rPr>
        <w:t xml:space="preserve">, </w:t>
      </w:r>
      <w:r w:rsidRPr="001C5EE2">
        <w:rPr>
          <w:rFonts w:asciiTheme="majorBidi" w:hAnsiTheme="majorBidi" w:cstheme="majorBidi"/>
          <w:i/>
          <w:iCs/>
        </w:rPr>
        <w:t>Müsned</w:t>
      </w:r>
      <w:r>
        <w:rPr>
          <w:rFonts w:asciiTheme="majorBidi" w:hAnsiTheme="majorBidi" w:cstheme="majorBidi"/>
        </w:rPr>
        <w:t>,</w:t>
      </w:r>
      <w:r w:rsidRPr="00573E76">
        <w:rPr>
          <w:rFonts w:asciiTheme="majorBidi" w:hAnsiTheme="majorBidi" w:cstheme="majorBidi"/>
        </w:rPr>
        <w:t xml:space="preserve"> 13/88, Beyhakî, </w:t>
      </w:r>
      <w:r w:rsidRPr="006D0584">
        <w:rPr>
          <w:rFonts w:asciiTheme="majorBidi" w:hAnsiTheme="majorBidi" w:cstheme="majorBidi"/>
          <w:i/>
          <w:iCs/>
        </w:rPr>
        <w:t>Şuabu’l-İman</w:t>
      </w:r>
      <w:r w:rsidRPr="00573E76">
        <w:rPr>
          <w:rFonts w:asciiTheme="majorBidi" w:hAnsiTheme="majorBidi" w:cstheme="majorBidi"/>
        </w:rPr>
        <w:t xml:space="preserve"> 11/13, Münâvî, </w:t>
      </w:r>
      <w:r w:rsidRPr="006D0584">
        <w:rPr>
          <w:rFonts w:asciiTheme="majorBidi" w:hAnsiTheme="majorBidi" w:cstheme="majorBidi"/>
          <w:i/>
          <w:iCs/>
        </w:rPr>
        <w:t>Feyzu’l-Kadîr</w:t>
      </w:r>
      <w:r w:rsidRPr="00573E76">
        <w:rPr>
          <w:rFonts w:asciiTheme="majorBidi" w:hAnsiTheme="majorBidi" w:cstheme="majorBidi"/>
        </w:rPr>
        <w:t xml:space="preserve"> 3/289 Elbani zayıf olduğunu kaydeder.</w:t>
      </w:r>
    </w:p>
  </w:footnote>
  <w:footnote w:id="3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w:t>
      </w:r>
      <w:r w:rsidRPr="006D0584">
        <w:rPr>
          <w:rFonts w:asciiTheme="majorBidi" w:hAnsiTheme="majorBidi" w:cstheme="majorBidi"/>
          <w:i/>
          <w:iCs/>
        </w:rPr>
        <w:t>Sahîh</w:t>
      </w:r>
      <w:r>
        <w:rPr>
          <w:rFonts w:asciiTheme="majorBidi" w:hAnsiTheme="majorBidi" w:cstheme="majorBidi"/>
        </w:rPr>
        <w:t>,</w:t>
      </w:r>
      <w:r w:rsidRPr="00573E76">
        <w:rPr>
          <w:rFonts w:asciiTheme="majorBidi" w:hAnsiTheme="majorBidi" w:cstheme="majorBidi"/>
        </w:rPr>
        <w:t xml:space="preserve"> 1/471; Buhârî, İman, 6; Müslim, İman, 71; Tirmizî, Sıfatu’l-Kıyame, 59; İbn Mace, Mukaddime, 9; Nesaî, İman, 19; Ahmed b. Hanbel, </w:t>
      </w:r>
      <w:r w:rsidRPr="00573E76">
        <w:rPr>
          <w:rFonts w:asciiTheme="majorBidi" w:hAnsiTheme="majorBidi" w:cstheme="majorBidi"/>
          <w:i/>
          <w:iCs/>
        </w:rPr>
        <w:t>Müsned</w:t>
      </w:r>
      <w:r w:rsidRPr="00573E76">
        <w:rPr>
          <w:rFonts w:asciiTheme="majorBidi" w:hAnsiTheme="majorBidi" w:cstheme="majorBidi"/>
        </w:rPr>
        <w:t>, 10/193.</w:t>
      </w:r>
    </w:p>
  </w:footnote>
  <w:footnote w:id="3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7/65, Taberânî, </w:t>
      </w:r>
      <w:r w:rsidRPr="006D0584">
        <w:rPr>
          <w:rFonts w:asciiTheme="majorBidi" w:hAnsiTheme="majorBidi" w:cstheme="majorBidi"/>
          <w:i/>
          <w:iCs/>
        </w:rPr>
        <w:t>el-Mu’cemu’l-evsat</w:t>
      </w:r>
      <w:r>
        <w:rPr>
          <w:rFonts w:asciiTheme="majorBidi" w:hAnsiTheme="majorBidi" w:cstheme="majorBidi"/>
        </w:rPr>
        <w:t xml:space="preserve">, </w:t>
      </w:r>
      <w:r w:rsidRPr="00573E76">
        <w:rPr>
          <w:rFonts w:asciiTheme="majorBidi" w:hAnsiTheme="majorBidi" w:cstheme="majorBidi"/>
        </w:rPr>
        <w:t xml:space="preserve">5/378, Münâvî, </w:t>
      </w:r>
      <w:r w:rsidRPr="006D0584">
        <w:rPr>
          <w:rFonts w:asciiTheme="majorBidi" w:hAnsiTheme="majorBidi" w:cstheme="majorBidi"/>
          <w:i/>
          <w:iCs/>
        </w:rPr>
        <w:t>Feyzu’l-Kadîr</w:t>
      </w:r>
      <w:r>
        <w:rPr>
          <w:rFonts w:asciiTheme="majorBidi" w:hAnsiTheme="majorBidi" w:cstheme="majorBidi"/>
          <w:i/>
          <w:iCs/>
        </w:rPr>
        <w:t>,</w:t>
      </w:r>
      <w:r w:rsidRPr="00573E76">
        <w:rPr>
          <w:rFonts w:asciiTheme="majorBidi" w:hAnsiTheme="majorBidi" w:cstheme="majorBidi"/>
        </w:rPr>
        <w:t xml:space="preserve"> 6/443. Elbani zayıf olduğunu kaydeder.</w:t>
      </w:r>
    </w:p>
  </w:footnote>
  <w:footnote w:id="3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Ebî Şeybe, </w:t>
      </w:r>
      <w:r w:rsidRPr="006D0584">
        <w:rPr>
          <w:rFonts w:asciiTheme="majorBidi" w:hAnsiTheme="majorBidi" w:cstheme="majorBidi"/>
          <w:i/>
          <w:iCs/>
        </w:rPr>
        <w:t>Musannef</w:t>
      </w:r>
      <w:r>
        <w:rPr>
          <w:rFonts w:asciiTheme="majorBidi" w:hAnsiTheme="majorBidi" w:cstheme="majorBidi"/>
          <w:i/>
          <w:iCs/>
        </w:rPr>
        <w:t>,</w:t>
      </w:r>
      <w:r w:rsidRPr="00573E76">
        <w:rPr>
          <w:rFonts w:asciiTheme="majorBidi" w:hAnsiTheme="majorBidi" w:cstheme="majorBidi"/>
        </w:rPr>
        <w:t xml:space="preserve"> 5/236</w:t>
      </w:r>
    </w:p>
  </w:footnote>
  <w:footnote w:id="3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1C5EE2">
        <w:rPr>
          <w:rFonts w:asciiTheme="majorBidi" w:hAnsiTheme="majorBidi" w:cstheme="majorBidi"/>
          <w:i/>
          <w:iCs/>
        </w:rPr>
        <w:t>Müsned</w:t>
      </w:r>
      <w:r>
        <w:rPr>
          <w:rFonts w:asciiTheme="majorBidi" w:hAnsiTheme="majorBidi" w:cstheme="majorBidi"/>
          <w:i/>
          <w:iCs/>
        </w:rPr>
        <w:t>,</w:t>
      </w:r>
      <w:r w:rsidRPr="00573E76">
        <w:rPr>
          <w:rFonts w:asciiTheme="majorBidi" w:hAnsiTheme="majorBidi" w:cstheme="majorBidi"/>
        </w:rPr>
        <w:t xml:space="preserve"> 14/371. Arnaut zayıf olduğunu kaydeder.</w:t>
      </w:r>
    </w:p>
  </w:footnote>
  <w:footnote w:id="4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w:t>
      </w:r>
      <w:r w:rsidRPr="00573E76">
        <w:rPr>
          <w:rFonts w:asciiTheme="majorBidi" w:hAnsiTheme="majorBidi" w:cstheme="majorBidi"/>
          <w:i/>
          <w:iCs/>
        </w:rPr>
        <w:t>Şuabu’l-İman</w:t>
      </w:r>
      <w:r w:rsidRPr="00573E76">
        <w:rPr>
          <w:rFonts w:asciiTheme="majorBidi" w:hAnsiTheme="majorBidi" w:cstheme="majorBidi"/>
        </w:rPr>
        <w:t>, 7/194.</w:t>
      </w:r>
    </w:p>
  </w:footnote>
  <w:footnote w:id="4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w:t>
      </w:r>
      <w:r w:rsidRPr="001C5EE2">
        <w:rPr>
          <w:rFonts w:asciiTheme="majorBidi" w:hAnsiTheme="majorBidi" w:cstheme="majorBidi"/>
          <w:i/>
          <w:iCs/>
        </w:rPr>
        <w:t>Şuabu’l-İman</w:t>
      </w:r>
      <w:r>
        <w:rPr>
          <w:rFonts w:asciiTheme="majorBidi" w:hAnsiTheme="majorBidi" w:cstheme="majorBidi"/>
          <w:i/>
          <w:iCs/>
        </w:rPr>
        <w:t>,</w:t>
      </w:r>
      <w:r w:rsidRPr="00573E76">
        <w:rPr>
          <w:rFonts w:asciiTheme="majorBidi" w:hAnsiTheme="majorBidi" w:cstheme="majorBidi"/>
        </w:rPr>
        <w:t xml:space="preserve"> 9/113</w:t>
      </w:r>
    </w:p>
  </w:footnote>
  <w:footnote w:id="4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w:t>
      </w:r>
      <w:r w:rsidRPr="001C5EE2">
        <w:rPr>
          <w:rFonts w:asciiTheme="majorBidi" w:hAnsiTheme="majorBidi" w:cstheme="majorBidi"/>
          <w:i/>
          <w:iCs/>
        </w:rPr>
        <w:t>Şuabu’l-İman</w:t>
      </w:r>
      <w:r>
        <w:rPr>
          <w:rFonts w:asciiTheme="majorBidi" w:hAnsiTheme="majorBidi" w:cstheme="majorBidi"/>
          <w:i/>
          <w:iCs/>
        </w:rPr>
        <w:t>,</w:t>
      </w:r>
      <w:r w:rsidRPr="00573E76">
        <w:rPr>
          <w:rFonts w:asciiTheme="majorBidi" w:hAnsiTheme="majorBidi" w:cstheme="majorBidi"/>
        </w:rPr>
        <w:t xml:space="preserve"> 11/31</w:t>
      </w:r>
    </w:p>
  </w:footnote>
  <w:footnote w:id="4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1C5EE2">
        <w:rPr>
          <w:rFonts w:asciiTheme="majorBidi" w:hAnsiTheme="majorBidi" w:cstheme="majorBidi"/>
          <w:i/>
          <w:iCs/>
        </w:rPr>
        <w:t>Müsned</w:t>
      </w:r>
      <w:r>
        <w:rPr>
          <w:rFonts w:asciiTheme="majorBidi" w:hAnsiTheme="majorBidi" w:cstheme="majorBidi"/>
          <w:i/>
          <w:iCs/>
        </w:rPr>
        <w:t>,</w:t>
      </w:r>
      <w:r w:rsidRPr="00573E76">
        <w:rPr>
          <w:rFonts w:asciiTheme="majorBidi" w:hAnsiTheme="majorBidi" w:cstheme="majorBidi"/>
        </w:rPr>
        <w:t xml:space="preserve"> 20/343, Elbani sahih olduğunu kaydetmiş, Beyhakî, </w:t>
      </w:r>
      <w:r w:rsidRPr="001C5EE2">
        <w:rPr>
          <w:rFonts w:asciiTheme="majorBidi" w:hAnsiTheme="majorBidi" w:cstheme="majorBidi"/>
          <w:i/>
          <w:iCs/>
        </w:rPr>
        <w:t>Şuabu’l-İman</w:t>
      </w:r>
      <w:r>
        <w:rPr>
          <w:rFonts w:asciiTheme="majorBidi" w:hAnsiTheme="majorBidi" w:cstheme="majorBidi"/>
          <w:i/>
          <w:iCs/>
        </w:rPr>
        <w:t>,</w:t>
      </w:r>
      <w:r w:rsidRPr="00573E76">
        <w:rPr>
          <w:rFonts w:asciiTheme="majorBidi" w:hAnsiTheme="majorBidi" w:cstheme="majorBidi"/>
        </w:rPr>
        <w:t xml:space="preserve"> 1/97 son kısmı hariç.</w:t>
      </w:r>
    </w:p>
  </w:footnote>
  <w:footnote w:id="4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30/488; Beyhakî, </w:t>
      </w:r>
      <w:r w:rsidRPr="001C5EE2">
        <w:rPr>
          <w:rFonts w:asciiTheme="majorBidi" w:hAnsiTheme="majorBidi" w:cstheme="majorBidi"/>
          <w:i/>
          <w:iCs/>
        </w:rPr>
        <w:t>Şuabu’l-İman</w:t>
      </w:r>
      <w:r w:rsidRPr="00573E76">
        <w:rPr>
          <w:rFonts w:asciiTheme="majorBidi" w:hAnsiTheme="majorBidi" w:cstheme="majorBidi"/>
        </w:rPr>
        <w:t xml:space="preserve">, 1/104. </w:t>
      </w:r>
    </w:p>
  </w:footnote>
  <w:footnote w:id="4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1C5EE2">
        <w:rPr>
          <w:rFonts w:asciiTheme="majorBidi" w:hAnsiTheme="majorBidi" w:cstheme="majorBidi"/>
        </w:rPr>
        <w:t>Taberânî, el</w:t>
      </w:r>
      <w:r w:rsidRPr="001C5EE2">
        <w:rPr>
          <w:rFonts w:asciiTheme="majorBidi" w:hAnsiTheme="majorBidi" w:cstheme="majorBidi"/>
          <w:i/>
          <w:iCs/>
        </w:rPr>
        <w:t>-Mu’cemu’l-kebîr</w:t>
      </w:r>
      <w:r>
        <w:rPr>
          <w:rFonts w:asciiTheme="majorBidi" w:hAnsiTheme="majorBidi" w:cstheme="majorBidi"/>
        </w:rPr>
        <w:t xml:space="preserve">, </w:t>
      </w:r>
      <w:r w:rsidRPr="00573E76">
        <w:rPr>
          <w:rFonts w:asciiTheme="majorBidi" w:hAnsiTheme="majorBidi" w:cstheme="majorBidi"/>
        </w:rPr>
        <w:t xml:space="preserve">11/215, Münâvî, </w:t>
      </w:r>
      <w:r w:rsidRPr="001C5EE2">
        <w:rPr>
          <w:rFonts w:asciiTheme="majorBidi" w:hAnsiTheme="majorBidi" w:cstheme="majorBidi"/>
          <w:i/>
          <w:iCs/>
        </w:rPr>
        <w:t>Feyzu’l-Kadîr</w:t>
      </w:r>
      <w:r>
        <w:rPr>
          <w:rFonts w:asciiTheme="majorBidi" w:hAnsiTheme="majorBidi" w:cstheme="majorBidi"/>
          <w:i/>
          <w:iCs/>
        </w:rPr>
        <w:t>,</w:t>
      </w:r>
      <w:r w:rsidRPr="00573E76">
        <w:rPr>
          <w:rFonts w:asciiTheme="majorBidi" w:hAnsiTheme="majorBidi" w:cstheme="majorBidi"/>
        </w:rPr>
        <w:t xml:space="preserve"> 3/69 </w:t>
      </w:r>
    </w:p>
  </w:footnote>
  <w:footnote w:id="4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E93230">
        <w:rPr>
          <w:rFonts w:asciiTheme="majorBidi" w:hAnsiTheme="majorBidi" w:cstheme="majorBidi"/>
          <w:i/>
          <w:iCs/>
        </w:rPr>
        <w:t>Müsned</w:t>
      </w:r>
      <w:r w:rsidRPr="00573E76">
        <w:rPr>
          <w:rFonts w:asciiTheme="majorBidi" w:hAnsiTheme="majorBidi" w:cstheme="majorBidi"/>
        </w:rPr>
        <w:t xml:space="preserve"> 36/485, Beyhakî, </w:t>
      </w:r>
      <w:r w:rsidRPr="00E93230">
        <w:rPr>
          <w:rFonts w:asciiTheme="majorBidi" w:hAnsiTheme="majorBidi" w:cstheme="majorBidi"/>
          <w:i/>
          <w:iCs/>
        </w:rPr>
        <w:t>Şuabu’l-İman</w:t>
      </w:r>
      <w:r w:rsidRPr="00573E76">
        <w:rPr>
          <w:rFonts w:asciiTheme="majorBidi" w:hAnsiTheme="majorBidi" w:cstheme="majorBidi"/>
        </w:rPr>
        <w:t xml:space="preserve"> 7/216, Münâvî, </w:t>
      </w:r>
      <w:r w:rsidRPr="00E93230">
        <w:rPr>
          <w:rFonts w:asciiTheme="majorBidi" w:hAnsiTheme="majorBidi" w:cstheme="majorBidi"/>
          <w:i/>
          <w:iCs/>
        </w:rPr>
        <w:t>Feyzu’l-Kadîr</w:t>
      </w:r>
      <w:r w:rsidRPr="00573E76">
        <w:rPr>
          <w:rFonts w:asciiTheme="majorBidi" w:hAnsiTheme="majorBidi" w:cstheme="majorBidi"/>
        </w:rPr>
        <w:t xml:space="preserve"> 5/263.</w:t>
      </w:r>
    </w:p>
  </w:footnote>
  <w:footnote w:id="4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Ebi Şeybe, </w:t>
      </w:r>
      <w:r w:rsidRPr="00573E76">
        <w:rPr>
          <w:rFonts w:asciiTheme="majorBidi" w:hAnsiTheme="majorBidi" w:cstheme="majorBidi"/>
          <w:i/>
          <w:iCs/>
        </w:rPr>
        <w:t>el-Musannef fi’l-Ehâdis ve’l-Âsâr</w:t>
      </w:r>
      <w:r w:rsidRPr="00573E76">
        <w:rPr>
          <w:rFonts w:asciiTheme="majorBidi" w:hAnsiTheme="majorBidi" w:cstheme="majorBidi"/>
        </w:rPr>
        <w:t>, 6/157.</w:t>
      </w:r>
    </w:p>
  </w:footnote>
  <w:footnote w:id="4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Müslim, Tahâret</w:t>
      </w:r>
      <w:r w:rsidRPr="00573E76">
        <w:rPr>
          <w:rFonts w:asciiTheme="majorBidi" w:hAnsiTheme="majorBidi" w:cstheme="majorBidi"/>
        </w:rPr>
        <w:t>, 1.</w:t>
      </w:r>
      <w:r w:rsidRPr="008A653C">
        <w:rPr>
          <w:rFonts w:asciiTheme="majorBidi" w:hAnsiTheme="majorBidi" w:cstheme="majorBidi"/>
        </w:rPr>
        <w:t xml:space="preserve"> </w:t>
      </w:r>
      <w:r w:rsidRPr="00573E76">
        <w:rPr>
          <w:rFonts w:asciiTheme="majorBidi" w:hAnsiTheme="majorBidi" w:cstheme="majorBidi"/>
        </w:rPr>
        <w:t xml:space="preserve">Ahmed b. Hanbel, </w:t>
      </w:r>
      <w:r w:rsidRPr="008A653C">
        <w:rPr>
          <w:rFonts w:asciiTheme="majorBidi" w:hAnsiTheme="majorBidi" w:cstheme="majorBidi"/>
          <w:i/>
          <w:iCs/>
        </w:rPr>
        <w:t>Müsned</w:t>
      </w:r>
      <w:r>
        <w:rPr>
          <w:rFonts w:asciiTheme="majorBidi" w:hAnsiTheme="majorBidi" w:cstheme="majorBidi"/>
        </w:rPr>
        <w:t>, 38/70.</w:t>
      </w:r>
    </w:p>
  </w:footnote>
  <w:footnote w:id="4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w:t>
      </w:r>
      <w:r w:rsidRPr="00573E76">
        <w:rPr>
          <w:rFonts w:asciiTheme="majorBidi" w:hAnsiTheme="majorBidi" w:cstheme="majorBidi"/>
          <w:i/>
          <w:iCs/>
        </w:rPr>
        <w:t xml:space="preserve"> Şuabu’l-İman</w:t>
      </w:r>
      <w:r w:rsidRPr="00573E76">
        <w:rPr>
          <w:rFonts w:asciiTheme="majorBidi" w:hAnsiTheme="majorBidi" w:cstheme="majorBidi"/>
        </w:rPr>
        <w:t xml:space="preserve">, 12/193; Münâvî, </w:t>
      </w:r>
      <w:r w:rsidRPr="008A653C">
        <w:rPr>
          <w:rFonts w:asciiTheme="majorBidi" w:hAnsiTheme="majorBidi" w:cstheme="majorBidi"/>
          <w:i/>
          <w:iCs/>
        </w:rPr>
        <w:t>Feyzu’l-Kadîr</w:t>
      </w:r>
      <w:r w:rsidRPr="00573E76">
        <w:rPr>
          <w:rFonts w:asciiTheme="majorBidi" w:hAnsiTheme="majorBidi" w:cstheme="majorBidi"/>
        </w:rPr>
        <w:t xml:space="preserve"> 4/233, Buhari, İman, 1. babın tercemesinde muallak olarak geçmektedir.</w:t>
      </w:r>
    </w:p>
  </w:footnote>
  <w:footnote w:id="5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w:t>
      </w:r>
      <w:r w:rsidRPr="008A653C">
        <w:rPr>
          <w:rFonts w:asciiTheme="majorBidi" w:hAnsiTheme="majorBidi" w:cstheme="majorBidi"/>
          <w:i/>
          <w:iCs/>
        </w:rPr>
        <w:t>Şuabu’l-İman</w:t>
      </w:r>
      <w:r w:rsidRPr="00573E76">
        <w:rPr>
          <w:rFonts w:asciiTheme="majorBidi" w:hAnsiTheme="majorBidi" w:cstheme="majorBidi"/>
        </w:rPr>
        <w:t xml:space="preserve"> 7/340; </w:t>
      </w:r>
      <w:r>
        <w:rPr>
          <w:rFonts w:asciiTheme="majorBidi" w:hAnsiTheme="majorBidi" w:cstheme="majorBidi"/>
        </w:rPr>
        <w:t xml:space="preserve">Taberânî, </w:t>
      </w:r>
      <w:r w:rsidRPr="00E93230">
        <w:rPr>
          <w:rFonts w:asciiTheme="majorBidi" w:hAnsiTheme="majorBidi" w:cstheme="majorBidi"/>
          <w:i/>
          <w:iCs/>
        </w:rPr>
        <w:t>el-Mu’cemu’l-evsat</w:t>
      </w:r>
      <w:r>
        <w:rPr>
          <w:rFonts w:asciiTheme="majorBidi" w:hAnsiTheme="majorBidi" w:cstheme="majorBidi"/>
        </w:rPr>
        <w:t xml:space="preserve">, </w:t>
      </w:r>
      <w:r w:rsidRPr="00573E76">
        <w:rPr>
          <w:rFonts w:asciiTheme="majorBidi" w:hAnsiTheme="majorBidi" w:cstheme="majorBidi"/>
        </w:rPr>
        <w:t xml:space="preserve">7/332, Münâvî, </w:t>
      </w:r>
      <w:r w:rsidRPr="008A653C">
        <w:rPr>
          <w:rFonts w:asciiTheme="majorBidi" w:hAnsiTheme="majorBidi" w:cstheme="majorBidi"/>
          <w:i/>
          <w:iCs/>
        </w:rPr>
        <w:t>Feyzu’l-Kadîr</w:t>
      </w:r>
      <w:r w:rsidRPr="00573E76">
        <w:rPr>
          <w:rFonts w:asciiTheme="majorBidi" w:hAnsiTheme="majorBidi" w:cstheme="majorBidi"/>
        </w:rPr>
        <w:t xml:space="preserve"> 6/103. </w:t>
      </w:r>
    </w:p>
  </w:footnote>
  <w:footnote w:id="5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an, 2; Müslim, İmân, 58; Nesâî, İmân, 16. Lafız Müslim’indir.</w:t>
      </w:r>
    </w:p>
  </w:footnote>
  <w:footnote w:id="5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8A653C">
        <w:rPr>
          <w:rFonts w:asciiTheme="majorBidi" w:hAnsiTheme="majorBidi" w:cstheme="majorBidi"/>
          <w:i/>
          <w:iCs/>
        </w:rPr>
        <w:t>Müsned</w:t>
      </w:r>
      <w:r w:rsidRPr="00573E76">
        <w:rPr>
          <w:rFonts w:asciiTheme="majorBidi" w:hAnsiTheme="majorBidi" w:cstheme="majorBidi"/>
        </w:rPr>
        <w:t xml:space="preserve"> 3/135, 19/376, İbn Hibbân, Sahîh 1/422, Beyhakî, </w:t>
      </w:r>
      <w:r w:rsidRPr="008A653C">
        <w:rPr>
          <w:rFonts w:asciiTheme="majorBidi" w:hAnsiTheme="majorBidi" w:cstheme="majorBidi"/>
          <w:i/>
          <w:iCs/>
        </w:rPr>
        <w:t>Şuabu’l-İman</w:t>
      </w:r>
      <w:r w:rsidRPr="00573E76">
        <w:rPr>
          <w:rFonts w:asciiTheme="majorBidi" w:hAnsiTheme="majorBidi" w:cstheme="majorBidi"/>
        </w:rPr>
        <w:t xml:space="preserve"> 6/196, Münâvî, </w:t>
      </w:r>
      <w:r w:rsidRPr="008A653C">
        <w:rPr>
          <w:rFonts w:asciiTheme="majorBidi" w:hAnsiTheme="majorBidi" w:cstheme="majorBidi"/>
          <w:i/>
          <w:iCs/>
        </w:rPr>
        <w:t>Feyzu’l-Kadîr</w:t>
      </w:r>
      <w:r w:rsidRPr="00573E76">
        <w:rPr>
          <w:rFonts w:asciiTheme="majorBidi" w:hAnsiTheme="majorBidi" w:cstheme="majorBidi"/>
        </w:rPr>
        <w:t xml:space="preserve"> 6/181.</w:t>
      </w:r>
    </w:p>
  </w:footnote>
  <w:footnote w:id="5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ân, 78; Ebû Dâvûd, Cuma, 42; Ahmed b. Hanbel, </w:t>
      </w:r>
      <w:r w:rsidRPr="00573E76">
        <w:rPr>
          <w:rFonts w:asciiTheme="majorBidi" w:hAnsiTheme="majorBidi" w:cstheme="majorBidi"/>
          <w:i/>
          <w:iCs/>
        </w:rPr>
        <w:t>Müsned</w:t>
      </w:r>
      <w:r w:rsidRPr="00573E76">
        <w:rPr>
          <w:rFonts w:asciiTheme="majorBidi" w:hAnsiTheme="majorBidi" w:cstheme="majorBidi"/>
        </w:rPr>
        <w:t>, 17/126.</w:t>
      </w:r>
    </w:p>
  </w:footnote>
  <w:footnote w:id="5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İman, 9.</w:t>
      </w:r>
    </w:p>
  </w:footnote>
  <w:footnote w:id="5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Cihad, 118; Ahmed b. Hanbel, Müsned 6/274, Münâvî, Feyzu’l-Kadîr 2/7, İbn Hibbân, Sahîh 13/335</w:t>
      </w:r>
    </w:p>
  </w:footnote>
  <w:footnote w:id="5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Rikak, 35; Müslim, İman, 230.</w:t>
      </w:r>
    </w:p>
  </w:footnote>
  <w:footnote w:id="5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Bed’u’l-halk, 15; Müslim, İman, 81.</w:t>
      </w:r>
    </w:p>
  </w:footnote>
  <w:footnote w:id="5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Sünnet, 16.</w:t>
      </w:r>
    </w:p>
  </w:footnote>
  <w:footnote w:id="5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1/198; Beyhakî, </w:t>
      </w:r>
      <w:r w:rsidRPr="00573E76">
        <w:rPr>
          <w:rFonts w:asciiTheme="majorBidi" w:hAnsiTheme="majorBidi" w:cstheme="majorBidi"/>
          <w:i/>
          <w:iCs/>
        </w:rPr>
        <w:t xml:space="preserve"> Şuabu’l-İman</w:t>
      </w:r>
      <w:r w:rsidRPr="00573E76">
        <w:rPr>
          <w:rFonts w:asciiTheme="majorBidi" w:hAnsiTheme="majorBidi" w:cstheme="majorBidi"/>
        </w:rPr>
        <w:t>, 6/452, İbn Ebî Şeybe, Musannef 5/236.</w:t>
      </w:r>
    </w:p>
  </w:footnote>
  <w:footnote w:id="6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Ebî Şeybe, Musannef 6/159, Beyhakî, </w:t>
      </w:r>
      <w:r w:rsidRPr="00E93230">
        <w:rPr>
          <w:rFonts w:asciiTheme="majorBidi" w:hAnsiTheme="majorBidi" w:cstheme="majorBidi"/>
          <w:i/>
          <w:iCs/>
        </w:rPr>
        <w:t>Şuabu’l-İman</w:t>
      </w:r>
      <w:r w:rsidRPr="00573E76">
        <w:rPr>
          <w:rFonts w:asciiTheme="majorBidi" w:hAnsiTheme="majorBidi" w:cstheme="majorBidi"/>
        </w:rPr>
        <w:t xml:space="preserve"> 1/155</w:t>
      </w:r>
    </w:p>
  </w:footnote>
  <w:footnote w:id="6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BE3F64">
        <w:rPr>
          <w:rFonts w:asciiTheme="majorBidi" w:hAnsiTheme="majorBidi" w:cstheme="majorBidi"/>
        </w:rPr>
        <w:t xml:space="preserve">Buhârî, el-Edebu’l-Müfred </w:t>
      </w:r>
      <w:r w:rsidRPr="00573E76">
        <w:rPr>
          <w:rFonts w:asciiTheme="majorBidi" w:hAnsiTheme="majorBidi" w:cstheme="majorBidi"/>
        </w:rPr>
        <w:t>s. 445, İbn Ebî Şeybe, Musannef 5/213, Beyhakî, Şuabu’l-İman 10/166, Münâvî, Feyzu’l-Kadîr 2/326, 3/426.</w:t>
      </w:r>
    </w:p>
  </w:footnote>
  <w:footnote w:id="6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Sahîh 2/244, </w:t>
      </w:r>
      <w:r w:rsidRPr="00BE3F64">
        <w:rPr>
          <w:rFonts w:asciiTheme="majorBidi" w:hAnsiTheme="majorBidi" w:cstheme="majorBidi"/>
        </w:rPr>
        <w:t xml:space="preserve">Buhârî, el-Edebu’l-Müfred </w:t>
      </w:r>
      <w:r w:rsidRPr="00573E76">
        <w:rPr>
          <w:rFonts w:asciiTheme="majorBidi" w:hAnsiTheme="majorBidi" w:cstheme="majorBidi"/>
        </w:rPr>
        <w:t>s. 340, Beyhakî, Şuabu’l-İman 11/188.</w:t>
      </w:r>
    </w:p>
  </w:footnote>
  <w:footnote w:id="6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Sünnet, 30.</w:t>
      </w:r>
    </w:p>
  </w:footnote>
  <w:footnote w:id="6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Zühd, 17; Beyhakî, Şuabu’l-İman 10/155.</w:t>
      </w:r>
    </w:p>
  </w:footnote>
  <w:footnote w:id="6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0/126, Münâvî, Feyzu’l-Kadîr 6/229. Elbani hadisin zayıf olduğunu kaydeder.</w:t>
      </w:r>
    </w:p>
  </w:footnote>
  <w:footnote w:id="6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Hâkim, Müstedrek 4/112, Taberânî, el-Mu’cemu’l-kebîr 11/114, Münâvî, Feyzu’l-Kadîr 6/72 </w:t>
      </w:r>
    </w:p>
  </w:footnote>
  <w:footnote w:id="6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34/422, İbn Ebî Şeybe, Musannef 5/10, Münâvî, Feyzu’l-Kadîr 2/378.</w:t>
      </w:r>
    </w:p>
  </w:footnote>
  <w:footnote w:id="6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11; İbn Mâce, Fiten, 12.</w:t>
      </w:r>
    </w:p>
  </w:footnote>
  <w:footnote w:id="6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zzar 5/176, </w:t>
      </w:r>
      <w:r w:rsidRPr="00573E76">
        <w:rPr>
          <w:rFonts w:asciiTheme="majorBidi" w:hAnsiTheme="majorBidi" w:cstheme="majorBidi"/>
          <w:lang w:bidi="ar-EG"/>
        </w:rPr>
        <w:t>Hâkim, Müstedrek 1/71</w:t>
      </w:r>
    </w:p>
  </w:footnote>
  <w:footnote w:id="7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0/375. </w:t>
      </w:r>
    </w:p>
  </w:footnote>
  <w:footnote w:id="7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Ebî Şeybe, Musannef 4/230, Beyhakî, Şuabu’l-İman 10/69</w:t>
      </w:r>
    </w:p>
  </w:footnote>
  <w:footnote w:id="7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Ebî Şeybe, Musannef 6/170</w:t>
      </w:r>
    </w:p>
  </w:footnote>
  <w:footnote w:id="7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3; Rikak, 23; Müslim, İman, 47.</w:t>
      </w:r>
    </w:p>
  </w:footnote>
  <w:footnote w:id="7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85.</w:t>
      </w:r>
    </w:p>
  </w:footnote>
  <w:footnote w:id="7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Müsakât, 92.</w:t>
      </w:r>
    </w:p>
  </w:footnote>
  <w:footnote w:id="7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28/209</w:t>
      </w:r>
    </w:p>
  </w:footnote>
  <w:footnote w:id="7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Cihad, 131; Dârimî, Siyer, 47, İbn Hibbân, </w:t>
      </w:r>
      <w:r w:rsidRPr="00573E76">
        <w:rPr>
          <w:rFonts w:asciiTheme="majorBidi" w:hAnsiTheme="majorBidi" w:cstheme="majorBidi"/>
          <w:i/>
          <w:iCs/>
        </w:rPr>
        <w:t>Sahîh</w:t>
      </w:r>
      <w:r w:rsidRPr="00573E76">
        <w:rPr>
          <w:rFonts w:asciiTheme="majorBidi" w:hAnsiTheme="majorBidi" w:cstheme="majorBidi"/>
        </w:rPr>
        <w:t xml:space="preserve"> 11/186.</w:t>
      </w:r>
    </w:p>
  </w:footnote>
  <w:footnote w:id="7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36/586 </w:t>
      </w:r>
    </w:p>
  </w:footnote>
  <w:footnote w:id="79">
    <w:p w:rsidR="00F23237" w:rsidRDefault="00F23237" w:rsidP="00D03BD4">
      <w:pPr>
        <w:pStyle w:val="DipnotMetni"/>
        <w:jc w:val="both"/>
      </w:pPr>
      <w:r>
        <w:rPr>
          <w:rStyle w:val="DipnotBavurusu"/>
        </w:rPr>
        <w:footnoteRef/>
      </w:r>
      <w:r>
        <w:t xml:space="preserve"> </w:t>
      </w:r>
      <w:r w:rsidRPr="00573E76">
        <w:rPr>
          <w:rFonts w:asciiTheme="majorBidi" w:hAnsiTheme="majorBidi" w:cstheme="majorBidi"/>
        </w:rPr>
        <w:t xml:space="preserve">Hâkim, </w:t>
      </w:r>
      <w:r w:rsidRPr="00573E76">
        <w:rPr>
          <w:rFonts w:asciiTheme="majorBidi" w:hAnsiTheme="majorBidi" w:cstheme="majorBidi"/>
          <w:i/>
          <w:iCs/>
        </w:rPr>
        <w:t xml:space="preserve">Müstedrek, </w:t>
      </w:r>
      <w:r w:rsidRPr="00573E76">
        <w:rPr>
          <w:rFonts w:asciiTheme="majorBidi" w:hAnsiTheme="majorBidi" w:cstheme="majorBidi"/>
        </w:rPr>
        <w:t xml:space="preserve">4/324, Beyhakî, </w:t>
      </w:r>
      <w:r w:rsidRPr="00573E76">
        <w:rPr>
          <w:rFonts w:asciiTheme="majorBidi" w:hAnsiTheme="majorBidi" w:cstheme="majorBidi"/>
          <w:i/>
          <w:iCs/>
        </w:rPr>
        <w:t>Şuabu’l-İman</w:t>
      </w:r>
      <w:r w:rsidRPr="00573E76">
        <w:rPr>
          <w:rFonts w:asciiTheme="majorBidi" w:hAnsiTheme="majorBidi" w:cstheme="majorBidi"/>
        </w:rPr>
        <w:t xml:space="preserve"> 13/367</w:t>
      </w:r>
    </w:p>
  </w:footnote>
  <w:footnote w:id="8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23/19; Dârimî, Eşribe, 4, Beyhakî, </w:t>
      </w:r>
      <w:r w:rsidRPr="00573E76">
        <w:rPr>
          <w:rFonts w:asciiTheme="majorBidi" w:hAnsiTheme="majorBidi" w:cstheme="majorBidi"/>
          <w:i/>
          <w:iCs/>
        </w:rPr>
        <w:t>Şuabu’l-İman</w:t>
      </w:r>
      <w:r w:rsidRPr="00573E76">
        <w:rPr>
          <w:rFonts w:asciiTheme="majorBidi" w:hAnsiTheme="majorBidi" w:cstheme="majorBidi"/>
        </w:rPr>
        <w:t xml:space="preserve"> 10/203.</w:t>
      </w:r>
    </w:p>
  </w:footnote>
  <w:footnote w:id="8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Edeb, 23, </w:t>
      </w:r>
      <w:r>
        <w:rPr>
          <w:rFonts w:asciiTheme="majorBidi" w:hAnsiTheme="majorBidi" w:cstheme="majorBidi"/>
        </w:rPr>
        <w:t>Buhârî, el-Edebu’l-Müfred</w:t>
      </w:r>
      <w:r w:rsidRPr="00573E76">
        <w:rPr>
          <w:rFonts w:asciiTheme="majorBidi" w:hAnsiTheme="majorBidi" w:cstheme="majorBidi"/>
        </w:rPr>
        <w:t xml:space="preserve"> </w:t>
      </w:r>
      <w:r>
        <w:rPr>
          <w:rFonts w:asciiTheme="majorBidi" w:hAnsiTheme="majorBidi" w:cstheme="majorBidi"/>
        </w:rPr>
        <w:t>s. 130 no: 357</w:t>
      </w:r>
    </w:p>
  </w:footnote>
  <w:footnote w:id="8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ü’l-kıyâme, 24</w:t>
      </w:r>
    </w:p>
  </w:footnote>
  <w:footnote w:id="8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an, 6; Müslim, İman, 71; Tirmizî, Sıfatu’l-Kıyame, 59; İbn Mace, Mukaddime, 9; Nesaî, İman, 19; Ahmed b. Hanbel, </w:t>
      </w:r>
      <w:r w:rsidRPr="00573E76">
        <w:rPr>
          <w:rFonts w:asciiTheme="majorBidi" w:hAnsiTheme="majorBidi" w:cstheme="majorBidi"/>
          <w:i/>
          <w:iCs/>
        </w:rPr>
        <w:t>Müsned</w:t>
      </w:r>
      <w:r w:rsidRPr="00573E76">
        <w:rPr>
          <w:rFonts w:asciiTheme="majorBidi" w:hAnsiTheme="majorBidi" w:cstheme="majorBidi"/>
        </w:rPr>
        <w:t>, 10/193. İbn Hibbân, Sahîh</w:t>
      </w:r>
      <w:r>
        <w:rPr>
          <w:rFonts w:asciiTheme="majorBidi" w:hAnsiTheme="majorBidi" w:cstheme="majorBidi"/>
        </w:rPr>
        <w:t>,</w:t>
      </w:r>
      <w:r w:rsidRPr="00573E76">
        <w:rPr>
          <w:rFonts w:asciiTheme="majorBidi" w:hAnsiTheme="majorBidi" w:cstheme="majorBidi"/>
        </w:rPr>
        <w:t xml:space="preserve"> 1/471.</w:t>
      </w:r>
    </w:p>
  </w:footnote>
  <w:footnote w:id="8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u’l-kıyame, 56. Ahmed b. Hanbel, Müsned 3/29, Ebû Dâvûd, Edeb, 130 (son kısım sadece), Münâvî, Feyzu’l-Kadîr 3/516</w:t>
      </w:r>
    </w:p>
  </w:footnote>
  <w:footnote w:id="8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431345">
        <w:rPr>
          <w:rFonts w:asciiTheme="majorBidi" w:hAnsiTheme="majorBidi" w:cstheme="majorBidi"/>
        </w:rPr>
        <w:t>Heysemî, Mecmeu’z-zevâid</w:t>
      </w:r>
      <w:r>
        <w:rPr>
          <w:rFonts w:asciiTheme="majorBidi" w:hAnsiTheme="majorBidi" w:cstheme="majorBidi"/>
        </w:rPr>
        <w:t xml:space="preserve">, </w:t>
      </w:r>
      <w:r w:rsidRPr="00573E76">
        <w:rPr>
          <w:rFonts w:asciiTheme="majorBidi" w:hAnsiTheme="majorBidi" w:cstheme="majorBidi"/>
        </w:rPr>
        <w:t xml:space="preserve">8/187; </w:t>
      </w:r>
      <w:r w:rsidRPr="00431345">
        <w:rPr>
          <w:rFonts w:asciiTheme="majorBidi" w:hAnsiTheme="majorBidi" w:cstheme="majorBidi"/>
        </w:rPr>
        <w:t xml:space="preserve">Hâkim, Müstedrek </w:t>
      </w:r>
      <w:r w:rsidRPr="00573E76">
        <w:rPr>
          <w:rFonts w:asciiTheme="majorBidi" w:hAnsiTheme="majorBidi" w:cstheme="majorBidi"/>
        </w:rPr>
        <w:t>4/185</w:t>
      </w:r>
    </w:p>
  </w:footnote>
  <w:footnote w:id="8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29, Müslim, İman, 73.</w:t>
      </w:r>
    </w:p>
  </w:footnote>
  <w:footnote w:id="8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6/189, Beyhakî, Şuabu’l-İman 7/366, Hâkim, Müstedrek 4/182 (bu rivayette sadece kalbi geçiyor, dili değil). Arnaut hadisin zayıf olduğunu kaydeder.</w:t>
      </w:r>
    </w:p>
  </w:footnote>
  <w:footnote w:id="8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Birr, 85, İbn Hibbân, Sahîh 13/75, Taberânî, el-Mu’cemu’l-kebîr 11/186, Beyhakî, Şuabu’l-İman 9/74</w:t>
      </w:r>
    </w:p>
  </w:footnote>
  <w:footnote w:id="8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Salat, 88; Edeb, 36; Muslim, Birr, 65; Tirmizî, Birr ve Sıla, 18; Nesaî, </w:t>
      </w:r>
      <w:proofErr w:type="gramStart"/>
      <w:r w:rsidRPr="00573E76">
        <w:rPr>
          <w:rFonts w:asciiTheme="majorBidi" w:hAnsiTheme="majorBidi" w:cstheme="majorBidi"/>
        </w:rPr>
        <w:t>Zekat</w:t>
      </w:r>
      <w:proofErr w:type="gramEnd"/>
      <w:r w:rsidRPr="00573E76">
        <w:rPr>
          <w:rFonts w:asciiTheme="majorBidi" w:hAnsiTheme="majorBidi" w:cstheme="majorBidi"/>
        </w:rPr>
        <w:t xml:space="preserve">; Ahmed b. Hanbel, </w:t>
      </w:r>
      <w:r w:rsidRPr="00573E76">
        <w:rPr>
          <w:rFonts w:asciiTheme="majorBidi" w:hAnsiTheme="majorBidi" w:cstheme="majorBidi"/>
          <w:i/>
          <w:iCs/>
        </w:rPr>
        <w:t>Müsned</w:t>
      </w:r>
      <w:r>
        <w:rPr>
          <w:rFonts w:asciiTheme="majorBidi" w:hAnsiTheme="majorBidi" w:cstheme="majorBidi"/>
        </w:rPr>
        <w:t>, 32/400; Beyhakî,</w:t>
      </w:r>
      <w:r w:rsidRPr="00573E76">
        <w:rPr>
          <w:rFonts w:asciiTheme="majorBidi" w:hAnsiTheme="majorBidi" w:cstheme="majorBidi"/>
          <w:i/>
          <w:iCs/>
        </w:rPr>
        <w:t xml:space="preserve"> Şuabu’l-İman</w:t>
      </w:r>
      <w:r w:rsidRPr="00573E76">
        <w:rPr>
          <w:rFonts w:asciiTheme="majorBidi" w:hAnsiTheme="majorBidi" w:cstheme="majorBidi"/>
        </w:rPr>
        <w:t>, 10/86.</w:t>
      </w:r>
    </w:p>
  </w:footnote>
  <w:footnote w:id="9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man, 12; Nesaî, İman, 8; Ahmed b. Hanbel, </w:t>
      </w:r>
      <w:r w:rsidRPr="00573E76">
        <w:rPr>
          <w:rFonts w:asciiTheme="majorBidi" w:hAnsiTheme="majorBidi" w:cstheme="majorBidi"/>
          <w:i/>
          <w:iCs/>
        </w:rPr>
        <w:t xml:space="preserve">Müsned, </w:t>
      </w:r>
      <w:r w:rsidRPr="00573E76">
        <w:rPr>
          <w:rFonts w:asciiTheme="majorBidi" w:hAnsiTheme="majorBidi" w:cstheme="majorBidi"/>
        </w:rPr>
        <w:t>14/499, Münâvî, Feyzu’l-Kadîr 6/270.Hadisin ilk cümlesi, ayrıca, Buhâri, İmân, 4; Müslim, İmân, 64’te de geçmektedir. Nesaî’deki rivayette müslümanın tarifinde “Müslümanların” yerine “insanların” kelimesi geçer.</w:t>
      </w:r>
    </w:p>
  </w:footnote>
  <w:footnote w:id="9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Rıdâ, 11; Ahmed b. Hanbel, Müsned 12/364.</w:t>
      </w:r>
    </w:p>
  </w:footnote>
  <w:footnote w:id="9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Sünnet, 16; Tirmizî, Radâ’, 11; Ahmed b. Hanbel, </w:t>
      </w:r>
      <w:r w:rsidRPr="00573E76">
        <w:rPr>
          <w:rFonts w:asciiTheme="majorBidi" w:hAnsiTheme="majorBidi" w:cstheme="majorBidi"/>
          <w:i/>
          <w:iCs/>
        </w:rPr>
        <w:t>Müsned</w:t>
      </w:r>
      <w:r>
        <w:rPr>
          <w:rFonts w:asciiTheme="majorBidi" w:hAnsiTheme="majorBidi" w:cstheme="majorBidi"/>
        </w:rPr>
        <w:t>, 12/364; Beyhaki</w:t>
      </w:r>
      <w:r w:rsidRPr="00573E76">
        <w:rPr>
          <w:rFonts w:asciiTheme="majorBidi" w:hAnsiTheme="majorBidi" w:cstheme="majorBidi"/>
          <w:i/>
          <w:iCs/>
        </w:rPr>
        <w:t>, Şuabu’l-İman</w:t>
      </w:r>
      <w:r w:rsidRPr="00573E76">
        <w:rPr>
          <w:rFonts w:asciiTheme="majorBidi" w:hAnsiTheme="majorBidi" w:cstheme="majorBidi"/>
        </w:rPr>
        <w:t>, 1/128.</w:t>
      </w:r>
    </w:p>
  </w:footnote>
  <w:footnote w:id="9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mân, 6; Ahmed b. Hanbel, </w:t>
      </w:r>
      <w:r w:rsidRPr="00573E76">
        <w:rPr>
          <w:rFonts w:asciiTheme="majorBidi" w:hAnsiTheme="majorBidi" w:cstheme="majorBidi"/>
          <w:i/>
          <w:iCs/>
        </w:rPr>
        <w:t>Müsned</w:t>
      </w:r>
      <w:r w:rsidRPr="00573E76">
        <w:rPr>
          <w:rFonts w:asciiTheme="majorBidi" w:hAnsiTheme="majorBidi" w:cstheme="majorBidi"/>
        </w:rPr>
        <w:t>, 40/242.</w:t>
      </w:r>
    </w:p>
  </w:footnote>
  <w:footnote w:id="9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w:t>
      </w:r>
      <w:r w:rsidRPr="00573E76">
        <w:rPr>
          <w:rFonts w:asciiTheme="majorBidi" w:hAnsiTheme="majorBidi" w:cstheme="majorBidi"/>
          <w:i/>
          <w:iCs/>
        </w:rPr>
        <w:t>el-Mu’cemu’s-sağîr</w:t>
      </w:r>
      <w:r w:rsidRPr="00573E76">
        <w:rPr>
          <w:rFonts w:asciiTheme="majorBidi" w:hAnsiTheme="majorBidi" w:cstheme="majorBidi"/>
        </w:rPr>
        <w:t>, 1/362</w:t>
      </w:r>
    </w:p>
  </w:footnote>
  <w:footnote w:id="9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uvatta’, Kelâm, 7, Beyhakî, Şuabu’l-İman 6/456.</w:t>
      </w:r>
    </w:p>
  </w:footnote>
  <w:footnote w:id="9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Buhârî, Etʿime</w:t>
      </w:r>
      <w:r w:rsidRPr="00573E76">
        <w:rPr>
          <w:rFonts w:asciiTheme="majorBidi" w:hAnsiTheme="majorBidi" w:cstheme="majorBidi"/>
        </w:rPr>
        <w:t>, 1</w:t>
      </w:r>
      <w:r>
        <w:rPr>
          <w:rFonts w:asciiTheme="majorBidi" w:hAnsiTheme="majorBidi" w:cstheme="majorBidi"/>
        </w:rPr>
        <w:t>2; Müslim, Eşribe</w:t>
      </w:r>
      <w:r w:rsidRPr="00573E76">
        <w:rPr>
          <w:rFonts w:asciiTheme="majorBidi" w:hAnsiTheme="majorBidi" w:cstheme="majorBidi"/>
        </w:rPr>
        <w:t>, 182.</w:t>
      </w:r>
    </w:p>
  </w:footnote>
  <w:footnote w:id="9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Ebû Dâvûd, Edeb</w:t>
      </w:r>
      <w:r w:rsidRPr="00573E76">
        <w:rPr>
          <w:rFonts w:asciiTheme="majorBidi" w:hAnsiTheme="majorBidi" w:cstheme="majorBidi"/>
        </w:rPr>
        <w:t xml:space="preserve">, 56; Beyhakî, </w:t>
      </w:r>
      <w:r w:rsidRPr="00573E76">
        <w:rPr>
          <w:rFonts w:asciiTheme="majorBidi" w:hAnsiTheme="majorBidi" w:cstheme="majorBidi"/>
          <w:i/>
          <w:iCs/>
        </w:rPr>
        <w:t>Sunen</w:t>
      </w:r>
      <w:r w:rsidRPr="00573E76">
        <w:rPr>
          <w:rFonts w:asciiTheme="majorBidi" w:hAnsiTheme="majorBidi" w:cstheme="majorBidi"/>
        </w:rPr>
        <w:t xml:space="preserve">, 8/290; Beyhaki, </w:t>
      </w:r>
      <w:r w:rsidRPr="00573E76">
        <w:rPr>
          <w:rFonts w:asciiTheme="majorBidi" w:hAnsiTheme="majorBidi" w:cstheme="majorBidi"/>
          <w:i/>
          <w:iCs/>
        </w:rPr>
        <w:t xml:space="preserve"> Şuabu’l-İman</w:t>
      </w:r>
      <w:r w:rsidRPr="00573E76">
        <w:rPr>
          <w:rFonts w:asciiTheme="majorBidi" w:hAnsiTheme="majorBidi" w:cstheme="majorBidi"/>
        </w:rPr>
        <w:t>, 10/107. Münâvî, Feyzu’l-Kadîr 6/251-2</w:t>
      </w:r>
    </w:p>
  </w:footnote>
  <w:footnote w:id="9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w:t>
      </w:r>
      <w:r>
        <w:rPr>
          <w:rFonts w:asciiTheme="majorBidi" w:hAnsiTheme="majorBidi" w:cstheme="majorBidi"/>
        </w:rPr>
        <w:t xml:space="preserve"> 15/106, Beyhakî</w:t>
      </w:r>
      <w:r w:rsidRPr="00573E76">
        <w:rPr>
          <w:rFonts w:asciiTheme="majorBidi" w:hAnsiTheme="majorBidi" w:cstheme="majorBidi"/>
          <w:i/>
          <w:iCs/>
        </w:rPr>
        <w:t>, Şuabu’l-İman</w:t>
      </w:r>
      <w:r w:rsidRPr="00573E76">
        <w:rPr>
          <w:rFonts w:asciiTheme="majorBidi" w:hAnsiTheme="majorBidi" w:cstheme="majorBidi"/>
        </w:rPr>
        <w:t xml:space="preserve">, 10/115, 10/441, Münâvî, Feyzu’l-Kadîr 6/253 </w:t>
      </w:r>
    </w:p>
  </w:footnote>
  <w:footnote w:id="99">
    <w:p w:rsidR="00F23237" w:rsidRPr="000173F7" w:rsidRDefault="00F23237" w:rsidP="00D03BD4">
      <w:pPr>
        <w:pStyle w:val="DipnotMetni"/>
        <w:jc w:val="both"/>
        <w:rPr>
          <w:rFonts w:asciiTheme="majorBidi" w:hAnsiTheme="majorBidi" w:cstheme="majorBidi"/>
        </w:rPr>
      </w:pPr>
      <w:r>
        <w:rPr>
          <w:rStyle w:val="DipnotBavurusu"/>
        </w:rPr>
        <w:footnoteRef/>
      </w:r>
      <w:r>
        <w:t xml:space="preserve"> </w:t>
      </w:r>
      <w:r w:rsidRPr="000173F7">
        <w:rPr>
          <w:rFonts w:asciiTheme="majorBidi" w:hAnsiTheme="majorBidi" w:cstheme="majorBidi"/>
        </w:rPr>
        <w:t>Müslim, Tevbe, 36.</w:t>
      </w:r>
    </w:p>
  </w:footnote>
  <w:footnote w:id="10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Birr, 41; Ahmed b. Hanbel, </w:t>
      </w:r>
      <w:r w:rsidRPr="00573E76">
        <w:rPr>
          <w:rFonts w:asciiTheme="majorBidi" w:hAnsiTheme="majorBidi" w:cstheme="majorBidi"/>
          <w:i/>
          <w:iCs/>
        </w:rPr>
        <w:t>Müsned</w:t>
      </w:r>
      <w:r w:rsidRPr="00573E76">
        <w:rPr>
          <w:rFonts w:asciiTheme="majorBidi" w:hAnsiTheme="majorBidi" w:cstheme="majorBidi"/>
        </w:rPr>
        <w:t>, 15/59, Münâvî, Feyzu’l-Kadîr 6/254.</w:t>
      </w:r>
    </w:p>
  </w:footnote>
  <w:footnote w:id="10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w:t>
      </w:r>
      <w:r w:rsidRPr="000173F7">
        <w:rPr>
          <w:rFonts w:asciiTheme="majorBidi" w:hAnsiTheme="majorBidi" w:cstheme="majorBidi"/>
        </w:rPr>
        <w:t>Münâvî, Feyzu’l-Kadîr</w:t>
      </w:r>
      <w:r>
        <w:rPr>
          <w:rFonts w:asciiTheme="majorBidi" w:hAnsiTheme="majorBidi" w:cstheme="majorBidi"/>
        </w:rPr>
        <w:t xml:space="preserve">, </w:t>
      </w:r>
      <w:r w:rsidRPr="00573E76">
        <w:rPr>
          <w:rFonts w:asciiTheme="majorBidi" w:hAnsiTheme="majorBidi" w:cstheme="majorBidi"/>
        </w:rPr>
        <w:t>6/257 (</w:t>
      </w:r>
      <w:r>
        <w:rPr>
          <w:rFonts w:asciiTheme="majorBidi" w:hAnsiTheme="majorBidi" w:cstheme="majorBidi"/>
        </w:rPr>
        <w:t xml:space="preserve">Ebu Nuaym, </w:t>
      </w:r>
      <w:r w:rsidRPr="00573E76">
        <w:rPr>
          <w:rFonts w:asciiTheme="majorBidi" w:hAnsiTheme="majorBidi" w:cstheme="majorBidi"/>
        </w:rPr>
        <w:t>Hilye</w:t>
      </w:r>
      <w:r>
        <w:rPr>
          <w:rFonts w:asciiTheme="majorBidi" w:hAnsiTheme="majorBidi" w:cstheme="majorBidi"/>
        </w:rPr>
        <w:t>tu</w:t>
      </w:r>
      <w:r w:rsidRPr="00573E76">
        <w:rPr>
          <w:rFonts w:asciiTheme="majorBidi" w:hAnsiTheme="majorBidi" w:cstheme="majorBidi"/>
        </w:rPr>
        <w:t>’</w:t>
      </w:r>
      <w:r>
        <w:rPr>
          <w:rFonts w:asciiTheme="majorBidi" w:hAnsiTheme="majorBidi" w:cstheme="majorBidi"/>
        </w:rPr>
        <w:t>l-evliyâ’da</w:t>
      </w:r>
      <w:r w:rsidRPr="00573E76">
        <w:rPr>
          <w:rFonts w:asciiTheme="majorBidi" w:hAnsiTheme="majorBidi" w:cstheme="majorBidi"/>
        </w:rPr>
        <w:t>n) Elbani zayıf olduğunu kaydeder</w:t>
      </w:r>
      <w:r>
        <w:rPr>
          <w:rFonts w:asciiTheme="majorBidi" w:hAnsiTheme="majorBidi" w:cstheme="majorBidi"/>
        </w:rPr>
        <w:t>.</w:t>
      </w:r>
    </w:p>
  </w:footnote>
  <w:footnote w:id="10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el-Mu’cemu’l-kebîr 12/418, Münâvî, Feyzu’l-Kadîr 5/511. Elbani zayıf olduğunu kaydeder.</w:t>
      </w:r>
    </w:p>
  </w:footnote>
  <w:footnote w:id="10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i, </w:t>
      </w:r>
      <w:r w:rsidRPr="00573E76">
        <w:rPr>
          <w:rFonts w:asciiTheme="majorBidi" w:hAnsiTheme="majorBidi" w:cstheme="majorBidi"/>
          <w:i/>
          <w:iCs/>
        </w:rPr>
        <w:t>el-Mu’cemu’l-Kebîr</w:t>
      </w:r>
      <w:r w:rsidRPr="00573E76">
        <w:rPr>
          <w:rFonts w:asciiTheme="majorBidi" w:hAnsiTheme="majorBidi" w:cstheme="majorBidi"/>
        </w:rPr>
        <w:t>, 12/411. Münâvî, Feyzu’l-Kadîr 5/511.</w:t>
      </w:r>
    </w:p>
  </w:footnote>
  <w:footnote w:id="10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lim, 4; Müslim, Sıfatu’l-kıyame, 63.</w:t>
      </w:r>
    </w:p>
  </w:footnote>
  <w:footnote w:id="10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t’ıme, 42.</w:t>
      </w:r>
    </w:p>
  </w:footnote>
  <w:footnote w:id="10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11/457, İbn Hibbân, Sahîh 1/481.</w:t>
      </w:r>
    </w:p>
  </w:footnote>
  <w:footnote w:id="10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7/509, Münâvî, Feyzu’l-Kadîr 5/514. </w:t>
      </w:r>
    </w:p>
  </w:footnote>
  <w:footnote w:id="10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 xml:space="preserve">Buhari, Tevhid, 32; </w:t>
      </w:r>
      <w:r w:rsidRPr="00573E76">
        <w:rPr>
          <w:rFonts w:asciiTheme="majorBidi" w:hAnsiTheme="majorBidi" w:cstheme="majorBidi"/>
        </w:rPr>
        <w:t>Müslim, Sıfâtü’l-münâfikîn, 59.</w:t>
      </w:r>
    </w:p>
  </w:footnote>
  <w:footnote w:id="10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27; Muslim, Birr, 66; Ahmed b. Hanbel, </w:t>
      </w:r>
      <w:r w:rsidRPr="00573E76">
        <w:rPr>
          <w:rFonts w:asciiTheme="majorBidi" w:hAnsiTheme="majorBidi" w:cstheme="majorBidi"/>
          <w:i/>
          <w:iCs/>
        </w:rPr>
        <w:t>Müsned</w:t>
      </w:r>
      <w:r w:rsidRPr="00573E76">
        <w:rPr>
          <w:rFonts w:asciiTheme="majorBidi" w:hAnsiTheme="majorBidi" w:cstheme="majorBidi"/>
        </w:rPr>
        <w:t xml:space="preserve">, 30/ 323; Beyhakî, </w:t>
      </w:r>
      <w:r w:rsidRPr="00573E76">
        <w:rPr>
          <w:rFonts w:asciiTheme="majorBidi" w:hAnsiTheme="majorBidi" w:cstheme="majorBidi"/>
          <w:i/>
          <w:iCs/>
        </w:rPr>
        <w:t>Şuabu’l-İman</w:t>
      </w:r>
      <w:r w:rsidRPr="00573E76">
        <w:rPr>
          <w:rFonts w:asciiTheme="majorBidi" w:hAnsiTheme="majorBidi" w:cstheme="majorBidi"/>
        </w:rPr>
        <w:t xml:space="preserve">, 10/85; İbn Ebi Şeybe, </w:t>
      </w:r>
      <w:r w:rsidRPr="00573E76">
        <w:rPr>
          <w:rFonts w:asciiTheme="majorBidi" w:hAnsiTheme="majorBidi" w:cstheme="majorBidi"/>
          <w:i/>
          <w:iCs/>
        </w:rPr>
        <w:t>Musannef</w:t>
      </w:r>
      <w:r w:rsidRPr="00573E76">
        <w:rPr>
          <w:rFonts w:asciiTheme="majorBidi" w:hAnsiTheme="majorBidi" w:cstheme="majorBidi"/>
        </w:rPr>
        <w:t xml:space="preserve">, 7/ 89; İbn Hıbban, </w:t>
      </w:r>
      <w:r w:rsidRPr="00573E76">
        <w:rPr>
          <w:rFonts w:asciiTheme="majorBidi" w:hAnsiTheme="majorBidi" w:cstheme="majorBidi"/>
          <w:i/>
          <w:iCs/>
        </w:rPr>
        <w:t>Sahih</w:t>
      </w:r>
      <w:r w:rsidRPr="00573E76">
        <w:rPr>
          <w:rFonts w:asciiTheme="majorBidi" w:hAnsiTheme="majorBidi" w:cstheme="majorBidi"/>
        </w:rPr>
        <w:t>, 1/469.</w:t>
      </w:r>
    </w:p>
  </w:footnote>
  <w:footnote w:id="11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ace, Sünnet, 6; Ahmed b. Hanbel, Müsned 38/367, Münâvî, Feyzu’l-Kadîr 4/506</w:t>
      </w:r>
    </w:p>
  </w:footnote>
  <w:footnote w:id="11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Pr>
          <w:rFonts w:asciiTheme="majorBidi" w:hAnsiTheme="majorBidi" w:cstheme="majorBidi"/>
        </w:rPr>
        <w:t>, 36/537,</w:t>
      </w:r>
      <w:r w:rsidRPr="003D6C30">
        <w:rPr>
          <w:rFonts w:asciiTheme="majorBidi" w:hAnsiTheme="majorBidi" w:cstheme="majorBidi"/>
        </w:rPr>
        <w:t xml:space="preserve"> </w:t>
      </w:r>
      <w:r w:rsidRPr="00573E76">
        <w:rPr>
          <w:rFonts w:asciiTheme="majorBidi" w:hAnsiTheme="majorBidi" w:cstheme="majorBidi"/>
        </w:rPr>
        <w:t>Beyhakî, Şuabu’l-İman 7/497</w:t>
      </w:r>
    </w:p>
  </w:footnote>
  <w:footnote w:id="112">
    <w:p w:rsidR="00F23237" w:rsidRDefault="00F23237" w:rsidP="00D03BD4">
      <w:pPr>
        <w:pStyle w:val="DipnotMetni"/>
        <w:jc w:val="both"/>
      </w:pPr>
      <w:r>
        <w:rPr>
          <w:rStyle w:val="DipnotBavurusu"/>
        </w:rPr>
        <w:footnoteRef/>
      </w:r>
      <w:r>
        <w:t xml:space="preserve"> </w:t>
      </w:r>
      <w:r w:rsidRPr="00A25E2A">
        <w:rPr>
          <w:rFonts w:asciiTheme="majorBidi" w:hAnsiTheme="majorBidi" w:cstheme="majorBidi"/>
        </w:rPr>
        <w:t>Münâvî, Feyzu’l-Kadîr, 3/229 (Ahmet b. Hanbel, Zühd’den)</w:t>
      </w:r>
      <w:r>
        <w:t xml:space="preserve"> </w:t>
      </w:r>
    </w:p>
  </w:footnote>
  <w:footnote w:id="11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Zühd, 64; Beyhakî, Şuabu’l-İman 6/276.</w:t>
      </w:r>
    </w:p>
  </w:footnote>
  <w:footnote w:id="114">
    <w:p w:rsidR="00F23237" w:rsidRDefault="00F23237" w:rsidP="00D03BD4">
      <w:pPr>
        <w:pStyle w:val="DipnotMetni"/>
        <w:jc w:val="both"/>
      </w:pPr>
      <w:r>
        <w:rPr>
          <w:rStyle w:val="DipnotBavurusu"/>
        </w:rPr>
        <w:footnoteRef/>
      </w:r>
      <w:r>
        <w:t xml:space="preserve"> </w:t>
      </w:r>
      <w:r w:rsidRPr="00573E76">
        <w:rPr>
          <w:rFonts w:asciiTheme="majorBidi" w:hAnsiTheme="majorBidi" w:cstheme="majorBidi"/>
        </w:rPr>
        <w:t>Müslim, Kader, 34.</w:t>
      </w:r>
    </w:p>
  </w:footnote>
  <w:footnote w:id="11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lim”, 19. İbn Hibbân, Sahîh 3/185, Münâvî, Feyzu’l-Kadîr 5/302.</w:t>
      </w:r>
    </w:p>
  </w:footnote>
  <w:footnote w:id="116">
    <w:p w:rsidR="00F23237" w:rsidRDefault="00F23237" w:rsidP="00D03BD4">
      <w:pPr>
        <w:pStyle w:val="DipnotMetni"/>
        <w:jc w:val="both"/>
      </w:pPr>
      <w:r>
        <w:rPr>
          <w:rStyle w:val="DipnotBavurusu"/>
        </w:rPr>
        <w:footnoteRef/>
      </w:r>
      <w:r>
        <w:t xml:space="preserve"> </w:t>
      </w:r>
      <w:r w:rsidRPr="00573E76">
        <w:rPr>
          <w:rFonts w:asciiTheme="majorBidi" w:hAnsiTheme="majorBidi" w:cstheme="majorBidi"/>
        </w:rPr>
        <w:t>Buhârî, Edeb, 83; Müslim, Zühd, 63</w:t>
      </w:r>
    </w:p>
  </w:footnote>
  <w:footnote w:id="11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el-Müsned</w:t>
      </w:r>
      <w:r w:rsidRPr="00573E76">
        <w:rPr>
          <w:rFonts w:asciiTheme="majorBidi" w:hAnsiTheme="majorBidi" w:cstheme="majorBidi"/>
        </w:rPr>
        <w:t>, 36/504, Beyhakî, Şuabu’l-İman 6/454, Münâvî, Feyzu’l-Kadîr 6/462. Arnaut zayıf olduğunu belirtir.</w:t>
      </w:r>
    </w:p>
  </w:footnote>
  <w:footnote w:id="11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5/63, İbn Hibbân, Sahîh 13/102, Münâvî, Feyzu’l-Kadîr 2/386</w:t>
      </w:r>
    </w:p>
  </w:footnote>
  <w:footnote w:id="11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şribe,1; Mezâlim, 31; Müslim, İman, 100.</w:t>
      </w:r>
    </w:p>
  </w:footnote>
  <w:footnote w:id="12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ân, 80; Beyhakî, </w:t>
      </w:r>
      <w:r w:rsidRPr="00573E76">
        <w:rPr>
          <w:rFonts w:asciiTheme="majorBidi" w:hAnsiTheme="majorBidi" w:cstheme="majorBidi"/>
          <w:i/>
          <w:iCs/>
        </w:rPr>
        <w:t xml:space="preserve"> Şuabu’l-İman</w:t>
      </w:r>
      <w:r w:rsidRPr="00573E76">
        <w:rPr>
          <w:rFonts w:asciiTheme="majorBidi" w:hAnsiTheme="majorBidi" w:cstheme="majorBidi"/>
        </w:rPr>
        <w:t>, 10/56.</w:t>
      </w:r>
    </w:p>
  </w:footnote>
  <w:footnote w:id="12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Birr, 41; Buhari, </w:t>
      </w:r>
      <w:r w:rsidRPr="00573E76">
        <w:rPr>
          <w:rFonts w:asciiTheme="majorBidi" w:hAnsiTheme="majorBidi" w:cstheme="majorBidi"/>
          <w:i/>
          <w:iCs/>
        </w:rPr>
        <w:t>el-Edebu’l-Müfred</w:t>
      </w:r>
      <w:r w:rsidRPr="00573E76">
        <w:rPr>
          <w:rFonts w:asciiTheme="majorBidi" w:hAnsiTheme="majorBidi" w:cstheme="majorBidi"/>
        </w:rPr>
        <w:t xml:space="preserve">, 106; Beyhaki, </w:t>
      </w:r>
      <w:r w:rsidRPr="00573E76">
        <w:rPr>
          <w:rFonts w:asciiTheme="majorBidi" w:hAnsiTheme="majorBidi" w:cstheme="majorBidi"/>
          <w:i/>
          <w:iCs/>
        </w:rPr>
        <w:t>Şuabu’l-İman</w:t>
      </w:r>
      <w:r w:rsidRPr="00573E76">
        <w:rPr>
          <w:rFonts w:asciiTheme="majorBidi" w:hAnsiTheme="majorBidi" w:cstheme="majorBidi"/>
        </w:rPr>
        <w:t>, 10/376. Elbani zayıf olduğunu belirtir.</w:t>
      </w:r>
    </w:p>
  </w:footnote>
  <w:footnote w:id="12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12/450; Nesâî, Cihad, 8.</w:t>
      </w:r>
    </w:p>
  </w:footnote>
  <w:footnote w:id="12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w:t>
      </w:r>
      <w:r w:rsidRPr="00573E76">
        <w:rPr>
          <w:rFonts w:asciiTheme="majorBidi" w:hAnsiTheme="majorBidi" w:cstheme="majorBidi"/>
          <w:i/>
          <w:iCs/>
        </w:rPr>
        <w:t>el-Mu’cemu’l-kebîr</w:t>
      </w:r>
      <w:r w:rsidRPr="00573E76">
        <w:rPr>
          <w:rFonts w:asciiTheme="majorBidi" w:hAnsiTheme="majorBidi" w:cstheme="majorBidi"/>
        </w:rPr>
        <w:t xml:space="preserve"> 12/445, Münâvî, </w:t>
      </w:r>
      <w:r w:rsidRPr="00573E76">
        <w:rPr>
          <w:rFonts w:asciiTheme="majorBidi" w:hAnsiTheme="majorBidi" w:cstheme="majorBidi"/>
          <w:i/>
          <w:iCs/>
        </w:rPr>
        <w:t>Feyzu’l-Kadîr</w:t>
      </w:r>
      <w:r w:rsidRPr="00573E76">
        <w:rPr>
          <w:rFonts w:asciiTheme="majorBidi" w:hAnsiTheme="majorBidi" w:cstheme="majorBidi"/>
        </w:rPr>
        <w:t xml:space="preserve"> 6/300 Elbani hadisin zayıf olduğunu belirtir.</w:t>
      </w:r>
    </w:p>
  </w:footnote>
  <w:footnote w:id="12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âî, Cihad, 8, İbn Hibbân, Sahîh 10/466.</w:t>
      </w:r>
    </w:p>
  </w:footnote>
  <w:footnote w:id="12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w:t>
      </w:r>
      <w:r w:rsidRPr="00573E76">
        <w:rPr>
          <w:rFonts w:asciiTheme="majorBidi" w:hAnsiTheme="majorBidi" w:cstheme="majorBidi"/>
          <w:i/>
          <w:iCs/>
        </w:rPr>
        <w:t>el-Mu’cemu’l-kebîr</w:t>
      </w:r>
      <w:r w:rsidRPr="00573E76">
        <w:rPr>
          <w:rFonts w:asciiTheme="majorBidi" w:hAnsiTheme="majorBidi" w:cstheme="majorBidi"/>
        </w:rPr>
        <w:t xml:space="preserve"> 11/229, Münâvî, </w:t>
      </w:r>
      <w:r w:rsidRPr="00573E76">
        <w:rPr>
          <w:rFonts w:asciiTheme="majorBidi" w:hAnsiTheme="majorBidi" w:cstheme="majorBidi"/>
          <w:i/>
          <w:iCs/>
        </w:rPr>
        <w:t>Feyzu’l-Kadîr</w:t>
      </w:r>
      <w:r w:rsidRPr="00573E76">
        <w:rPr>
          <w:rFonts w:asciiTheme="majorBidi" w:hAnsiTheme="majorBidi" w:cstheme="majorBidi"/>
        </w:rPr>
        <w:t xml:space="preserve"> 6/451 </w:t>
      </w:r>
    </w:p>
  </w:footnote>
  <w:footnote w:id="12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Menasik, 76; Tirmizi, İlim, 7.</w:t>
      </w:r>
    </w:p>
  </w:footnote>
  <w:footnote w:id="12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Fiten 23.  Ahmed b. Hanbel, Müsned 9/64; Münâvî, Feyzu’l-Kadîr 6/255.</w:t>
      </w:r>
    </w:p>
  </w:footnote>
  <w:footnote w:id="12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2; İbn Mâce, Zühd, 24, Münâvî, Feyzu’l-Kadîr 5/52, Beyhakî, Şuabu’l-İman 7/499.</w:t>
      </w:r>
    </w:p>
  </w:footnote>
  <w:footnote w:id="12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0/447, Münâvî, Feyzu’l-Kadîr 6/258</w:t>
      </w:r>
    </w:p>
  </w:footnote>
  <w:footnote w:id="13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4/540 </w:t>
      </w:r>
    </w:p>
  </w:footnote>
  <w:footnote w:id="13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Tahâret, 112; Ebû Dâvûd, Tahâret, 136</w:t>
      </w:r>
    </w:p>
  </w:footnote>
  <w:footnote w:id="13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âî, Cenâiz, 13</w:t>
      </w:r>
    </w:p>
  </w:footnote>
  <w:footnote w:id="13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Cihâd, 157, Ahmed b. Hanbel, Müsned 3/41, Münâvî, Feyzu’l-Kadîr 3/86</w:t>
      </w:r>
    </w:p>
  </w:footnote>
  <w:footnote w:id="13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İkrah, 7 (bab girişinde Buhari’nin yorumu var.), Mezalim, 4; Müslim, Birr, 58./ Müslim, Birr, 32/ Tirmizî, Birr, 18</w:t>
      </w:r>
    </w:p>
  </w:footnote>
  <w:footnote w:id="13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Cenaiz, 2, Müslim, Selam, 4/ Ahmed b. Hanbel, Müsned 16/566/ Müslim, Selâm, 5/ Darimi, İstizan, 5.</w:t>
      </w:r>
    </w:p>
  </w:footnote>
  <w:footnote w:id="13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r w:rsidRPr="00573E76">
        <w:rPr>
          <w:rFonts w:asciiTheme="majorBidi" w:hAnsiTheme="majorBidi" w:cstheme="majorBidi"/>
          <w:i/>
          <w:iCs/>
        </w:rPr>
        <w:t>el-Edebu’l-Mufred</w:t>
      </w:r>
      <w:r w:rsidRPr="00573E76">
        <w:rPr>
          <w:rFonts w:asciiTheme="majorBidi" w:hAnsiTheme="majorBidi" w:cstheme="majorBidi"/>
        </w:rPr>
        <w:t xml:space="preserve">, 140. Bâb, s.154; Ahmed b. Hanbel, </w:t>
      </w:r>
      <w:r w:rsidRPr="00573E76">
        <w:rPr>
          <w:rFonts w:asciiTheme="majorBidi" w:hAnsiTheme="majorBidi" w:cstheme="majorBidi"/>
          <w:i/>
          <w:iCs/>
        </w:rPr>
        <w:t>Musned</w:t>
      </w:r>
      <w:r w:rsidRPr="00573E76">
        <w:rPr>
          <w:rFonts w:asciiTheme="majorBidi" w:hAnsiTheme="majorBidi" w:cstheme="majorBidi"/>
        </w:rPr>
        <w:t xml:space="preserve">, 29/ 299; Hâkim, </w:t>
      </w:r>
      <w:r w:rsidRPr="00573E76">
        <w:rPr>
          <w:rFonts w:asciiTheme="majorBidi" w:hAnsiTheme="majorBidi" w:cstheme="majorBidi"/>
          <w:i/>
          <w:iCs/>
        </w:rPr>
        <w:t>el-Mustedrek ale's-Sahihayn</w:t>
      </w:r>
      <w:r w:rsidRPr="00573E76">
        <w:rPr>
          <w:rFonts w:asciiTheme="majorBidi" w:hAnsiTheme="majorBidi" w:cstheme="majorBidi"/>
        </w:rPr>
        <w:t>, 2/3.</w:t>
      </w:r>
    </w:p>
  </w:footnote>
  <w:footnote w:id="13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58; Tirmizî, Birr, 16.</w:t>
      </w:r>
    </w:p>
  </w:footnote>
  <w:footnote w:id="13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15; Ahmed b. Hanbel, </w:t>
      </w:r>
      <w:r w:rsidRPr="00573E76">
        <w:rPr>
          <w:rFonts w:asciiTheme="majorBidi" w:hAnsiTheme="majorBidi" w:cstheme="majorBidi"/>
          <w:i/>
          <w:iCs/>
        </w:rPr>
        <w:t>Müsned</w:t>
      </w:r>
      <w:r w:rsidRPr="00573E76">
        <w:rPr>
          <w:rFonts w:asciiTheme="majorBidi" w:hAnsiTheme="majorBidi" w:cstheme="majorBidi"/>
        </w:rPr>
        <w:t>, 11/345.</w:t>
      </w:r>
    </w:p>
  </w:footnote>
  <w:footnote w:id="13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15. Elbani hadisin zayıf olduğunu belirtir.</w:t>
      </w:r>
    </w:p>
  </w:footnote>
  <w:footnote w:id="14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7/416 son kısmı hariç sahih, Hâkim, Müstedrek 1/211.</w:t>
      </w:r>
    </w:p>
  </w:footnote>
  <w:footnote w:id="14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111-112. Münâvî, Feyzu’l-Kadîr 5/386. Arnaut hadisin zayıf olduğunu belirtir.</w:t>
      </w:r>
    </w:p>
  </w:footnote>
  <w:footnote w:id="14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125, Talak, 1; Ahmed b. Hanbel, </w:t>
      </w:r>
      <w:r w:rsidRPr="00573E76">
        <w:rPr>
          <w:rFonts w:asciiTheme="majorBidi" w:hAnsiTheme="majorBidi" w:cstheme="majorBidi"/>
          <w:i/>
          <w:iCs/>
        </w:rPr>
        <w:t>Müsned</w:t>
      </w:r>
      <w:r w:rsidRPr="00573E76">
        <w:rPr>
          <w:rFonts w:asciiTheme="majorBidi" w:hAnsiTheme="majorBidi" w:cstheme="majorBidi"/>
        </w:rPr>
        <w:t>, 15/80, Beyhakî, Şuabu’l-İman 7/306, Münâvî, Feyzu’l-Kadîr 5/385.</w:t>
      </w:r>
    </w:p>
  </w:footnote>
  <w:footnote w:id="14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Diyat, 2; Müslim, İman, 161.</w:t>
      </w:r>
    </w:p>
  </w:footnote>
  <w:footnote w:id="14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164; Ahmed b. Hanbel, Müsned 9/122.</w:t>
      </w:r>
    </w:p>
  </w:footnote>
  <w:footnote w:id="14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Hudud, 13, İbn Ebî Şeybe, Musannef 4/481</w:t>
      </w:r>
    </w:p>
  </w:footnote>
  <w:footnote w:id="14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re, 169.</w:t>
      </w:r>
    </w:p>
  </w:footnote>
  <w:footnote w:id="14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112; İbn Mâce, Ahkâm, 6 (son kısım sadece).</w:t>
      </w:r>
    </w:p>
  </w:footnote>
  <w:footnote w:id="14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sti’zân ve Âdâb, 7. Münâvî, Feyzu’l-Kadîr 5/384.</w:t>
      </w:r>
    </w:p>
  </w:footnote>
  <w:footnote w:id="14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1/462, Münâvî, Feyzu’l-Kadîr 5/384</w:t>
      </w:r>
    </w:p>
  </w:footnote>
  <w:footnote w:id="15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Cenâiz, 35; Müslim, İman, 103.</w:t>
      </w:r>
    </w:p>
  </w:footnote>
  <w:footnote w:id="15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Darimî, </w:t>
      </w:r>
      <w:proofErr w:type="gramStart"/>
      <w:r w:rsidRPr="00573E76">
        <w:rPr>
          <w:rFonts w:asciiTheme="majorBidi" w:hAnsiTheme="majorBidi" w:cstheme="majorBidi"/>
        </w:rPr>
        <w:t>Nikah</w:t>
      </w:r>
      <w:proofErr w:type="gramEnd"/>
      <w:r w:rsidRPr="00573E76">
        <w:rPr>
          <w:rFonts w:asciiTheme="majorBidi" w:hAnsiTheme="majorBidi" w:cstheme="majorBidi"/>
        </w:rPr>
        <w:t>, 1, Beyhakî, Şuabu’l-İman 7/338.</w:t>
      </w:r>
    </w:p>
  </w:footnote>
  <w:footnote w:id="15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proofErr w:type="gramStart"/>
      <w:r w:rsidRPr="00573E76">
        <w:rPr>
          <w:rFonts w:asciiTheme="majorBidi" w:hAnsiTheme="majorBidi" w:cstheme="majorBidi"/>
        </w:rPr>
        <w:t>Nikah</w:t>
      </w:r>
      <w:proofErr w:type="gramEnd"/>
      <w:r w:rsidRPr="00573E76">
        <w:rPr>
          <w:rFonts w:asciiTheme="majorBidi" w:hAnsiTheme="majorBidi" w:cstheme="majorBidi"/>
        </w:rPr>
        <w:t>, 1; Müslim, Nikah, 1.</w:t>
      </w:r>
    </w:p>
  </w:footnote>
  <w:footnote w:id="153">
    <w:p w:rsidR="00F23237" w:rsidRPr="00573E76" w:rsidRDefault="00F23237" w:rsidP="002B49D1">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re, 53; Beyhakî, Şuabu’l-İman</w:t>
      </w:r>
      <w:r>
        <w:rPr>
          <w:rFonts w:asciiTheme="majorBidi" w:hAnsiTheme="majorBidi" w:cstheme="majorBidi"/>
        </w:rPr>
        <w:t xml:space="preserve">, </w:t>
      </w:r>
      <w:r w:rsidRPr="00573E76">
        <w:rPr>
          <w:rFonts w:asciiTheme="majorBidi" w:hAnsiTheme="majorBidi" w:cstheme="majorBidi"/>
        </w:rPr>
        <w:t>10/8</w:t>
      </w:r>
    </w:p>
  </w:footnote>
  <w:footnote w:id="15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Fiten, 72, Ahmed b. Hanbel, Müsned 17/287</w:t>
      </w:r>
    </w:p>
  </w:footnote>
  <w:footnote w:id="15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Taberânî, el-Mu’cemu’s-sağir,</w:t>
      </w:r>
      <w:r w:rsidRPr="00A52C6D">
        <w:rPr>
          <w:rFonts w:asciiTheme="majorBidi" w:hAnsiTheme="majorBidi" w:cstheme="majorBidi"/>
        </w:rPr>
        <w:t xml:space="preserve"> </w:t>
      </w:r>
      <w:r w:rsidRPr="00573E76">
        <w:rPr>
          <w:rFonts w:asciiTheme="majorBidi" w:hAnsiTheme="majorBidi" w:cstheme="majorBidi"/>
        </w:rPr>
        <w:t>2/131. Elbani zayıf olduğunu belirtir.</w:t>
      </w:r>
    </w:p>
  </w:footnote>
  <w:footnote w:id="15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el-Müsned</w:t>
      </w:r>
      <w:r w:rsidRPr="00573E76">
        <w:rPr>
          <w:rFonts w:asciiTheme="majorBidi" w:hAnsiTheme="majorBidi" w:cstheme="majorBidi"/>
        </w:rPr>
        <w:t xml:space="preserve">, 6/390; Tirmizî, “Birr”, 48; Buhârî, </w:t>
      </w:r>
      <w:r w:rsidRPr="00573E76">
        <w:rPr>
          <w:rFonts w:asciiTheme="majorBidi" w:hAnsiTheme="majorBidi" w:cstheme="majorBidi"/>
          <w:i/>
          <w:iCs/>
        </w:rPr>
        <w:t xml:space="preserve">el-Edebu’l-Mufred, </w:t>
      </w:r>
      <w:r w:rsidRPr="00573E76">
        <w:rPr>
          <w:rFonts w:asciiTheme="majorBidi" w:hAnsiTheme="majorBidi" w:cstheme="majorBidi"/>
        </w:rPr>
        <w:t>116, Münâvî, Feyzu’l-Kadîr 5/360.</w:t>
      </w:r>
    </w:p>
  </w:footnote>
  <w:footnote w:id="15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r w:rsidRPr="00573E76">
        <w:rPr>
          <w:rFonts w:asciiTheme="majorBidi" w:hAnsiTheme="majorBidi" w:cstheme="majorBidi"/>
          <w:i/>
          <w:iCs/>
        </w:rPr>
        <w:t>el-Edebu’l-Mufred,</w:t>
      </w:r>
      <w:r w:rsidRPr="00573E76">
        <w:rPr>
          <w:rFonts w:asciiTheme="majorBidi" w:hAnsiTheme="majorBidi" w:cstheme="majorBidi"/>
        </w:rPr>
        <w:t xml:space="preserve"> 52 (No. 112) ; Beyhakî, Şuabu’l-İman 5/76; Taberâni, </w:t>
      </w:r>
      <w:r w:rsidRPr="00573E76">
        <w:rPr>
          <w:rFonts w:asciiTheme="majorBidi" w:hAnsiTheme="majorBidi" w:cstheme="majorBidi"/>
          <w:i/>
          <w:iCs/>
        </w:rPr>
        <w:t>el-Mu’cemu’l-Kebîr</w:t>
      </w:r>
      <w:r w:rsidRPr="00573E76">
        <w:rPr>
          <w:rFonts w:asciiTheme="majorBidi" w:hAnsiTheme="majorBidi" w:cstheme="majorBidi"/>
        </w:rPr>
        <w:t xml:space="preserve">, 12/154; Hâkim, </w:t>
      </w:r>
      <w:r w:rsidRPr="00573E76">
        <w:rPr>
          <w:rFonts w:asciiTheme="majorBidi" w:hAnsiTheme="majorBidi" w:cstheme="majorBidi"/>
          <w:i/>
          <w:iCs/>
        </w:rPr>
        <w:t>el-</w:t>
      </w:r>
      <w:proofErr w:type="gramStart"/>
      <w:r w:rsidRPr="00573E76">
        <w:rPr>
          <w:rFonts w:asciiTheme="majorBidi" w:hAnsiTheme="majorBidi" w:cstheme="majorBidi"/>
          <w:i/>
          <w:iCs/>
        </w:rPr>
        <w:t>Mustedrek ,</w:t>
      </w:r>
      <w:r w:rsidRPr="00573E76">
        <w:rPr>
          <w:rFonts w:asciiTheme="majorBidi" w:hAnsiTheme="majorBidi" w:cstheme="majorBidi"/>
        </w:rPr>
        <w:t xml:space="preserve"> 4</w:t>
      </w:r>
      <w:proofErr w:type="gramEnd"/>
      <w:r w:rsidRPr="00573E76">
        <w:rPr>
          <w:rFonts w:asciiTheme="majorBidi" w:hAnsiTheme="majorBidi" w:cstheme="majorBidi"/>
        </w:rPr>
        <w:t xml:space="preserve">/184; Beyhaki, </w:t>
      </w:r>
      <w:r w:rsidRPr="00573E76">
        <w:rPr>
          <w:rFonts w:asciiTheme="majorBidi" w:hAnsiTheme="majorBidi" w:cstheme="majorBidi"/>
          <w:i/>
          <w:iCs/>
        </w:rPr>
        <w:t>Sunen</w:t>
      </w:r>
      <w:r w:rsidRPr="00573E76">
        <w:rPr>
          <w:rFonts w:asciiTheme="majorBidi" w:hAnsiTheme="majorBidi" w:cstheme="majorBidi"/>
        </w:rPr>
        <w:t xml:space="preserve">, 10/5; İbn Ebi Şeybe, </w:t>
      </w:r>
      <w:r w:rsidRPr="00573E76">
        <w:rPr>
          <w:rFonts w:asciiTheme="majorBidi" w:hAnsiTheme="majorBidi" w:cstheme="majorBidi"/>
          <w:i/>
          <w:iCs/>
        </w:rPr>
        <w:t>Musannef</w:t>
      </w:r>
      <w:r w:rsidRPr="00573E76">
        <w:rPr>
          <w:rFonts w:asciiTheme="majorBidi" w:hAnsiTheme="majorBidi" w:cstheme="majorBidi"/>
        </w:rPr>
        <w:t>, 6/164.</w:t>
      </w:r>
    </w:p>
  </w:footnote>
  <w:footnote w:id="15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Birr, 72.</w:t>
      </w:r>
    </w:p>
  </w:footnote>
  <w:footnote w:id="15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Fiten, 67, İbn Mâce, Fiten, 21.</w:t>
      </w:r>
    </w:p>
  </w:footnote>
  <w:footnote w:id="16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73, Beyhakî, Şuabu’l-İman 12/87</w:t>
      </w:r>
    </w:p>
  </w:footnote>
  <w:footnote w:id="16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11; Müslim, Birr, 19.</w:t>
      </w:r>
    </w:p>
  </w:footnote>
  <w:footnote w:id="16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8/526, Ebu Davud, Harac, 7; Münâvî, Feyzu’l-Kadîr 6/449</w:t>
      </w:r>
    </w:p>
  </w:footnote>
  <w:footnote w:id="16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Îmân, 147; Ebu Dâvûd, Libas, 29.</w:t>
      </w:r>
    </w:p>
  </w:footnote>
  <w:footnote w:id="16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41</w:t>
      </w:r>
      <w:r w:rsidRPr="00573E76">
        <w:rPr>
          <w:rFonts w:asciiTheme="majorBidi" w:hAnsiTheme="majorBidi" w:cstheme="majorBidi"/>
          <w:rtl/>
        </w:rPr>
        <w:t xml:space="preserve"> </w:t>
      </w:r>
    </w:p>
  </w:footnote>
  <w:footnote w:id="16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209. Arnaut zayıf olduğunu belirtir.</w:t>
      </w:r>
    </w:p>
  </w:footnote>
  <w:footnote w:id="16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191. Arnaut zayıf olduğunu belirtir.</w:t>
      </w:r>
    </w:p>
  </w:footnote>
  <w:footnote w:id="16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29; Beyhakî, Şuabu’l-İman 11/81. Elbanî zayıf olduğunu belirtir.</w:t>
      </w:r>
    </w:p>
  </w:footnote>
  <w:footnote w:id="16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âvûd, Edeb, 8, İbn Ebî Şeybe, Musannef 5/211, Beyhakî, Şuabu’l-İman 10/474.</w:t>
      </w:r>
    </w:p>
  </w:footnote>
  <w:footnote w:id="16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acer, </w:t>
      </w:r>
      <w:r w:rsidRPr="00573E76">
        <w:rPr>
          <w:rFonts w:asciiTheme="majorBidi" w:hAnsiTheme="majorBidi" w:cstheme="majorBidi"/>
          <w:i/>
          <w:iCs/>
        </w:rPr>
        <w:t>Fethu’l-</w:t>
      </w:r>
      <w:proofErr w:type="gramStart"/>
      <w:r w:rsidRPr="00573E76">
        <w:rPr>
          <w:rFonts w:asciiTheme="majorBidi" w:hAnsiTheme="majorBidi" w:cstheme="majorBidi"/>
          <w:i/>
          <w:iCs/>
        </w:rPr>
        <w:t>Bârî</w:t>
      </w:r>
      <w:r w:rsidRPr="00573E76">
        <w:rPr>
          <w:rFonts w:asciiTheme="majorBidi" w:hAnsiTheme="majorBidi" w:cstheme="majorBidi"/>
        </w:rPr>
        <w:t>,</w:t>
      </w:r>
      <w:proofErr w:type="gramEnd"/>
      <w:r w:rsidRPr="00573E76">
        <w:rPr>
          <w:rFonts w:asciiTheme="majorBidi" w:hAnsiTheme="majorBidi" w:cstheme="majorBidi"/>
        </w:rPr>
        <w:t xml:space="preserve"> 8/663</w:t>
      </w:r>
    </w:p>
  </w:footnote>
  <w:footnote w:id="17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50; Müslim, Îmân, 105</w:t>
      </w:r>
    </w:p>
  </w:footnote>
  <w:footnote w:id="17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aî, Eşribe, 46; Ahmed b. Hanbel, Müsned 11/473.</w:t>
      </w:r>
    </w:p>
  </w:footnote>
  <w:footnote w:id="17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3/407; Münâvî, Feyzu’l-Kadîr 6/448</w:t>
      </w:r>
      <w:r>
        <w:rPr>
          <w:rFonts w:asciiTheme="majorBidi" w:hAnsiTheme="majorBidi" w:cstheme="majorBidi"/>
        </w:rPr>
        <w:t>.</w:t>
      </w:r>
      <w:r w:rsidRPr="00573E76">
        <w:rPr>
          <w:rFonts w:asciiTheme="majorBidi" w:hAnsiTheme="majorBidi" w:cstheme="majorBidi"/>
        </w:rPr>
        <w:t xml:space="preserve"> </w:t>
      </w:r>
      <w:r w:rsidRPr="00A52C6D">
        <w:rPr>
          <w:rFonts w:asciiTheme="majorBidi" w:hAnsiTheme="majorBidi" w:cstheme="majorBidi"/>
        </w:rPr>
        <w:t>Elbânî hadisin zayıf olduğunu belirtir.</w:t>
      </w:r>
    </w:p>
  </w:footnote>
  <w:footnote w:id="173">
    <w:p w:rsidR="00D154F6" w:rsidRPr="00573E76" w:rsidRDefault="00D154F6" w:rsidP="00D154F6">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431345">
        <w:rPr>
          <w:rFonts w:asciiTheme="majorBidi" w:hAnsiTheme="majorBidi" w:cstheme="majorBidi"/>
        </w:rPr>
        <w:t>Heysemî, Mecmeu’z-zevâid</w:t>
      </w:r>
      <w:r>
        <w:rPr>
          <w:rFonts w:asciiTheme="majorBidi" w:hAnsiTheme="majorBidi" w:cstheme="majorBidi"/>
        </w:rPr>
        <w:t xml:space="preserve">, </w:t>
      </w:r>
      <w:r w:rsidRPr="00573E76">
        <w:rPr>
          <w:rFonts w:asciiTheme="majorBidi" w:hAnsiTheme="majorBidi" w:cstheme="majorBidi"/>
        </w:rPr>
        <w:t xml:space="preserve">8/187; </w:t>
      </w:r>
      <w:r w:rsidRPr="00431345">
        <w:rPr>
          <w:rFonts w:asciiTheme="majorBidi" w:hAnsiTheme="majorBidi" w:cstheme="majorBidi"/>
        </w:rPr>
        <w:t xml:space="preserve">Hâkim, Müstedrek </w:t>
      </w:r>
      <w:r w:rsidRPr="00573E76">
        <w:rPr>
          <w:rFonts w:asciiTheme="majorBidi" w:hAnsiTheme="majorBidi" w:cstheme="majorBidi"/>
        </w:rPr>
        <w:t>4/185</w:t>
      </w:r>
    </w:p>
  </w:footnote>
  <w:footnote w:id="17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2/332, İbn Hibbân, Sahîh 5/9, Tirmizi, Sefer, 433.</w:t>
      </w:r>
    </w:p>
  </w:footnote>
  <w:footnote w:id="17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Cizye, 5, Ahmed b. Hanbel, Müsned 34/12</w:t>
      </w:r>
    </w:p>
  </w:footnote>
  <w:footnote w:id="17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Ahkâm, 8</w:t>
      </w:r>
    </w:p>
  </w:footnote>
  <w:footnote w:id="17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Ahkâm, 8; Müslim, İman, 227</w:t>
      </w:r>
    </w:p>
  </w:footnote>
  <w:footnote w:id="17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Talak, 11, Ahmed b. Hanbel, Müsned 32/67, Münâvî, Feyzu’l-Kadîr 3/138</w:t>
      </w:r>
    </w:p>
  </w:footnote>
  <w:footnote w:id="17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4/169.</w:t>
      </w:r>
    </w:p>
  </w:footnote>
  <w:footnote w:id="18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lim, 6; Münâvî, </w:t>
      </w:r>
      <w:r>
        <w:rPr>
          <w:rFonts w:asciiTheme="majorBidi" w:hAnsiTheme="majorBidi" w:cstheme="majorBidi"/>
          <w:i/>
          <w:iCs/>
        </w:rPr>
        <w:t>Münâvî, Feyzu’l-Kadîr</w:t>
      </w:r>
      <w:r w:rsidRPr="00573E76">
        <w:rPr>
          <w:rFonts w:asciiTheme="majorBidi" w:hAnsiTheme="majorBidi" w:cstheme="majorBidi"/>
        </w:rPr>
        <w:t>, 6/176</w:t>
      </w:r>
    </w:p>
  </w:footnote>
  <w:footnote w:id="18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218</w:t>
      </w:r>
    </w:p>
  </w:footnote>
  <w:footnote w:id="18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Farzu’l-humus, 7.</w:t>
      </w:r>
    </w:p>
  </w:footnote>
  <w:footnote w:id="18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44/607, Beyhakî, Şuabu’l-İman 12/519.</w:t>
      </w:r>
    </w:p>
  </w:footnote>
  <w:footnote w:id="18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Sahîh 2/326, Münâvî, Feyzu’l-Kadîr 6/186. Hadisin son kısmı Beyhakî, Şuabu’l-İman 7/208, Münâvî, Feyzu’l-Kadîr 6/275, Buhari, Buyu, 60’da talik olarak var.</w:t>
      </w:r>
    </w:p>
  </w:footnote>
  <w:footnote w:id="18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151-152; Ahmed b. Hanbel, </w:t>
      </w:r>
      <w:r w:rsidRPr="00573E76">
        <w:rPr>
          <w:rFonts w:asciiTheme="majorBidi" w:hAnsiTheme="majorBidi" w:cstheme="majorBidi"/>
          <w:i/>
          <w:iCs/>
        </w:rPr>
        <w:t>Müsned</w:t>
      </w:r>
      <w:r w:rsidRPr="00573E76">
        <w:rPr>
          <w:rFonts w:asciiTheme="majorBidi" w:hAnsiTheme="majorBidi" w:cstheme="majorBidi"/>
        </w:rPr>
        <w:t xml:space="preserve">, 28/40; Beyhakî, </w:t>
      </w:r>
      <w:r w:rsidRPr="00573E76">
        <w:rPr>
          <w:rFonts w:asciiTheme="majorBidi" w:hAnsiTheme="majorBidi" w:cstheme="majorBidi"/>
          <w:i/>
          <w:iCs/>
        </w:rPr>
        <w:t>Şuabu’l-İman</w:t>
      </w:r>
      <w:r w:rsidRPr="00573E76">
        <w:rPr>
          <w:rFonts w:asciiTheme="majorBidi" w:hAnsiTheme="majorBidi" w:cstheme="majorBidi"/>
        </w:rPr>
        <w:t xml:space="preserve">, 11/277 </w:t>
      </w:r>
    </w:p>
  </w:footnote>
  <w:footnote w:id="18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182, Ahmed b. Hanbel, Müsned 1/330.</w:t>
      </w:r>
    </w:p>
  </w:footnote>
  <w:footnote w:id="18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İlim, 38; Müslim, Mukaddime, 3.</w:t>
      </w:r>
    </w:p>
  </w:footnote>
  <w:footnote w:id="18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Kadâ’ (Akdiye), 2; İbn Mâce, Ahkâm, 3, Beyhakî, Şuabu’l-İman 10/34</w:t>
      </w:r>
    </w:p>
  </w:footnote>
  <w:footnote w:id="18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an, 22; Müslim, Fiten, 14</w:t>
      </w:r>
    </w:p>
  </w:footnote>
  <w:footnote w:id="19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Cennet, 52; Libâs ve zînet, 125; Ahmed b. Hanbel, Müsned 14/300, Beyhakî, Şuabu’l-İman 10/223.</w:t>
      </w:r>
    </w:p>
  </w:footnote>
  <w:footnote w:id="19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İman, 20; Müslim, Küsuf, 17.</w:t>
      </w:r>
      <w:r w:rsidRPr="008A3DD4">
        <w:rPr>
          <w:rFonts w:asciiTheme="majorBidi" w:hAnsiTheme="majorBidi" w:cstheme="majorBidi"/>
        </w:rPr>
        <w:t xml:space="preserve"> </w:t>
      </w:r>
      <w:r w:rsidRPr="00573E76">
        <w:rPr>
          <w:rFonts w:asciiTheme="majorBidi" w:hAnsiTheme="majorBidi" w:cstheme="majorBidi"/>
        </w:rPr>
        <w:t xml:space="preserve">Buhari, </w:t>
      </w:r>
      <w:r w:rsidRPr="00573E76">
        <w:rPr>
          <w:rFonts w:asciiTheme="majorBidi" w:hAnsiTheme="majorBidi" w:cstheme="majorBidi"/>
          <w:i/>
          <w:iCs/>
        </w:rPr>
        <w:t>el-Edebu’l-Müfred</w:t>
      </w:r>
      <w:r w:rsidRPr="00573E76">
        <w:rPr>
          <w:rFonts w:asciiTheme="majorBidi" w:hAnsiTheme="majorBidi" w:cstheme="majorBidi"/>
        </w:rPr>
        <w:t>, s. 360 no: 1048</w:t>
      </w:r>
    </w:p>
  </w:footnote>
  <w:footnote w:id="19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Salatu’l-îdeyn, 4; Ahmed b. Hanbel, Müsned 22/313.</w:t>
      </w:r>
    </w:p>
  </w:footnote>
  <w:footnote w:id="19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Mesacid, 261; Ahmed b. Hanbel, Müsned 31/111.</w:t>
      </w:r>
    </w:p>
  </w:footnote>
  <w:footnote w:id="19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24/372 </w:t>
      </w:r>
    </w:p>
  </w:footnote>
  <w:footnote w:id="19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136; Ebu Dâvûd, Libas, 29; Ahmed b. Hanbel, </w:t>
      </w:r>
      <w:r w:rsidRPr="00573E76">
        <w:rPr>
          <w:rFonts w:asciiTheme="majorBidi" w:hAnsiTheme="majorBidi" w:cstheme="majorBidi"/>
          <w:i/>
          <w:iCs/>
        </w:rPr>
        <w:t>Müsned</w:t>
      </w:r>
      <w:r w:rsidRPr="00573E76">
        <w:rPr>
          <w:rFonts w:asciiTheme="majorBidi" w:hAnsiTheme="majorBidi" w:cstheme="majorBidi"/>
        </w:rPr>
        <w:t>, 12/337</w:t>
      </w:r>
    </w:p>
  </w:footnote>
  <w:footnote w:id="19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Edeb, 171, Münâvî, Feyzu’l-Kadîr 6/206.</w:t>
      </w:r>
    </w:p>
  </w:footnote>
  <w:footnote w:id="19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Îmân, 8, Ahmed b. Hanbel, Müsned 36/344</w:t>
      </w:r>
    </w:p>
  </w:footnote>
  <w:footnote w:id="19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u’l-kıyâme, 47; Ahmed b. Hanbel, </w:t>
      </w:r>
      <w:r w:rsidRPr="00573E76">
        <w:rPr>
          <w:rFonts w:asciiTheme="majorBidi" w:hAnsiTheme="majorBidi" w:cstheme="majorBidi"/>
          <w:i/>
          <w:iCs/>
        </w:rPr>
        <w:t>Müsned</w:t>
      </w:r>
      <w:r w:rsidRPr="00573E76">
        <w:rPr>
          <w:rFonts w:asciiTheme="majorBidi" w:hAnsiTheme="majorBidi" w:cstheme="majorBidi"/>
        </w:rPr>
        <w:t>, 11/260</w:t>
      </w:r>
    </w:p>
  </w:footnote>
  <w:footnote w:id="19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9/272, Münâvî, Feyzu’l-Kadîr 3/319.</w:t>
      </w:r>
    </w:p>
  </w:footnote>
  <w:footnote w:id="20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0/322, Hâkim, Müstedrek 1/144, Münâvî, Feyzu’l-Kadîr 3/327, 3/331.</w:t>
      </w:r>
    </w:p>
  </w:footnote>
  <w:footnote w:id="20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16; Ebû Dâvûd, Edeb, 58</w:t>
      </w:r>
    </w:p>
  </w:footnote>
  <w:footnote w:id="20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10.</w:t>
      </w:r>
    </w:p>
  </w:footnote>
  <w:footnote w:id="20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Cihâd, 153</w:t>
      </w:r>
    </w:p>
  </w:footnote>
  <w:footnote w:id="20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Rikâk, 23; Müslim, Zühd, 49.</w:t>
      </w:r>
    </w:p>
  </w:footnote>
  <w:footnote w:id="20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Rikâk, 48.</w:t>
      </w:r>
    </w:p>
  </w:footnote>
  <w:footnote w:id="20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47.</w:t>
      </w:r>
    </w:p>
  </w:footnote>
  <w:footnote w:id="20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nbiyâ, 54; Müslim, Selâm, 151.</w:t>
      </w:r>
    </w:p>
  </w:footnote>
  <w:footnote w:id="20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Bed’u’l-halk, 10; Müslim, Zühd, 51.</w:t>
      </w:r>
    </w:p>
  </w:footnote>
  <w:footnote w:id="20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Buhârî, el-Edebu’l-Müfred</w:t>
      </w:r>
      <w:r w:rsidRPr="00573E76">
        <w:rPr>
          <w:rFonts w:asciiTheme="majorBidi" w:hAnsiTheme="majorBidi" w:cstheme="majorBidi"/>
        </w:rPr>
        <w:t xml:space="preserve"> s. 54 no: 119, Beyhakî, Şuabu’l-İman 12/94</w:t>
      </w:r>
    </w:p>
  </w:footnote>
  <w:footnote w:id="21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11, Beyhakî, Şuabu’l-İman</w:t>
      </w:r>
      <w:r>
        <w:rPr>
          <w:rFonts w:asciiTheme="majorBidi" w:hAnsiTheme="majorBidi" w:cstheme="majorBidi"/>
        </w:rPr>
        <w:t xml:space="preserve"> 13/285</w:t>
      </w:r>
      <w:r w:rsidRPr="00573E76">
        <w:rPr>
          <w:rFonts w:asciiTheme="majorBidi" w:hAnsiTheme="majorBidi" w:cstheme="majorBidi"/>
        </w:rPr>
        <w:t>, Elbani zayıf olduğunu kaydeder.</w:t>
      </w:r>
    </w:p>
  </w:footnote>
  <w:footnote w:id="21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Îmân, 225.</w:t>
      </w:r>
    </w:p>
  </w:footnote>
  <w:footnote w:id="21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Cennet, 63.</w:t>
      </w:r>
    </w:p>
  </w:footnote>
  <w:footnote w:id="21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15/297, Beyhakî, </w:t>
      </w:r>
      <w:r w:rsidRPr="00573E76">
        <w:rPr>
          <w:rFonts w:asciiTheme="majorBidi" w:hAnsiTheme="majorBidi" w:cstheme="majorBidi"/>
          <w:i/>
          <w:iCs/>
        </w:rPr>
        <w:t>Şuabu’l-İman</w:t>
      </w:r>
      <w:r w:rsidRPr="00573E76">
        <w:rPr>
          <w:rFonts w:asciiTheme="majorBidi" w:hAnsiTheme="majorBidi" w:cstheme="majorBidi"/>
        </w:rPr>
        <w:t xml:space="preserve">, 11/100, Münâvî, </w:t>
      </w:r>
      <w:r w:rsidRPr="00573E76">
        <w:rPr>
          <w:rFonts w:asciiTheme="majorBidi" w:hAnsiTheme="majorBidi" w:cstheme="majorBidi"/>
          <w:i/>
          <w:iCs/>
        </w:rPr>
        <w:t>Feyzu’l-Kadîr</w:t>
      </w:r>
      <w:r w:rsidRPr="00573E76">
        <w:rPr>
          <w:rFonts w:asciiTheme="majorBidi" w:hAnsiTheme="majorBidi" w:cstheme="majorBidi"/>
        </w:rPr>
        <w:t>, 4/312. Arnaut hadisin zayıf olduğunu belirtir. Hadisin ilk kısmı Tirmizî, Fedailu’l-cihad, 13’de yer alır. Tirmizî hasen olduğunu kaydeder.</w:t>
      </w:r>
    </w:p>
  </w:footnote>
  <w:footnote w:id="21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61; Müslim, Cennet, 46.</w:t>
      </w:r>
    </w:p>
  </w:footnote>
  <w:footnote w:id="21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11/585, Hâkim, </w:t>
      </w:r>
      <w:r w:rsidRPr="00573E76">
        <w:rPr>
          <w:rFonts w:asciiTheme="majorBidi" w:hAnsiTheme="majorBidi" w:cstheme="majorBidi"/>
          <w:i/>
          <w:iCs/>
        </w:rPr>
        <w:t>Müstedrek</w:t>
      </w:r>
      <w:r w:rsidRPr="00573E76">
        <w:rPr>
          <w:rFonts w:asciiTheme="majorBidi" w:hAnsiTheme="majorBidi" w:cstheme="majorBidi"/>
        </w:rPr>
        <w:t xml:space="preserve">, 2/541, Münâvî, </w:t>
      </w:r>
      <w:r w:rsidRPr="00573E76">
        <w:rPr>
          <w:rFonts w:asciiTheme="majorBidi" w:hAnsiTheme="majorBidi" w:cstheme="majorBidi"/>
          <w:i/>
          <w:iCs/>
        </w:rPr>
        <w:t>Feyzu’l-Kadîr</w:t>
      </w:r>
      <w:r w:rsidRPr="00573E76">
        <w:rPr>
          <w:rFonts w:asciiTheme="majorBidi" w:hAnsiTheme="majorBidi" w:cstheme="majorBidi"/>
        </w:rPr>
        <w:t>, 3/67</w:t>
      </w:r>
    </w:p>
  </w:footnote>
  <w:footnote w:id="21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Tefsir, 282; Müslim, Cennet, 34.</w:t>
      </w:r>
    </w:p>
  </w:footnote>
  <w:footnote w:id="21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u cehennem, 1.</w:t>
      </w:r>
    </w:p>
  </w:footnote>
  <w:footnote w:id="21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Hudûd, 44, Vesâyâ, 23; Müslim, Îmân, 145.</w:t>
      </w:r>
    </w:p>
  </w:footnote>
  <w:footnote w:id="21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6.</w:t>
      </w:r>
    </w:p>
  </w:footnote>
  <w:footnote w:id="22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Diyat, 2.</w:t>
      </w:r>
    </w:p>
  </w:footnote>
  <w:footnote w:id="22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Edeb, 4.</w:t>
      </w:r>
    </w:p>
  </w:footnote>
  <w:footnote w:id="22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35</w:t>
      </w:r>
    </w:p>
  </w:footnote>
  <w:footnote w:id="22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ğâzî, 12; Müslim, Zühd, 6.</w:t>
      </w:r>
    </w:p>
  </w:footnote>
  <w:footnote w:id="22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Hudûd, 9</w:t>
      </w:r>
    </w:p>
  </w:footnote>
  <w:footnote w:id="22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Zekât, 46.</w:t>
      </w:r>
    </w:p>
  </w:footnote>
  <w:footnote w:id="22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56</w:t>
      </w:r>
    </w:p>
  </w:footnote>
  <w:footnote w:id="22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Şirket, 6</w:t>
      </w:r>
    </w:p>
  </w:footnote>
  <w:footnote w:id="22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3/447</w:t>
      </w:r>
    </w:p>
  </w:footnote>
  <w:footnote w:id="22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üyû’, 9.</w:t>
      </w:r>
    </w:p>
  </w:footnote>
  <w:footnote w:id="23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139; Ebû Dâvûd, Edeb, 84.</w:t>
      </w:r>
    </w:p>
  </w:footnote>
  <w:footnote w:id="23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Dârimî, Mukaddime, 26</w:t>
      </w:r>
    </w:p>
  </w:footnote>
  <w:footnote w:id="23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Beyhakî</w:t>
      </w:r>
      <w:r w:rsidRPr="00573E76">
        <w:rPr>
          <w:rFonts w:asciiTheme="majorBidi" w:hAnsiTheme="majorBidi" w:cstheme="majorBidi"/>
          <w:i/>
          <w:iCs/>
        </w:rPr>
        <w:t>, Şuabu’l-İman</w:t>
      </w:r>
      <w:r w:rsidRPr="00573E76">
        <w:rPr>
          <w:rFonts w:asciiTheme="majorBidi" w:hAnsiTheme="majorBidi" w:cstheme="majorBidi"/>
        </w:rPr>
        <w:t>,13/290, Münâvî, Feyzu’l-Kadîr 4/229</w:t>
      </w:r>
    </w:p>
  </w:footnote>
  <w:footnote w:id="23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Beyhakî</w:t>
      </w:r>
      <w:r w:rsidRPr="00573E76">
        <w:rPr>
          <w:rFonts w:asciiTheme="majorBidi" w:hAnsiTheme="majorBidi" w:cstheme="majorBidi"/>
          <w:i/>
          <w:iCs/>
        </w:rPr>
        <w:t>, Şuabu’l-İman</w:t>
      </w:r>
      <w:r w:rsidRPr="00573E76">
        <w:rPr>
          <w:rFonts w:asciiTheme="majorBidi" w:hAnsiTheme="majorBidi" w:cstheme="majorBidi"/>
        </w:rPr>
        <w:t>, 9/396</w:t>
      </w:r>
    </w:p>
  </w:footnote>
  <w:footnote w:id="23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Cihad, 70.</w:t>
      </w:r>
    </w:p>
  </w:footnote>
  <w:footnote w:id="23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58</w:t>
      </w:r>
    </w:p>
  </w:footnote>
  <w:footnote w:id="23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80</w:t>
      </w:r>
    </w:p>
  </w:footnote>
  <w:footnote w:id="23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35</w:t>
      </w:r>
    </w:p>
  </w:footnote>
  <w:footnote w:id="23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Zekât, 40; Ebû Dâvûd, Zekât 45.</w:t>
      </w:r>
    </w:p>
  </w:footnote>
  <w:footnote w:id="23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74.</w:t>
      </w:r>
    </w:p>
  </w:footnote>
  <w:footnote w:id="24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67.</w:t>
      </w:r>
    </w:p>
  </w:footnote>
  <w:footnote w:id="24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8/635</w:t>
      </w:r>
    </w:p>
  </w:footnote>
  <w:footnote w:id="24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Cihâd, 21</w:t>
      </w:r>
    </w:p>
  </w:footnote>
  <w:footnote w:id="24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35.</w:t>
      </w:r>
    </w:p>
  </w:footnote>
  <w:footnote w:id="24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47</w:t>
      </w:r>
    </w:p>
  </w:footnote>
  <w:footnote w:id="24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80; Tirmizî, Zühd, 10</w:t>
      </w:r>
    </w:p>
  </w:footnote>
  <w:footnote w:id="24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üyû’, 4; İbn Mâce, Ticâret, 3</w:t>
      </w:r>
    </w:p>
  </w:footnote>
  <w:footnote w:id="24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Cihad 34; Ahmed b. Hanbel, Musned, </w:t>
      </w:r>
      <w:r>
        <w:rPr>
          <w:rFonts w:asciiTheme="majorBidi" w:hAnsiTheme="majorBidi" w:cstheme="majorBidi"/>
        </w:rPr>
        <w:t>37/</w:t>
      </w:r>
      <w:r w:rsidRPr="00573E76">
        <w:rPr>
          <w:rFonts w:asciiTheme="majorBidi" w:hAnsiTheme="majorBidi" w:cstheme="majorBidi"/>
        </w:rPr>
        <w:t xml:space="preserve">371; Hâkim, el-Mustedrek, </w:t>
      </w:r>
      <w:r>
        <w:rPr>
          <w:rFonts w:asciiTheme="majorBidi" w:hAnsiTheme="majorBidi" w:cstheme="majorBidi"/>
        </w:rPr>
        <w:t>3/</w:t>
      </w:r>
      <w:r w:rsidRPr="00573E76">
        <w:rPr>
          <w:rFonts w:asciiTheme="majorBidi" w:hAnsiTheme="majorBidi" w:cstheme="majorBidi"/>
        </w:rPr>
        <w:t>51</w:t>
      </w:r>
    </w:p>
  </w:footnote>
  <w:footnote w:id="24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proofErr w:type="gramStart"/>
      <w:r w:rsidRPr="00573E76">
        <w:rPr>
          <w:rFonts w:asciiTheme="majorBidi" w:hAnsiTheme="majorBidi" w:cstheme="majorBidi"/>
        </w:rPr>
        <w:t>Ahkam</w:t>
      </w:r>
      <w:proofErr w:type="gramEnd"/>
      <w:r w:rsidRPr="00573E76">
        <w:rPr>
          <w:rFonts w:asciiTheme="majorBidi" w:hAnsiTheme="majorBidi" w:cstheme="majorBidi"/>
        </w:rPr>
        <w:t xml:space="preserve">, 7; Nesaî, Biat, 39; Âdâbu’l-Kudât, 5; Ahmed b. Hanbel, </w:t>
      </w:r>
      <w:r w:rsidRPr="00573E76">
        <w:rPr>
          <w:rFonts w:asciiTheme="majorBidi" w:hAnsiTheme="majorBidi" w:cstheme="majorBidi"/>
          <w:i/>
          <w:iCs/>
        </w:rPr>
        <w:t>Musned</w:t>
      </w:r>
      <w:r w:rsidRPr="00573E76">
        <w:rPr>
          <w:rFonts w:asciiTheme="majorBidi" w:hAnsiTheme="majorBidi" w:cstheme="majorBidi"/>
        </w:rPr>
        <w:t>, 15/ 491.</w:t>
      </w:r>
    </w:p>
  </w:footnote>
  <w:footnote w:id="24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60.</w:t>
      </w:r>
    </w:p>
  </w:footnote>
  <w:footnote w:id="25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Zekât, 125</w:t>
      </w:r>
    </w:p>
  </w:footnote>
  <w:footnote w:id="251">
    <w:p w:rsidR="00F23237" w:rsidRPr="00573E76" w:rsidRDefault="00F23237" w:rsidP="00D03BD4">
      <w:pPr>
        <w:pStyle w:val="NormalWeb"/>
        <w:spacing w:before="0" w:beforeAutospacing="0" w:after="0" w:afterAutospacing="0"/>
        <w:jc w:val="both"/>
        <w:rPr>
          <w:rFonts w:asciiTheme="majorBidi" w:hAnsiTheme="majorBidi" w:cstheme="majorBidi"/>
          <w:sz w:val="20"/>
          <w:szCs w:val="20"/>
        </w:rPr>
      </w:pPr>
      <w:r w:rsidRPr="00573E76">
        <w:rPr>
          <w:rStyle w:val="DipnotBavurusu"/>
          <w:rFonts w:asciiTheme="majorBidi" w:hAnsiTheme="majorBidi" w:cstheme="majorBidi"/>
          <w:sz w:val="20"/>
          <w:szCs w:val="20"/>
        </w:rPr>
        <w:footnoteRef/>
      </w:r>
      <w:r w:rsidRPr="00573E76">
        <w:rPr>
          <w:rFonts w:asciiTheme="majorBidi" w:hAnsiTheme="majorBidi" w:cstheme="majorBidi"/>
          <w:sz w:val="20"/>
          <w:szCs w:val="20"/>
        </w:rPr>
        <w:t xml:space="preserve"> </w:t>
      </w:r>
      <w:r w:rsidRPr="00573E76">
        <w:rPr>
          <w:rFonts w:asciiTheme="majorBidi" w:eastAsiaTheme="minorHAnsi" w:hAnsiTheme="majorBidi" w:cstheme="majorBidi"/>
          <w:sz w:val="20"/>
          <w:szCs w:val="20"/>
          <w:lang w:eastAsia="en-US"/>
        </w:rPr>
        <w:t>Tirmizî, Birr, 62; İbn Mâce, Zühd, 29; İbn Hibbân, Sahîh 2/224.</w:t>
      </w:r>
    </w:p>
  </w:footnote>
  <w:footnote w:id="25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Cenaiz, 85; Müslim, Cenaiz, 60.</w:t>
      </w:r>
    </w:p>
  </w:footnote>
  <w:footnote w:id="25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69; Müslim, Birr, 105</w:t>
      </w:r>
    </w:p>
  </w:footnote>
  <w:footnote w:id="25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4/49; Ahmed b. Hanbel, Müsned 16/253; Tirmizî, Sıfatü’l-kıyâme, 42.</w:t>
      </w:r>
    </w:p>
  </w:footnote>
  <w:footnote w:id="25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Rikâk, 23.</w:t>
      </w:r>
    </w:p>
  </w:footnote>
  <w:footnote w:id="256">
    <w:p w:rsidR="00F23237" w:rsidRPr="00573E76" w:rsidRDefault="00F23237" w:rsidP="00D03BD4">
      <w:pPr>
        <w:spacing w:after="0" w:line="240" w:lineRule="auto"/>
        <w:jc w:val="both"/>
        <w:rPr>
          <w:rFonts w:asciiTheme="majorBidi" w:hAnsiTheme="majorBidi" w:cstheme="majorBidi"/>
          <w:sz w:val="20"/>
          <w:szCs w:val="20"/>
          <w:lang w:eastAsia="tr-TR"/>
        </w:rPr>
      </w:pPr>
      <w:r w:rsidRPr="00573E76">
        <w:rPr>
          <w:rStyle w:val="DipnotBavurusu"/>
          <w:rFonts w:asciiTheme="majorBidi" w:hAnsiTheme="majorBidi" w:cstheme="majorBidi"/>
          <w:sz w:val="20"/>
          <w:szCs w:val="20"/>
        </w:rPr>
        <w:footnoteRef/>
      </w:r>
      <w:r w:rsidRPr="00573E76">
        <w:rPr>
          <w:rFonts w:asciiTheme="majorBidi" w:hAnsiTheme="majorBidi" w:cstheme="majorBidi"/>
          <w:sz w:val="20"/>
          <w:szCs w:val="20"/>
        </w:rPr>
        <w:t xml:space="preserve"> </w:t>
      </w:r>
      <w:r w:rsidRPr="00573E76">
        <w:rPr>
          <w:rFonts w:asciiTheme="majorBidi" w:hAnsiTheme="majorBidi" w:cstheme="majorBidi"/>
          <w:sz w:val="20"/>
          <w:szCs w:val="20"/>
          <w:lang w:eastAsia="tr-TR"/>
        </w:rPr>
        <w:t>Müslim, İmâre, 46; Nesâî, Bey’at 25; İbni Mâce, Fiten 9.</w:t>
      </w:r>
    </w:p>
  </w:footnote>
  <w:footnote w:id="25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6/509. Arnaut zayıf olduğunu kaydeder.</w:t>
      </w:r>
    </w:p>
  </w:footnote>
  <w:footnote w:id="25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iyer, 21; İbn Mâce, Sadakat, 12; Ahmed b. Hanbel, </w:t>
      </w:r>
      <w:r w:rsidRPr="00573E76">
        <w:rPr>
          <w:rFonts w:asciiTheme="majorBidi" w:hAnsiTheme="majorBidi" w:cstheme="majorBidi"/>
          <w:i/>
          <w:iCs/>
        </w:rPr>
        <w:t>Müsned</w:t>
      </w:r>
      <w:r w:rsidRPr="00573E76">
        <w:rPr>
          <w:rFonts w:asciiTheme="majorBidi" w:hAnsiTheme="majorBidi" w:cstheme="majorBidi"/>
        </w:rPr>
        <w:t xml:space="preserve">, 37/53 </w:t>
      </w:r>
    </w:p>
  </w:footnote>
  <w:footnote w:id="25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Sahîh 7/205; Müslim, Birr, 151.</w:t>
      </w:r>
    </w:p>
  </w:footnote>
  <w:footnote w:id="26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u’l-kıyâme, 60. Elbani hadisin zayıf olduğunu kaydeder.</w:t>
      </w:r>
    </w:p>
  </w:footnote>
  <w:footnote w:id="26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Rıda, 10. </w:t>
      </w:r>
    </w:p>
  </w:footnote>
  <w:footnote w:id="26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4/15.</w:t>
      </w:r>
    </w:p>
  </w:footnote>
  <w:footnote w:id="26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Edeb, 129. Arnaut zayıf olduğunu kaydeder.</w:t>
      </w:r>
    </w:p>
  </w:footnote>
  <w:footnote w:id="26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Edeb, 129. </w:t>
      </w:r>
    </w:p>
  </w:footnote>
  <w:footnote w:id="26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el-Mu’cemu’l-kebîr 12/165, Beyhakî, Şuabu’l-İman 7/270.</w:t>
      </w:r>
    </w:p>
  </w:footnote>
  <w:footnote w:id="266">
    <w:p w:rsidR="00F23237" w:rsidRPr="00573E76" w:rsidRDefault="00F23237" w:rsidP="00046831">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046831">
        <w:rPr>
          <w:rFonts w:asciiTheme="majorBidi" w:hAnsiTheme="majorBidi" w:cstheme="majorBidi"/>
        </w:rPr>
        <w:t xml:space="preserve">Hâkim, Müstedrek </w:t>
      </w:r>
      <w:r w:rsidRPr="00573E76">
        <w:rPr>
          <w:rFonts w:asciiTheme="majorBidi" w:hAnsiTheme="majorBidi" w:cstheme="majorBidi"/>
        </w:rPr>
        <w:t>2/563, Münâvî, Feyzu’l-Kadîr 3/288. Elbani zayıf olduğunu belirtir.</w:t>
      </w:r>
    </w:p>
  </w:footnote>
  <w:footnote w:id="26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129.</w:t>
      </w:r>
    </w:p>
  </w:footnote>
  <w:footnote w:id="26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18; Müslim, Birr, 148. Lafız Müslim’in.</w:t>
      </w:r>
    </w:p>
  </w:footnote>
  <w:footnote w:id="26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199.</w:t>
      </w:r>
    </w:p>
  </w:footnote>
  <w:footnote w:id="27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stikraz, 6.</w:t>
      </w:r>
    </w:p>
  </w:footnote>
  <w:footnote w:id="27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470.</w:t>
      </w:r>
    </w:p>
  </w:footnote>
  <w:footnote w:id="272">
    <w:p w:rsidR="00F23237" w:rsidRDefault="00F23237">
      <w:pPr>
        <w:pStyle w:val="DipnotMetni"/>
      </w:pPr>
      <w:r>
        <w:rPr>
          <w:rStyle w:val="DipnotBavurusu"/>
        </w:rPr>
        <w:footnoteRef/>
      </w:r>
      <w:r>
        <w:t xml:space="preserve"> </w:t>
      </w:r>
      <w:r w:rsidRPr="00F23237">
        <w:rPr>
          <w:rFonts w:asciiTheme="majorBidi" w:hAnsiTheme="majorBidi" w:cstheme="majorBidi"/>
        </w:rPr>
        <w:t>Ebu Davud, Edeb, 129.</w:t>
      </w:r>
    </w:p>
  </w:footnote>
  <w:footnote w:id="27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24; Müslim, Zühd, 42.</w:t>
      </w:r>
    </w:p>
  </w:footnote>
  <w:footnote w:id="27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Hibe, 33.</w:t>
      </w:r>
    </w:p>
  </w:footnote>
  <w:footnote w:id="27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Fedailu’l-cihad, 17.</w:t>
      </w:r>
    </w:p>
  </w:footnote>
  <w:footnote w:id="276">
    <w:p w:rsidR="00F23237" w:rsidRPr="00573E76" w:rsidRDefault="00F23237" w:rsidP="00046831">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Cennet, 27</w:t>
      </w:r>
    </w:p>
  </w:footnote>
  <w:footnote w:id="27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6/412, Münâvî, Feyzu’l-Kadîr 3/457 </w:t>
      </w:r>
    </w:p>
  </w:footnote>
  <w:footnote w:id="27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Sahîh 7/6, Münâvî, Feyzu’l-Kadîr 3/457.</w:t>
      </w:r>
    </w:p>
  </w:footnote>
  <w:footnote w:id="27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7/417, Beyhakî, Şuabu’l-İman 6/450, Münâvî, Feyzu’l-Kadîr 1/535.</w:t>
      </w:r>
    </w:p>
  </w:footnote>
  <w:footnote w:id="280">
    <w:p w:rsidR="00F23237" w:rsidRPr="00573E76" w:rsidRDefault="00F23237" w:rsidP="00046831">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Taberânî, el-Mu’cemu’l-evsat,</w:t>
      </w:r>
      <w:r w:rsidRPr="00573E76">
        <w:rPr>
          <w:rFonts w:asciiTheme="majorBidi" w:hAnsiTheme="majorBidi" w:cstheme="majorBidi"/>
        </w:rPr>
        <w:t xml:space="preserve"> 5/154, </w:t>
      </w:r>
      <w:r w:rsidRPr="00046831">
        <w:rPr>
          <w:rFonts w:asciiTheme="majorBidi" w:hAnsiTheme="majorBidi" w:cstheme="majorBidi"/>
        </w:rPr>
        <w:t>Heysemî, Mecmeu’z-zevâid</w:t>
      </w:r>
      <w:r>
        <w:rPr>
          <w:rFonts w:asciiTheme="majorBidi" w:hAnsiTheme="majorBidi" w:cstheme="majorBidi"/>
        </w:rPr>
        <w:t xml:space="preserve">, </w:t>
      </w:r>
      <w:r w:rsidRPr="00573E76">
        <w:rPr>
          <w:rFonts w:asciiTheme="majorBidi" w:hAnsiTheme="majorBidi" w:cstheme="majorBidi"/>
        </w:rPr>
        <w:t>1/293 Heysemî hasen olduğunu belirtir, Münâvî, Feyzu’l-Kadîr 2/95.</w:t>
      </w:r>
    </w:p>
  </w:footnote>
  <w:footnote w:id="28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el-Mu’cemu’l-kebîr 8/282, Elbani hadisin zayıf olduğunu belirtir.</w:t>
      </w:r>
    </w:p>
  </w:footnote>
  <w:footnote w:id="28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an, 26.</w:t>
      </w:r>
    </w:p>
  </w:footnote>
  <w:footnote w:id="28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w:t>
      </w:r>
      <w:r>
        <w:rPr>
          <w:rFonts w:asciiTheme="majorBidi" w:hAnsiTheme="majorBidi" w:cstheme="majorBidi"/>
        </w:rPr>
        <w:t>rmizî, Sıfatü’l-kıyâme, 45.</w:t>
      </w:r>
    </w:p>
  </w:footnote>
  <w:footnote w:id="28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3/407; Münâvî, Feyzu’l-Kadîr 6/448 zayıf</w:t>
      </w:r>
    </w:p>
  </w:footnote>
  <w:footnote w:id="28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5/110, Beyhakî, Şuabu’l-İman 7/129</w:t>
      </w:r>
    </w:p>
  </w:footnote>
  <w:footnote w:id="28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w:t>
      </w:r>
      <w:proofErr w:type="gramStart"/>
      <w:r w:rsidRPr="00573E76">
        <w:rPr>
          <w:rFonts w:asciiTheme="majorBidi" w:hAnsiTheme="majorBidi" w:cstheme="majorBidi"/>
        </w:rPr>
        <w:t>Zekat</w:t>
      </w:r>
      <w:proofErr w:type="gramEnd"/>
      <w:r w:rsidRPr="00573E76">
        <w:rPr>
          <w:rFonts w:asciiTheme="majorBidi" w:hAnsiTheme="majorBidi" w:cstheme="majorBidi"/>
        </w:rPr>
        <w:t xml:space="preserve">, 27. </w:t>
      </w:r>
    </w:p>
  </w:footnote>
  <w:footnote w:id="28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Birr ve Sıla, 3. </w:t>
      </w:r>
    </w:p>
  </w:footnote>
  <w:footnote w:id="288">
    <w:p w:rsidR="00F23237" w:rsidRPr="00573E76" w:rsidRDefault="00F23237" w:rsidP="00DA1AEC">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lim, 16</w:t>
      </w:r>
      <w:r>
        <w:rPr>
          <w:rFonts w:asciiTheme="majorBidi" w:hAnsiTheme="majorBidi" w:cstheme="majorBidi"/>
        </w:rPr>
        <w:t>.</w:t>
      </w:r>
      <w:r w:rsidRPr="00573E76">
        <w:rPr>
          <w:rFonts w:asciiTheme="majorBidi" w:hAnsiTheme="majorBidi" w:cstheme="majorBidi"/>
        </w:rPr>
        <w:t xml:space="preserve"> </w:t>
      </w:r>
      <w:r>
        <w:rPr>
          <w:rFonts w:asciiTheme="majorBidi" w:hAnsiTheme="majorBidi" w:cstheme="majorBidi"/>
        </w:rPr>
        <w:t>Elbani</w:t>
      </w:r>
      <w:r w:rsidRPr="00573E76">
        <w:rPr>
          <w:rFonts w:asciiTheme="majorBidi" w:hAnsiTheme="majorBidi" w:cstheme="majorBidi"/>
        </w:rPr>
        <w:t xml:space="preserve"> hadisin zayıf olduğunu belirtir</w:t>
      </w:r>
      <w:r>
        <w:rPr>
          <w:rFonts w:asciiTheme="majorBidi" w:hAnsiTheme="majorBidi" w:cstheme="majorBidi"/>
        </w:rPr>
        <w:t>.</w:t>
      </w:r>
    </w:p>
  </w:footnote>
  <w:footnote w:id="28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0/125.</w:t>
      </w:r>
    </w:p>
  </w:footnote>
  <w:footnote w:id="29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Zekât, 1; Müslim, Îmân, 12.</w:t>
      </w:r>
    </w:p>
  </w:footnote>
  <w:footnote w:id="29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Akdiye, 2. Arnaut hadisin zayıf olduğunu belirtir.</w:t>
      </w:r>
    </w:p>
  </w:footnote>
  <w:footnote w:id="29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İlim, 19; hadisin ilk cümlesi Müslim, Zikr ve Dua, 38’de de bulunmaktadır</w:t>
      </w:r>
      <w:proofErr w:type="gramStart"/>
      <w:r w:rsidRPr="00573E76">
        <w:rPr>
          <w:rFonts w:asciiTheme="majorBidi" w:hAnsiTheme="majorBidi" w:cstheme="majorBidi"/>
        </w:rPr>
        <w:t>..</w:t>
      </w:r>
      <w:proofErr w:type="gramEnd"/>
    </w:p>
  </w:footnote>
  <w:footnote w:id="29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Fedâilü’s-sahâbe, 12.</w:t>
      </w:r>
    </w:p>
  </w:footnote>
  <w:footnote w:id="29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Kader, 15; Ahmed b. Hanbel, Müsned 3/54. Arnaut hadisin zayıf olduğunu belirtir.</w:t>
      </w:r>
    </w:p>
  </w:footnote>
  <w:footnote w:id="29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rdâ, 6; Müslim, Birr, 54.</w:t>
      </w:r>
    </w:p>
  </w:footnote>
  <w:footnote w:id="29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Dârimî, Rikâk, 76.</w:t>
      </w:r>
    </w:p>
  </w:footnote>
  <w:footnote w:id="29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Fiten, 76, Ahmed b. Hanbel, Müsned 14/411, Münâvî, Feyzu’l-Kadîr 3/112.</w:t>
      </w:r>
    </w:p>
  </w:footnote>
  <w:footnote w:id="29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stikrâz, 7, Vekale, 5; Tirmizi, Büyu’, 75.</w:t>
      </w:r>
    </w:p>
  </w:footnote>
  <w:footnote w:id="29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Edeb, 39; Müslim, Fedâil, 68; Tirmizi, Birr ve Sıla, 47</w:t>
      </w:r>
    </w:p>
  </w:footnote>
  <w:footnote w:id="30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Fedâilu’l-Kur’ân, 21.</w:t>
      </w:r>
    </w:p>
  </w:footnote>
  <w:footnote w:id="30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Hâkim, Müstedrek 4/310, Ahmed b. Hanbel, Müsned 39/350, Beyhakî, Şuabu’l-İman 11/299.</w:t>
      </w:r>
    </w:p>
  </w:footnote>
  <w:footnote w:id="30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Buhârî, el-Edebu’l-Müfred</w:t>
      </w:r>
      <w:r w:rsidRPr="00573E76">
        <w:rPr>
          <w:rFonts w:asciiTheme="majorBidi" w:hAnsiTheme="majorBidi" w:cstheme="majorBidi"/>
        </w:rPr>
        <w:t xml:space="preserve"> s. 107 no: 285.</w:t>
      </w:r>
    </w:p>
  </w:footnote>
  <w:footnote w:id="30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45/421, Beyhakî, Şuabu’l-İman 10/331, Münâvî, Feyzu’l-Kadîr 3/478. Arnaut hadisin zayıf olduğunu belirtir.</w:t>
      </w:r>
    </w:p>
  </w:footnote>
  <w:footnote w:id="30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âvûd, Edeb, 120. Ebu Dâvûd isnadında zayıf bir râvî olduğunu belirtir.</w:t>
      </w:r>
    </w:p>
  </w:footnote>
  <w:footnote w:id="30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r w:rsidRPr="00573E76">
        <w:rPr>
          <w:rFonts w:asciiTheme="majorBidi" w:hAnsiTheme="majorBidi" w:cstheme="majorBidi"/>
          <w:i/>
          <w:iCs/>
        </w:rPr>
        <w:t>el-Edebu’l-Müfred</w:t>
      </w:r>
      <w:r w:rsidRPr="00573E76">
        <w:rPr>
          <w:rFonts w:asciiTheme="majorBidi" w:hAnsiTheme="majorBidi" w:cstheme="majorBidi"/>
        </w:rPr>
        <w:t xml:space="preserve">, s. 443, hadis no: 1308; Ahmed b. Hanbel, </w:t>
      </w:r>
      <w:r w:rsidRPr="00573E76">
        <w:rPr>
          <w:rFonts w:asciiTheme="majorBidi" w:hAnsiTheme="majorBidi" w:cstheme="majorBidi"/>
          <w:i/>
          <w:iCs/>
        </w:rPr>
        <w:t>Müsned</w:t>
      </w:r>
      <w:r w:rsidRPr="00573E76">
        <w:rPr>
          <w:rFonts w:asciiTheme="majorBidi" w:hAnsiTheme="majorBidi" w:cstheme="majorBidi"/>
        </w:rPr>
        <w:t xml:space="preserve">, 14/418 </w:t>
      </w:r>
    </w:p>
  </w:footnote>
  <w:footnote w:id="30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r w:rsidRPr="00573E76">
        <w:rPr>
          <w:rFonts w:asciiTheme="majorBidi" w:hAnsiTheme="majorBidi" w:cstheme="majorBidi"/>
          <w:i/>
          <w:iCs/>
        </w:rPr>
        <w:t>el-Edebu’l-Müfred,</w:t>
      </w:r>
      <w:r w:rsidRPr="00573E76">
        <w:rPr>
          <w:rFonts w:asciiTheme="majorBidi" w:hAnsiTheme="majorBidi" w:cstheme="majorBidi"/>
        </w:rPr>
        <w:t xml:space="preserve"> s. 119, hadis no: 323, Beyhakî, Şuabu’l-İman 9/77, Münâvî, Feyzu’l-Kadîr 3/462, 465.</w:t>
      </w:r>
    </w:p>
  </w:footnote>
  <w:footnote w:id="307">
    <w:p w:rsidR="00ED4965" w:rsidRDefault="00ED4965">
      <w:pPr>
        <w:pStyle w:val="DipnotMetni"/>
      </w:pPr>
      <w:r>
        <w:rPr>
          <w:rStyle w:val="DipnotBavurusu"/>
        </w:rPr>
        <w:footnoteRef/>
      </w:r>
      <w:r>
        <w:t xml:space="preserve"> </w:t>
      </w:r>
      <w:r w:rsidRPr="00573E76">
        <w:rPr>
          <w:rFonts w:asciiTheme="majorBidi" w:hAnsiTheme="majorBidi" w:cstheme="majorBidi"/>
        </w:rPr>
        <w:t>Müslim, Kader, 34.</w:t>
      </w:r>
    </w:p>
  </w:footnote>
  <w:footnote w:id="30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Fiten, 26. </w:t>
      </w:r>
    </w:p>
  </w:footnote>
  <w:footnote w:id="30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proofErr w:type="gramStart"/>
      <w:r w:rsidRPr="00573E76">
        <w:rPr>
          <w:rFonts w:asciiTheme="majorBidi" w:hAnsiTheme="majorBidi" w:cstheme="majorBidi"/>
        </w:rPr>
        <w:t>Nikah</w:t>
      </w:r>
      <w:proofErr w:type="gramEnd"/>
      <w:r w:rsidRPr="00573E76">
        <w:rPr>
          <w:rFonts w:asciiTheme="majorBidi" w:hAnsiTheme="majorBidi" w:cstheme="majorBidi"/>
        </w:rPr>
        <w:t>, 12; Müslim, Fezailu’s-sahabe, 200-202.</w:t>
      </w:r>
    </w:p>
  </w:footnote>
  <w:footnote w:id="31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2/383.</w:t>
      </w:r>
    </w:p>
  </w:footnote>
  <w:footnote w:id="31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nâkıb, 1; Müslim, Birr, 160</w:t>
      </w:r>
    </w:p>
  </w:footnote>
  <w:footnote w:id="31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Fedâilü’l-cihâd, 18</w:t>
      </w:r>
    </w:p>
  </w:footnote>
  <w:footnote w:id="31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28.</w:t>
      </w:r>
    </w:p>
  </w:footnote>
  <w:footnote w:id="314">
    <w:p w:rsidR="00F23237" w:rsidRPr="00573E76" w:rsidRDefault="00F23237" w:rsidP="00EB064B">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Rıdâ, 11; Ahmed b. Hanbel, Müsned 12/364, </w:t>
      </w:r>
      <w:r>
        <w:rPr>
          <w:rFonts w:asciiTheme="majorBidi" w:hAnsiTheme="majorBidi" w:cstheme="majorBidi"/>
        </w:rPr>
        <w:t>Ebu Davud, Sünnet, 16</w:t>
      </w:r>
      <w:r w:rsidRPr="00573E76">
        <w:rPr>
          <w:rFonts w:asciiTheme="majorBidi" w:hAnsiTheme="majorBidi" w:cstheme="majorBidi"/>
        </w:rPr>
        <w:t xml:space="preserve"> (ilk cümle sadece)</w:t>
      </w:r>
    </w:p>
  </w:footnote>
  <w:footnote w:id="315">
    <w:p w:rsidR="00F23237" w:rsidRPr="00573E76" w:rsidRDefault="00F23237" w:rsidP="0074102A">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8/444</w:t>
      </w:r>
      <w:r>
        <w:rPr>
          <w:rFonts w:asciiTheme="majorBidi" w:hAnsiTheme="majorBidi" w:cstheme="majorBidi"/>
        </w:rPr>
        <w:t>.</w:t>
      </w:r>
      <w:r w:rsidRPr="00573E76">
        <w:rPr>
          <w:rFonts w:asciiTheme="majorBidi" w:hAnsiTheme="majorBidi" w:cstheme="majorBidi"/>
        </w:rPr>
        <w:t xml:space="preserve"> </w:t>
      </w:r>
      <w:r>
        <w:rPr>
          <w:rFonts w:asciiTheme="majorBidi" w:hAnsiTheme="majorBidi" w:cstheme="majorBidi"/>
        </w:rPr>
        <w:t>Arnaut</w:t>
      </w:r>
      <w:r w:rsidRPr="00573E76">
        <w:rPr>
          <w:rFonts w:asciiTheme="majorBidi" w:hAnsiTheme="majorBidi" w:cstheme="majorBidi"/>
        </w:rPr>
        <w:t xml:space="preserve"> zayıf olduğunu belirtir</w:t>
      </w:r>
      <w:r>
        <w:rPr>
          <w:rFonts w:asciiTheme="majorBidi" w:hAnsiTheme="majorBidi" w:cstheme="majorBidi"/>
        </w:rPr>
        <w:t>.</w:t>
      </w:r>
    </w:p>
  </w:footnote>
  <w:footnote w:id="31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nâvî, Feyzu’l-Kadîr 3/114, İbn Asâkir’den naklen. Elbani zayıf olduğunu belirtir.</w:t>
      </w:r>
    </w:p>
  </w:footnote>
  <w:footnote w:id="31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Edeb, 38.</w:t>
      </w:r>
    </w:p>
  </w:footnote>
  <w:footnote w:id="31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78; Müslim, Birr, 73.</w:t>
      </w:r>
    </w:p>
  </w:footnote>
  <w:footnote w:id="31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Sünnet, 2</w:t>
      </w:r>
      <w:r>
        <w:rPr>
          <w:rFonts w:asciiTheme="majorBidi" w:hAnsiTheme="majorBidi" w:cstheme="majorBidi"/>
        </w:rPr>
        <w:t>;</w:t>
      </w:r>
      <w:r w:rsidRPr="00EB064B">
        <w:rPr>
          <w:rFonts w:asciiTheme="majorBidi" w:hAnsiTheme="majorBidi" w:cstheme="majorBidi"/>
        </w:rPr>
        <w:t xml:space="preserve"> </w:t>
      </w:r>
      <w:r w:rsidRPr="00573E76">
        <w:rPr>
          <w:rFonts w:asciiTheme="majorBidi" w:hAnsiTheme="majorBidi" w:cstheme="majorBidi"/>
        </w:rPr>
        <w:t>Ahmed b. Hanbel, Müsned 35/229</w:t>
      </w:r>
    </w:p>
  </w:footnote>
  <w:footnote w:id="32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el-Mu’cemu’l-evsat 6/139.</w:t>
      </w:r>
    </w:p>
  </w:footnote>
  <w:footnote w:id="32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Müsâfirîn, 216</w:t>
      </w:r>
    </w:p>
  </w:footnote>
  <w:footnote w:id="32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Sünnet, 20</w:t>
      </w:r>
    </w:p>
  </w:footnote>
  <w:footnote w:id="32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ace, Zühd, 24 </w:t>
      </w:r>
    </w:p>
  </w:footnote>
  <w:footnote w:id="32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Cihad, 2; Ebu Davud, Cihad, 5</w:t>
      </w:r>
    </w:p>
  </w:footnote>
  <w:footnote w:id="32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7/390</w:t>
      </w:r>
    </w:p>
  </w:footnote>
  <w:footnote w:id="32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17.</w:t>
      </w:r>
    </w:p>
  </w:footnote>
  <w:footnote w:id="32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4/383, Münâvî, Feyzu’l-Kadîr 2/45,  Hâkim, Müstedrek 4/178, Beyhakî, Şuabu’l-İman 10/335-6. Arnaut hadisin zayıf olduğunu kaydeder.</w:t>
      </w:r>
    </w:p>
  </w:footnote>
  <w:footnote w:id="32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man, 16; Müslim, İman, 135.</w:t>
      </w:r>
    </w:p>
  </w:footnote>
  <w:footnote w:id="32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vâkitu’s-salat, 5; Müslim, İman, 137.</w:t>
      </w:r>
    </w:p>
  </w:footnote>
  <w:footnote w:id="33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11</w:t>
      </w:r>
    </w:p>
  </w:footnote>
  <w:footnote w:id="33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132-133</w:t>
      </w:r>
    </w:p>
  </w:footnote>
  <w:footnote w:id="33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2002 Tirmizî, Birr, 62.</w:t>
      </w:r>
    </w:p>
  </w:footnote>
  <w:footnote w:id="333">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Tirmizi, Kıyâmet, 17.</w:t>
      </w:r>
      <w:r w:rsidRPr="00573E76">
        <w:rPr>
          <w:rFonts w:asciiTheme="majorBidi" w:hAnsiTheme="majorBidi" w:cstheme="majorBidi"/>
        </w:rPr>
        <w:t xml:space="preserve"> Tirmizi </w:t>
      </w:r>
      <w:r>
        <w:rPr>
          <w:rFonts w:asciiTheme="majorBidi" w:hAnsiTheme="majorBidi" w:cstheme="majorBidi"/>
        </w:rPr>
        <w:t xml:space="preserve">hadisin </w:t>
      </w:r>
      <w:r w:rsidRPr="00573E76">
        <w:rPr>
          <w:rFonts w:asciiTheme="majorBidi" w:hAnsiTheme="majorBidi" w:cstheme="majorBidi"/>
        </w:rPr>
        <w:t>zayıf olduğunu kaydeder.</w:t>
      </w:r>
    </w:p>
  </w:footnote>
  <w:footnote w:id="33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61.</w:t>
      </w:r>
    </w:p>
  </w:footnote>
  <w:footnote w:id="33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proofErr w:type="gramStart"/>
      <w:r w:rsidRPr="00573E76">
        <w:rPr>
          <w:rFonts w:asciiTheme="majorBidi" w:hAnsiTheme="majorBidi" w:cstheme="majorBidi"/>
        </w:rPr>
        <w:t>Zekat</w:t>
      </w:r>
      <w:proofErr w:type="gramEnd"/>
      <w:r w:rsidRPr="00573E76">
        <w:rPr>
          <w:rFonts w:asciiTheme="majorBidi" w:hAnsiTheme="majorBidi" w:cstheme="majorBidi"/>
        </w:rPr>
        <w:t>, 50; Rikâk, 20; Müslim, Zekât, 124.</w:t>
      </w:r>
    </w:p>
  </w:footnote>
  <w:footnote w:id="33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w:t>
      </w:r>
      <w:r w:rsidRPr="00573E76">
        <w:rPr>
          <w:rFonts w:asciiTheme="majorBidi" w:hAnsiTheme="majorBidi" w:cstheme="majorBidi"/>
          <w:i/>
          <w:iCs/>
        </w:rPr>
        <w:t>Sahîh</w:t>
      </w:r>
      <w:r w:rsidRPr="00573E76">
        <w:rPr>
          <w:rFonts w:asciiTheme="majorBidi" w:hAnsiTheme="majorBidi" w:cstheme="majorBidi"/>
        </w:rPr>
        <w:t>, 12/368, Tirmizî, Birr, 71</w:t>
      </w:r>
    </w:p>
  </w:footnote>
  <w:footnote w:id="33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u’l-cenne, 25; Ahmed b. Hanbel, Müsned, 35/285.</w:t>
      </w:r>
    </w:p>
  </w:footnote>
  <w:footnote w:id="338">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Pr>
          <w:rFonts w:asciiTheme="majorBidi" w:hAnsiTheme="majorBidi" w:cstheme="majorBidi"/>
        </w:rPr>
        <w:t>, 35/</w:t>
      </w:r>
      <w:proofErr w:type="gramStart"/>
      <w:r>
        <w:rPr>
          <w:rFonts w:asciiTheme="majorBidi" w:hAnsiTheme="majorBidi" w:cstheme="majorBidi"/>
        </w:rPr>
        <w:t>269 , Münâvî</w:t>
      </w:r>
      <w:proofErr w:type="gramEnd"/>
      <w:r w:rsidRPr="00573E76">
        <w:rPr>
          <w:rFonts w:asciiTheme="majorBidi" w:hAnsiTheme="majorBidi" w:cstheme="majorBidi"/>
          <w:i/>
          <w:iCs/>
        </w:rPr>
        <w:t>, Feyzu’l-Kadîr</w:t>
      </w:r>
      <w:r w:rsidRPr="00573E76">
        <w:rPr>
          <w:rFonts w:asciiTheme="majorBidi" w:hAnsiTheme="majorBidi" w:cstheme="majorBidi"/>
        </w:rPr>
        <w:t>, 3/335</w:t>
      </w:r>
    </w:p>
  </w:footnote>
  <w:footnote w:id="33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13; Müslim, Birr, 16.</w:t>
      </w:r>
    </w:p>
  </w:footnote>
  <w:footnote w:id="34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Zekât, 45</w:t>
      </w:r>
    </w:p>
  </w:footnote>
  <w:footnote w:id="341">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7/264, Tirmizî, </w:t>
      </w:r>
      <w:proofErr w:type="gramStart"/>
      <w:r w:rsidRPr="00573E76">
        <w:rPr>
          <w:rFonts w:asciiTheme="majorBidi" w:hAnsiTheme="majorBidi" w:cstheme="majorBidi"/>
        </w:rPr>
        <w:t>Ahkam</w:t>
      </w:r>
      <w:proofErr w:type="gramEnd"/>
      <w:r w:rsidRPr="00573E76">
        <w:rPr>
          <w:rFonts w:asciiTheme="majorBidi" w:hAnsiTheme="majorBidi" w:cstheme="majorBidi"/>
        </w:rPr>
        <w:t>, 4.</w:t>
      </w:r>
      <w:r>
        <w:rPr>
          <w:rFonts w:asciiTheme="majorBidi" w:hAnsiTheme="majorBidi" w:cstheme="majorBidi"/>
        </w:rPr>
        <w:t xml:space="preserve"> Arnaut </w:t>
      </w:r>
      <w:r w:rsidRPr="002C7CB7">
        <w:rPr>
          <w:rFonts w:asciiTheme="majorBidi" w:hAnsiTheme="majorBidi" w:cstheme="majorBidi"/>
        </w:rPr>
        <w:t>hadisin zayıf olduğunu belirtir</w:t>
      </w:r>
      <w:r>
        <w:rPr>
          <w:rFonts w:asciiTheme="majorBidi" w:hAnsiTheme="majorBidi" w:cstheme="majorBidi"/>
        </w:rPr>
        <w:t>.</w:t>
      </w:r>
    </w:p>
  </w:footnote>
  <w:footnote w:id="342">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el-Mu’cemu’l-evsat</w:t>
      </w:r>
      <w:r>
        <w:rPr>
          <w:rFonts w:asciiTheme="majorBidi" w:hAnsiTheme="majorBidi" w:cstheme="majorBidi"/>
        </w:rPr>
        <w:t>,</w:t>
      </w:r>
      <w:r w:rsidRPr="00573E76">
        <w:rPr>
          <w:rFonts w:asciiTheme="majorBidi" w:hAnsiTheme="majorBidi" w:cstheme="majorBidi"/>
        </w:rPr>
        <w:t xml:space="preserve"> 6/320, Münâvî, Feyzu’l-Kadîr 3/28.</w:t>
      </w:r>
    </w:p>
  </w:footnote>
  <w:footnote w:id="34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deb, 35; Müslim, Selam, 10.</w:t>
      </w:r>
    </w:p>
  </w:footnote>
  <w:footnote w:id="34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üyû’, 75</w:t>
      </w:r>
    </w:p>
  </w:footnote>
  <w:footnote w:id="34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Zühd, 5</w:t>
      </w:r>
    </w:p>
  </w:footnote>
  <w:footnote w:id="34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Hammâm, 1.</w:t>
      </w:r>
    </w:p>
  </w:footnote>
  <w:footnote w:id="34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3/287, Münâvî, Feyzu’l-Kadîr 2/226.</w:t>
      </w:r>
    </w:p>
  </w:footnote>
  <w:footnote w:id="34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Zühd, 1.</w:t>
      </w:r>
    </w:p>
  </w:footnote>
  <w:footnote w:id="34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2/183</w:t>
      </w:r>
    </w:p>
  </w:footnote>
  <w:footnote w:id="35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37.</w:t>
      </w:r>
    </w:p>
  </w:footnote>
  <w:footnote w:id="35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Zikir, 89.</w:t>
      </w:r>
    </w:p>
  </w:footnote>
  <w:footnote w:id="35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3.</w:t>
      </w:r>
    </w:p>
  </w:footnote>
  <w:footnote w:id="35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40</w:t>
      </w:r>
    </w:p>
  </w:footnote>
  <w:footnote w:id="35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Ezan, 36; Müslim, </w:t>
      </w:r>
      <w:proofErr w:type="gramStart"/>
      <w:r w:rsidRPr="00573E76">
        <w:rPr>
          <w:rFonts w:asciiTheme="majorBidi" w:hAnsiTheme="majorBidi" w:cstheme="majorBidi"/>
        </w:rPr>
        <w:t>Zekat</w:t>
      </w:r>
      <w:proofErr w:type="gramEnd"/>
      <w:r w:rsidRPr="00573E76">
        <w:rPr>
          <w:rFonts w:asciiTheme="majorBidi" w:hAnsiTheme="majorBidi" w:cstheme="majorBidi"/>
        </w:rPr>
        <w:t>, 91.</w:t>
      </w:r>
    </w:p>
  </w:footnote>
  <w:footnote w:id="35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Dârimî, Mukaddime, 24; Tirmizî, İlim, 7. </w:t>
      </w:r>
    </w:p>
  </w:footnote>
  <w:footnote w:id="35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Büyû’, (İcâre), 76.</w:t>
      </w:r>
    </w:p>
  </w:footnote>
  <w:footnote w:id="35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İlim, 13; Müslim, Zekât, 33; Tirmizî, İlim, 1</w:t>
      </w:r>
    </w:p>
  </w:footnote>
  <w:footnote w:id="35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rdâ, 1; Ahmed b. Hanbel, </w:t>
      </w:r>
      <w:r w:rsidRPr="00573E76">
        <w:rPr>
          <w:rFonts w:asciiTheme="majorBidi" w:hAnsiTheme="majorBidi" w:cstheme="majorBidi"/>
          <w:i/>
          <w:iCs/>
        </w:rPr>
        <w:t>Müsned</w:t>
      </w:r>
      <w:r w:rsidRPr="00573E76">
        <w:rPr>
          <w:rFonts w:asciiTheme="majorBidi" w:hAnsiTheme="majorBidi" w:cstheme="majorBidi"/>
        </w:rPr>
        <w:t>, 12/175.</w:t>
      </w:r>
    </w:p>
  </w:footnote>
  <w:footnote w:id="35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w:t>
      </w:r>
      <w:r w:rsidRPr="00573E76">
        <w:rPr>
          <w:rFonts w:asciiTheme="majorBidi" w:hAnsiTheme="majorBidi" w:cstheme="majorBidi"/>
          <w:i/>
          <w:iCs/>
        </w:rPr>
        <w:t>Sahîh</w:t>
      </w:r>
      <w:r w:rsidRPr="00573E76">
        <w:rPr>
          <w:rFonts w:asciiTheme="majorBidi" w:hAnsiTheme="majorBidi" w:cstheme="majorBidi"/>
        </w:rPr>
        <w:t>, 14/101.</w:t>
      </w:r>
    </w:p>
  </w:footnote>
  <w:footnote w:id="360">
    <w:p w:rsidR="00F23237" w:rsidRPr="00573E76" w:rsidRDefault="00F23237" w:rsidP="00D03BD4">
      <w:pPr>
        <w:pStyle w:val="DipnotMetni"/>
        <w:jc w:val="both"/>
        <w:rPr>
          <w:rFonts w:asciiTheme="majorBidi" w:hAnsiTheme="majorBidi" w:cstheme="majorBidi"/>
          <w:rtl/>
        </w:rPr>
      </w:pPr>
      <w:r w:rsidRPr="00573E76">
        <w:rPr>
          <w:rStyle w:val="DipnotBavurusu"/>
          <w:rFonts w:asciiTheme="majorBidi" w:hAnsiTheme="majorBidi" w:cstheme="majorBidi"/>
        </w:rPr>
        <w:footnoteRef/>
      </w:r>
      <w:r w:rsidRPr="00573E76">
        <w:rPr>
          <w:rFonts w:asciiTheme="majorBidi" w:hAnsiTheme="majorBidi" w:cstheme="majorBidi"/>
        </w:rPr>
        <w:t xml:space="preserve"> Ebû Ya’lâ el-Mavsilî, </w:t>
      </w:r>
      <w:r w:rsidRPr="00573E76">
        <w:rPr>
          <w:rFonts w:asciiTheme="majorBidi" w:hAnsiTheme="majorBidi" w:cstheme="majorBidi"/>
          <w:i/>
          <w:iCs/>
        </w:rPr>
        <w:t>Müsned</w:t>
      </w:r>
      <w:r w:rsidRPr="00573E76">
        <w:rPr>
          <w:rFonts w:asciiTheme="majorBidi" w:hAnsiTheme="majorBidi" w:cstheme="majorBidi"/>
        </w:rPr>
        <w:t>, 12/278; Tirmizî, Tıb, 1.</w:t>
      </w:r>
      <w:r w:rsidRPr="00573E76">
        <w:rPr>
          <w:rFonts w:asciiTheme="majorBidi" w:hAnsiTheme="majorBidi" w:cstheme="majorBidi"/>
        </w:rPr>
        <w:fldChar w:fldCharType="begin"/>
      </w:r>
      <w:r w:rsidRPr="00573E76">
        <w:rPr>
          <w:rFonts w:asciiTheme="majorBidi" w:hAnsiTheme="majorBidi" w:cstheme="majorBidi"/>
        </w:rPr>
        <w:instrText xml:space="preserve"> ADDIN ZOTERO_ITEM CSL_CITATION {"citationID":"scpK1HDD","properties":{"formattedCitation":"Ravi hakk\\uc0\\u305{}nda detayl\\uc0\\u305{} bilgi i\\uc0\\u231{}in bkz. Eb\\uc0\\u251{} Abdull\\uc0\\u226{}h ez-Zeheb\\uc0\\u238{}, {\\i{}M\\uc0\\u238{}z\\uc0\\u226{}nu\\uc0\\u8217{}l-\\uc0\\u304{}\\uc0\\u8217{}tid\\uc0\\u226{}l f\\uc0\\u238{} nakdi\\uc0\\u8217{}r-Ric\\uc0\\u226{}l} (Beyrut-L\\uc0\\u252{}bnan: D\\uc0\\u226{}ru\\uc0\\u8217{}l-Ma\\uc0\\u8217{}rife, 1382/1963), 2, 475.","plainCitation":"Ravi hakkında detaylı bilgi için bkz. Ebû Abdullâh ez-Zehebî, Mîzânu’l-İ’tidâl fî nakdi’r-Ricâl (Beyrut-Lübnan: Dâru’l-Ma’rife, 1382/1963), 2, 475.","noteIndex":20},"citationItems":[{"id":42,"uris":["http://zotero.org/users/local/RJAlr63y/items/PQI62JB5"],"uri":["http://zotero.org/users/local/RJAlr63y/items/PQI62JB5"],"itemData":{"id":42,"type":"book","title":"Mîzânu'l-İ'tidâl fî nakdi'r-Ricâl","publisher":"Dâru'l-Ma'rife","publisher-place":"Beyrut-Lübnan","event-place":"Beyrut-Lübnan","note":"issued: \"1382/1963\"","shortTitle":"Mîzânu'l-İ'tidâl","author":[{"family":"Zehebî","given":"Ebû Abdullâh","non-dropping-particle":"ez-"}]},"locator":"2, 475","prefix":"Ravi hakkında detaylı bilgi için bkz. "}],"schema":"https://github.com/citation-style-language/schema/raw/master/csl-citation.json"} </w:instrText>
      </w:r>
      <w:r w:rsidRPr="00573E76">
        <w:rPr>
          <w:rFonts w:asciiTheme="majorBidi" w:hAnsiTheme="majorBidi" w:cstheme="majorBidi"/>
        </w:rPr>
        <w:fldChar w:fldCharType="end"/>
      </w:r>
    </w:p>
  </w:footnote>
  <w:footnote w:id="36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8/497</w:t>
      </w:r>
    </w:p>
  </w:footnote>
  <w:footnote w:id="36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Şirket, 1; Müslim, Fedâilü’s-sahâbe, 167.</w:t>
      </w:r>
    </w:p>
  </w:footnote>
  <w:footnote w:id="36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Fedâilü’l-cihâd, 20.</w:t>
      </w:r>
    </w:p>
  </w:footnote>
  <w:footnote w:id="36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Selam, 11.</w:t>
      </w:r>
    </w:p>
  </w:footnote>
  <w:footnote w:id="365">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2C7CB7">
        <w:rPr>
          <w:rFonts w:asciiTheme="majorBidi" w:hAnsiTheme="majorBidi" w:cstheme="majorBidi"/>
        </w:rPr>
        <w:t>Taberânî, el-Mu’cemu’l-kebîr</w:t>
      </w:r>
      <w:r>
        <w:rPr>
          <w:rFonts w:asciiTheme="majorBidi" w:hAnsiTheme="majorBidi" w:cstheme="majorBidi"/>
        </w:rPr>
        <w:t xml:space="preserve">, </w:t>
      </w:r>
      <w:r w:rsidRPr="00573E76">
        <w:rPr>
          <w:rFonts w:asciiTheme="majorBidi" w:hAnsiTheme="majorBidi" w:cstheme="majorBidi"/>
        </w:rPr>
        <w:t xml:space="preserve">22/70 </w:t>
      </w:r>
    </w:p>
  </w:footnote>
  <w:footnote w:id="36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Edeb, 72.</w:t>
      </w:r>
    </w:p>
  </w:footnote>
  <w:footnote w:id="36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Buhârî, Büyû’, 106</w:t>
      </w:r>
      <w:r w:rsidRPr="00573E76">
        <w:rPr>
          <w:rFonts w:asciiTheme="majorBidi" w:hAnsiTheme="majorBidi" w:cstheme="majorBidi"/>
        </w:rPr>
        <w:t>, Ahmed b. Hanbel, Müsned</w:t>
      </w:r>
      <w:r>
        <w:rPr>
          <w:rFonts w:asciiTheme="majorBidi" w:hAnsiTheme="majorBidi" w:cstheme="majorBidi"/>
        </w:rPr>
        <w:t>,</w:t>
      </w:r>
      <w:r w:rsidRPr="00573E76">
        <w:rPr>
          <w:rFonts w:asciiTheme="majorBidi" w:hAnsiTheme="majorBidi" w:cstheme="majorBidi"/>
        </w:rPr>
        <w:t xml:space="preserve"> 14/318</w:t>
      </w:r>
      <w:r>
        <w:rPr>
          <w:rFonts w:asciiTheme="majorBidi" w:hAnsiTheme="majorBidi" w:cstheme="majorBidi"/>
        </w:rPr>
        <w:t>.</w:t>
      </w:r>
    </w:p>
  </w:footnote>
  <w:footnote w:id="36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proofErr w:type="gramStart"/>
      <w:r w:rsidRPr="00573E76">
        <w:rPr>
          <w:rFonts w:asciiTheme="majorBidi" w:hAnsiTheme="majorBidi" w:cstheme="majorBidi"/>
        </w:rPr>
        <w:t>Ahkam</w:t>
      </w:r>
      <w:proofErr w:type="gramEnd"/>
      <w:r w:rsidRPr="00573E76">
        <w:rPr>
          <w:rFonts w:asciiTheme="majorBidi" w:hAnsiTheme="majorBidi" w:cstheme="majorBidi"/>
        </w:rPr>
        <w:t>, 48.</w:t>
      </w:r>
    </w:p>
  </w:footnote>
  <w:footnote w:id="36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106</w:t>
      </w:r>
    </w:p>
  </w:footnote>
  <w:footnote w:id="37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üsakât, 11. </w:t>
      </w:r>
    </w:p>
  </w:footnote>
  <w:footnote w:id="37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İman, 107</w:t>
      </w:r>
    </w:p>
  </w:footnote>
  <w:footnote w:id="37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âî, es-Sünenü’l-kübrâ, 8/239</w:t>
      </w:r>
    </w:p>
  </w:footnote>
  <w:footnote w:id="373">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Libas, 1, 2, 5; Müslim, Libas, 48</w:t>
      </w:r>
    </w:p>
  </w:footnote>
  <w:footnote w:id="374">
    <w:p w:rsidR="00F23237" w:rsidRPr="00573E76" w:rsidRDefault="00F23237" w:rsidP="00582725">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0/322, Hâkim, Müstedrek 1/144, Münâvî, Feyzu’l-Kadîr 3/327, 3/331.</w:t>
      </w:r>
    </w:p>
  </w:footnote>
  <w:footnote w:id="37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Sahîh 16/334.</w:t>
      </w:r>
    </w:p>
  </w:footnote>
  <w:footnote w:id="37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âî, </w:t>
      </w:r>
      <w:proofErr w:type="gramStart"/>
      <w:r w:rsidRPr="00573E76">
        <w:rPr>
          <w:rFonts w:asciiTheme="majorBidi" w:hAnsiTheme="majorBidi" w:cstheme="majorBidi"/>
        </w:rPr>
        <w:t>Zekat</w:t>
      </w:r>
      <w:proofErr w:type="gramEnd"/>
      <w:r w:rsidRPr="00573E76">
        <w:rPr>
          <w:rFonts w:asciiTheme="majorBidi" w:hAnsiTheme="majorBidi" w:cstheme="majorBidi"/>
        </w:rPr>
        <w:t xml:space="preserve">, 77; İbn Hibbân, </w:t>
      </w:r>
      <w:r w:rsidRPr="00573E76">
        <w:rPr>
          <w:rFonts w:asciiTheme="majorBidi" w:hAnsiTheme="majorBidi" w:cstheme="majorBidi"/>
          <w:i/>
          <w:iCs/>
        </w:rPr>
        <w:t>Sahîh</w:t>
      </w:r>
      <w:r w:rsidRPr="00573E76">
        <w:rPr>
          <w:rFonts w:asciiTheme="majorBidi" w:hAnsiTheme="majorBidi" w:cstheme="majorBidi"/>
        </w:rPr>
        <w:t>, 12/368</w:t>
      </w:r>
    </w:p>
  </w:footnote>
  <w:footnote w:id="377">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62.</w:t>
      </w:r>
    </w:p>
  </w:footnote>
  <w:footnote w:id="37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Ahkâm, 34.</w:t>
      </w:r>
    </w:p>
  </w:footnote>
  <w:footnote w:id="379">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Diyât, 9</w:t>
      </w:r>
    </w:p>
  </w:footnote>
  <w:footnote w:id="380">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Pr>
          <w:rFonts w:asciiTheme="majorBidi" w:hAnsiTheme="majorBidi" w:cstheme="majorBidi"/>
        </w:rPr>
        <w:t xml:space="preserve"> Münâvî</w:t>
      </w:r>
      <w:r w:rsidRPr="00573E76">
        <w:rPr>
          <w:rFonts w:asciiTheme="majorBidi" w:hAnsiTheme="majorBidi" w:cstheme="majorBidi"/>
          <w:i/>
          <w:iCs/>
        </w:rPr>
        <w:t>, Feyzu’l-Kadîr</w:t>
      </w:r>
      <w:r w:rsidRPr="00573E76">
        <w:rPr>
          <w:rFonts w:asciiTheme="majorBidi" w:hAnsiTheme="majorBidi" w:cstheme="majorBidi"/>
        </w:rPr>
        <w:t>, 3/337. Elbanî zayıf olduğunu belirtmiştir.</w:t>
      </w:r>
    </w:p>
  </w:footnote>
  <w:footnote w:id="38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Müsakat, 5.</w:t>
      </w:r>
    </w:p>
  </w:footnote>
  <w:footnote w:id="38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xml:space="preserve">, 10/200 </w:t>
      </w:r>
    </w:p>
  </w:footnote>
  <w:footnote w:id="383">
    <w:p w:rsidR="00F23237" w:rsidRPr="00573E76" w:rsidRDefault="00F23237" w:rsidP="002C7CB7">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3/17, Elbanî zayıf olduğunu belirtmiştir</w:t>
      </w:r>
    </w:p>
  </w:footnote>
  <w:footnote w:id="38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Kadâ’ (akdiye), 14.</w:t>
      </w:r>
    </w:p>
  </w:footnote>
  <w:footnote w:id="38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Büyû’ (İcâre), 54.</w:t>
      </w:r>
    </w:p>
  </w:footnote>
  <w:footnote w:id="38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Libas, 107. Rasulullah hayvanın yüzü yerine kalçasına damga vurulmasını emreder. </w:t>
      </w:r>
      <w:proofErr w:type="gramStart"/>
      <w:r w:rsidRPr="00573E76">
        <w:rPr>
          <w:rFonts w:asciiTheme="majorBidi" w:hAnsiTheme="majorBidi" w:cstheme="majorBidi"/>
        </w:rPr>
        <w:t>bk.</w:t>
      </w:r>
      <w:proofErr w:type="gramEnd"/>
      <w:r w:rsidRPr="00573E76">
        <w:rPr>
          <w:rFonts w:asciiTheme="majorBidi" w:hAnsiTheme="majorBidi" w:cstheme="majorBidi"/>
        </w:rPr>
        <w:t xml:space="preserve"> Müslim, Libas, 108.</w:t>
      </w:r>
    </w:p>
  </w:footnote>
  <w:footnote w:id="38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Hudud, 8</w:t>
      </w:r>
    </w:p>
  </w:footnote>
  <w:footnote w:id="38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Libas, 85.</w:t>
      </w:r>
    </w:p>
  </w:footnote>
  <w:footnote w:id="38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Edâhî, 43.</w:t>
      </w:r>
    </w:p>
  </w:footnote>
  <w:footnote w:id="39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Libas, 87.</w:t>
      </w:r>
    </w:p>
  </w:footnote>
  <w:footnote w:id="39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573E76">
        <w:rPr>
          <w:rFonts w:asciiTheme="majorBidi" w:hAnsiTheme="majorBidi" w:cstheme="majorBidi"/>
          <w:lang w:bidi="ar-EG"/>
        </w:rPr>
        <w:t>Buhari, İtisâm, 5.</w:t>
      </w:r>
    </w:p>
  </w:footnote>
  <w:footnote w:id="39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Cennet, 53-4; Ahmed b. Hanbel, Müsned 14/48</w:t>
      </w:r>
    </w:p>
  </w:footnote>
  <w:footnote w:id="39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1/202 Arnaut isnadının zayıf olduğunu kaydetmiştir.</w:t>
      </w:r>
    </w:p>
  </w:footnote>
  <w:footnote w:id="39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w:t>
      </w:r>
      <w:r w:rsidRPr="00573E76">
        <w:rPr>
          <w:rFonts w:asciiTheme="majorBidi" w:hAnsiTheme="majorBidi" w:cstheme="majorBidi"/>
          <w:i/>
          <w:iCs/>
        </w:rPr>
        <w:t>Müsned</w:t>
      </w:r>
      <w:r w:rsidRPr="00573E76">
        <w:rPr>
          <w:rFonts w:asciiTheme="majorBidi" w:hAnsiTheme="majorBidi" w:cstheme="majorBidi"/>
        </w:rPr>
        <w:t>, 28/108, Arnaut isnadının zayıf olduğunu kaydetmiştir.</w:t>
      </w:r>
    </w:p>
  </w:footnote>
  <w:footnote w:id="39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Libas, 31</w:t>
      </w:r>
    </w:p>
  </w:footnote>
  <w:footnote w:id="39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Libas, 31</w:t>
      </w:r>
    </w:p>
  </w:footnote>
  <w:footnote w:id="39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Libas, 31.</w:t>
      </w:r>
    </w:p>
  </w:footnote>
  <w:footnote w:id="39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sidRPr="00573E76">
        <w:rPr>
          <w:rFonts w:asciiTheme="majorBidi" w:hAnsiTheme="majorBidi" w:cstheme="majorBidi"/>
          <w:lang w:bidi="ar-EG"/>
        </w:rPr>
        <w:t xml:space="preserve">Ebu Davud, Buyu, 4. </w:t>
      </w:r>
    </w:p>
  </w:footnote>
  <w:footnote w:id="39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2/207.</w:t>
      </w:r>
    </w:p>
  </w:footnote>
  <w:footnote w:id="400">
    <w:p w:rsidR="00F23237" w:rsidRDefault="00F23237" w:rsidP="00664474">
      <w:pPr>
        <w:pStyle w:val="DipnotMetni"/>
      </w:pPr>
      <w:r>
        <w:rPr>
          <w:rStyle w:val="DipnotBavurusu"/>
        </w:rPr>
        <w:footnoteRef/>
      </w:r>
      <w:r w:rsidRPr="00573E76">
        <w:rPr>
          <w:rFonts w:asciiTheme="majorBidi" w:hAnsiTheme="majorBidi" w:cstheme="majorBidi"/>
        </w:rPr>
        <w:t xml:space="preserve"> Tirmizî, </w:t>
      </w:r>
      <w:proofErr w:type="gramStart"/>
      <w:r w:rsidRPr="00573E76">
        <w:rPr>
          <w:rFonts w:asciiTheme="majorBidi" w:hAnsiTheme="majorBidi" w:cstheme="majorBidi"/>
        </w:rPr>
        <w:t>Ahkam</w:t>
      </w:r>
      <w:proofErr w:type="gramEnd"/>
      <w:r w:rsidR="00664474">
        <w:rPr>
          <w:rFonts w:asciiTheme="majorBidi" w:hAnsiTheme="majorBidi" w:cstheme="majorBidi"/>
        </w:rPr>
        <w:t>,</w:t>
      </w:r>
      <w:r w:rsidRPr="00573E76">
        <w:rPr>
          <w:rFonts w:asciiTheme="majorBidi" w:hAnsiTheme="majorBidi" w:cstheme="majorBidi"/>
        </w:rPr>
        <w:t xml:space="preserve"> 9; Ebû Dâvûd, Akdiyye</w:t>
      </w:r>
      <w:r w:rsidR="00664474">
        <w:rPr>
          <w:rFonts w:asciiTheme="majorBidi" w:hAnsiTheme="majorBidi" w:cstheme="majorBidi"/>
        </w:rPr>
        <w:t>, 4</w:t>
      </w:r>
      <w:r w:rsidRPr="00573E76">
        <w:rPr>
          <w:rFonts w:asciiTheme="majorBidi" w:hAnsiTheme="majorBidi" w:cstheme="majorBidi"/>
        </w:rPr>
        <w:t>; İbn Mâce, Ahkam</w:t>
      </w:r>
      <w:r w:rsidR="00664474">
        <w:rPr>
          <w:rFonts w:asciiTheme="majorBidi" w:hAnsiTheme="majorBidi" w:cstheme="majorBidi"/>
        </w:rPr>
        <w:t>,</w:t>
      </w:r>
      <w:r w:rsidRPr="00573E76">
        <w:rPr>
          <w:rFonts w:asciiTheme="majorBidi" w:hAnsiTheme="majorBidi" w:cstheme="majorBidi"/>
        </w:rPr>
        <w:t xml:space="preserve"> 2</w:t>
      </w:r>
      <w:r>
        <w:rPr>
          <w:rFonts w:asciiTheme="majorBidi" w:hAnsiTheme="majorBidi" w:cstheme="majorBidi"/>
        </w:rPr>
        <w:t>; Ahmed b. Hanbel, Müsned, 11/</w:t>
      </w:r>
      <w:r w:rsidRPr="00573E76">
        <w:rPr>
          <w:rFonts w:asciiTheme="majorBidi" w:hAnsiTheme="majorBidi" w:cstheme="majorBidi"/>
        </w:rPr>
        <w:t>87</w:t>
      </w:r>
      <w:r>
        <w:rPr>
          <w:rFonts w:asciiTheme="majorBidi" w:hAnsiTheme="majorBidi" w:cstheme="majorBidi"/>
        </w:rPr>
        <w:t>.</w:t>
      </w:r>
    </w:p>
  </w:footnote>
  <w:footnote w:id="40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Zabâih, 25.</w:t>
      </w:r>
    </w:p>
  </w:footnote>
  <w:footnote w:id="40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Zabâih, 25; Müslim, Sayd, 59. Lafız Müslim’indir.</w:t>
      </w:r>
    </w:p>
  </w:footnote>
  <w:footnote w:id="40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âce, Ticâret, 45, Münâvî, Feyzu’l-Kadîr 6/92. Elbani hadisin zayıf olduğunu kaydeder.</w:t>
      </w:r>
    </w:p>
  </w:footnote>
  <w:footnote w:id="40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w:t>
      </w:r>
      <w:proofErr w:type="gramStart"/>
      <w:r w:rsidRPr="00573E76">
        <w:rPr>
          <w:rFonts w:asciiTheme="majorBidi" w:hAnsiTheme="majorBidi" w:cstheme="majorBidi"/>
        </w:rPr>
        <w:t>Nikah</w:t>
      </w:r>
      <w:proofErr w:type="gramEnd"/>
      <w:r w:rsidRPr="00573E76">
        <w:rPr>
          <w:rFonts w:asciiTheme="majorBidi" w:hAnsiTheme="majorBidi" w:cstheme="majorBidi"/>
        </w:rPr>
        <w:t>, 86.</w:t>
      </w:r>
    </w:p>
  </w:footnote>
  <w:footnote w:id="40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aberânî, el-Mu’cemu’l-kebîr 3/179</w:t>
      </w:r>
    </w:p>
  </w:footnote>
  <w:footnote w:id="40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Mace, Ticârât, 6. Arnaut hadisin zayıf olduğunu kaydeder.</w:t>
      </w:r>
    </w:p>
  </w:footnote>
  <w:footnote w:id="40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i, Birr ve Sıla, 27. Elbani hadisin zayıf olduğunu kaydeder.</w:t>
      </w:r>
    </w:p>
  </w:footnote>
  <w:footnote w:id="40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367.</w:t>
      </w:r>
    </w:p>
  </w:footnote>
  <w:footnote w:id="40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Melâhim, 17. Arnaut hadisin zayıf olduğunu kaydeder.</w:t>
      </w:r>
    </w:p>
  </w:footnote>
  <w:footnote w:id="41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Hâkim, Müstedrek 4/191, Münâvî, Feyzu’l-Kadîr 1/150.</w:t>
      </w:r>
    </w:p>
  </w:footnote>
  <w:footnote w:id="41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alat, 266; İbn Ebî Şeybe, Musannef 1/358; Münâvî, Feyzu’l-Kadîr 3/323.</w:t>
      </w:r>
    </w:p>
  </w:footnote>
  <w:footnote w:id="41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44.</w:t>
      </w:r>
    </w:p>
  </w:footnote>
  <w:footnote w:id="413">
    <w:p w:rsidR="00F23237" w:rsidRPr="00573E76" w:rsidRDefault="00F23237" w:rsidP="00D03BD4">
      <w:pPr>
        <w:pStyle w:val="DipnotMetni"/>
        <w:jc w:val="both"/>
        <w:rPr>
          <w:rFonts w:asciiTheme="majorBidi" w:hAnsiTheme="majorBidi" w:cstheme="majorBidi"/>
          <w:rtl/>
          <w:lang w:bidi="ar-EG"/>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35</w:t>
      </w:r>
    </w:p>
  </w:footnote>
  <w:footnote w:id="41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Tevhîd, 2; Müslim, Fedâil, 66.</w:t>
      </w:r>
    </w:p>
  </w:footnote>
  <w:footnote w:id="41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Rikak, 28; Müslim, Cennet, 1; Tirmizî, Cennet, 21.</w:t>
      </w:r>
    </w:p>
  </w:footnote>
  <w:footnote w:id="41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Deavât, 80.</w:t>
      </w:r>
    </w:p>
  </w:footnote>
  <w:footnote w:id="417">
    <w:p w:rsidR="00F23237" w:rsidRPr="00573E76" w:rsidRDefault="00F23237" w:rsidP="00D03BD4">
      <w:pPr>
        <w:pStyle w:val="DipnotMetni"/>
        <w:jc w:val="both"/>
        <w:rPr>
          <w:rFonts w:asciiTheme="majorBidi" w:hAnsiTheme="majorBidi" w:cstheme="majorBidi"/>
          <w:lang w:bidi="ar-EG"/>
        </w:rPr>
      </w:pPr>
      <w:r w:rsidRPr="00573E76">
        <w:rPr>
          <w:rStyle w:val="DipnotBavurusu"/>
          <w:rFonts w:asciiTheme="majorBidi" w:hAnsiTheme="majorBidi" w:cstheme="majorBidi"/>
        </w:rPr>
        <w:footnoteRef/>
      </w:r>
      <w:r w:rsidRPr="00573E76">
        <w:rPr>
          <w:rFonts w:asciiTheme="majorBidi" w:hAnsiTheme="majorBidi" w:cstheme="majorBidi"/>
        </w:rPr>
        <w:t xml:space="preserve"> Buhârî, Mezâlim, 23; Müslim, Selâm, 153-5.</w:t>
      </w:r>
    </w:p>
  </w:footnote>
  <w:footnote w:id="41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Îmân, 95; Ebû Dâvûd, Edeb, 59</w:t>
      </w:r>
    </w:p>
  </w:footnote>
  <w:footnote w:id="41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İbn Hibbân, Sahîh 2/226 </w:t>
      </w:r>
    </w:p>
  </w:footnote>
  <w:footnote w:id="42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10/151, F3/427. Elbanî hadisin zayıf olduğunu belirtir. </w:t>
      </w:r>
    </w:p>
  </w:footnote>
  <w:footnote w:id="42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d, 41</w:t>
      </w:r>
    </w:p>
  </w:footnote>
  <w:footnote w:id="42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Züh</w:t>
      </w:r>
      <w:r>
        <w:rPr>
          <w:rFonts w:asciiTheme="majorBidi" w:hAnsiTheme="majorBidi" w:cstheme="majorBidi"/>
        </w:rPr>
        <w:t>d, 45; Ebû Dâvûd, Edeb, 16. Bk M</w:t>
      </w:r>
      <w:r w:rsidRPr="00573E76">
        <w:rPr>
          <w:rFonts w:asciiTheme="majorBidi" w:hAnsiTheme="majorBidi" w:cstheme="majorBidi"/>
        </w:rPr>
        <w:t>aide 51</w:t>
      </w:r>
    </w:p>
  </w:footnote>
  <w:footnote w:id="42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7/340</w:t>
      </w:r>
    </w:p>
  </w:footnote>
  <w:footnote w:id="424">
    <w:p w:rsidR="00F23237" w:rsidRPr="00573E76" w:rsidRDefault="00F23237" w:rsidP="00430EC0">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el-Müsned, 14/512; Buhârî, e</w:t>
      </w:r>
      <w:r>
        <w:rPr>
          <w:rFonts w:asciiTheme="majorBidi" w:hAnsiTheme="majorBidi" w:cstheme="majorBidi"/>
        </w:rPr>
        <w:t>l-Edebu’l-Mufred, 104; Beyhaki</w:t>
      </w:r>
      <w:r w:rsidRPr="00573E76">
        <w:rPr>
          <w:rFonts w:asciiTheme="majorBidi" w:hAnsiTheme="majorBidi" w:cstheme="majorBidi"/>
        </w:rPr>
        <w:t>, Şuabu’l-İman, 10/352.</w:t>
      </w:r>
    </w:p>
  </w:footnote>
  <w:footnote w:id="42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Birr, 55.</w:t>
      </w:r>
    </w:p>
  </w:footnote>
  <w:footnote w:id="42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Zikir, 72</w:t>
      </w:r>
    </w:p>
  </w:footnote>
  <w:footnote w:id="42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266</w:t>
      </w:r>
    </w:p>
  </w:footnote>
  <w:footnote w:id="42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Bed’ü’l-vahy, 1</w:t>
      </w:r>
    </w:p>
  </w:footnote>
  <w:footnote w:id="42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14.</w:t>
      </w:r>
    </w:p>
  </w:footnote>
  <w:footnote w:id="43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Îmân, 62.</w:t>
      </w:r>
    </w:p>
  </w:footnote>
  <w:footnote w:id="431">
    <w:p w:rsidR="00F23237" w:rsidRPr="00573E76" w:rsidRDefault="00F23237" w:rsidP="00E20D65">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w:t>
      </w:r>
      <w:r>
        <w:rPr>
          <w:rFonts w:asciiTheme="majorBidi" w:hAnsiTheme="majorBidi" w:cstheme="majorBidi"/>
        </w:rPr>
        <w:t>ârî, Îmân, 42; Müslim, Îmân, 97.</w:t>
      </w:r>
    </w:p>
  </w:footnote>
  <w:footnote w:id="43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Nesâî, Biat, 4.</w:t>
      </w:r>
    </w:p>
  </w:footnote>
  <w:footnote w:id="43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Îmân, 9; Müslim, Hudud, 42-4. </w:t>
      </w:r>
    </w:p>
  </w:footnote>
  <w:footnote w:id="43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w:t>
      </w:r>
      <w:proofErr w:type="gramStart"/>
      <w:r w:rsidRPr="00573E76">
        <w:rPr>
          <w:rFonts w:asciiTheme="majorBidi" w:hAnsiTheme="majorBidi" w:cstheme="majorBidi"/>
        </w:rPr>
        <w:t>Zekat</w:t>
      </w:r>
      <w:proofErr w:type="gramEnd"/>
      <w:r w:rsidRPr="00573E76">
        <w:rPr>
          <w:rFonts w:asciiTheme="majorBidi" w:hAnsiTheme="majorBidi" w:cstheme="majorBidi"/>
        </w:rPr>
        <w:t>, 108</w:t>
      </w:r>
    </w:p>
  </w:footnote>
  <w:footnote w:id="43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6/284</w:t>
      </w:r>
    </w:p>
  </w:footnote>
  <w:footnote w:id="43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Cenâiz, 24-25</w:t>
      </w:r>
    </w:p>
  </w:footnote>
  <w:footnote w:id="437">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Vitr, 25; İbn Mâce, Dua, 2.</w:t>
      </w:r>
    </w:p>
  </w:footnote>
  <w:footnote w:id="438">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Îmân, 195.</w:t>
      </w:r>
    </w:p>
  </w:footnote>
  <w:footnote w:id="43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Deavât, 86.</w:t>
      </w:r>
    </w:p>
  </w:footnote>
  <w:footnote w:id="440">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ârî, Savm, 2; Müslim, Sıyâm, 160</w:t>
      </w:r>
    </w:p>
  </w:footnote>
  <w:footnote w:id="44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Birr, 59.</w:t>
      </w:r>
    </w:p>
  </w:footnote>
  <w:footnote w:id="44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u Davud, Cihad, 95; Ahmed b. Hanbel, Müsned 24/405, Münâvî, Feyzu’l-Kadîr 6/174.</w:t>
      </w:r>
    </w:p>
  </w:footnote>
  <w:footnote w:id="443">
    <w:p w:rsidR="00F23237" w:rsidRPr="00573E76" w:rsidRDefault="00F23237" w:rsidP="006F5725">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w:t>
      </w:r>
      <w:r>
        <w:rPr>
          <w:rFonts w:asciiTheme="majorBidi" w:hAnsiTheme="majorBidi" w:cstheme="majorBidi"/>
        </w:rPr>
        <w:t>,</w:t>
      </w:r>
      <w:r w:rsidRPr="00573E76">
        <w:rPr>
          <w:rFonts w:asciiTheme="majorBidi" w:hAnsiTheme="majorBidi" w:cstheme="majorBidi"/>
        </w:rPr>
        <w:t xml:space="preserve"> 14/445, İbn Mace, Sıyâm, 21</w:t>
      </w:r>
    </w:p>
  </w:footnote>
  <w:footnote w:id="44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uhari, Savm, 8.</w:t>
      </w:r>
    </w:p>
  </w:footnote>
  <w:footnote w:id="44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lang w:bidi="ar-EG"/>
        </w:rPr>
        <w:t xml:space="preserve"> Ebû Dâvûd, Edeb, 50; Tirmizî, Sıfatü’l-kıyâme, 56, Miş</w:t>
      </w:r>
    </w:p>
  </w:footnote>
  <w:footnote w:id="446">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Sıfatu’l-kıyame, 56, Ahmed b. Hanbel, Müsned 3/29, Münâvî, Feyzu’l-Kadîr 3/516. </w:t>
      </w:r>
    </w:p>
  </w:footnote>
  <w:footnote w:id="447">
    <w:p w:rsidR="00F23237" w:rsidRPr="00573E76" w:rsidRDefault="00F23237" w:rsidP="00E20D65">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w:t>
      </w:r>
      <w:r>
        <w:rPr>
          <w:rFonts w:asciiTheme="majorBidi" w:hAnsiTheme="majorBidi" w:cstheme="majorBidi"/>
        </w:rPr>
        <w:t>Buhârî, el-Edebu’l-Müfred</w:t>
      </w:r>
      <w:r w:rsidRPr="00573E76">
        <w:rPr>
          <w:rFonts w:asciiTheme="majorBidi" w:hAnsiTheme="majorBidi" w:cstheme="majorBidi"/>
        </w:rPr>
        <w:t xml:space="preserve"> s. 54 no: 119, Beyhakî, Şuabu’l-İman 12/94</w:t>
      </w:r>
    </w:p>
  </w:footnote>
  <w:footnote w:id="448">
    <w:p w:rsidR="00F23237" w:rsidRPr="00573E76" w:rsidRDefault="00F23237" w:rsidP="006F5725">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Tirmizî, Fiten, 9</w:t>
      </w:r>
    </w:p>
  </w:footnote>
  <w:footnote w:id="449">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slim, Zekât, 65; Tirmizî, Tefsîru’l-Kur’ân, 2.</w:t>
      </w:r>
    </w:p>
  </w:footnote>
  <w:footnote w:id="450">
    <w:p w:rsidR="00F23237" w:rsidRPr="00573E76" w:rsidRDefault="00F23237" w:rsidP="00D03BD4">
      <w:pPr>
        <w:pStyle w:val="DipnotMetni"/>
        <w:jc w:val="both"/>
        <w:rPr>
          <w:rFonts w:asciiTheme="majorBidi" w:hAnsiTheme="majorBidi" w:cstheme="majorBidi"/>
          <w:rtl/>
          <w:lang w:bidi="ar-EG"/>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35</w:t>
      </w:r>
    </w:p>
  </w:footnote>
  <w:footnote w:id="451">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Ebû Dâvûd, Edeb, 44, İbn Mâce, Zühd, 22, Münâvî, Feyzu’l-Kadîr 3/125.</w:t>
      </w:r>
    </w:p>
  </w:footnote>
  <w:footnote w:id="452">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Münâvî, Feyzu’l-Kadîr 3/414. Elbani hadisin zayıf olduğunu belirtir.</w:t>
      </w:r>
    </w:p>
  </w:footnote>
  <w:footnote w:id="453">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7/215. Elbani hadisin zayıf olduğunu belirtir.</w:t>
      </w:r>
    </w:p>
  </w:footnote>
  <w:footnote w:id="454">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Ahmed b. Hanbel, Müsned 36/485, Beyhakî, Şuabu’l-İman 7/216, Münâvî, Feyzu’l-Kadîr 5/263.</w:t>
      </w:r>
    </w:p>
  </w:footnote>
  <w:footnote w:id="455">
    <w:p w:rsidR="00F23237" w:rsidRPr="00573E76" w:rsidRDefault="00F23237" w:rsidP="00D03BD4">
      <w:pPr>
        <w:pStyle w:val="DipnotMetni"/>
        <w:jc w:val="both"/>
        <w:rPr>
          <w:rFonts w:asciiTheme="majorBidi" w:hAnsiTheme="majorBidi" w:cstheme="majorBidi"/>
        </w:rPr>
      </w:pPr>
      <w:r w:rsidRPr="00573E76">
        <w:rPr>
          <w:rStyle w:val="DipnotBavurusu"/>
          <w:rFonts w:asciiTheme="majorBidi" w:hAnsiTheme="majorBidi" w:cstheme="majorBidi"/>
        </w:rPr>
        <w:footnoteRef/>
      </w:r>
      <w:r w:rsidRPr="00573E76">
        <w:rPr>
          <w:rFonts w:asciiTheme="majorBidi" w:hAnsiTheme="majorBidi" w:cstheme="majorBidi"/>
        </w:rPr>
        <w:t xml:space="preserve"> Beyhakî, Şuabu’l-İman 7/218</w:t>
      </w:r>
    </w:p>
  </w:footnote>
  <w:footnote w:id="456">
    <w:p w:rsidR="0055667F" w:rsidRDefault="0055667F">
      <w:pPr>
        <w:pStyle w:val="DipnotMetni"/>
      </w:pPr>
      <w:r>
        <w:rPr>
          <w:rStyle w:val="DipnotBavurusu"/>
        </w:rPr>
        <w:footnoteRef/>
      </w:r>
      <w:r>
        <w:t xml:space="preserve"> </w:t>
      </w:r>
      <w:r w:rsidRPr="00573E76">
        <w:rPr>
          <w:rFonts w:asciiTheme="majorBidi" w:hAnsiTheme="majorBidi" w:cstheme="majorBidi"/>
        </w:rPr>
        <w:t>Hâkim, Müstedrek 4/489, İbn Ebî Şeybe, Musannef 7/50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31206"/>
    <w:multiLevelType w:val="hybridMultilevel"/>
    <w:tmpl w:val="D24EB46E"/>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0498771C"/>
    <w:multiLevelType w:val="hybridMultilevel"/>
    <w:tmpl w:val="73702AE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A0A5ECB"/>
    <w:multiLevelType w:val="hybridMultilevel"/>
    <w:tmpl w:val="31E21452"/>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0C821625"/>
    <w:multiLevelType w:val="hybridMultilevel"/>
    <w:tmpl w:val="130CF0A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09420F0"/>
    <w:multiLevelType w:val="hybridMultilevel"/>
    <w:tmpl w:val="388CAB1C"/>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DB301B9"/>
    <w:multiLevelType w:val="hybridMultilevel"/>
    <w:tmpl w:val="F5D4697C"/>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265407"/>
    <w:multiLevelType w:val="hybridMultilevel"/>
    <w:tmpl w:val="DF2897C4"/>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30C36AE6"/>
    <w:multiLevelType w:val="hybridMultilevel"/>
    <w:tmpl w:val="E6784834"/>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36952540"/>
    <w:multiLevelType w:val="hybridMultilevel"/>
    <w:tmpl w:val="749AC10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43171D43"/>
    <w:multiLevelType w:val="hybridMultilevel"/>
    <w:tmpl w:val="F72CFA98"/>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625E01EA"/>
    <w:multiLevelType w:val="hybridMultilevel"/>
    <w:tmpl w:val="5B707208"/>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nsid w:val="662F5DB4"/>
    <w:multiLevelType w:val="hybridMultilevel"/>
    <w:tmpl w:val="C372669A"/>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nsid w:val="6B4454A4"/>
    <w:multiLevelType w:val="hybridMultilevel"/>
    <w:tmpl w:val="86A84C94"/>
    <w:lvl w:ilvl="0" w:tplc="041F000F">
      <w:start w:val="1"/>
      <w:numFmt w:val="decimal"/>
      <w:lvlText w:val="%1."/>
      <w:lvlJc w:val="left"/>
      <w:pPr>
        <w:ind w:left="800" w:hanging="360"/>
      </w:pPr>
    </w:lvl>
    <w:lvl w:ilvl="1" w:tplc="041F0019" w:tentative="1">
      <w:start w:val="1"/>
      <w:numFmt w:val="lowerLetter"/>
      <w:lvlText w:val="%2."/>
      <w:lvlJc w:val="left"/>
      <w:pPr>
        <w:ind w:left="1520" w:hanging="360"/>
      </w:pPr>
    </w:lvl>
    <w:lvl w:ilvl="2" w:tplc="041F001B" w:tentative="1">
      <w:start w:val="1"/>
      <w:numFmt w:val="lowerRoman"/>
      <w:lvlText w:val="%3."/>
      <w:lvlJc w:val="right"/>
      <w:pPr>
        <w:ind w:left="2240" w:hanging="180"/>
      </w:pPr>
    </w:lvl>
    <w:lvl w:ilvl="3" w:tplc="041F000F" w:tentative="1">
      <w:start w:val="1"/>
      <w:numFmt w:val="decimal"/>
      <w:lvlText w:val="%4."/>
      <w:lvlJc w:val="left"/>
      <w:pPr>
        <w:ind w:left="2960" w:hanging="360"/>
      </w:pPr>
    </w:lvl>
    <w:lvl w:ilvl="4" w:tplc="041F0019" w:tentative="1">
      <w:start w:val="1"/>
      <w:numFmt w:val="lowerLetter"/>
      <w:lvlText w:val="%5."/>
      <w:lvlJc w:val="left"/>
      <w:pPr>
        <w:ind w:left="3680" w:hanging="360"/>
      </w:pPr>
    </w:lvl>
    <w:lvl w:ilvl="5" w:tplc="041F001B" w:tentative="1">
      <w:start w:val="1"/>
      <w:numFmt w:val="lowerRoman"/>
      <w:lvlText w:val="%6."/>
      <w:lvlJc w:val="right"/>
      <w:pPr>
        <w:ind w:left="4400" w:hanging="180"/>
      </w:pPr>
    </w:lvl>
    <w:lvl w:ilvl="6" w:tplc="041F000F" w:tentative="1">
      <w:start w:val="1"/>
      <w:numFmt w:val="decimal"/>
      <w:lvlText w:val="%7."/>
      <w:lvlJc w:val="left"/>
      <w:pPr>
        <w:ind w:left="5120" w:hanging="360"/>
      </w:pPr>
    </w:lvl>
    <w:lvl w:ilvl="7" w:tplc="041F0019" w:tentative="1">
      <w:start w:val="1"/>
      <w:numFmt w:val="lowerLetter"/>
      <w:lvlText w:val="%8."/>
      <w:lvlJc w:val="left"/>
      <w:pPr>
        <w:ind w:left="5840" w:hanging="360"/>
      </w:pPr>
    </w:lvl>
    <w:lvl w:ilvl="8" w:tplc="041F001B" w:tentative="1">
      <w:start w:val="1"/>
      <w:numFmt w:val="lowerRoman"/>
      <w:lvlText w:val="%9."/>
      <w:lvlJc w:val="right"/>
      <w:pPr>
        <w:ind w:left="6560" w:hanging="180"/>
      </w:pPr>
    </w:lvl>
  </w:abstractNum>
  <w:abstractNum w:abstractNumId="13">
    <w:nsid w:val="7951708C"/>
    <w:multiLevelType w:val="hybridMultilevel"/>
    <w:tmpl w:val="106C4488"/>
    <w:lvl w:ilvl="0" w:tplc="8CC2539C">
      <w:start w:val="1"/>
      <w:numFmt w:val="decimal"/>
      <w:lvlText w:val="%1."/>
      <w:lvlJc w:val="left"/>
      <w:pPr>
        <w:ind w:left="720" w:hanging="360"/>
      </w:pPr>
      <w:rPr>
        <w:rFonts w:ascii="Times New Roman" w:hAnsi="Times New Roman" w:cs="Times New Roman" w:hint="default"/>
        <w:sz w:val="24"/>
        <w:szCs w:val="24"/>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4"/>
  </w:num>
  <w:num w:numId="2">
    <w:abstractNumId w:val="6"/>
  </w:num>
  <w:num w:numId="3">
    <w:abstractNumId w:val="8"/>
  </w:num>
  <w:num w:numId="4">
    <w:abstractNumId w:val="1"/>
  </w:num>
  <w:num w:numId="5">
    <w:abstractNumId w:val="11"/>
  </w:num>
  <w:num w:numId="6">
    <w:abstractNumId w:val="5"/>
  </w:num>
  <w:num w:numId="7">
    <w:abstractNumId w:val="7"/>
  </w:num>
  <w:num w:numId="8">
    <w:abstractNumId w:val="13"/>
  </w:num>
  <w:num w:numId="9">
    <w:abstractNumId w:val="0"/>
  </w:num>
  <w:num w:numId="10">
    <w:abstractNumId w:val="10"/>
  </w:num>
  <w:num w:numId="11">
    <w:abstractNumId w:val="2"/>
  </w:num>
  <w:num w:numId="12">
    <w:abstractNumId w:val="3"/>
  </w:num>
  <w:num w:numId="13">
    <w:abstractNumId w:val="1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hideSpelling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AE3"/>
    <w:rsid w:val="00000A0C"/>
    <w:rsid w:val="00000BDB"/>
    <w:rsid w:val="0000242C"/>
    <w:rsid w:val="00002944"/>
    <w:rsid w:val="000057E6"/>
    <w:rsid w:val="00005BD0"/>
    <w:rsid w:val="00005CC1"/>
    <w:rsid w:val="00007373"/>
    <w:rsid w:val="00007AA8"/>
    <w:rsid w:val="00013210"/>
    <w:rsid w:val="00013464"/>
    <w:rsid w:val="000137AE"/>
    <w:rsid w:val="0001439E"/>
    <w:rsid w:val="0001471F"/>
    <w:rsid w:val="00015045"/>
    <w:rsid w:val="000153A8"/>
    <w:rsid w:val="000173F7"/>
    <w:rsid w:val="0002028F"/>
    <w:rsid w:val="00020AE3"/>
    <w:rsid w:val="00021807"/>
    <w:rsid w:val="00023FC3"/>
    <w:rsid w:val="00025075"/>
    <w:rsid w:val="00032B5B"/>
    <w:rsid w:val="00037617"/>
    <w:rsid w:val="00037BA1"/>
    <w:rsid w:val="0004289C"/>
    <w:rsid w:val="0004293C"/>
    <w:rsid w:val="00042B72"/>
    <w:rsid w:val="0004485E"/>
    <w:rsid w:val="00046831"/>
    <w:rsid w:val="00047315"/>
    <w:rsid w:val="00050D10"/>
    <w:rsid w:val="000522C5"/>
    <w:rsid w:val="00060111"/>
    <w:rsid w:val="00060FDA"/>
    <w:rsid w:val="000621BF"/>
    <w:rsid w:val="000629D4"/>
    <w:rsid w:val="00065B95"/>
    <w:rsid w:val="00066221"/>
    <w:rsid w:val="00066AD3"/>
    <w:rsid w:val="00066C96"/>
    <w:rsid w:val="00070557"/>
    <w:rsid w:val="000708B7"/>
    <w:rsid w:val="00071CCE"/>
    <w:rsid w:val="00073400"/>
    <w:rsid w:val="000769EF"/>
    <w:rsid w:val="000770FC"/>
    <w:rsid w:val="00077BDE"/>
    <w:rsid w:val="00080055"/>
    <w:rsid w:val="0008052E"/>
    <w:rsid w:val="00084EAF"/>
    <w:rsid w:val="0008501E"/>
    <w:rsid w:val="0008503B"/>
    <w:rsid w:val="00086276"/>
    <w:rsid w:val="00086777"/>
    <w:rsid w:val="000870D9"/>
    <w:rsid w:val="00090080"/>
    <w:rsid w:val="000904F8"/>
    <w:rsid w:val="00095F42"/>
    <w:rsid w:val="00096629"/>
    <w:rsid w:val="000973C5"/>
    <w:rsid w:val="000A3B39"/>
    <w:rsid w:val="000A7FC0"/>
    <w:rsid w:val="000B319F"/>
    <w:rsid w:val="000B31E9"/>
    <w:rsid w:val="000B3CAE"/>
    <w:rsid w:val="000C0F08"/>
    <w:rsid w:val="000C6D34"/>
    <w:rsid w:val="000C7177"/>
    <w:rsid w:val="000D105F"/>
    <w:rsid w:val="000D1D5A"/>
    <w:rsid w:val="000D3284"/>
    <w:rsid w:val="000D38E9"/>
    <w:rsid w:val="000D494E"/>
    <w:rsid w:val="000D4F79"/>
    <w:rsid w:val="000D5DD0"/>
    <w:rsid w:val="000E2D56"/>
    <w:rsid w:val="000E33DF"/>
    <w:rsid w:val="000E53E6"/>
    <w:rsid w:val="000E60EE"/>
    <w:rsid w:val="000F20C8"/>
    <w:rsid w:val="000F2D89"/>
    <w:rsid w:val="000F3211"/>
    <w:rsid w:val="000F4514"/>
    <w:rsid w:val="000F4899"/>
    <w:rsid w:val="000F7D97"/>
    <w:rsid w:val="0010184D"/>
    <w:rsid w:val="00101EDE"/>
    <w:rsid w:val="0010241D"/>
    <w:rsid w:val="00103EB0"/>
    <w:rsid w:val="0011111D"/>
    <w:rsid w:val="001115A0"/>
    <w:rsid w:val="00112A94"/>
    <w:rsid w:val="001135DB"/>
    <w:rsid w:val="00114608"/>
    <w:rsid w:val="001154B8"/>
    <w:rsid w:val="0012019C"/>
    <w:rsid w:val="001219A4"/>
    <w:rsid w:val="00122C65"/>
    <w:rsid w:val="00122E7A"/>
    <w:rsid w:val="00124E75"/>
    <w:rsid w:val="001259B8"/>
    <w:rsid w:val="00125B67"/>
    <w:rsid w:val="00125FB0"/>
    <w:rsid w:val="00126E86"/>
    <w:rsid w:val="00127A38"/>
    <w:rsid w:val="00132063"/>
    <w:rsid w:val="00133317"/>
    <w:rsid w:val="00136179"/>
    <w:rsid w:val="00136D87"/>
    <w:rsid w:val="00142F72"/>
    <w:rsid w:val="00143E36"/>
    <w:rsid w:val="00145C7F"/>
    <w:rsid w:val="00146835"/>
    <w:rsid w:val="00155D8E"/>
    <w:rsid w:val="00156076"/>
    <w:rsid w:val="00156A06"/>
    <w:rsid w:val="00163EEF"/>
    <w:rsid w:val="00165BA1"/>
    <w:rsid w:val="00167966"/>
    <w:rsid w:val="00167DE6"/>
    <w:rsid w:val="0017079F"/>
    <w:rsid w:val="00172C6F"/>
    <w:rsid w:val="00172DD3"/>
    <w:rsid w:val="00173133"/>
    <w:rsid w:val="00175D87"/>
    <w:rsid w:val="001772F3"/>
    <w:rsid w:val="00180DE7"/>
    <w:rsid w:val="001829EB"/>
    <w:rsid w:val="00186A48"/>
    <w:rsid w:val="00187366"/>
    <w:rsid w:val="00192E39"/>
    <w:rsid w:val="00194C0A"/>
    <w:rsid w:val="00195C76"/>
    <w:rsid w:val="001A782C"/>
    <w:rsid w:val="001B001F"/>
    <w:rsid w:val="001B0539"/>
    <w:rsid w:val="001B2573"/>
    <w:rsid w:val="001B4F5F"/>
    <w:rsid w:val="001B5164"/>
    <w:rsid w:val="001C0824"/>
    <w:rsid w:val="001C40A3"/>
    <w:rsid w:val="001C4FB9"/>
    <w:rsid w:val="001C5EE2"/>
    <w:rsid w:val="001C622A"/>
    <w:rsid w:val="001C6387"/>
    <w:rsid w:val="001D13B5"/>
    <w:rsid w:val="001D305A"/>
    <w:rsid w:val="001D4E62"/>
    <w:rsid w:val="001D613C"/>
    <w:rsid w:val="001D75CB"/>
    <w:rsid w:val="001E1910"/>
    <w:rsid w:val="001E2EEE"/>
    <w:rsid w:val="001E55C3"/>
    <w:rsid w:val="001E7BE3"/>
    <w:rsid w:val="001F1416"/>
    <w:rsid w:val="001F2B46"/>
    <w:rsid w:val="001F37D1"/>
    <w:rsid w:val="001F390B"/>
    <w:rsid w:val="001F3D30"/>
    <w:rsid w:val="001F436B"/>
    <w:rsid w:val="001F5FFC"/>
    <w:rsid w:val="001F62E2"/>
    <w:rsid w:val="001F7A98"/>
    <w:rsid w:val="00201C4E"/>
    <w:rsid w:val="00202696"/>
    <w:rsid w:val="00203CB3"/>
    <w:rsid w:val="0021192F"/>
    <w:rsid w:val="00215815"/>
    <w:rsid w:val="00215EAA"/>
    <w:rsid w:val="00216F91"/>
    <w:rsid w:val="002202D0"/>
    <w:rsid w:val="00221001"/>
    <w:rsid w:val="00222CC2"/>
    <w:rsid w:val="002235F1"/>
    <w:rsid w:val="002254C9"/>
    <w:rsid w:val="00230DB7"/>
    <w:rsid w:val="00233219"/>
    <w:rsid w:val="00233C70"/>
    <w:rsid w:val="002461E0"/>
    <w:rsid w:val="002523CA"/>
    <w:rsid w:val="0025765A"/>
    <w:rsid w:val="002624F8"/>
    <w:rsid w:val="00264086"/>
    <w:rsid w:val="0026736A"/>
    <w:rsid w:val="00272EDE"/>
    <w:rsid w:val="00273EDE"/>
    <w:rsid w:val="0027480F"/>
    <w:rsid w:val="00276E9E"/>
    <w:rsid w:val="002770DA"/>
    <w:rsid w:val="002845C7"/>
    <w:rsid w:val="00284BAB"/>
    <w:rsid w:val="002855BC"/>
    <w:rsid w:val="00286A70"/>
    <w:rsid w:val="00287CAA"/>
    <w:rsid w:val="00291C8B"/>
    <w:rsid w:val="00292FBD"/>
    <w:rsid w:val="002A296F"/>
    <w:rsid w:val="002A3281"/>
    <w:rsid w:val="002A4633"/>
    <w:rsid w:val="002A56DB"/>
    <w:rsid w:val="002A6A0C"/>
    <w:rsid w:val="002A6EA8"/>
    <w:rsid w:val="002A7ED3"/>
    <w:rsid w:val="002B1ABC"/>
    <w:rsid w:val="002B3F44"/>
    <w:rsid w:val="002B4398"/>
    <w:rsid w:val="002B49D1"/>
    <w:rsid w:val="002C1848"/>
    <w:rsid w:val="002C2347"/>
    <w:rsid w:val="002C45EB"/>
    <w:rsid w:val="002C53A6"/>
    <w:rsid w:val="002C59A2"/>
    <w:rsid w:val="002C7B7A"/>
    <w:rsid w:val="002C7CB7"/>
    <w:rsid w:val="002D4FB9"/>
    <w:rsid w:val="002D58DB"/>
    <w:rsid w:val="002D6911"/>
    <w:rsid w:val="002D692A"/>
    <w:rsid w:val="002D7987"/>
    <w:rsid w:val="002E0AFD"/>
    <w:rsid w:val="002E2F21"/>
    <w:rsid w:val="002E4055"/>
    <w:rsid w:val="002E4561"/>
    <w:rsid w:val="002E4CD4"/>
    <w:rsid w:val="002E569E"/>
    <w:rsid w:val="002F0180"/>
    <w:rsid w:val="002F29D2"/>
    <w:rsid w:val="002F523D"/>
    <w:rsid w:val="002F7133"/>
    <w:rsid w:val="0030008F"/>
    <w:rsid w:val="00303F90"/>
    <w:rsid w:val="0030442E"/>
    <w:rsid w:val="00311093"/>
    <w:rsid w:val="00312DE9"/>
    <w:rsid w:val="00314597"/>
    <w:rsid w:val="0031521B"/>
    <w:rsid w:val="00315E63"/>
    <w:rsid w:val="00317250"/>
    <w:rsid w:val="00320977"/>
    <w:rsid w:val="00320CA6"/>
    <w:rsid w:val="003234D7"/>
    <w:rsid w:val="00326D01"/>
    <w:rsid w:val="00327CC9"/>
    <w:rsid w:val="00331966"/>
    <w:rsid w:val="00332825"/>
    <w:rsid w:val="0033425D"/>
    <w:rsid w:val="00341B97"/>
    <w:rsid w:val="00342C6C"/>
    <w:rsid w:val="0034795C"/>
    <w:rsid w:val="0035149C"/>
    <w:rsid w:val="003521B3"/>
    <w:rsid w:val="00353D3F"/>
    <w:rsid w:val="003555D8"/>
    <w:rsid w:val="00356D26"/>
    <w:rsid w:val="00357E1C"/>
    <w:rsid w:val="00363265"/>
    <w:rsid w:val="003644DD"/>
    <w:rsid w:val="00366979"/>
    <w:rsid w:val="00373215"/>
    <w:rsid w:val="0037619B"/>
    <w:rsid w:val="003805D5"/>
    <w:rsid w:val="00385188"/>
    <w:rsid w:val="00386B9E"/>
    <w:rsid w:val="003918E4"/>
    <w:rsid w:val="003938AC"/>
    <w:rsid w:val="0039659B"/>
    <w:rsid w:val="00397060"/>
    <w:rsid w:val="003A0519"/>
    <w:rsid w:val="003A3E1F"/>
    <w:rsid w:val="003A44F9"/>
    <w:rsid w:val="003A504D"/>
    <w:rsid w:val="003A7040"/>
    <w:rsid w:val="003A708B"/>
    <w:rsid w:val="003B1AB3"/>
    <w:rsid w:val="003B47EF"/>
    <w:rsid w:val="003B69EB"/>
    <w:rsid w:val="003C298A"/>
    <w:rsid w:val="003C3494"/>
    <w:rsid w:val="003D147D"/>
    <w:rsid w:val="003D2E50"/>
    <w:rsid w:val="003D320C"/>
    <w:rsid w:val="003D40DF"/>
    <w:rsid w:val="003D63DB"/>
    <w:rsid w:val="003D69D9"/>
    <w:rsid w:val="003D6B55"/>
    <w:rsid w:val="003D6C30"/>
    <w:rsid w:val="003D76E6"/>
    <w:rsid w:val="003D7AFE"/>
    <w:rsid w:val="003E05AF"/>
    <w:rsid w:val="003E2E71"/>
    <w:rsid w:val="003F022C"/>
    <w:rsid w:val="003F4396"/>
    <w:rsid w:val="00400CF7"/>
    <w:rsid w:val="00401729"/>
    <w:rsid w:val="00401C12"/>
    <w:rsid w:val="00402847"/>
    <w:rsid w:val="004031DC"/>
    <w:rsid w:val="004037B2"/>
    <w:rsid w:val="00405506"/>
    <w:rsid w:val="004063B1"/>
    <w:rsid w:val="00407690"/>
    <w:rsid w:val="00412CCA"/>
    <w:rsid w:val="00415DF3"/>
    <w:rsid w:val="00416952"/>
    <w:rsid w:val="00420A8D"/>
    <w:rsid w:val="004210AC"/>
    <w:rsid w:val="00421D61"/>
    <w:rsid w:val="00422620"/>
    <w:rsid w:val="004246D6"/>
    <w:rsid w:val="00424B15"/>
    <w:rsid w:val="0042779E"/>
    <w:rsid w:val="00430EC0"/>
    <w:rsid w:val="00431345"/>
    <w:rsid w:val="00431A1E"/>
    <w:rsid w:val="00432035"/>
    <w:rsid w:val="004334C9"/>
    <w:rsid w:val="004337DA"/>
    <w:rsid w:val="0043530E"/>
    <w:rsid w:val="00437492"/>
    <w:rsid w:val="00443E18"/>
    <w:rsid w:val="0044672B"/>
    <w:rsid w:val="00450A09"/>
    <w:rsid w:val="004523EB"/>
    <w:rsid w:val="004616EE"/>
    <w:rsid w:val="00462768"/>
    <w:rsid w:val="004652AB"/>
    <w:rsid w:val="00472F6F"/>
    <w:rsid w:val="00473E6B"/>
    <w:rsid w:val="00475FFA"/>
    <w:rsid w:val="004803AC"/>
    <w:rsid w:val="004803BA"/>
    <w:rsid w:val="00481F9F"/>
    <w:rsid w:val="004843B7"/>
    <w:rsid w:val="00484E99"/>
    <w:rsid w:val="004858C9"/>
    <w:rsid w:val="00487301"/>
    <w:rsid w:val="004914A2"/>
    <w:rsid w:val="00494694"/>
    <w:rsid w:val="0049478D"/>
    <w:rsid w:val="00497592"/>
    <w:rsid w:val="004A38AE"/>
    <w:rsid w:val="004A51D8"/>
    <w:rsid w:val="004A5208"/>
    <w:rsid w:val="004B32D4"/>
    <w:rsid w:val="004B3BB8"/>
    <w:rsid w:val="004B4A49"/>
    <w:rsid w:val="004B5A49"/>
    <w:rsid w:val="004C05FA"/>
    <w:rsid w:val="004C1557"/>
    <w:rsid w:val="004C1CD9"/>
    <w:rsid w:val="004C3C1E"/>
    <w:rsid w:val="004D05CB"/>
    <w:rsid w:val="004D3F42"/>
    <w:rsid w:val="004D415E"/>
    <w:rsid w:val="004D60F6"/>
    <w:rsid w:val="004D640C"/>
    <w:rsid w:val="004E1140"/>
    <w:rsid w:val="004E12B5"/>
    <w:rsid w:val="004E171F"/>
    <w:rsid w:val="004E23F7"/>
    <w:rsid w:val="004E3429"/>
    <w:rsid w:val="004E4906"/>
    <w:rsid w:val="004E5BC1"/>
    <w:rsid w:val="004E6334"/>
    <w:rsid w:val="004E79DC"/>
    <w:rsid w:val="004E79F3"/>
    <w:rsid w:val="004F0C73"/>
    <w:rsid w:val="00501CD5"/>
    <w:rsid w:val="00502270"/>
    <w:rsid w:val="00502FD0"/>
    <w:rsid w:val="00503B72"/>
    <w:rsid w:val="00503F86"/>
    <w:rsid w:val="00504208"/>
    <w:rsid w:val="0050430A"/>
    <w:rsid w:val="00505B63"/>
    <w:rsid w:val="00506A8C"/>
    <w:rsid w:val="00506CD4"/>
    <w:rsid w:val="00506F1D"/>
    <w:rsid w:val="0051220E"/>
    <w:rsid w:val="00512619"/>
    <w:rsid w:val="00512B6C"/>
    <w:rsid w:val="005130E9"/>
    <w:rsid w:val="005138D6"/>
    <w:rsid w:val="00513C58"/>
    <w:rsid w:val="00515478"/>
    <w:rsid w:val="0051659A"/>
    <w:rsid w:val="00516FA9"/>
    <w:rsid w:val="00521ED5"/>
    <w:rsid w:val="00525131"/>
    <w:rsid w:val="0052548F"/>
    <w:rsid w:val="0052740E"/>
    <w:rsid w:val="0052778A"/>
    <w:rsid w:val="0054420A"/>
    <w:rsid w:val="00545027"/>
    <w:rsid w:val="00545F67"/>
    <w:rsid w:val="00546958"/>
    <w:rsid w:val="0055167E"/>
    <w:rsid w:val="0055667F"/>
    <w:rsid w:val="00556E53"/>
    <w:rsid w:val="005631C2"/>
    <w:rsid w:val="00563D26"/>
    <w:rsid w:val="0057326F"/>
    <w:rsid w:val="00573511"/>
    <w:rsid w:val="0057377B"/>
    <w:rsid w:val="00573E76"/>
    <w:rsid w:val="00574E0C"/>
    <w:rsid w:val="00575622"/>
    <w:rsid w:val="005761AF"/>
    <w:rsid w:val="00576FCD"/>
    <w:rsid w:val="00580F1D"/>
    <w:rsid w:val="00582725"/>
    <w:rsid w:val="00583566"/>
    <w:rsid w:val="0058491D"/>
    <w:rsid w:val="005852B2"/>
    <w:rsid w:val="00586479"/>
    <w:rsid w:val="0058757F"/>
    <w:rsid w:val="00590FC7"/>
    <w:rsid w:val="005921DD"/>
    <w:rsid w:val="00593347"/>
    <w:rsid w:val="00593930"/>
    <w:rsid w:val="00595742"/>
    <w:rsid w:val="005964F1"/>
    <w:rsid w:val="005A1538"/>
    <w:rsid w:val="005A23A6"/>
    <w:rsid w:val="005A39A4"/>
    <w:rsid w:val="005A3F6D"/>
    <w:rsid w:val="005A4739"/>
    <w:rsid w:val="005A6437"/>
    <w:rsid w:val="005A7E54"/>
    <w:rsid w:val="005B0917"/>
    <w:rsid w:val="005B1E3E"/>
    <w:rsid w:val="005B2332"/>
    <w:rsid w:val="005B368F"/>
    <w:rsid w:val="005C0EFF"/>
    <w:rsid w:val="005C1C39"/>
    <w:rsid w:val="005C1EC1"/>
    <w:rsid w:val="005C2AA8"/>
    <w:rsid w:val="005C3610"/>
    <w:rsid w:val="005C6448"/>
    <w:rsid w:val="005C7C1F"/>
    <w:rsid w:val="005D128C"/>
    <w:rsid w:val="005D14AB"/>
    <w:rsid w:val="005D357F"/>
    <w:rsid w:val="005D63E0"/>
    <w:rsid w:val="005D659F"/>
    <w:rsid w:val="005D6856"/>
    <w:rsid w:val="005E28FA"/>
    <w:rsid w:val="005E32FC"/>
    <w:rsid w:val="005E5F94"/>
    <w:rsid w:val="005E7454"/>
    <w:rsid w:val="005E74EC"/>
    <w:rsid w:val="005F1809"/>
    <w:rsid w:val="005F1966"/>
    <w:rsid w:val="005F1A53"/>
    <w:rsid w:val="005F7EDB"/>
    <w:rsid w:val="005F7F81"/>
    <w:rsid w:val="0060408F"/>
    <w:rsid w:val="0060483D"/>
    <w:rsid w:val="00604ACC"/>
    <w:rsid w:val="00605520"/>
    <w:rsid w:val="006074D9"/>
    <w:rsid w:val="0060796B"/>
    <w:rsid w:val="00610972"/>
    <w:rsid w:val="00611C89"/>
    <w:rsid w:val="00612C78"/>
    <w:rsid w:val="00614580"/>
    <w:rsid w:val="006164BF"/>
    <w:rsid w:val="00616D67"/>
    <w:rsid w:val="0062215B"/>
    <w:rsid w:val="00622D8A"/>
    <w:rsid w:val="00625847"/>
    <w:rsid w:val="00626D56"/>
    <w:rsid w:val="00627F8A"/>
    <w:rsid w:val="006322DF"/>
    <w:rsid w:val="00633A32"/>
    <w:rsid w:val="006409F3"/>
    <w:rsid w:val="00641507"/>
    <w:rsid w:val="0064298B"/>
    <w:rsid w:val="00643463"/>
    <w:rsid w:val="00643C75"/>
    <w:rsid w:val="0064761A"/>
    <w:rsid w:val="006506B2"/>
    <w:rsid w:val="00650C9B"/>
    <w:rsid w:val="006545BB"/>
    <w:rsid w:val="00655203"/>
    <w:rsid w:val="00655DD9"/>
    <w:rsid w:val="00663948"/>
    <w:rsid w:val="00663B7B"/>
    <w:rsid w:val="00663E7E"/>
    <w:rsid w:val="00664017"/>
    <w:rsid w:val="00664474"/>
    <w:rsid w:val="00667C96"/>
    <w:rsid w:val="00667DC2"/>
    <w:rsid w:val="00675713"/>
    <w:rsid w:val="006767DB"/>
    <w:rsid w:val="0067737F"/>
    <w:rsid w:val="006776E7"/>
    <w:rsid w:val="0068160C"/>
    <w:rsid w:val="00681A62"/>
    <w:rsid w:val="006845F7"/>
    <w:rsid w:val="00684F94"/>
    <w:rsid w:val="006871A7"/>
    <w:rsid w:val="00691AB5"/>
    <w:rsid w:val="006921B3"/>
    <w:rsid w:val="006922EA"/>
    <w:rsid w:val="00692DC2"/>
    <w:rsid w:val="00693F60"/>
    <w:rsid w:val="006946B2"/>
    <w:rsid w:val="00695BBD"/>
    <w:rsid w:val="0069621F"/>
    <w:rsid w:val="00696E26"/>
    <w:rsid w:val="00697C5D"/>
    <w:rsid w:val="006A2A72"/>
    <w:rsid w:val="006C2A99"/>
    <w:rsid w:val="006C534D"/>
    <w:rsid w:val="006C7AA3"/>
    <w:rsid w:val="006D017D"/>
    <w:rsid w:val="006D0584"/>
    <w:rsid w:val="006D1127"/>
    <w:rsid w:val="006D3CA4"/>
    <w:rsid w:val="006D40F2"/>
    <w:rsid w:val="006D6438"/>
    <w:rsid w:val="006D6E7F"/>
    <w:rsid w:val="006D7E69"/>
    <w:rsid w:val="006E1006"/>
    <w:rsid w:val="006E27FE"/>
    <w:rsid w:val="006E4573"/>
    <w:rsid w:val="006E48F9"/>
    <w:rsid w:val="006E5B0F"/>
    <w:rsid w:val="006E5EE8"/>
    <w:rsid w:val="006E75C3"/>
    <w:rsid w:val="006F5725"/>
    <w:rsid w:val="006F674D"/>
    <w:rsid w:val="006F7A6F"/>
    <w:rsid w:val="0070029C"/>
    <w:rsid w:val="00700D0F"/>
    <w:rsid w:val="00701FC3"/>
    <w:rsid w:val="0070227D"/>
    <w:rsid w:val="00706212"/>
    <w:rsid w:val="00706E1A"/>
    <w:rsid w:val="007071E3"/>
    <w:rsid w:val="0070745C"/>
    <w:rsid w:val="0071077D"/>
    <w:rsid w:val="00713EB3"/>
    <w:rsid w:val="00714301"/>
    <w:rsid w:val="007219B4"/>
    <w:rsid w:val="00723402"/>
    <w:rsid w:val="007244E2"/>
    <w:rsid w:val="007244F1"/>
    <w:rsid w:val="00725035"/>
    <w:rsid w:val="00732A35"/>
    <w:rsid w:val="00733170"/>
    <w:rsid w:val="0073433C"/>
    <w:rsid w:val="007344C5"/>
    <w:rsid w:val="007358B8"/>
    <w:rsid w:val="0073712E"/>
    <w:rsid w:val="00737DA3"/>
    <w:rsid w:val="00740C1F"/>
    <w:rsid w:val="0074102A"/>
    <w:rsid w:val="00741389"/>
    <w:rsid w:val="0074500B"/>
    <w:rsid w:val="007452AE"/>
    <w:rsid w:val="00752B2F"/>
    <w:rsid w:val="00754382"/>
    <w:rsid w:val="007544A5"/>
    <w:rsid w:val="00755448"/>
    <w:rsid w:val="007616BF"/>
    <w:rsid w:val="0076331E"/>
    <w:rsid w:val="00763A3D"/>
    <w:rsid w:val="00763C08"/>
    <w:rsid w:val="007640EF"/>
    <w:rsid w:val="007642B6"/>
    <w:rsid w:val="00765E1B"/>
    <w:rsid w:val="00766E6B"/>
    <w:rsid w:val="0077463B"/>
    <w:rsid w:val="0077486E"/>
    <w:rsid w:val="00775E3E"/>
    <w:rsid w:val="00776181"/>
    <w:rsid w:val="00776959"/>
    <w:rsid w:val="00780199"/>
    <w:rsid w:val="007810C6"/>
    <w:rsid w:val="00781393"/>
    <w:rsid w:val="00782814"/>
    <w:rsid w:val="00783D63"/>
    <w:rsid w:val="00785ADC"/>
    <w:rsid w:val="00791EB2"/>
    <w:rsid w:val="007A1B8D"/>
    <w:rsid w:val="007A4342"/>
    <w:rsid w:val="007A469D"/>
    <w:rsid w:val="007A4C8B"/>
    <w:rsid w:val="007A666B"/>
    <w:rsid w:val="007B02A1"/>
    <w:rsid w:val="007B17EA"/>
    <w:rsid w:val="007B1FB4"/>
    <w:rsid w:val="007B36E9"/>
    <w:rsid w:val="007B3728"/>
    <w:rsid w:val="007B4281"/>
    <w:rsid w:val="007B5AB1"/>
    <w:rsid w:val="007B641C"/>
    <w:rsid w:val="007B6954"/>
    <w:rsid w:val="007B7867"/>
    <w:rsid w:val="007B7A78"/>
    <w:rsid w:val="007B7B6D"/>
    <w:rsid w:val="007C00E3"/>
    <w:rsid w:val="007C483D"/>
    <w:rsid w:val="007C5A74"/>
    <w:rsid w:val="007C5BF7"/>
    <w:rsid w:val="007C5CCD"/>
    <w:rsid w:val="007C77CD"/>
    <w:rsid w:val="007C7CD1"/>
    <w:rsid w:val="007D07F9"/>
    <w:rsid w:val="007D2E03"/>
    <w:rsid w:val="007D3535"/>
    <w:rsid w:val="007D49A4"/>
    <w:rsid w:val="007E2AE1"/>
    <w:rsid w:val="007E2EC4"/>
    <w:rsid w:val="007E50E1"/>
    <w:rsid w:val="007F126B"/>
    <w:rsid w:val="007F1D6A"/>
    <w:rsid w:val="007F266A"/>
    <w:rsid w:val="007F2D90"/>
    <w:rsid w:val="007F35A1"/>
    <w:rsid w:val="007F77D3"/>
    <w:rsid w:val="008016AF"/>
    <w:rsid w:val="0080252B"/>
    <w:rsid w:val="008058E3"/>
    <w:rsid w:val="00806CB1"/>
    <w:rsid w:val="0081155D"/>
    <w:rsid w:val="00811DEC"/>
    <w:rsid w:val="008166EC"/>
    <w:rsid w:val="00817853"/>
    <w:rsid w:val="008250FC"/>
    <w:rsid w:val="008305C5"/>
    <w:rsid w:val="008305FC"/>
    <w:rsid w:val="00832197"/>
    <w:rsid w:val="008321B4"/>
    <w:rsid w:val="0083314C"/>
    <w:rsid w:val="008339F4"/>
    <w:rsid w:val="00833E4F"/>
    <w:rsid w:val="00834393"/>
    <w:rsid w:val="00834E9C"/>
    <w:rsid w:val="00835505"/>
    <w:rsid w:val="0083565D"/>
    <w:rsid w:val="00835E08"/>
    <w:rsid w:val="00835ED2"/>
    <w:rsid w:val="00836AD4"/>
    <w:rsid w:val="00840FC2"/>
    <w:rsid w:val="00841D38"/>
    <w:rsid w:val="0084366A"/>
    <w:rsid w:val="0084647D"/>
    <w:rsid w:val="00847BD4"/>
    <w:rsid w:val="008535F7"/>
    <w:rsid w:val="00854381"/>
    <w:rsid w:val="00854654"/>
    <w:rsid w:val="00854E2C"/>
    <w:rsid w:val="00855CCC"/>
    <w:rsid w:val="00857087"/>
    <w:rsid w:val="0086340E"/>
    <w:rsid w:val="008639A3"/>
    <w:rsid w:val="00865BF7"/>
    <w:rsid w:val="00867BB3"/>
    <w:rsid w:val="008706A1"/>
    <w:rsid w:val="00873AC8"/>
    <w:rsid w:val="00873ACE"/>
    <w:rsid w:val="008740BC"/>
    <w:rsid w:val="00883146"/>
    <w:rsid w:val="008860E3"/>
    <w:rsid w:val="00887880"/>
    <w:rsid w:val="00887D61"/>
    <w:rsid w:val="00895759"/>
    <w:rsid w:val="008A3DD4"/>
    <w:rsid w:val="008A653C"/>
    <w:rsid w:val="008B0A18"/>
    <w:rsid w:val="008B24FC"/>
    <w:rsid w:val="008B64E1"/>
    <w:rsid w:val="008B6C2B"/>
    <w:rsid w:val="008C3CA1"/>
    <w:rsid w:val="008C5EED"/>
    <w:rsid w:val="008C7EBC"/>
    <w:rsid w:val="008D0261"/>
    <w:rsid w:val="008D33EF"/>
    <w:rsid w:val="008D48D4"/>
    <w:rsid w:val="008E3C4A"/>
    <w:rsid w:val="008E5819"/>
    <w:rsid w:val="008E67FA"/>
    <w:rsid w:val="008E6824"/>
    <w:rsid w:val="008E6AA5"/>
    <w:rsid w:val="008E7786"/>
    <w:rsid w:val="008F0190"/>
    <w:rsid w:val="008F1519"/>
    <w:rsid w:val="008F17AA"/>
    <w:rsid w:val="008F3E3C"/>
    <w:rsid w:val="008F5C1D"/>
    <w:rsid w:val="009032AA"/>
    <w:rsid w:val="009045AB"/>
    <w:rsid w:val="00904685"/>
    <w:rsid w:val="00905E31"/>
    <w:rsid w:val="009076BA"/>
    <w:rsid w:val="00910F46"/>
    <w:rsid w:val="0091131B"/>
    <w:rsid w:val="009136B9"/>
    <w:rsid w:val="00916CBF"/>
    <w:rsid w:val="00916DAE"/>
    <w:rsid w:val="00923100"/>
    <w:rsid w:val="00923FA1"/>
    <w:rsid w:val="009240F0"/>
    <w:rsid w:val="00925945"/>
    <w:rsid w:val="0092797D"/>
    <w:rsid w:val="00927F72"/>
    <w:rsid w:val="00930954"/>
    <w:rsid w:val="0093289F"/>
    <w:rsid w:val="00932A54"/>
    <w:rsid w:val="009346A5"/>
    <w:rsid w:val="00936509"/>
    <w:rsid w:val="0093701B"/>
    <w:rsid w:val="00941C83"/>
    <w:rsid w:val="009470AA"/>
    <w:rsid w:val="00947D21"/>
    <w:rsid w:val="00952738"/>
    <w:rsid w:val="0095323C"/>
    <w:rsid w:val="00953CB4"/>
    <w:rsid w:val="00957619"/>
    <w:rsid w:val="009678B1"/>
    <w:rsid w:val="00971239"/>
    <w:rsid w:val="009725EA"/>
    <w:rsid w:val="009736A9"/>
    <w:rsid w:val="00982FCA"/>
    <w:rsid w:val="00983825"/>
    <w:rsid w:val="00985719"/>
    <w:rsid w:val="0099318F"/>
    <w:rsid w:val="0099451C"/>
    <w:rsid w:val="00994764"/>
    <w:rsid w:val="009955BA"/>
    <w:rsid w:val="0099569D"/>
    <w:rsid w:val="0099611F"/>
    <w:rsid w:val="00997519"/>
    <w:rsid w:val="0099764F"/>
    <w:rsid w:val="00997F95"/>
    <w:rsid w:val="00997FDB"/>
    <w:rsid w:val="009A29A1"/>
    <w:rsid w:val="009A30C4"/>
    <w:rsid w:val="009A48B1"/>
    <w:rsid w:val="009A61A3"/>
    <w:rsid w:val="009A6877"/>
    <w:rsid w:val="009A71B4"/>
    <w:rsid w:val="009B0757"/>
    <w:rsid w:val="009B11E0"/>
    <w:rsid w:val="009B124F"/>
    <w:rsid w:val="009B3927"/>
    <w:rsid w:val="009B507E"/>
    <w:rsid w:val="009B50AC"/>
    <w:rsid w:val="009B70DE"/>
    <w:rsid w:val="009B7480"/>
    <w:rsid w:val="009C27DA"/>
    <w:rsid w:val="009C355E"/>
    <w:rsid w:val="009C41AB"/>
    <w:rsid w:val="009C5EBC"/>
    <w:rsid w:val="009D13F0"/>
    <w:rsid w:val="009D421F"/>
    <w:rsid w:val="009D5537"/>
    <w:rsid w:val="009D5E37"/>
    <w:rsid w:val="009D5F04"/>
    <w:rsid w:val="009E1086"/>
    <w:rsid w:val="009E5979"/>
    <w:rsid w:val="009E7525"/>
    <w:rsid w:val="009E77E0"/>
    <w:rsid w:val="009F02F7"/>
    <w:rsid w:val="009F0B4B"/>
    <w:rsid w:val="009F2D70"/>
    <w:rsid w:val="009F4F9D"/>
    <w:rsid w:val="00A02843"/>
    <w:rsid w:val="00A034E0"/>
    <w:rsid w:val="00A0353C"/>
    <w:rsid w:val="00A04386"/>
    <w:rsid w:val="00A04821"/>
    <w:rsid w:val="00A076EA"/>
    <w:rsid w:val="00A07BFA"/>
    <w:rsid w:val="00A109CF"/>
    <w:rsid w:val="00A139EB"/>
    <w:rsid w:val="00A13ED9"/>
    <w:rsid w:val="00A14FC8"/>
    <w:rsid w:val="00A150A3"/>
    <w:rsid w:val="00A15F79"/>
    <w:rsid w:val="00A16026"/>
    <w:rsid w:val="00A16619"/>
    <w:rsid w:val="00A17844"/>
    <w:rsid w:val="00A23AC8"/>
    <w:rsid w:val="00A23DB9"/>
    <w:rsid w:val="00A25E2A"/>
    <w:rsid w:val="00A33867"/>
    <w:rsid w:val="00A33AAF"/>
    <w:rsid w:val="00A358EC"/>
    <w:rsid w:val="00A36A87"/>
    <w:rsid w:val="00A37309"/>
    <w:rsid w:val="00A405C1"/>
    <w:rsid w:val="00A41B07"/>
    <w:rsid w:val="00A46593"/>
    <w:rsid w:val="00A47012"/>
    <w:rsid w:val="00A52C6D"/>
    <w:rsid w:val="00A60D32"/>
    <w:rsid w:val="00A60F93"/>
    <w:rsid w:val="00A61D20"/>
    <w:rsid w:val="00A61F4C"/>
    <w:rsid w:val="00A649D6"/>
    <w:rsid w:val="00A64B5D"/>
    <w:rsid w:val="00A66A84"/>
    <w:rsid w:val="00A70435"/>
    <w:rsid w:val="00A70E6B"/>
    <w:rsid w:val="00A71CD1"/>
    <w:rsid w:val="00A727F9"/>
    <w:rsid w:val="00A72A4E"/>
    <w:rsid w:val="00A745A5"/>
    <w:rsid w:val="00A77960"/>
    <w:rsid w:val="00A77962"/>
    <w:rsid w:val="00A77B15"/>
    <w:rsid w:val="00A832BA"/>
    <w:rsid w:val="00A84F7E"/>
    <w:rsid w:val="00A926B1"/>
    <w:rsid w:val="00A93029"/>
    <w:rsid w:val="00A94AE3"/>
    <w:rsid w:val="00A95160"/>
    <w:rsid w:val="00A9588F"/>
    <w:rsid w:val="00A95A4B"/>
    <w:rsid w:val="00A97103"/>
    <w:rsid w:val="00A972D9"/>
    <w:rsid w:val="00AA12E2"/>
    <w:rsid w:val="00AA1477"/>
    <w:rsid w:val="00AA1E67"/>
    <w:rsid w:val="00AA4F7B"/>
    <w:rsid w:val="00AA6068"/>
    <w:rsid w:val="00AA6FC8"/>
    <w:rsid w:val="00AB0CE9"/>
    <w:rsid w:val="00AB3257"/>
    <w:rsid w:val="00AB3743"/>
    <w:rsid w:val="00AB3D32"/>
    <w:rsid w:val="00AB41DC"/>
    <w:rsid w:val="00AB5696"/>
    <w:rsid w:val="00AB7139"/>
    <w:rsid w:val="00AC0290"/>
    <w:rsid w:val="00AC787C"/>
    <w:rsid w:val="00AD08A6"/>
    <w:rsid w:val="00AD3A76"/>
    <w:rsid w:val="00AD3B8D"/>
    <w:rsid w:val="00AD5BBB"/>
    <w:rsid w:val="00AD7FB7"/>
    <w:rsid w:val="00AE1A8D"/>
    <w:rsid w:val="00AE36E9"/>
    <w:rsid w:val="00AE7A15"/>
    <w:rsid w:val="00AF0960"/>
    <w:rsid w:val="00AF324A"/>
    <w:rsid w:val="00AF4440"/>
    <w:rsid w:val="00AF5B5C"/>
    <w:rsid w:val="00AF69D1"/>
    <w:rsid w:val="00AF7470"/>
    <w:rsid w:val="00AF7E49"/>
    <w:rsid w:val="00B004C5"/>
    <w:rsid w:val="00B01CDB"/>
    <w:rsid w:val="00B02792"/>
    <w:rsid w:val="00B04549"/>
    <w:rsid w:val="00B04600"/>
    <w:rsid w:val="00B0496C"/>
    <w:rsid w:val="00B07B3C"/>
    <w:rsid w:val="00B109D8"/>
    <w:rsid w:val="00B11FE9"/>
    <w:rsid w:val="00B14143"/>
    <w:rsid w:val="00B14739"/>
    <w:rsid w:val="00B15C12"/>
    <w:rsid w:val="00B17E9D"/>
    <w:rsid w:val="00B20A15"/>
    <w:rsid w:val="00B214C1"/>
    <w:rsid w:val="00B21F51"/>
    <w:rsid w:val="00B23741"/>
    <w:rsid w:val="00B241B1"/>
    <w:rsid w:val="00B3129B"/>
    <w:rsid w:val="00B32E5B"/>
    <w:rsid w:val="00B3619C"/>
    <w:rsid w:val="00B37336"/>
    <w:rsid w:val="00B43CE4"/>
    <w:rsid w:val="00B45056"/>
    <w:rsid w:val="00B45341"/>
    <w:rsid w:val="00B45711"/>
    <w:rsid w:val="00B46E28"/>
    <w:rsid w:val="00B51C6C"/>
    <w:rsid w:val="00B51D3E"/>
    <w:rsid w:val="00B51EF6"/>
    <w:rsid w:val="00B5486B"/>
    <w:rsid w:val="00B54B3E"/>
    <w:rsid w:val="00B555A7"/>
    <w:rsid w:val="00B56772"/>
    <w:rsid w:val="00B608EC"/>
    <w:rsid w:val="00B61F1D"/>
    <w:rsid w:val="00B622F5"/>
    <w:rsid w:val="00B63AAD"/>
    <w:rsid w:val="00B64B7F"/>
    <w:rsid w:val="00B678E3"/>
    <w:rsid w:val="00B67ED8"/>
    <w:rsid w:val="00B70A8D"/>
    <w:rsid w:val="00B72424"/>
    <w:rsid w:val="00B74BBB"/>
    <w:rsid w:val="00B74CC0"/>
    <w:rsid w:val="00B83A1D"/>
    <w:rsid w:val="00B8608D"/>
    <w:rsid w:val="00B86681"/>
    <w:rsid w:val="00B90DC6"/>
    <w:rsid w:val="00B91BD3"/>
    <w:rsid w:val="00B93D9E"/>
    <w:rsid w:val="00B95148"/>
    <w:rsid w:val="00B95609"/>
    <w:rsid w:val="00B970B8"/>
    <w:rsid w:val="00BA0F2A"/>
    <w:rsid w:val="00BA1D06"/>
    <w:rsid w:val="00BA5DBD"/>
    <w:rsid w:val="00BA66E8"/>
    <w:rsid w:val="00BA674F"/>
    <w:rsid w:val="00BA767E"/>
    <w:rsid w:val="00BB331F"/>
    <w:rsid w:val="00BB4AED"/>
    <w:rsid w:val="00BB5C16"/>
    <w:rsid w:val="00BB64DF"/>
    <w:rsid w:val="00BB6A65"/>
    <w:rsid w:val="00BB701A"/>
    <w:rsid w:val="00BB791A"/>
    <w:rsid w:val="00BC0DBF"/>
    <w:rsid w:val="00BC2807"/>
    <w:rsid w:val="00BC53C8"/>
    <w:rsid w:val="00BC58AC"/>
    <w:rsid w:val="00BC7B23"/>
    <w:rsid w:val="00BD2416"/>
    <w:rsid w:val="00BD3E45"/>
    <w:rsid w:val="00BD59E6"/>
    <w:rsid w:val="00BD6552"/>
    <w:rsid w:val="00BD6C32"/>
    <w:rsid w:val="00BD7513"/>
    <w:rsid w:val="00BD79F8"/>
    <w:rsid w:val="00BE018E"/>
    <w:rsid w:val="00BE3F64"/>
    <w:rsid w:val="00BE3FD0"/>
    <w:rsid w:val="00BE4495"/>
    <w:rsid w:val="00BF114D"/>
    <w:rsid w:val="00BF193F"/>
    <w:rsid w:val="00BF1EBA"/>
    <w:rsid w:val="00BF68C1"/>
    <w:rsid w:val="00BF7747"/>
    <w:rsid w:val="00C00D60"/>
    <w:rsid w:val="00C04D7E"/>
    <w:rsid w:val="00C05475"/>
    <w:rsid w:val="00C074AE"/>
    <w:rsid w:val="00C079E7"/>
    <w:rsid w:val="00C12D40"/>
    <w:rsid w:val="00C137B9"/>
    <w:rsid w:val="00C15B65"/>
    <w:rsid w:val="00C17D77"/>
    <w:rsid w:val="00C20993"/>
    <w:rsid w:val="00C22759"/>
    <w:rsid w:val="00C23036"/>
    <w:rsid w:val="00C242E6"/>
    <w:rsid w:val="00C2643D"/>
    <w:rsid w:val="00C26DDF"/>
    <w:rsid w:val="00C30747"/>
    <w:rsid w:val="00C32FCA"/>
    <w:rsid w:val="00C3458D"/>
    <w:rsid w:val="00C376BC"/>
    <w:rsid w:val="00C40A78"/>
    <w:rsid w:val="00C44EF2"/>
    <w:rsid w:val="00C46E19"/>
    <w:rsid w:val="00C51762"/>
    <w:rsid w:val="00C555E3"/>
    <w:rsid w:val="00C56678"/>
    <w:rsid w:val="00C57ED8"/>
    <w:rsid w:val="00C60E92"/>
    <w:rsid w:val="00C6117A"/>
    <w:rsid w:val="00C6278A"/>
    <w:rsid w:val="00C644C7"/>
    <w:rsid w:val="00C66406"/>
    <w:rsid w:val="00C66663"/>
    <w:rsid w:val="00C667CC"/>
    <w:rsid w:val="00C7007A"/>
    <w:rsid w:val="00C71184"/>
    <w:rsid w:val="00C76082"/>
    <w:rsid w:val="00C76D57"/>
    <w:rsid w:val="00C83EEE"/>
    <w:rsid w:val="00C87FE3"/>
    <w:rsid w:val="00C94137"/>
    <w:rsid w:val="00CA192C"/>
    <w:rsid w:val="00CA30B2"/>
    <w:rsid w:val="00CA423E"/>
    <w:rsid w:val="00CA462D"/>
    <w:rsid w:val="00CB1BBC"/>
    <w:rsid w:val="00CB1FBD"/>
    <w:rsid w:val="00CB381A"/>
    <w:rsid w:val="00CB3FA3"/>
    <w:rsid w:val="00CB4443"/>
    <w:rsid w:val="00CB5E0A"/>
    <w:rsid w:val="00CB64B5"/>
    <w:rsid w:val="00CB6B11"/>
    <w:rsid w:val="00CC0ADC"/>
    <w:rsid w:val="00CC271B"/>
    <w:rsid w:val="00CC3C42"/>
    <w:rsid w:val="00CC4994"/>
    <w:rsid w:val="00CC7275"/>
    <w:rsid w:val="00CC7681"/>
    <w:rsid w:val="00CD2A4B"/>
    <w:rsid w:val="00CD7D88"/>
    <w:rsid w:val="00CD7FBC"/>
    <w:rsid w:val="00CE049E"/>
    <w:rsid w:val="00CE14EA"/>
    <w:rsid w:val="00CE7B5E"/>
    <w:rsid w:val="00CF4508"/>
    <w:rsid w:val="00CF5730"/>
    <w:rsid w:val="00CF7696"/>
    <w:rsid w:val="00CF7EA8"/>
    <w:rsid w:val="00D006CC"/>
    <w:rsid w:val="00D03BD4"/>
    <w:rsid w:val="00D04926"/>
    <w:rsid w:val="00D05DA2"/>
    <w:rsid w:val="00D072F4"/>
    <w:rsid w:val="00D07CF7"/>
    <w:rsid w:val="00D07D71"/>
    <w:rsid w:val="00D1016B"/>
    <w:rsid w:val="00D10AE7"/>
    <w:rsid w:val="00D11EEF"/>
    <w:rsid w:val="00D128A1"/>
    <w:rsid w:val="00D12D27"/>
    <w:rsid w:val="00D13D6D"/>
    <w:rsid w:val="00D154F6"/>
    <w:rsid w:val="00D159B7"/>
    <w:rsid w:val="00D16FC7"/>
    <w:rsid w:val="00D202F5"/>
    <w:rsid w:val="00D20680"/>
    <w:rsid w:val="00D21EC0"/>
    <w:rsid w:val="00D25E8C"/>
    <w:rsid w:val="00D3241A"/>
    <w:rsid w:val="00D3255E"/>
    <w:rsid w:val="00D326F5"/>
    <w:rsid w:val="00D35DAF"/>
    <w:rsid w:val="00D40689"/>
    <w:rsid w:val="00D4142B"/>
    <w:rsid w:val="00D41732"/>
    <w:rsid w:val="00D4175E"/>
    <w:rsid w:val="00D44100"/>
    <w:rsid w:val="00D44F7F"/>
    <w:rsid w:val="00D501F2"/>
    <w:rsid w:val="00D50906"/>
    <w:rsid w:val="00D510D1"/>
    <w:rsid w:val="00D547F2"/>
    <w:rsid w:val="00D554D5"/>
    <w:rsid w:val="00D55E5E"/>
    <w:rsid w:val="00D625BF"/>
    <w:rsid w:val="00D62D31"/>
    <w:rsid w:val="00D64EE7"/>
    <w:rsid w:val="00D66F8A"/>
    <w:rsid w:val="00D6732F"/>
    <w:rsid w:val="00D7153E"/>
    <w:rsid w:val="00D7306A"/>
    <w:rsid w:val="00D7377D"/>
    <w:rsid w:val="00D73F0E"/>
    <w:rsid w:val="00D753C1"/>
    <w:rsid w:val="00D7553F"/>
    <w:rsid w:val="00D75B0F"/>
    <w:rsid w:val="00D75C15"/>
    <w:rsid w:val="00D76B15"/>
    <w:rsid w:val="00D80162"/>
    <w:rsid w:val="00D80C3F"/>
    <w:rsid w:val="00D81832"/>
    <w:rsid w:val="00D81E03"/>
    <w:rsid w:val="00D85037"/>
    <w:rsid w:val="00D85D88"/>
    <w:rsid w:val="00D86A68"/>
    <w:rsid w:val="00D87946"/>
    <w:rsid w:val="00D91D8B"/>
    <w:rsid w:val="00D922CF"/>
    <w:rsid w:val="00D92777"/>
    <w:rsid w:val="00D9416B"/>
    <w:rsid w:val="00D94194"/>
    <w:rsid w:val="00D94660"/>
    <w:rsid w:val="00D94C4A"/>
    <w:rsid w:val="00D9530B"/>
    <w:rsid w:val="00DA0581"/>
    <w:rsid w:val="00DA1AEC"/>
    <w:rsid w:val="00DA2D27"/>
    <w:rsid w:val="00DA30CE"/>
    <w:rsid w:val="00DA5244"/>
    <w:rsid w:val="00DA68A1"/>
    <w:rsid w:val="00DA6957"/>
    <w:rsid w:val="00DA7D31"/>
    <w:rsid w:val="00DB1111"/>
    <w:rsid w:val="00DB119C"/>
    <w:rsid w:val="00DB4C55"/>
    <w:rsid w:val="00DB7153"/>
    <w:rsid w:val="00DC3884"/>
    <w:rsid w:val="00DC3AA2"/>
    <w:rsid w:val="00DC3B02"/>
    <w:rsid w:val="00DC4F80"/>
    <w:rsid w:val="00DC56F6"/>
    <w:rsid w:val="00DC68EB"/>
    <w:rsid w:val="00DD11D0"/>
    <w:rsid w:val="00DD2AA4"/>
    <w:rsid w:val="00DD671C"/>
    <w:rsid w:val="00DD7881"/>
    <w:rsid w:val="00DE0F5C"/>
    <w:rsid w:val="00DE1001"/>
    <w:rsid w:val="00DE1C22"/>
    <w:rsid w:val="00DE25BE"/>
    <w:rsid w:val="00DE772C"/>
    <w:rsid w:val="00DF514A"/>
    <w:rsid w:val="00E0636E"/>
    <w:rsid w:val="00E10927"/>
    <w:rsid w:val="00E121D2"/>
    <w:rsid w:val="00E20D65"/>
    <w:rsid w:val="00E20F8B"/>
    <w:rsid w:val="00E251E7"/>
    <w:rsid w:val="00E25D6B"/>
    <w:rsid w:val="00E31447"/>
    <w:rsid w:val="00E326A2"/>
    <w:rsid w:val="00E3307A"/>
    <w:rsid w:val="00E33D15"/>
    <w:rsid w:val="00E34BC7"/>
    <w:rsid w:val="00E35DC8"/>
    <w:rsid w:val="00E3666E"/>
    <w:rsid w:val="00E41438"/>
    <w:rsid w:val="00E4145E"/>
    <w:rsid w:val="00E45611"/>
    <w:rsid w:val="00E456AC"/>
    <w:rsid w:val="00E45D48"/>
    <w:rsid w:val="00E47E31"/>
    <w:rsid w:val="00E52186"/>
    <w:rsid w:val="00E557EA"/>
    <w:rsid w:val="00E63C89"/>
    <w:rsid w:val="00E63FB5"/>
    <w:rsid w:val="00E6537C"/>
    <w:rsid w:val="00E65CC0"/>
    <w:rsid w:val="00E65F17"/>
    <w:rsid w:val="00E66A33"/>
    <w:rsid w:val="00E67D51"/>
    <w:rsid w:val="00E72A19"/>
    <w:rsid w:val="00E93230"/>
    <w:rsid w:val="00E94D57"/>
    <w:rsid w:val="00E962A0"/>
    <w:rsid w:val="00E97865"/>
    <w:rsid w:val="00EA10AF"/>
    <w:rsid w:val="00EA1450"/>
    <w:rsid w:val="00EA2E88"/>
    <w:rsid w:val="00EA3B95"/>
    <w:rsid w:val="00EA59D8"/>
    <w:rsid w:val="00EA6524"/>
    <w:rsid w:val="00EA74B5"/>
    <w:rsid w:val="00EB064B"/>
    <w:rsid w:val="00EB2526"/>
    <w:rsid w:val="00EB2799"/>
    <w:rsid w:val="00EB308B"/>
    <w:rsid w:val="00EB4BEA"/>
    <w:rsid w:val="00EC0F9A"/>
    <w:rsid w:val="00EC2ADA"/>
    <w:rsid w:val="00EC37BB"/>
    <w:rsid w:val="00EC6925"/>
    <w:rsid w:val="00EC69E6"/>
    <w:rsid w:val="00ED2582"/>
    <w:rsid w:val="00ED4965"/>
    <w:rsid w:val="00ED5B3B"/>
    <w:rsid w:val="00EE02C2"/>
    <w:rsid w:val="00EE2306"/>
    <w:rsid w:val="00EE28A4"/>
    <w:rsid w:val="00EE45EF"/>
    <w:rsid w:val="00EE56C6"/>
    <w:rsid w:val="00EE630F"/>
    <w:rsid w:val="00EE7846"/>
    <w:rsid w:val="00EF0F10"/>
    <w:rsid w:val="00EF2588"/>
    <w:rsid w:val="00EF2BE4"/>
    <w:rsid w:val="00EF58D3"/>
    <w:rsid w:val="00F00912"/>
    <w:rsid w:val="00F00B25"/>
    <w:rsid w:val="00F024AC"/>
    <w:rsid w:val="00F02C80"/>
    <w:rsid w:val="00F03E60"/>
    <w:rsid w:val="00F04276"/>
    <w:rsid w:val="00F0485F"/>
    <w:rsid w:val="00F05C71"/>
    <w:rsid w:val="00F067BF"/>
    <w:rsid w:val="00F068B3"/>
    <w:rsid w:val="00F06AFF"/>
    <w:rsid w:val="00F06FDD"/>
    <w:rsid w:val="00F124CE"/>
    <w:rsid w:val="00F134E3"/>
    <w:rsid w:val="00F134EC"/>
    <w:rsid w:val="00F136AC"/>
    <w:rsid w:val="00F13918"/>
    <w:rsid w:val="00F15FBD"/>
    <w:rsid w:val="00F1799F"/>
    <w:rsid w:val="00F208B2"/>
    <w:rsid w:val="00F2279B"/>
    <w:rsid w:val="00F23237"/>
    <w:rsid w:val="00F24BB8"/>
    <w:rsid w:val="00F2578A"/>
    <w:rsid w:val="00F26ADB"/>
    <w:rsid w:val="00F26DEF"/>
    <w:rsid w:val="00F31FC5"/>
    <w:rsid w:val="00F44EBF"/>
    <w:rsid w:val="00F512F8"/>
    <w:rsid w:val="00F54220"/>
    <w:rsid w:val="00F570D3"/>
    <w:rsid w:val="00F572F9"/>
    <w:rsid w:val="00F574A5"/>
    <w:rsid w:val="00F607E2"/>
    <w:rsid w:val="00F608D8"/>
    <w:rsid w:val="00F60A19"/>
    <w:rsid w:val="00F62100"/>
    <w:rsid w:val="00F62AE3"/>
    <w:rsid w:val="00F62B11"/>
    <w:rsid w:val="00F65B18"/>
    <w:rsid w:val="00F67DB1"/>
    <w:rsid w:val="00F70624"/>
    <w:rsid w:val="00F70CD7"/>
    <w:rsid w:val="00F71452"/>
    <w:rsid w:val="00F72BA5"/>
    <w:rsid w:val="00F72D1A"/>
    <w:rsid w:val="00F76F4E"/>
    <w:rsid w:val="00F80A12"/>
    <w:rsid w:val="00F83B6B"/>
    <w:rsid w:val="00F85B5F"/>
    <w:rsid w:val="00F92064"/>
    <w:rsid w:val="00F9305B"/>
    <w:rsid w:val="00F9333E"/>
    <w:rsid w:val="00F939BD"/>
    <w:rsid w:val="00F94DC1"/>
    <w:rsid w:val="00F951CD"/>
    <w:rsid w:val="00F97E25"/>
    <w:rsid w:val="00FA057F"/>
    <w:rsid w:val="00FA2ED7"/>
    <w:rsid w:val="00FA479D"/>
    <w:rsid w:val="00FA4C51"/>
    <w:rsid w:val="00FA4E97"/>
    <w:rsid w:val="00FB462A"/>
    <w:rsid w:val="00FB476F"/>
    <w:rsid w:val="00FB6637"/>
    <w:rsid w:val="00FC1490"/>
    <w:rsid w:val="00FC1C28"/>
    <w:rsid w:val="00FC3600"/>
    <w:rsid w:val="00FC5971"/>
    <w:rsid w:val="00FC6376"/>
    <w:rsid w:val="00FC6BA5"/>
    <w:rsid w:val="00FC7E56"/>
    <w:rsid w:val="00FD044E"/>
    <w:rsid w:val="00FE2F3D"/>
    <w:rsid w:val="00FF2493"/>
    <w:rsid w:val="00FF3405"/>
    <w:rsid w:val="00FF3418"/>
    <w:rsid w:val="00FF4A24"/>
    <w:rsid w:val="00FF4A45"/>
    <w:rsid w:val="00FF6D61"/>
    <w:rsid w:val="00FF77BF"/>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AE3"/>
  </w:style>
  <w:style w:type="paragraph" w:styleId="Balk1">
    <w:name w:val="heading 1"/>
    <w:basedOn w:val="Normal"/>
    <w:next w:val="Normal"/>
    <w:link w:val="Balk1Char"/>
    <w:uiPriority w:val="9"/>
    <w:qFormat/>
    <w:rsid w:val="00A04821"/>
    <w:pPr>
      <w:keepNext/>
      <w:keepLines/>
      <w:spacing w:before="360" w:after="120"/>
      <w:jc w:val="center"/>
      <w:outlineLvl w:val="0"/>
    </w:pPr>
    <w:rPr>
      <w:rFonts w:ascii="Times New Roman" w:eastAsiaTheme="majorEastAsia" w:hAnsi="Times New Roman" w:cstheme="majorBidi"/>
      <w:b/>
      <w:bCs/>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unhideWhenUsed/>
    <w:qFormat/>
    <w:rsid w:val="00DC3B02"/>
    <w:pPr>
      <w:spacing w:after="0" w:line="240" w:lineRule="auto"/>
    </w:pPr>
    <w:rPr>
      <w:sz w:val="20"/>
      <w:szCs w:val="20"/>
    </w:rPr>
  </w:style>
  <w:style w:type="character" w:customStyle="1" w:styleId="DipnotMetniChar">
    <w:name w:val="Dipnot Metni Char"/>
    <w:basedOn w:val="VarsaylanParagrafYazTipi"/>
    <w:link w:val="DipnotMetni"/>
    <w:uiPriority w:val="99"/>
    <w:rsid w:val="00DC3B02"/>
    <w:rPr>
      <w:sz w:val="20"/>
      <w:szCs w:val="20"/>
    </w:rPr>
  </w:style>
  <w:style w:type="character" w:styleId="DipnotBavurusu">
    <w:name w:val="footnote reference"/>
    <w:basedOn w:val="VarsaylanParagrafYazTipi"/>
    <w:uiPriority w:val="99"/>
    <w:semiHidden/>
    <w:unhideWhenUsed/>
    <w:rsid w:val="00DC3B02"/>
    <w:rPr>
      <w:vertAlign w:val="superscript"/>
    </w:rPr>
  </w:style>
  <w:style w:type="paragraph" w:styleId="ListeParagraf">
    <w:name w:val="List Paragraph"/>
    <w:basedOn w:val="Normal"/>
    <w:uiPriority w:val="34"/>
    <w:qFormat/>
    <w:rsid w:val="00C6278A"/>
    <w:pPr>
      <w:ind w:left="720"/>
      <w:contextualSpacing/>
    </w:pPr>
  </w:style>
  <w:style w:type="paragraph" w:styleId="stbilgi">
    <w:name w:val="header"/>
    <w:basedOn w:val="Normal"/>
    <w:link w:val="stbilgiChar"/>
    <w:uiPriority w:val="99"/>
    <w:unhideWhenUsed/>
    <w:rsid w:val="00DC3AA2"/>
    <w:pPr>
      <w:tabs>
        <w:tab w:val="center" w:pos="4153"/>
        <w:tab w:val="right" w:pos="8306"/>
      </w:tabs>
      <w:spacing w:after="0" w:line="240" w:lineRule="auto"/>
    </w:pPr>
  </w:style>
  <w:style w:type="character" w:customStyle="1" w:styleId="stbilgiChar">
    <w:name w:val="Üstbilgi Char"/>
    <w:basedOn w:val="VarsaylanParagrafYazTipi"/>
    <w:link w:val="stbilgi"/>
    <w:uiPriority w:val="99"/>
    <w:rsid w:val="00DC3AA2"/>
  </w:style>
  <w:style w:type="paragraph" w:styleId="Altbilgi">
    <w:name w:val="footer"/>
    <w:basedOn w:val="Normal"/>
    <w:link w:val="AltbilgiChar"/>
    <w:uiPriority w:val="99"/>
    <w:unhideWhenUsed/>
    <w:rsid w:val="00DC3AA2"/>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DC3AA2"/>
  </w:style>
  <w:style w:type="character" w:customStyle="1" w:styleId="Balk1Char">
    <w:name w:val="Başlık 1 Char"/>
    <w:basedOn w:val="VarsaylanParagrafYazTipi"/>
    <w:link w:val="Balk1"/>
    <w:uiPriority w:val="9"/>
    <w:rsid w:val="00A04821"/>
    <w:rPr>
      <w:rFonts w:ascii="Times New Roman" w:eastAsiaTheme="majorEastAsia" w:hAnsi="Times New Roman" w:cstheme="majorBidi"/>
      <w:b/>
      <w:bCs/>
      <w:sz w:val="28"/>
      <w:szCs w:val="28"/>
    </w:rPr>
  </w:style>
  <w:style w:type="paragraph" w:styleId="AltKonuBal">
    <w:name w:val="Subtitle"/>
    <w:basedOn w:val="Normal"/>
    <w:next w:val="Normal"/>
    <w:link w:val="AltKonuBalChar"/>
    <w:rsid w:val="00A94AE3"/>
    <w:pPr>
      <w:spacing w:after="0" w:line="240" w:lineRule="auto"/>
      <w:jc w:val="both"/>
    </w:pPr>
    <w:rPr>
      <w:rFonts w:ascii="Times New Roman" w:eastAsia="Times New Roman" w:hAnsi="Times New Roman" w:cs="Times New Roman"/>
      <w:sz w:val="20"/>
      <w:szCs w:val="20"/>
      <w:lang w:eastAsia="tr-TR"/>
    </w:rPr>
  </w:style>
  <w:style w:type="character" w:customStyle="1" w:styleId="AltKonuBalChar">
    <w:name w:val="Alt Konu Başlığı Char"/>
    <w:basedOn w:val="VarsaylanParagrafYazTipi"/>
    <w:link w:val="AltKonuBal"/>
    <w:rsid w:val="00A94AE3"/>
    <w:rPr>
      <w:rFonts w:ascii="Times New Roman" w:eastAsia="Times New Roman" w:hAnsi="Times New Roman" w:cs="Times New Roman"/>
      <w:sz w:val="20"/>
      <w:szCs w:val="20"/>
      <w:lang w:eastAsia="tr-TR"/>
    </w:rPr>
  </w:style>
  <w:style w:type="paragraph" w:styleId="NormalWeb">
    <w:name w:val="Normal (Web)"/>
    <w:basedOn w:val="Normal"/>
    <w:unhideWhenUsed/>
    <w:rsid w:val="00D9416B"/>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StilStilGoudySansMdBTkiYanaYaslalksatr125cmnceCharCharChar">
    <w:name w:val="Stil Stil GoudySans Md BT İki Yana Yasla İlk satır:  1.25 cm Önce:... Char Char Char"/>
    <w:basedOn w:val="Normal"/>
    <w:link w:val="StilStilGoudySansMdBTkiYanaYaslalksatr125cmnceCharCharCharChar"/>
    <w:rsid w:val="000B31E9"/>
    <w:pPr>
      <w:spacing w:after="0" w:line="240" w:lineRule="auto"/>
    </w:pPr>
    <w:rPr>
      <w:rFonts w:ascii="Times New Roman" w:eastAsia="Times New Roman" w:hAnsi="Times New Roman" w:cs="Times New Roman"/>
      <w:sz w:val="24"/>
      <w:szCs w:val="24"/>
      <w:lang w:val="en-US"/>
    </w:rPr>
  </w:style>
  <w:style w:type="character" w:customStyle="1" w:styleId="StilStilGoudySansMdBTkiYanaYaslalksatr125cmnceCharCharCharChar">
    <w:name w:val="Stil Stil GoudySans Md BT İki Yana Yasla İlk satır:  1.25 cm Önce:... Char Char Char Char"/>
    <w:basedOn w:val="VarsaylanParagrafYazTipi"/>
    <w:link w:val="StilStilGoudySansMdBTkiYanaYaslalksatr125cmnceCharCharChar"/>
    <w:rsid w:val="000B31E9"/>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AE3"/>
  </w:style>
  <w:style w:type="paragraph" w:styleId="Balk1">
    <w:name w:val="heading 1"/>
    <w:basedOn w:val="Normal"/>
    <w:next w:val="Normal"/>
    <w:link w:val="Balk1Char"/>
    <w:uiPriority w:val="9"/>
    <w:qFormat/>
    <w:rsid w:val="00A04821"/>
    <w:pPr>
      <w:keepNext/>
      <w:keepLines/>
      <w:spacing w:before="360" w:after="120"/>
      <w:jc w:val="center"/>
      <w:outlineLvl w:val="0"/>
    </w:pPr>
    <w:rPr>
      <w:rFonts w:ascii="Times New Roman" w:eastAsiaTheme="majorEastAsia" w:hAnsi="Times New Roman" w:cstheme="majorBidi"/>
      <w:b/>
      <w:bCs/>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unhideWhenUsed/>
    <w:qFormat/>
    <w:rsid w:val="00DC3B02"/>
    <w:pPr>
      <w:spacing w:after="0" w:line="240" w:lineRule="auto"/>
    </w:pPr>
    <w:rPr>
      <w:sz w:val="20"/>
      <w:szCs w:val="20"/>
    </w:rPr>
  </w:style>
  <w:style w:type="character" w:customStyle="1" w:styleId="DipnotMetniChar">
    <w:name w:val="Dipnot Metni Char"/>
    <w:basedOn w:val="VarsaylanParagrafYazTipi"/>
    <w:link w:val="DipnotMetni"/>
    <w:uiPriority w:val="99"/>
    <w:rsid w:val="00DC3B02"/>
    <w:rPr>
      <w:sz w:val="20"/>
      <w:szCs w:val="20"/>
    </w:rPr>
  </w:style>
  <w:style w:type="character" w:styleId="DipnotBavurusu">
    <w:name w:val="footnote reference"/>
    <w:basedOn w:val="VarsaylanParagrafYazTipi"/>
    <w:uiPriority w:val="99"/>
    <w:semiHidden/>
    <w:unhideWhenUsed/>
    <w:rsid w:val="00DC3B02"/>
    <w:rPr>
      <w:vertAlign w:val="superscript"/>
    </w:rPr>
  </w:style>
  <w:style w:type="paragraph" w:styleId="ListeParagraf">
    <w:name w:val="List Paragraph"/>
    <w:basedOn w:val="Normal"/>
    <w:uiPriority w:val="34"/>
    <w:qFormat/>
    <w:rsid w:val="00C6278A"/>
    <w:pPr>
      <w:ind w:left="720"/>
      <w:contextualSpacing/>
    </w:pPr>
  </w:style>
  <w:style w:type="paragraph" w:styleId="stbilgi">
    <w:name w:val="header"/>
    <w:basedOn w:val="Normal"/>
    <w:link w:val="stbilgiChar"/>
    <w:uiPriority w:val="99"/>
    <w:unhideWhenUsed/>
    <w:rsid w:val="00DC3AA2"/>
    <w:pPr>
      <w:tabs>
        <w:tab w:val="center" w:pos="4153"/>
        <w:tab w:val="right" w:pos="8306"/>
      </w:tabs>
      <w:spacing w:after="0" w:line="240" w:lineRule="auto"/>
    </w:pPr>
  </w:style>
  <w:style w:type="character" w:customStyle="1" w:styleId="stbilgiChar">
    <w:name w:val="Üstbilgi Char"/>
    <w:basedOn w:val="VarsaylanParagrafYazTipi"/>
    <w:link w:val="stbilgi"/>
    <w:uiPriority w:val="99"/>
    <w:rsid w:val="00DC3AA2"/>
  </w:style>
  <w:style w:type="paragraph" w:styleId="Altbilgi">
    <w:name w:val="footer"/>
    <w:basedOn w:val="Normal"/>
    <w:link w:val="AltbilgiChar"/>
    <w:uiPriority w:val="99"/>
    <w:unhideWhenUsed/>
    <w:rsid w:val="00DC3AA2"/>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DC3AA2"/>
  </w:style>
  <w:style w:type="character" w:customStyle="1" w:styleId="Balk1Char">
    <w:name w:val="Başlık 1 Char"/>
    <w:basedOn w:val="VarsaylanParagrafYazTipi"/>
    <w:link w:val="Balk1"/>
    <w:uiPriority w:val="9"/>
    <w:rsid w:val="00A04821"/>
    <w:rPr>
      <w:rFonts w:ascii="Times New Roman" w:eastAsiaTheme="majorEastAsia" w:hAnsi="Times New Roman" w:cstheme="majorBidi"/>
      <w:b/>
      <w:bCs/>
      <w:sz w:val="28"/>
      <w:szCs w:val="28"/>
    </w:rPr>
  </w:style>
  <w:style w:type="paragraph" w:styleId="AltKonuBal">
    <w:name w:val="Subtitle"/>
    <w:basedOn w:val="Normal"/>
    <w:next w:val="Normal"/>
    <w:link w:val="AltKonuBalChar"/>
    <w:rsid w:val="00A94AE3"/>
    <w:pPr>
      <w:spacing w:after="0" w:line="240" w:lineRule="auto"/>
      <w:jc w:val="both"/>
    </w:pPr>
    <w:rPr>
      <w:rFonts w:ascii="Times New Roman" w:eastAsia="Times New Roman" w:hAnsi="Times New Roman" w:cs="Times New Roman"/>
      <w:sz w:val="20"/>
      <w:szCs w:val="20"/>
      <w:lang w:eastAsia="tr-TR"/>
    </w:rPr>
  </w:style>
  <w:style w:type="character" w:customStyle="1" w:styleId="AltKonuBalChar">
    <w:name w:val="Alt Konu Başlığı Char"/>
    <w:basedOn w:val="VarsaylanParagrafYazTipi"/>
    <w:link w:val="AltKonuBal"/>
    <w:rsid w:val="00A94AE3"/>
    <w:rPr>
      <w:rFonts w:ascii="Times New Roman" w:eastAsia="Times New Roman" w:hAnsi="Times New Roman" w:cs="Times New Roman"/>
      <w:sz w:val="20"/>
      <w:szCs w:val="20"/>
      <w:lang w:eastAsia="tr-TR"/>
    </w:rPr>
  </w:style>
  <w:style w:type="paragraph" w:styleId="NormalWeb">
    <w:name w:val="Normal (Web)"/>
    <w:basedOn w:val="Normal"/>
    <w:unhideWhenUsed/>
    <w:rsid w:val="00D9416B"/>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StilStilGoudySansMdBTkiYanaYaslalksatr125cmnceCharCharChar">
    <w:name w:val="Stil Stil GoudySans Md BT İki Yana Yasla İlk satır:  1.25 cm Önce:... Char Char Char"/>
    <w:basedOn w:val="Normal"/>
    <w:link w:val="StilStilGoudySansMdBTkiYanaYaslalksatr125cmnceCharCharCharChar"/>
    <w:rsid w:val="000B31E9"/>
    <w:pPr>
      <w:spacing w:after="0" w:line="240" w:lineRule="auto"/>
    </w:pPr>
    <w:rPr>
      <w:rFonts w:ascii="Times New Roman" w:eastAsia="Times New Roman" w:hAnsi="Times New Roman" w:cs="Times New Roman"/>
      <w:sz w:val="24"/>
      <w:szCs w:val="24"/>
      <w:lang w:val="en-US"/>
    </w:rPr>
  </w:style>
  <w:style w:type="character" w:customStyle="1" w:styleId="StilStilGoudySansMdBTkiYanaYaslalksatr125cmnceCharCharCharChar">
    <w:name w:val="Stil Stil GoudySans Md BT İki Yana Yasla İlk satır:  1.25 cm Önce:... Char Char Char Char"/>
    <w:basedOn w:val="VarsaylanParagrafYazTipi"/>
    <w:link w:val="StilStilGoudySansMdBTkiYanaYaslalksatr125cmnceCharCharChar"/>
    <w:rsid w:val="000B31E9"/>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DA031C9-9E35-454E-BB35-5AC358821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4</Pages>
  <Words>25914</Words>
  <Characters>147710</Characters>
  <Application>Microsoft Office Word</Application>
  <DocSecurity>0</DocSecurity>
  <Lines>1230</Lines>
  <Paragraphs>34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3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3</cp:revision>
  <dcterms:created xsi:type="dcterms:W3CDTF">2020-07-02T14:17:00Z</dcterms:created>
  <dcterms:modified xsi:type="dcterms:W3CDTF">2020-07-02T14:18:00Z</dcterms:modified>
</cp:coreProperties>
</file>